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AC5DE" w14:textId="7193DC2F" w:rsidR="00E839C4" w:rsidRPr="006C26A0" w:rsidRDefault="007D1D8B">
      <w:pPr>
        <w:pStyle w:val="Title"/>
      </w:pPr>
      <w:r w:rsidRPr="006C26A0">
        <w:t xml:space="preserve">Light </w:t>
      </w:r>
      <w:r w:rsidR="00386E5B" w:rsidRPr="006C26A0">
        <w:t>exposure-related</w:t>
      </w:r>
      <w:r w:rsidRPr="006C26A0">
        <w:t xml:space="preserve"> behaviors </w:t>
      </w:r>
      <w:r w:rsidR="00E6554B" w:rsidRPr="006C26A0">
        <w:t>can predict</w:t>
      </w:r>
      <w:r w:rsidRPr="006C26A0">
        <w:t xml:space="preserve"> chronotype, sleep quality</w:t>
      </w:r>
      <w:r w:rsidR="00072D8A" w:rsidRPr="006C26A0">
        <w:t>,</w:t>
      </w:r>
      <w:r w:rsidRPr="006C26A0">
        <w:t xml:space="preserve"> trouble in memory and concentration: a </w:t>
      </w:r>
      <w:r w:rsidR="000825F3" w:rsidRPr="006C26A0">
        <w:t>PLS-SEM</w:t>
      </w:r>
      <w:r w:rsidRPr="006C26A0">
        <w:t xml:space="preserve"> Analysis</w:t>
      </w:r>
    </w:p>
    <w:p w14:paraId="793AC5DF" w14:textId="77777777" w:rsidR="00E839C4" w:rsidRPr="006C26A0" w:rsidRDefault="007D1D8B">
      <w:pPr>
        <w:pStyle w:val="Author"/>
      </w:pPr>
      <w:r w:rsidRPr="006C26A0">
        <w:t>Mushfiqul Anwar Siraji</w:t>
      </w:r>
      <w:r w:rsidRPr="006C26A0">
        <w:rPr>
          <w:vertAlign w:val="superscript"/>
        </w:rPr>
        <w:t>1</w:t>
      </w:r>
      <w:r w:rsidRPr="006C26A0">
        <w:t>, Vineetha Kalavally</w:t>
      </w:r>
      <w:r w:rsidRPr="006C26A0">
        <w:rPr>
          <w:vertAlign w:val="superscript"/>
        </w:rPr>
        <w:t>2</w:t>
      </w:r>
      <w:r w:rsidRPr="006C26A0">
        <w:t>, &amp; Shamsul Haque</w:t>
      </w:r>
      <w:r w:rsidRPr="006C26A0">
        <w:rPr>
          <w:vertAlign w:val="superscript"/>
        </w:rPr>
        <w:t>1</w:t>
      </w:r>
    </w:p>
    <w:p w14:paraId="793AC5E0" w14:textId="77777777" w:rsidR="00E839C4" w:rsidRPr="006C26A0" w:rsidRDefault="007D1D8B">
      <w:pPr>
        <w:pStyle w:val="Author"/>
      </w:pPr>
      <w:r w:rsidRPr="006C26A0">
        <w:rPr>
          <w:vertAlign w:val="superscript"/>
        </w:rPr>
        <w:t>1</w:t>
      </w:r>
      <w:r w:rsidRPr="006C26A0">
        <w:t xml:space="preserve"> Monash University, Department of Psychology, Jeffrey Cheah School of Medicine and Health Sciences, Malaysia</w:t>
      </w:r>
    </w:p>
    <w:p w14:paraId="793AC5E1" w14:textId="77777777" w:rsidR="00E839C4" w:rsidRPr="006C26A0" w:rsidRDefault="007D1D8B">
      <w:pPr>
        <w:pStyle w:val="Author"/>
      </w:pPr>
      <w:r w:rsidRPr="006C26A0">
        <w:rPr>
          <w:vertAlign w:val="superscript"/>
        </w:rPr>
        <w:t>2</w:t>
      </w:r>
      <w:r w:rsidRPr="006C26A0">
        <w:t xml:space="preserve"> Monash University, Department of Electrical and Computer Systems Engineering, Malaysia, Selangor, Malaysia</w:t>
      </w:r>
    </w:p>
    <w:p w14:paraId="793AC5E2" w14:textId="77777777" w:rsidR="00E839C4" w:rsidRPr="006C26A0" w:rsidRDefault="007D1D8B">
      <w:pPr>
        <w:pStyle w:val="BodyText"/>
      </w:pPr>
      <w:r w:rsidRPr="006C26A0">
        <w:t>                                                                                                                                                    </w:t>
      </w:r>
    </w:p>
    <w:p w14:paraId="793AC5E5" w14:textId="3E2B7045" w:rsidR="00E839C4" w:rsidRPr="006C26A0" w:rsidRDefault="007D1D8B">
      <w:pPr>
        <w:pStyle w:val="BodyText"/>
      </w:pPr>
      <w:r w:rsidRPr="006C26A0">
        <w:t>  </w:t>
      </w:r>
    </w:p>
    <w:p w14:paraId="793AC5E6" w14:textId="77777777" w:rsidR="00E839C4" w:rsidRPr="006C26A0" w:rsidRDefault="007D1D8B">
      <w:pPr>
        <w:pStyle w:val="BodyText"/>
      </w:pPr>
      <w:r w:rsidRPr="006C26A0">
        <w:t> </w:t>
      </w:r>
    </w:p>
    <w:p w14:paraId="793AC5E7" w14:textId="77777777" w:rsidR="00E839C4" w:rsidRPr="006C26A0" w:rsidRDefault="007D1D8B">
      <w:pPr>
        <w:pStyle w:val="BodyText"/>
      </w:pPr>
      <w:r w:rsidRPr="006C26A0">
        <w:t> </w:t>
      </w:r>
    </w:p>
    <w:p w14:paraId="793AC5E8" w14:textId="77777777" w:rsidR="00E839C4" w:rsidRPr="006C26A0" w:rsidRDefault="007D1D8B">
      <w:pPr>
        <w:pStyle w:val="BodyText"/>
      </w:pPr>
      <w:r w:rsidRPr="006C26A0">
        <w:t> </w:t>
      </w:r>
    </w:p>
    <w:p w14:paraId="793AC5EC" w14:textId="77777777" w:rsidR="00E839C4" w:rsidRPr="006C26A0" w:rsidRDefault="007D1D8B">
      <w:pPr>
        <w:pStyle w:val="BodyText"/>
      </w:pPr>
      <w:r w:rsidRPr="006C26A0">
        <w:t xml:space="preserve">Correspondence concerning this article should be addressed to Shamsul Haque, Monash University </w:t>
      </w:r>
      <w:proofErr w:type="spellStart"/>
      <w:proofErr w:type="gramStart"/>
      <w:r w:rsidRPr="006C26A0">
        <w:t>Malaysia,Jalan</w:t>
      </w:r>
      <w:proofErr w:type="spellEnd"/>
      <w:proofErr w:type="gramEnd"/>
      <w:r w:rsidRPr="006C26A0">
        <w:t xml:space="preserve"> Lagoon Selatan, 47500 Bandar </w:t>
      </w:r>
      <w:proofErr w:type="spellStart"/>
      <w:r w:rsidRPr="006C26A0">
        <w:t>Sunway,Selangor</w:t>
      </w:r>
      <w:proofErr w:type="spellEnd"/>
      <w:r w:rsidRPr="006C26A0">
        <w:t xml:space="preserve"> </w:t>
      </w:r>
      <w:proofErr w:type="spellStart"/>
      <w:r w:rsidRPr="006C26A0">
        <w:t>Darul</w:t>
      </w:r>
      <w:proofErr w:type="spellEnd"/>
      <w:r w:rsidRPr="006C26A0">
        <w:t xml:space="preserve"> Ehsan, Malaysia.. E-mail: </w:t>
      </w:r>
      <w:hyperlink r:id="rId7">
        <w:r w:rsidRPr="006C26A0">
          <w:rPr>
            <w:rStyle w:val="Hyperlink"/>
          </w:rPr>
          <w:t>shamsul@monash.edu</w:t>
        </w:r>
      </w:hyperlink>
    </w:p>
    <w:p w14:paraId="793AC5ED" w14:textId="77777777" w:rsidR="00E839C4" w:rsidRPr="006C26A0" w:rsidRDefault="007D1D8B">
      <w:pPr>
        <w:pStyle w:val="h1-pagebreak"/>
      </w:pPr>
      <w:r w:rsidRPr="006C26A0">
        <w:lastRenderedPageBreak/>
        <w:t>Abstract</w:t>
      </w:r>
    </w:p>
    <w:p w14:paraId="793AC5EE" w14:textId="77777777" w:rsidR="00E839C4" w:rsidRPr="006C26A0" w:rsidRDefault="007D1D8B">
      <w:pPr>
        <w:pStyle w:val="BodyText"/>
      </w:pPr>
      <w:r w:rsidRPr="006C26A0">
        <w:t xml:space="preserve">One or two sentences providing a </w:t>
      </w:r>
      <w:r w:rsidRPr="006C26A0">
        <w:rPr>
          <w:b/>
          <w:bCs/>
        </w:rPr>
        <w:t>basic introduction</w:t>
      </w:r>
      <w:r w:rsidRPr="006C26A0">
        <w:t xml:space="preserve"> to the field, comprehensible to a scientist in any discipline.</w:t>
      </w:r>
    </w:p>
    <w:p w14:paraId="793AC5EF" w14:textId="77777777" w:rsidR="00E839C4" w:rsidRPr="006C26A0" w:rsidRDefault="007D1D8B">
      <w:pPr>
        <w:pStyle w:val="BodyText"/>
      </w:pPr>
      <w:r w:rsidRPr="006C26A0">
        <w:t xml:space="preserve">Two to three sentences of </w:t>
      </w:r>
      <w:r w:rsidRPr="006C26A0">
        <w:rPr>
          <w:b/>
          <w:bCs/>
        </w:rPr>
        <w:t>more detailed background</w:t>
      </w:r>
      <w:r w:rsidRPr="006C26A0">
        <w:t>, comprehensible to scientists in related disciplines.</w:t>
      </w:r>
    </w:p>
    <w:p w14:paraId="793AC5F0" w14:textId="77777777" w:rsidR="00E839C4" w:rsidRPr="006C26A0" w:rsidRDefault="007D1D8B">
      <w:pPr>
        <w:pStyle w:val="BodyText"/>
      </w:pPr>
      <w:r w:rsidRPr="006C26A0">
        <w:t xml:space="preserve">One sentence clearly stating the </w:t>
      </w:r>
      <w:r w:rsidRPr="006C26A0">
        <w:rPr>
          <w:b/>
          <w:bCs/>
        </w:rPr>
        <w:t>general problem</w:t>
      </w:r>
      <w:r w:rsidRPr="006C26A0">
        <w:t xml:space="preserve"> being addressed by this </w:t>
      </w:r>
      <w:proofErr w:type="gramStart"/>
      <w:r w:rsidRPr="006C26A0">
        <w:t>particular study</w:t>
      </w:r>
      <w:proofErr w:type="gramEnd"/>
      <w:r w:rsidRPr="006C26A0">
        <w:t>.</w:t>
      </w:r>
    </w:p>
    <w:p w14:paraId="793AC5F1" w14:textId="77777777" w:rsidR="00E839C4" w:rsidRPr="006C26A0" w:rsidRDefault="007D1D8B">
      <w:pPr>
        <w:pStyle w:val="BodyText"/>
      </w:pPr>
      <w:r w:rsidRPr="006C26A0">
        <w:t>One sentence summarizing the main result (with the words “</w:t>
      </w:r>
      <w:r w:rsidRPr="006C26A0">
        <w:rPr>
          <w:b/>
          <w:bCs/>
        </w:rPr>
        <w:t>here we show</w:t>
      </w:r>
      <w:r w:rsidRPr="006C26A0">
        <w:t>” or their equivalent).</w:t>
      </w:r>
    </w:p>
    <w:p w14:paraId="793AC5F2" w14:textId="77777777" w:rsidR="00E839C4" w:rsidRPr="006C26A0" w:rsidRDefault="007D1D8B">
      <w:pPr>
        <w:pStyle w:val="BodyText"/>
      </w:pPr>
      <w:r w:rsidRPr="006C26A0">
        <w:t xml:space="preserve">Two or three sentences explaining what the </w:t>
      </w:r>
      <w:r w:rsidRPr="006C26A0">
        <w:rPr>
          <w:b/>
          <w:bCs/>
        </w:rPr>
        <w:t>main result</w:t>
      </w:r>
      <w:r w:rsidRPr="006C26A0">
        <w:t xml:space="preserve"> reveals in direct comparison to what was thought to be the case previously, or how the main result adds to previous knowledge.</w:t>
      </w:r>
    </w:p>
    <w:p w14:paraId="793AC5F3" w14:textId="77777777" w:rsidR="00E839C4" w:rsidRPr="006C26A0" w:rsidRDefault="007D1D8B">
      <w:pPr>
        <w:pStyle w:val="BodyText"/>
      </w:pPr>
      <w:r w:rsidRPr="006C26A0">
        <w:t xml:space="preserve">One or two sentences to put the results into a more </w:t>
      </w:r>
      <w:r w:rsidRPr="006C26A0">
        <w:rPr>
          <w:b/>
          <w:bCs/>
        </w:rPr>
        <w:t>general context</w:t>
      </w:r>
      <w:r w:rsidRPr="006C26A0">
        <w:t>.</w:t>
      </w:r>
    </w:p>
    <w:p w14:paraId="793AC5F4" w14:textId="77777777" w:rsidR="00E839C4" w:rsidRPr="006C26A0" w:rsidRDefault="007D1D8B">
      <w:pPr>
        <w:pStyle w:val="BodyText"/>
      </w:pPr>
      <w:r w:rsidRPr="006C26A0">
        <w:t xml:space="preserve">Two or three sentences to provide a </w:t>
      </w:r>
      <w:r w:rsidRPr="006C26A0">
        <w:rPr>
          <w:b/>
          <w:bCs/>
        </w:rPr>
        <w:t>broader perspective</w:t>
      </w:r>
      <w:r w:rsidRPr="006C26A0">
        <w:t>, readily comprehensible to a scientist in any discipline.</w:t>
      </w:r>
    </w:p>
    <w:p w14:paraId="793AC5F5" w14:textId="77777777" w:rsidR="00E839C4" w:rsidRPr="006C26A0" w:rsidRDefault="007D1D8B">
      <w:pPr>
        <w:pStyle w:val="BodyText"/>
      </w:pPr>
      <w:r w:rsidRPr="006C26A0">
        <w:rPr>
          <w:i/>
          <w:iCs/>
        </w:rPr>
        <w:t>Keywords:</w:t>
      </w:r>
      <w:r w:rsidRPr="006C26A0">
        <w:t xml:space="preserve"> keywords</w:t>
      </w:r>
    </w:p>
    <w:p w14:paraId="793AC5F6" w14:textId="77777777" w:rsidR="00E839C4" w:rsidRPr="006C26A0" w:rsidRDefault="007D1D8B">
      <w:pPr>
        <w:pStyle w:val="BodyText"/>
      </w:pPr>
      <w:r w:rsidRPr="006C26A0">
        <w:rPr>
          <w:i/>
          <w:iCs/>
        </w:rPr>
        <w:t>Word count:</w:t>
      </w:r>
      <w:r w:rsidRPr="006C26A0">
        <w:t xml:space="preserve"> X</w:t>
      </w:r>
    </w:p>
    <w:p w14:paraId="793AC5F7" w14:textId="14AC1037" w:rsidR="00E839C4" w:rsidRPr="006C26A0" w:rsidRDefault="007D1D8B">
      <w:pPr>
        <w:pStyle w:val="h1-pagebreak"/>
      </w:pPr>
      <w:r w:rsidRPr="006C26A0">
        <w:lastRenderedPageBreak/>
        <w:t xml:space="preserve">Light </w:t>
      </w:r>
      <w:r w:rsidR="00FE7A35" w:rsidRPr="006C26A0">
        <w:t>exposure-related</w:t>
      </w:r>
      <w:r w:rsidRPr="006C26A0">
        <w:t xml:space="preserve"> behaviors </w:t>
      </w:r>
      <w:r w:rsidR="00813FAE">
        <w:t>influence</w:t>
      </w:r>
      <w:r w:rsidRPr="006C26A0">
        <w:t xml:space="preserve"> chronotype, sleep quality</w:t>
      </w:r>
      <w:r w:rsidR="00FE7A35" w:rsidRPr="006C26A0">
        <w:t xml:space="preserve">, </w:t>
      </w:r>
      <w:r w:rsidR="00E66B32">
        <w:t>work performance</w:t>
      </w:r>
      <w:r w:rsidRPr="006C26A0">
        <w:t xml:space="preserve">: </w:t>
      </w:r>
      <w:r w:rsidR="00FE7A35" w:rsidRPr="006C26A0">
        <w:t>a PLS-SEM</w:t>
      </w:r>
      <w:r w:rsidR="00BF7882">
        <w:t xml:space="preserve"> based analysis</w:t>
      </w:r>
      <w:r w:rsidR="00836278">
        <w:t>.</w:t>
      </w:r>
    </w:p>
    <w:p w14:paraId="7EA328BF" w14:textId="77777777" w:rsidR="00FE7A35" w:rsidRPr="006C26A0" w:rsidRDefault="00FE7A35">
      <w:pPr>
        <w:pStyle w:val="BodyText"/>
      </w:pPr>
    </w:p>
    <w:p w14:paraId="793AC5F9" w14:textId="5A7DBDFF" w:rsidR="00E839C4" w:rsidRPr="00C71EE8" w:rsidRDefault="007D1D8B" w:rsidP="00C71EE8">
      <w:pPr>
        <w:pStyle w:val="BodyText"/>
      </w:pPr>
      <w:r w:rsidRPr="006C26A0">
        <w:t>Objectives: We pose the following questions</w:t>
      </w:r>
      <w:r w:rsidR="00836278">
        <w:t xml:space="preserve">: </w:t>
      </w:r>
      <w:r w:rsidRPr="006C26A0">
        <w:t xml:space="preserve">What are the influences of light </w:t>
      </w:r>
      <w:r w:rsidR="005B0C20" w:rsidRPr="006C26A0">
        <w:t>exposure-related</w:t>
      </w:r>
      <w:r w:rsidRPr="006C26A0">
        <w:t xml:space="preserve"> </w:t>
      </w:r>
      <w:r w:rsidR="005B0C20" w:rsidRPr="006C26A0">
        <w:t>behavior</w:t>
      </w:r>
      <w:r w:rsidRPr="006C26A0">
        <w:t xml:space="preserve"> </w:t>
      </w:r>
      <w:r w:rsidR="00DA75E8" w:rsidRPr="006C26A0">
        <w:t xml:space="preserve">on </w:t>
      </w:r>
      <w:r w:rsidR="00DA75E8">
        <w:t>(</w:t>
      </w:r>
      <w:r w:rsidR="00836278">
        <w:t xml:space="preserve">a) </w:t>
      </w:r>
      <w:r w:rsidRPr="006C26A0">
        <w:t>chronotype</w:t>
      </w:r>
      <w:r w:rsidR="00836278">
        <w:t>,</w:t>
      </w:r>
      <w:r w:rsidRPr="006C26A0">
        <w:t xml:space="preserve"> </w:t>
      </w:r>
      <w:r w:rsidR="00836278">
        <w:t xml:space="preserve">(b) </w:t>
      </w:r>
      <w:r w:rsidRPr="006C26A0">
        <w:t>sleep quality</w:t>
      </w:r>
      <w:r w:rsidR="00836278">
        <w:t>,</w:t>
      </w:r>
      <w:r w:rsidRPr="006C26A0">
        <w:t xml:space="preserve"> </w:t>
      </w:r>
      <w:r w:rsidR="00836278">
        <w:t xml:space="preserve">(c) mood and (d) </w:t>
      </w:r>
      <w:r w:rsidR="00E66B32">
        <w:t>work performance</w:t>
      </w:r>
      <w:r w:rsidR="00836278">
        <w:t>?</w:t>
      </w:r>
      <w:bookmarkStart w:id="0" w:name="hypothesis"/>
      <w:r w:rsidR="00C71EE8">
        <w:t xml:space="preserve"> </w:t>
      </w:r>
      <w:r w:rsidR="00B104B0" w:rsidRPr="00C71EE8">
        <w:t xml:space="preserve">From the literature reviewed, we hypothesized that light </w:t>
      </w:r>
      <w:r w:rsidR="003A40BD" w:rsidRPr="00C71EE8">
        <w:t>exposure-related behaviors will differentially influence chronotype (H1), sleep quality (H2)</w:t>
      </w:r>
      <w:r w:rsidR="00B4658C" w:rsidRPr="00C71EE8">
        <w:t xml:space="preserve"> and work performance (H3)</w:t>
      </w:r>
      <w:r w:rsidR="00CF6968" w:rsidRPr="00C71EE8">
        <w:t>.</w:t>
      </w:r>
    </w:p>
    <w:p w14:paraId="793AC5FB" w14:textId="77777777" w:rsidR="00E839C4" w:rsidRPr="006C26A0" w:rsidRDefault="007D1D8B">
      <w:pPr>
        <w:pStyle w:val="Heading1"/>
      </w:pPr>
      <w:bookmarkStart w:id="1" w:name="methods"/>
      <w:bookmarkEnd w:id="0"/>
      <w:r w:rsidRPr="006C26A0">
        <w:t>Methods</w:t>
      </w:r>
    </w:p>
    <w:p w14:paraId="793AC5FC" w14:textId="1CFC93A7" w:rsidR="00E839C4" w:rsidRPr="006C26A0" w:rsidRDefault="006B4BF3">
      <w:pPr>
        <w:pStyle w:val="Heading2"/>
      </w:pPr>
      <w:bookmarkStart w:id="2" w:name="participants"/>
      <w:r>
        <w:t xml:space="preserve">Sample and Sampling </w:t>
      </w:r>
      <w:r w:rsidR="00CF6968">
        <w:t>adequacy</w:t>
      </w:r>
    </w:p>
    <w:p w14:paraId="113B8675" w14:textId="2582C42C" w:rsidR="005555AF" w:rsidRPr="006C26A0" w:rsidRDefault="007D1D8B">
      <w:pPr>
        <w:pStyle w:val="FirstParagraph"/>
      </w:pPr>
      <w:r w:rsidRPr="006C26A0">
        <w:t xml:space="preserve">We conducted a large-scale online survey </w:t>
      </w:r>
      <w:r w:rsidR="00FE7A35" w:rsidRPr="006C26A0">
        <w:t>on Malaysian residents</w:t>
      </w:r>
      <w:r w:rsidRPr="006C26A0">
        <w:t xml:space="preserve">. The </w:t>
      </w:r>
      <w:r w:rsidR="00FE7A35" w:rsidRPr="006C26A0">
        <w:t>exclusion-</w:t>
      </w:r>
      <w:r w:rsidRPr="006C26A0">
        <w:t xml:space="preserve">inclusion criteria for respondents to be included in this study were: (1) </w:t>
      </w:r>
      <w:r w:rsidR="00B4658C">
        <w:t xml:space="preserve">any </w:t>
      </w:r>
      <w:r w:rsidRPr="006C26A0">
        <w:t xml:space="preserve">Malaysian resident </w:t>
      </w:r>
      <w:r w:rsidR="00B4658C">
        <w:t xml:space="preserve">aged </w:t>
      </w:r>
      <w:r w:rsidRPr="006C26A0">
        <w:t>&gt;18 and able to read and write English (2) no physiological and psychological disorder (</w:t>
      </w:r>
      <w:r w:rsidR="00B4658C">
        <w:t>self-reported</w:t>
      </w:r>
      <w:r w:rsidRPr="006C26A0">
        <w:t>)</w:t>
      </w:r>
      <w:r w:rsidR="00CE7FE9" w:rsidRPr="006C26A0">
        <w:t>.</w:t>
      </w:r>
      <w:r w:rsidRPr="006C26A0">
        <w:t xml:space="preserve"> </w:t>
      </w:r>
      <w:r w:rsidR="00CE7FE9" w:rsidRPr="006C26A0">
        <w:t xml:space="preserve">Three hundred and </w:t>
      </w:r>
      <w:r w:rsidR="008138FF" w:rsidRPr="006C26A0">
        <w:t>sixty-six</w:t>
      </w:r>
      <w:r w:rsidR="00474347" w:rsidRPr="006C26A0">
        <w:t xml:space="preserve"> adults</w:t>
      </w:r>
      <w:r w:rsidRPr="006C26A0">
        <w:t xml:space="preserve"> completed the survey. </w:t>
      </w:r>
      <w:r w:rsidR="00474347" w:rsidRPr="006C26A0">
        <w:t>The completion rate of our survey was 87%</w:t>
      </w:r>
      <w:r w:rsidRPr="006C26A0">
        <w:t xml:space="preserve"> </w:t>
      </w:r>
      <w:r w:rsidR="00B4658C">
        <w:t>(</w:t>
      </w:r>
      <w:r w:rsidRPr="006C26A0">
        <w:t xml:space="preserve">45 </w:t>
      </w:r>
      <w:r w:rsidR="00275C7B">
        <w:t>participants'</w:t>
      </w:r>
      <w:r w:rsidR="00B4658C">
        <w:t xml:space="preserve"> data was excluded</w:t>
      </w:r>
      <w:r w:rsidRPr="006C26A0">
        <w:t xml:space="preserve"> due to </w:t>
      </w:r>
      <w:r w:rsidR="00B4658C">
        <w:t>incompleteness)</w:t>
      </w:r>
      <w:r w:rsidRPr="006C26A0">
        <w:t xml:space="preserve">. We further excluded 19 participants based on our </w:t>
      </w:r>
      <w:r w:rsidR="005555AF" w:rsidRPr="006C26A0">
        <w:t>exclusion-</w:t>
      </w:r>
      <w:r w:rsidRPr="006C26A0">
        <w:t>inclusion criteria. Thus, we used</w:t>
      </w:r>
      <w:r w:rsidR="005555AF" w:rsidRPr="006C26A0">
        <w:t xml:space="preserve"> </w:t>
      </w:r>
      <w:r w:rsidRPr="006C26A0">
        <w:t xml:space="preserve">data </w:t>
      </w:r>
      <w:r w:rsidR="00CD752D" w:rsidRPr="006C26A0">
        <w:t>from</w:t>
      </w:r>
      <w:r w:rsidRPr="006C26A0">
        <w:t xml:space="preserve"> 301 participants for further processing. </w:t>
      </w:r>
    </w:p>
    <w:p w14:paraId="793AC5FD" w14:textId="4C0BE737" w:rsidR="00E839C4" w:rsidRPr="006C26A0" w:rsidRDefault="007D1D8B">
      <w:pPr>
        <w:pStyle w:val="FirstParagraph"/>
      </w:pPr>
      <w:r w:rsidRPr="006C26A0">
        <w:t xml:space="preserve">A priori power analysis was </w:t>
      </w:r>
      <w:r w:rsidR="00275C7B">
        <w:t>conducted</w:t>
      </w:r>
      <w:r w:rsidRPr="006C26A0">
        <w:t xml:space="preserve"> to determine </w:t>
      </w:r>
      <w:r w:rsidR="00275C7B">
        <w:t xml:space="preserve">the </w:t>
      </w:r>
      <w:r w:rsidRPr="006C26A0">
        <w:t>sample size</w:t>
      </w:r>
      <w:r w:rsidR="00275C7B">
        <w:t xml:space="preserve"> </w:t>
      </w:r>
      <w:proofErr w:type="spellStart"/>
      <w:r w:rsidR="00275C7B">
        <w:t>adequcy</w:t>
      </w:r>
      <w:proofErr w:type="spellEnd"/>
      <w:r w:rsidRPr="006C26A0">
        <w:t xml:space="preserve"> with G</w:t>
      </w:r>
      <m:oMath>
        <m:r>
          <m:rPr>
            <m:sty m:val="p"/>
          </m:rPr>
          <w:rPr>
            <w:rFonts w:ascii="Cambria Math" w:hAnsi="Cambria Math"/>
          </w:rPr>
          <m:t>*</m:t>
        </m:r>
      </m:oMath>
      <w:r w:rsidRPr="006C26A0">
        <w:t xml:space="preserve">Power </w:t>
      </w:r>
      <w:r w:rsidR="00CD752D" w:rsidRPr="006C26A0">
        <w:t xml:space="preserve">3.0 </w:t>
      </w:r>
      <w:r w:rsidR="00CD752D" w:rsidRPr="006C26A0">
        <w:fldChar w:fldCharType="begin"/>
      </w:r>
      <w:r w:rsidR="005F1B1F">
        <w:instrText xml:space="preserve"> ADDIN EN.CITE &lt;EndNote&gt;&lt;Cite&gt;&lt;Author&gt;Faul&lt;/Author&gt;&lt;Year&gt;2007&lt;/Year&gt;&lt;RecNum&gt;1945&lt;/RecNum&gt;&lt;DisplayText&gt;(Faul et al., 2007)&lt;/DisplayText&gt;&lt;record&gt;&lt;rec-number&gt;1945&lt;/rec-number&gt;&lt;foreign-keys&gt;&lt;key app="EN" db-id="5fa5wf9ac5ffz6eefsqvear65avdrepps9zf" timestamp="1670393637"&gt;1945&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ages&gt;175-191&lt;/pages&gt;&lt;volume&gt;39&lt;/volume&gt;&lt;number&gt;2&lt;/number&gt;&lt;dates&gt;&lt;year&gt;2007&lt;/year&gt;&lt;pub-dates&gt;&lt;date&gt;2007&lt;/date&gt;&lt;/pub-dates&gt;&lt;/dates&gt;&lt;urls&gt;&lt;/urls&gt;&lt;/record&gt;&lt;/Cite&gt;&lt;/EndNote&gt;</w:instrText>
      </w:r>
      <w:r w:rsidR="00CD752D" w:rsidRPr="006C26A0">
        <w:fldChar w:fldCharType="separate"/>
      </w:r>
      <w:r w:rsidR="00832F62">
        <w:rPr>
          <w:noProof/>
        </w:rPr>
        <w:t>(Faul et al., 2007)</w:t>
      </w:r>
      <w:r w:rsidR="00CD752D" w:rsidRPr="006C26A0">
        <w:fldChar w:fldCharType="end"/>
      </w:r>
      <w:r w:rsidRPr="006C26A0">
        <w:t xml:space="preserve">. To achieve </w:t>
      </w:r>
      <w:r w:rsidR="005555AF" w:rsidRPr="006C26A0">
        <w:t>an</w:t>
      </w:r>
      <w:r w:rsidRPr="006C26A0">
        <w:t xml:space="preserve"> effect size of </w:t>
      </w:r>
      <w:r w:rsidR="005555AF" w:rsidRPr="006C26A0">
        <w:t>0</w:t>
      </w:r>
      <w:r w:rsidRPr="006C26A0">
        <w:t xml:space="preserve">.15 </w:t>
      </w:r>
      <w:r w:rsidR="00E67CF9" w:rsidRPr="006C26A0">
        <w:fldChar w:fldCharType="begin"/>
      </w:r>
      <w:r w:rsidR="005F1B1F">
        <w:instrText xml:space="preserve"> ADDIN EN.CITE &lt;EndNote&gt;&lt;Cite&gt;&lt;Author&gt;Cohen&lt;/Author&gt;&lt;Year&gt;1988&lt;/Year&gt;&lt;RecNum&gt;1946&lt;/RecNum&gt;&lt;DisplayText&gt;(Cohen, 1988)&lt;/DisplayText&gt;&lt;record&gt;&lt;rec-number&gt;1946&lt;/rec-number&gt;&lt;foreign-keys&gt;&lt;key app="EN" db-id="5fa5wf9ac5ffz6eefsqvear65avdrepps9zf" timestamp="1670393637"&gt;1946&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E67CF9" w:rsidRPr="006C26A0">
        <w:fldChar w:fldCharType="separate"/>
      </w:r>
      <w:r w:rsidR="00832F62">
        <w:rPr>
          <w:noProof/>
        </w:rPr>
        <w:t>(Cohen, 1988)</w:t>
      </w:r>
      <w:r w:rsidR="00E67CF9" w:rsidRPr="006C26A0">
        <w:fldChar w:fldCharType="end"/>
      </w:r>
      <w:r w:rsidRPr="006C26A0">
        <w:t xml:space="preserve"> and 80% statistical power and </w:t>
      </w:r>
      <m:oMath>
        <m:r>
          <w:rPr>
            <w:rFonts w:ascii="Cambria Math" w:hAnsi="Cambria Math"/>
          </w:rPr>
          <m:t>alpha</m:t>
        </m:r>
      </m:oMath>
      <w:r w:rsidRPr="006C26A0">
        <w:t>=0.05, for a multiple liner</w:t>
      </w:r>
      <w:r w:rsidR="00B31875" w:rsidRPr="006C26A0">
        <w:t xml:space="preserve"> </w:t>
      </w:r>
      <w:r w:rsidRPr="006C26A0">
        <w:t xml:space="preserve">regression with </w:t>
      </w:r>
      <w:r w:rsidR="00275C7B">
        <w:t xml:space="preserve">at least </w:t>
      </w:r>
      <w:r w:rsidRPr="006C26A0">
        <w:t>13 predictors</w:t>
      </w:r>
      <w:r w:rsidR="000266F6">
        <w:t>,</w:t>
      </w:r>
      <w:r w:rsidRPr="006C26A0">
        <w:t xml:space="preserve"> </w:t>
      </w:r>
      <w:r w:rsidR="00B31875" w:rsidRPr="006C26A0">
        <w:t>a</w:t>
      </w:r>
      <w:r w:rsidRPr="006C26A0">
        <w:t xml:space="preserve"> total sample</w:t>
      </w:r>
      <w:r w:rsidR="004C6F17" w:rsidRPr="006C26A0">
        <w:t xml:space="preserve"> size</w:t>
      </w:r>
      <w:r w:rsidRPr="006C26A0">
        <w:t xml:space="preserve"> of 131 individuals</w:t>
      </w:r>
      <w:r w:rsidR="004C6F17" w:rsidRPr="006C26A0">
        <w:t xml:space="preserve"> was needed</w:t>
      </w:r>
      <w:r w:rsidRPr="006C26A0">
        <w:t xml:space="preserve">. </w:t>
      </w:r>
      <w:r w:rsidR="00E606DB">
        <w:t>Further</w:t>
      </w:r>
      <w:r w:rsidR="00D1292E">
        <w:t>,</w:t>
      </w:r>
      <w:r w:rsidRPr="006C26A0">
        <w:t xml:space="preserve"> the maximum number of items per factor in our model was six.</w:t>
      </w:r>
      <w:r w:rsidR="004C6F17" w:rsidRPr="006C26A0">
        <w:t xml:space="preserve"> </w:t>
      </w:r>
      <w:r w:rsidR="00E606DB">
        <w:t xml:space="preserve">In the </w:t>
      </w:r>
      <w:r w:rsidR="008912F7">
        <w:t>PLS-SEM-based</w:t>
      </w:r>
      <w:r w:rsidR="00E606DB">
        <w:t xml:space="preserve"> analysis, t</w:t>
      </w:r>
      <w:r w:rsidRPr="006C26A0">
        <w:t xml:space="preserve">o detect </w:t>
      </w:r>
      <w:r w:rsidR="004C6F17" w:rsidRPr="006C26A0">
        <w:t xml:space="preserve">a </w:t>
      </w:r>
      <w:r w:rsidRPr="006C26A0">
        <w:t xml:space="preserve">minimum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w:t>
      </w:r>
      <w:r w:rsidR="004C6F17" w:rsidRPr="006C26A0">
        <w:t>value</w:t>
      </w:r>
      <w:r w:rsidRPr="006C26A0">
        <w:t xml:space="preserve"> of </w:t>
      </w:r>
      <w:r w:rsidRPr="006C26A0">
        <w:lastRenderedPageBreak/>
        <w:t xml:space="preserve">0.10 for a factor with six items with 80% statistical power and </w:t>
      </w:r>
      <m:oMath>
        <m:r>
          <w:rPr>
            <w:rFonts w:ascii="Cambria Math" w:hAnsi="Cambria Math"/>
          </w:rPr>
          <m:t>alpha</m:t>
        </m:r>
      </m:oMath>
      <w:r w:rsidRPr="006C26A0">
        <w:t>=0.05</w:t>
      </w:r>
      <w:r w:rsidR="006B4BF3">
        <w:t>,</w:t>
      </w:r>
      <w:r w:rsidRPr="006C26A0">
        <w:t xml:space="preserve"> at least 130 participants are required</w:t>
      </w:r>
      <w:r w:rsidR="00283623" w:rsidRPr="006C26A0">
        <w:t xml:space="preserve"> </w:t>
      </w:r>
      <w:r w:rsidR="00FC71F4" w:rsidRPr="006C26A0">
        <w:fldChar w:fldCharType="begin"/>
      </w:r>
      <w:r w:rsidR="005F1B1F">
        <w:instrText xml:space="preserve"> ADDIN EN.CITE &lt;EndNote&gt;&lt;Cite&gt;&lt;Author&gt;Hair&lt;/Author&gt;&lt;Year&gt;2017&lt;/Year&gt;&lt;RecNum&gt;1947&lt;/RecNum&gt;&lt;DisplayText&gt;(Hair et al., 2017)&lt;/DisplayText&gt;&lt;record&gt;&lt;rec-number&gt;1947&lt;/rec-number&gt;&lt;foreign-keys&gt;&lt;key app="EN" db-id="5fa5wf9ac5ffz6eefsqvear65avdrepps9zf" timestamp="1670393637"&gt;1947&lt;/key&gt;&lt;/foreign-keys&gt;&lt;ref-type name="Book"&gt;6&lt;/ref-type&gt;&lt;contributors&gt;&lt;authors&gt;&lt;author&gt;Hair, Joseph F., Jr.&lt;/author&gt;&lt;author&gt;Hult, G. Tomas M.&lt;/author&gt;&lt;author&gt;Ringle, Christian M.&lt;/author&gt;&lt;author&gt;Sarstedt, Marko&lt;/author&gt;&lt;/authors&gt;&lt;tertiary-authors&gt;&lt;author&gt;Hair, Joseph F., Jr.&lt;/author&gt;&lt;author&gt;Hult, G. Tomas M.&lt;/author&gt;&lt;author&gt;Ringle, Christian M.&lt;/author&gt;&lt;author&gt;Sarstedt, Marko&lt;/author&gt;&lt;/tertiary-authors&gt;&lt;/contributors&gt;&lt;titles&gt;&lt;title&gt;A primer on partial least squares structural equation modeling (PLS-SEM)&lt;/title&gt;&lt;/titles&gt;&lt;edition&gt;2nd&lt;/edition&gt;&lt;keywords&gt;&lt;keyword&gt;Least squares&lt;/keyword&gt;&lt;keyword&gt;Structural equation modeling&lt;/keyword&gt;&lt;/keywords&gt;&lt;dates&gt;&lt;year&gt;2017&lt;/year&gt;&lt;/dates&gt;&lt;publisher&gt;Thousand Oaks, California : SAGE Publications Inc&lt;/publisher&gt;&lt;urls&gt;&lt;/urls&gt;&lt;/record&gt;&lt;/Cite&gt;&lt;/EndNote&gt;</w:instrText>
      </w:r>
      <w:r w:rsidR="00FC71F4" w:rsidRPr="006C26A0">
        <w:fldChar w:fldCharType="separate"/>
      </w:r>
      <w:r w:rsidR="00832F62">
        <w:rPr>
          <w:noProof/>
        </w:rPr>
        <w:t>(Hair et al., 2017)</w:t>
      </w:r>
      <w:r w:rsidR="00FC71F4" w:rsidRPr="006C26A0">
        <w:fldChar w:fldCharType="end"/>
      </w:r>
      <w:r w:rsidRPr="006C26A0">
        <w:t>. Our sample size exceeded these recommendations. Out of 301 participants</w:t>
      </w:r>
      <w:r w:rsidR="00D24BCA" w:rsidRPr="006C26A0">
        <w:t>,</w:t>
      </w:r>
      <w:r w:rsidRPr="006C26A0">
        <w:t xml:space="preserve"> 72.43% (218) were female ranging in age from 18 to 59 (26.85±8.07)</w:t>
      </w:r>
      <w:r w:rsidR="006B4BF3">
        <w:t>,</w:t>
      </w:r>
      <w:r w:rsidRPr="006C26A0">
        <w:t xml:space="preserve"> and 27.57% (83) were male with an age range between 18 to 74 years (30.35±12.14). 78.66% of the participants were unmarried. </w:t>
      </w:r>
      <w:r w:rsidR="00D24BCA" w:rsidRPr="006C26A0">
        <w:t>Most of</w:t>
      </w:r>
      <w:r w:rsidRPr="006C26A0">
        <w:t xml:space="preserve"> the participants were students (71.42%)</w:t>
      </w:r>
      <w:r w:rsidR="00316E71">
        <w:t>.</w:t>
      </w:r>
    </w:p>
    <w:p w14:paraId="793AC71F" w14:textId="40178915" w:rsidR="00E839C4" w:rsidRDefault="007D1D8B">
      <w:pPr>
        <w:pStyle w:val="Heading2"/>
      </w:pPr>
      <w:bookmarkStart w:id="3" w:name="material"/>
      <w:bookmarkEnd w:id="2"/>
      <w:r w:rsidRPr="006C26A0">
        <w:t>Material</w:t>
      </w:r>
    </w:p>
    <w:p w14:paraId="61F2B4E2" w14:textId="3167C2BA" w:rsidR="00EA7D0D" w:rsidRPr="00EA7D0D" w:rsidRDefault="00EA7D0D" w:rsidP="00EA7D0D">
      <w:pPr>
        <w:pStyle w:val="Heading3"/>
      </w:pPr>
      <w:r w:rsidRPr="00EA7D0D">
        <w:t>Light exposure behavior assessment</w:t>
      </w:r>
    </w:p>
    <w:p w14:paraId="793AC721" w14:textId="51BDB53C" w:rsidR="00E839C4" w:rsidRPr="006C26A0" w:rsidRDefault="007D1D8B">
      <w:pPr>
        <w:pStyle w:val="FirstParagraph"/>
      </w:pPr>
      <w:bookmarkStart w:id="4" w:name="light-exposure-behaviour-assessment."/>
      <w:r w:rsidRPr="006C26A0">
        <w:t xml:space="preserve">Light </w:t>
      </w:r>
      <w:r w:rsidR="00023F7E" w:rsidRPr="006C26A0">
        <w:t>exposure-related</w:t>
      </w:r>
      <w:r w:rsidRPr="006C26A0">
        <w:t xml:space="preserve"> </w:t>
      </w:r>
      <w:r w:rsidR="00023F7E" w:rsidRPr="006C26A0">
        <w:t>behaviors</w:t>
      </w:r>
      <w:r w:rsidRPr="006C26A0">
        <w:t xml:space="preserve"> </w:t>
      </w:r>
      <w:r w:rsidR="00023F7E" w:rsidRPr="006C26A0">
        <w:t>were</w:t>
      </w:r>
      <w:r w:rsidRPr="006C26A0">
        <w:t xml:space="preserve"> measured using the short form of </w:t>
      </w:r>
      <w:r w:rsidR="00316E71">
        <w:t xml:space="preserve">the </w:t>
      </w:r>
      <w:r w:rsidRPr="006C26A0">
        <w:t xml:space="preserve">Light Exposure </w:t>
      </w:r>
      <w:r w:rsidR="00023F7E" w:rsidRPr="006C26A0">
        <w:t>Behavior</w:t>
      </w:r>
      <w:r w:rsidRPr="006C26A0">
        <w:t xml:space="preserve"> Assessment</w:t>
      </w:r>
      <w:r w:rsidR="00543847" w:rsidRPr="006C26A0">
        <w:t xml:space="preserve"> </w:t>
      </w:r>
      <w:r w:rsidR="00543847" w:rsidRPr="006C26A0">
        <w:fldChar w:fldCharType="begin"/>
      </w:r>
      <w:r w:rsidR="005F1B1F">
        <w:instrText xml:space="preserve"> ADDIN EN.CITE &lt;EndNote&gt;&lt;Cite&gt;&lt;Author&gt;Siraji&lt;/Author&gt;&lt;Year&gt;2022&lt;/Year&gt;&lt;RecNum&gt;1948&lt;/RecNum&gt;&lt;DisplayText&gt;(Siraji et al., 2022)&lt;/DisplayText&gt;&lt;record&gt;&lt;rec-number&gt;1948&lt;/rec-number&gt;&lt;foreign-keys&gt;&lt;key app="EN" db-id="5fa5wf9ac5ffz6eefsqvear65avdrepps9zf" timestamp="1670393637"&gt;1948&lt;/key&gt;&lt;/foreign-keys&gt;&lt;ref-type name="Conference Proceedings"&gt;10&lt;/ref-type&gt;&lt;contributors&gt;&lt;authors&gt;&lt;author&gt;Siraji, M. A.&lt;/author&gt;&lt;author&gt;Lazar, R. R.&lt;/author&gt;&lt;author&gt;van Duijnhoven, J.&lt;/author&gt;&lt;author&gt;Schlangen, L. J. M.&lt;/author&gt;&lt;author&gt;Haque, S.&lt;/author&gt;&lt;author&gt;Kalavally, V.&lt;/author&gt;&lt;author&gt;Vetter, C. &lt;/author&gt;&lt;author&gt;Glickman, G.&lt;/author&gt;&lt;author&gt;Smolders, K. C. H. J.&lt;/author&gt;&lt;author&gt;Spitschan, M.&lt;/author&gt;&lt;/authors&gt;&lt;/contributors&gt;&lt;titles&gt;&lt;title&gt;Light exposure behaviour assessment (LEBA): a novel self-reported instrument to capture light exposure-related behaviour&lt;/title&gt;&lt;secondary-title&gt;CIE Australia Lighting Research Conference&lt;/secondary-title&gt;&lt;/titles&gt;&lt;pages&gt;24&lt;/pages&gt;&lt;dates&gt;&lt;year&gt;2022&lt;/year&gt;&lt;/dates&gt;&lt;pub-location&gt;Australia &lt;/pub-location&gt;&lt;urls&gt;&lt;/urls&gt;&lt;/record&gt;&lt;/Cite&gt;&lt;/EndNote&gt;</w:instrText>
      </w:r>
      <w:r w:rsidR="00543847" w:rsidRPr="006C26A0">
        <w:fldChar w:fldCharType="separate"/>
      </w:r>
      <w:r w:rsidR="00832F62">
        <w:rPr>
          <w:noProof/>
        </w:rPr>
        <w:t>(Siraji et al., 2022)</w:t>
      </w:r>
      <w:r w:rsidR="00543847" w:rsidRPr="006C26A0">
        <w:fldChar w:fldCharType="end"/>
      </w:r>
      <w:r w:rsidRPr="006C26A0">
        <w:t xml:space="preserve">. The short form contains five factors with 19 items. </w:t>
      </w:r>
      <w:r w:rsidR="00023F7E" w:rsidRPr="006C26A0">
        <w:t>Light Exposure Behavior Assessment (</w:t>
      </w:r>
      <w:r w:rsidRPr="006C26A0">
        <w:t>LEBA</w:t>
      </w:r>
      <w:r w:rsidR="00023F7E" w:rsidRPr="006C26A0">
        <w:t xml:space="preserve">) </w:t>
      </w:r>
      <w:r w:rsidRPr="006C26A0">
        <w:t xml:space="preserve">measures the propensity of different light </w:t>
      </w:r>
      <w:r w:rsidR="00023F7E" w:rsidRPr="006C26A0">
        <w:t>exposure-related</w:t>
      </w:r>
      <w:r w:rsidRPr="006C26A0">
        <w:t xml:space="preserve"> </w:t>
      </w:r>
      <w:r w:rsidR="00023F7E" w:rsidRPr="006C26A0">
        <w:t>behaviors</w:t>
      </w:r>
      <w:r w:rsidRPr="006C26A0">
        <w:t xml:space="preserve"> in the last </w:t>
      </w:r>
      <w:r w:rsidR="00455D89">
        <w:t xml:space="preserve">one </w:t>
      </w:r>
      <w:r w:rsidRPr="006C26A0">
        <w:t xml:space="preserve">month retrospectively using a five-point </w:t>
      </w:r>
      <w:r w:rsidR="00023F7E" w:rsidRPr="006C26A0">
        <w:t>Likert-type</w:t>
      </w:r>
      <w:r w:rsidRPr="006C26A0">
        <w:t xml:space="preserve"> response scale (1 = never; 2 = rarely; 3 = sometimes; 4 = often; 5 = always). The first factor of LEBA (F1) </w:t>
      </w:r>
      <w:r w:rsidR="00023F7E" w:rsidRPr="006C26A0">
        <w:t>investigates</w:t>
      </w:r>
      <w:r w:rsidRPr="006C26A0">
        <w:t xml:space="preserve"> the propensity of wearing blue light filter glasses indoors and outdoors. The second factor (F2)</w:t>
      </w:r>
      <w:r w:rsidR="006D5B19">
        <w:t xml:space="preserve"> captures </w:t>
      </w:r>
      <w:r w:rsidRPr="006C26A0">
        <w:t>time spen</w:t>
      </w:r>
      <w:r w:rsidR="006D5B19">
        <w:t>t</w:t>
      </w:r>
      <w:r w:rsidRPr="006C26A0">
        <w:t xml:space="preserve"> under </w:t>
      </w:r>
      <w:r w:rsidR="006D5B19">
        <w:t xml:space="preserve">the </w:t>
      </w:r>
      <w:r w:rsidRPr="006C26A0">
        <w:t xml:space="preserve">sunlight. The </w:t>
      </w:r>
      <w:r w:rsidR="0027057C" w:rsidRPr="006C26A0">
        <w:t>third</w:t>
      </w:r>
      <w:r w:rsidR="00D557D3">
        <w:t xml:space="preserve"> </w:t>
      </w:r>
      <w:r w:rsidR="0027057C" w:rsidRPr="006C26A0">
        <w:t>factor</w:t>
      </w:r>
      <w:r w:rsidRPr="006C26A0">
        <w:t xml:space="preserve"> measures (F3) our habit of using smart devices in bed. The fourth factor</w:t>
      </w:r>
      <w:r w:rsidR="00D557D3">
        <w:t xml:space="preserve"> </w:t>
      </w:r>
      <w:r w:rsidRPr="006C26A0">
        <w:t xml:space="preserve">(F4) </w:t>
      </w:r>
      <w:r w:rsidR="00D557D3" w:rsidRPr="006C26A0">
        <w:t>investigates</w:t>
      </w:r>
      <w:r w:rsidRPr="006C26A0">
        <w:t xml:space="preserve"> </w:t>
      </w:r>
      <w:r w:rsidR="00554A03">
        <w:t xml:space="preserve">light </w:t>
      </w:r>
      <w:r w:rsidR="00125C0B">
        <w:t>exposure-related</w:t>
      </w:r>
      <w:r w:rsidR="00554A03">
        <w:t xml:space="preserve"> behaviors</w:t>
      </w:r>
      <w:r w:rsidRPr="006C26A0">
        <w:t xml:space="preserve"> before bedtime. The last factor (F5) captures our habit of using different electric light sources throughout the day. All 19 items of LEBA and the participants’ responses to them are shown in </w:t>
      </w:r>
      <w:r w:rsidR="0027057C" w:rsidRPr="006C26A0">
        <w:t xml:space="preserve">Figure </w:t>
      </w:r>
      <w:r w:rsidRPr="006C26A0">
        <w:t>1.</w:t>
      </w:r>
    </w:p>
    <w:p w14:paraId="793AC722" w14:textId="77777777" w:rsidR="00E839C4" w:rsidRPr="006C26A0" w:rsidRDefault="007D1D8B">
      <w:pPr>
        <w:pStyle w:val="CaptionedFigure"/>
      </w:pPr>
      <w:r w:rsidRPr="006C26A0">
        <w:rPr>
          <w:noProof/>
        </w:rPr>
        <w:lastRenderedPageBreak/>
        <w:drawing>
          <wp:inline distT="0" distB="0" distL="0" distR="0" wp14:anchorId="793ACE24" wp14:editId="793ACE25">
            <wp:extent cx="5969000" cy="7744137"/>
            <wp:effectExtent l="0" t="0" r="0" b="0"/>
            <wp:docPr id="24" name="Picture" descr="Figure 1.  Response districution of LEBA"/>
            <wp:cNvGraphicFramePr/>
            <a:graphic xmlns:a="http://schemas.openxmlformats.org/drawingml/2006/main">
              <a:graphicData uri="http://schemas.openxmlformats.org/drawingml/2006/picture">
                <pic:pic xmlns:pic="http://schemas.openxmlformats.org/drawingml/2006/picture">
                  <pic:nvPicPr>
                    <pic:cNvPr id="25" name="Picture" descr="Figures/LEBA.png"/>
                    <pic:cNvPicPr>
                      <a:picLocks noChangeAspect="1" noChangeArrowheads="1"/>
                    </pic:cNvPicPr>
                  </pic:nvPicPr>
                  <pic:blipFill>
                    <a:blip r:embed="rId8"/>
                    <a:stretch>
                      <a:fillRect/>
                    </a:stretch>
                  </pic:blipFill>
                  <pic:spPr bwMode="auto">
                    <a:xfrm>
                      <a:off x="0" y="0"/>
                      <a:ext cx="5969000" cy="7744137"/>
                    </a:xfrm>
                    <a:prstGeom prst="rect">
                      <a:avLst/>
                    </a:prstGeom>
                    <a:noFill/>
                    <a:ln w="9525">
                      <a:noFill/>
                      <a:headEnd/>
                      <a:tailEnd/>
                    </a:ln>
                  </pic:spPr>
                </pic:pic>
              </a:graphicData>
            </a:graphic>
          </wp:inline>
        </w:drawing>
      </w:r>
    </w:p>
    <w:p w14:paraId="793AC723" w14:textId="78D97310" w:rsidR="00E839C4" w:rsidRPr="006C26A0" w:rsidRDefault="007D1D8B">
      <w:pPr>
        <w:pStyle w:val="ImageCaption"/>
      </w:pPr>
      <w:r w:rsidRPr="006C26A0">
        <w:rPr>
          <w:i/>
          <w:iCs/>
        </w:rPr>
        <w:t>Figure</w:t>
      </w:r>
      <w:r w:rsidRPr="006C26A0">
        <w:t xml:space="preserve"> </w:t>
      </w:r>
      <w:r w:rsidRPr="006C26A0">
        <w:rPr>
          <w:i/>
          <w:iCs/>
        </w:rPr>
        <w:t xml:space="preserve">1. </w:t>
      </w:r>
      <w:r w:rsidRPr="006C26A0">
        <w:t xml:space="preserve"> Response </w:t>
      </w:r>
      <w:r w:rsidR="0027057C" w:rsidRPr="006C26A0">
        <w:t>distribution</w:t>
      </w:r>
      <w:r w:rsidRPr="006C26A0">
        <w:t xml:space="preserve"> of LEBA</w:t>
      </w:r>
    </w:p>
    <w:p w14:paraId="793AC724" w14:textId="34FE1435" w:rsidR="00E839C4" w:rsidRPr="006C26A0" w:rsidRDefault="007D1D8B" w:rsidP="00EA7D0D">
      <w:pPr>
        <w:pStyle w:val="Heading3"/>
      </w:pPr>
      <w:bookmarkStart w:id="5" w:name="positive-and-negative-affect-schdule"/>
      <w:bookmarkEnd w:id="4"/>
      <w:r w:rsidRPr="006C26A0">
        <w:lastRenderedPageBreak/>
        <w:t xml:space="preserve">Positive and Negative Affect </w:t>
      </w:r>
      <w:r w:rsidR="0002356E">
        <w:t>Schedule</w:t>
      </w:r>
    </w:p>
    <w:p w14:paraId="793AC725" w14:textId="2F45842D" w:rsidR="00E839C4" w:rsidRPr="006C26A0" w:rsidRDefault="007D1D8B">
      <w:pPr>
        <w:pStyle w:val="FirstParagraph"/>
      </w:pPr>
      <w:r w:rsidRPr="006C26A0">
        <w:t xml:space="preserve">The positive and negative affect schedule (PANAS) </w:t>
      </w:r>
      <w:r w:rsidR="00BC25F6" w:rsidRPr="006C26A0">
        <w:fldChar w:fldCharType="begin"/>
      </w:r>
      <w:r w:rsidR="005F1B1F">
        <w:instrText xml:space="preserve"> ADDIN EN.CITE &lt;EndNote&gt;&lt;Cite&gt;&lt;Author&gt;Watson&lt;/Author&gt;&lt;Year&gt;1988&lt;/Year&gt;&lt;RecNum&gt;1949&lt;/RecNum&gt;&lt;DisplayText&gt;(Watson et al., 1988)&lt;/DisplayText&gt;&lt;record&gt;&lt;rec-number&gt;1949&lt;/rec-number&gt;&lt;foreign-keys&gt;&lt;key app="EN" db-id="5fa5wf9ac5ffz6eefsqvear65avdrepps9zf" timestamp="1670393637"&gt;1949&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54&lt;/volume&gt;&lt;number&gt;6&lt;/number&gt;&lt;keywords&gt;&lt;keyword&gt;Emotional States&lt;/keyword&gt;&lt;keyword&gt;Human&lt;/keyword&gt;&lt;keyword&gt;Measurement&lt;/keyword&gt;&lt;keyword&gt;Test Construction&lt;/keyword&gt;&lt;keyword&gt;Test Reliability&lt;/keyword&gt;&lt;keyword&gt;Test Validity&lt;/keyword&gt;&lt;/keywords&gt;&lt;dates&gt;&lt;year&gt;1988&lt;/year&gt;&lt;/dates&gt;&lt;publisher&gt;American Psychological Association&lt;/publisher&gt;&lt;isbn&gt;0022-3514&lt;/isbn&gt;&lt;urls&gt;&lt;/urls&gt;&lt;electronic-resource-num&gt;10.1037/0022-3514.54.6.1063&lt;/electronic-resource-num&gt;&lt;/record&gt;&lt;/Cite&gt;&lt;/EndNote&gt;</w:instrText>
      </w:r>
      <w:r w:rsidR="00BC25F6" w:rsidRPr="006C26A0">
        <w:fldChar w:fldCharType="separate"/>
      </w:r>
      <w:r w:rsidR="00832F62">
        <w:rPr>
          <w:noProof/>
        </w:rPr>
        <w:t>(Watson et al., 1988)</w:t>
      </w:r>
      <w:r w:rsidR="00BC25F6" w:rsidRPr="006C26A0">
        <w:fldChar w:fldCharType="end"/>
      </w:r>
      <w:r w:rsidR="0065797F">
        <w:t xml:space="preserve"> </w:t>
      </w:r>
      <w:r w:rsidRPr="006C26A0">
        <w:t xml:space="preserve">was used to measure positive and negative affect. PANAS is comprised </w:t>
      </w:r>
      <w:r w:rsidR="0027057C" w:rsidRPr="006C26A0">
        <w:t xml:space="preserve">of </w:t>
      </w:r>
      <w:r w:rsidRPr="006C26A0">
        <w:t>two 10-item mood scales measuring positive affect (PA) and negative affect (NA). In this study</w:t>
      </w:r>
      <w:r w:rsidR="0065797F">
        <w:t>,</w:t>
      </w:r>
      <w:r w:rsidRPr="006C26A0">
        <w:t xml:space="preserve"> participants rate their positive and negative affect based on the last one month retrospectively using a five-point </w:t>
      </w:r>
      <w:r w:rsidR="0065797F">
        <w:t>Likert-type</w:t>
      </w:r>
      <w:r w:rsidRPr="006C26A0">
        <w:t xml:space="preserve"> response scale (1 = very slightly/not at all; 2 = a little; 3 = moderately; 4 = quite a bit; 5 = extremely).</w:t>
      </w:r>
    </w:p>
    <w:p w14:paraId="793AC726" w14:textId="57FF8CEC" w:rsidR="00E839C4" w:rsidRPr="006C26A0" w:rsidRDefault="0065797F" w:rsidP="00EA7D0D">
      <w:pPr>
        <w:pStyle w:val="Heading3"/>
      </w:pPr>
      <w:bookmarkStart w:id="6" w:name="trouble-in-memory-and-concentration"/>
      <w:bookmarkEnd w:id="5"/>
      <w:r>
        <w:t>Work performance</w:t>
      </w:r>
    </w:p>
    <w:p w14:paraId="793AC727" w14:textId="710FA959" w:rsidR="00E839C4" w:rsidRPr="006C26A0" w:rsidRDefault="007D1D8B">
      <w:pPr>
        <w:pStyle w:val="FirstParagraph"/>
      </w:pPr>
      <w:r w:rsidRPr="006C26A0">
        <w:t xml:space="preserve">To assess </w:t>
      </w:r>
      <w:r w:rsidR="0065797F">
        <w:t>work</w:t>
      </w:r>
      <w:r w:rsidR="004F0719">
        <w:t xml:space="preserve"> performance, we</w:t>
      </w:r>
      <w:r w:rsidRPr="006C26A0">
        <w:t xml:space="preserve"> used two items with four-point </w:t>
      </w:r>
      <w:r w:rsidR="0027057C" w:rsidRPr="006C26A0">
        <w:t>Likert-type</w:t>
      </w:r>
      <w:r w:rsidRPr="006C26A0">
        <w:t xml:space="preserve"> response options</w:t>
      </w:r>
      <w:r w:rsidR="004F0719">
        <w:t xml:space="preserve"> investigating </w:t>
      </w:r>
      <w:r w:rsidR="004F0719" w:rsidRPr="006C26A0">
        <w:t>trouble in memory and concentration.</w:t>
      </w:r>
      <w:r w:rsidRPr="006C26A0">
        <w:t xml:space="preserve"> These two items asked the participants about the propensity of their memory and concentration difficulty in the last month (0=Absent; 1=Slight; 2=Moderate; 3=Severe)</w:t>
      </w:r>
    </w:p>
    <w:p w14:paraId="793AC728" w14:textId="411CED04" w:rsidR="00E839C4" w:rsidRPr="006C26A0" w:rsidRDefault="007D1D8B" w:rsidP="00EA7D0D">
      <w:pPr>
        <w:pStyle w:val="Heading3"/>
      </w:pPr>
      <w:bookmarkStart w:id="7" w:name="pittsburgh-sleep-quality-index"/>
      <w:bookmarkEnd w:id="6"/>
      <w:r w:rsidRPr="006C26A0">
        <w:t>Pittsburgh Sleep Quality Index</w:t>
      </w:r>
    </w:p>
    <w:p w14:paraId="793AC729" w14:textId="428F8C60" w:rsidR="00E839C4" w:rsidRPr="006C26A0" w:rsidRDefault="007D1D8B">
      <w:pPr>
        <w:pStyle w:val="FirstParagraph"/>
      </w:pPr>
      <w:r w:rsidRPr="006C26A0">
        <w:t>We used the Pittsburgh Sleep Quality Index (PSQI)</w:t>
      </w:r>
      <w:r w:rsidR="00864EBE" w:rsidRPr="006C26A0">
        <w:fldChar w:fldCharType="begin"/>
      </w:r>
      <w:r w:rsidR="005F1B1F">
        <w:instrText xml:space="preserve"> ADDIN EN.CITE &lt;EndNote&gt;&lt;Cite&gt;&lt;Author&gt;Buysse&lt;/Author&gt;&lt;Year&gt;1989&lt;/Year&gt;&lt;RecNum&gt;1950&lt;/RecNum&gt;&lt;DisplayText&gt;(Buysse et al., 1989)&lt;/DisplayText&gt;&lt;record&gt;&lt;rec-number&gt;1950&lt;/rec-number&gt;&lt;foreign-keys&gt;&lt;key app="EN" db-id="5fa5wf9ac5ffz6eefsqvear65avdrepps9zf" timestamp="1670393637"&gt;1950&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lt;/keyword&gt;&lt;keyword&gt;Depression - psychology&lt;/keyword&gt;&lt;keyword&gt;Female&lt;/keyword&gt;&lt;keyword&gt;Humans&lt;/keyword&gt;&lt;keyword&gt;Life Sciences &amp;amp; Biomedicine&lt;/keyword&gt;&lt;keyword&gt;Male&lt;/keyword&gt;&lt;keyword&gt;Middle Aged&lt;/keyword&gt;&lt;keyword&gt;Psychiatry&lt;/keyword&gt;&lt;keyword&gt;Psychological Tests&lt;/keyword&gt;&lt;keyword&gt;Psychometrics&lt;/keyword&gt;&lt;keyword&gt;Science &amp;amp; Technology&lt;/keyword&gt;&lt;keyword&gt;Sleep&lt;/keyword&gt;&lt;keyword&gt;sleep disorders&lt;/keyword&gt;&lt;keyword&gt;Sleep Initiation and Maintenance Disorders - diagnosis&lt;/keyword&gt;&lt;keyword&gt;Sleep Initiation and Maintenance Disorders - psychology&lt;/keyword&gt;&lt;keyword&gt;sleep quality&lt;/keyword&gt;&lt;keyword&gt;Sleep Stages&lt;/keyword&gt;&lt;/keywords&gt;&lt;dates&gt;&lt;year&gt;1989&lt;/year&gt;&lt;/dates&gt;&lt;pub-location&gt;CLARE&lt;/pub-location&gt;&lt;publisher&gt;CLARE: Elsevier Ireland Ltd&lt;/publisher&gt;&lt;isbn&gt;0165-1781&lt;/isbn&gt;&lt;urls&gt;&lt;/urls&gt;&lt;electronic-resource-num&gt;10.1016/0165-1781(89)90047-4&lt;/electronic-resource-num&gt;&lt;/record&gt;&lt;/Cite&gt;&lt;/EndNote&gt;</w:instrText>
      </w:r>
      <w:r w:rsidR="00864EBE" w:rsidRPr="006C26A0">
        <w:fldChar w:fldCharType="separate"/>
      </w:r>
      <w:r w:rsidR="00832F62">
        <w:rPr>
          <w:noProof/>
        </w:rPr>
        <w:t>(</w:t>
      </w:r>
      <w:proofErr w:type="spellStart"/>
      <w:r w:rsidR="00832F62">
        <w:rPr>
          <w:noProof/>
        </w:rPr>
        <w:t>Buysse</w:t>
      </w:r>
      <w:proofErr w:type="spellEnd"/>
      <w:r w:rsidR="00832F62">
        <w:rPr>
          <w:noProof/>
        </w:rPr>
        <w:t xml:space="preserve"> et al., 1989)</w:t>
      </w:r>
      <w:r w:rsidR="00864EBE" w:rsidRPr="006C26A0">
        <w:fldChar w:fldCharType="end"/>
      </w:r>
      <w:r w:rsidRPr="006C26A0">
        <w:t xml:space="preserve"> to measure the sleep quality of the participants. PSQI measures seven domains of sleep to differentiate “poor” from “good” sleep. Participants responded to the PSQI using</w:t>
      </w:r>
      <w:r w:rsidR="00A77DD4">
        <w:t xml:space="preserve"> Likert-type</w:t>
      </w:r>
      <w:r w:rsidRPr="006C26A0">
        <w:t xml:space="preserve"> response option</w:t>
      </w:r>
      <w:r w:rsidR="00A77DD4">
        <w:t>s</w:t>
      </w:r>
      <w:r w:rsidRPr="006C26A0">
        <w:t xml:space="preserve"> ranging from </w:t>
      </w:r>
      <w:r w:rsidR="00A77DD4">
        <w:t xml:space="preserve">0 </w:t>
      </w:r>
      <w:r w:rsidRPr="006C26A0">
        <w:t>t</w:t>
      </w:r>
      <w:r w:rsidR="00A77DD4">
        <w:t>o</w:t>
      </w:r>
      <w:r w:rsidRPr="006C26A0">
        <w:t xml:space="preserve"> </w:t>
      </w:r>
      <w:r w:rsidR="00A77DD4">
        <w:t>3</w:t>
      </w:r>
      <w:r w:rsidRPr="006C26A0">
        <w:t xml:space="preserve">, whereby 3 reflects the negative extreme on the Likert Scale. A sum of scores </w:t>
      </w:r>
      <w:r w:rsidR="003B1DE3">
        <w:t>≥</w:t>
      </w:r>
      <w:r w:rsidRPr="006C26A0">
        <w:t xml:space="preserve"> </w:t>
      </w:r>
      <w:r w:rsidR="003B1DE3">
        <w:t>5</w:t>
      </w:r>
      <w:r w:rsidRPr="006C26A0">
        <w:t xml:space="preserve"> indicates poor sleep quality. </w:t>
      </w:r>
      <w:r w:rsidR="00C975A1">
        <w:t xml:space="preserve">The </w:t>
      </w:r>
      <w:r w:rsidR="007F57F2">
        <w:t xml:space="preserve">latent structure of PSQI </w:t>
      </w:r>
      <w:r w:rsidR="009A31F6">
        <w:t xml:space="preserve">was </w:t>
      </w:r>
      <w:r w:rsidR="007F57F2">
        <w:t>reported to vary from</w:t>
      </w:r>
      <w:r w:rsidR="009A31F6">
        <w:t xml:space="preserve"> </w:t>
      </w:r>
      <w:r w:rsidRPr="006C26A0">
        <w:t>one factor to three factors</w:t>
      </w:r>
      <w:r w:rsidR="00465054" w:rsidRPr="006C26A0">
        <w:t xml:space="preserve"> </w:t>
      </w:r>
      <w:r w:rsidR="000C7FC0" w:rsidRPr="006C26A0">
        <w:fldChar w:fldCharType="begin">
          <w:fldData xml:space="preserve">PEVuZE5vdGU+PENpdGU+PEF1dGhvcj5NYW56YXI8L0F1dGhvcj48WWVhcj4yMDE4PC9ZZWFyPjxS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</w:fldData>
        </w:fldChar>
      </w:r>
      <w:r w:rsidR="00D00ED7">
        <w:instrText xml:space="preserve"> ADDIN EN.CITE </w:instrText>
      </w:r>
      <w:r w:rsidR="00D00ED7">
        <w:fldChar w:fldCharType="begin">
          <w:fldData xml:space="preserve">PEVuZE5vdGU+PENpdGU+PEF1dGhvcj5NYW56YXI8L0F1dGhvcj48WWVhcj4yMDE4PC9ZZWFyPjxS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</w:fldData>
        </w:fldChar>
      </w:r>
      <w:r w:rsidR="00D00ED7">
        <w:instrText xml:space="preserve"> ADDIN EN.CITE.DATA </w:instrText>
      </w:r>
      <w:r w:rsidR="00D00ED7">
        <w:fldChar w:fldCharType="end"/>
      </w:r>
      <w:r w:rsidR="000C7FC0" w:rsidRPr="006C26A0">
        <w:fldChar w:fldCharType="separate"/>
      </w:r>
      <w:r w:rsidR="00D00ED7">
        <w:rPr>
          <w:noProof/>
        </w:rPr>
        <w:t>(Buysse et al., 1989; Manzar et al., 2018)</w:t>
      </w:r>
      <w:r w:rsidR="000C7FC0" w:rsidRPr="006C26A0">
        <w:fldChar w:fldCharType="end"/>
      </w:r>
      <w:r w:rsidRPr="006C26A0">
        <w:t xml:space="preserve">. </w:t>
      </w:r>
      <w:r w:rsidR="00161468" w:rsidRPr="006C26A0">
        <w:fldChar w:fldCharType="begin">
          <w:fldData xml:space="preserve">PEVuZE5vdGU+PENpdGUgQXV0aG9yWWVhcj0iMSI+PEF1dGhvcj5EdW5sZWF2eTwvQXV0aG9yPjxZ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</w:fldData>
        </w:fldChar>
      </w:r>
      <w:r w:rsidR="005F1B1F">
        <w:instrText xml:space="preserve"> ADDIN EN.CITE </w:instrText>
      </w:r>
      <w:r w:rsidR="005F1B1F">
        <w:fldChar w:fldCharType="begin">
          <w:fldData xml:space="preserve">PEVuZE5vdGU+PENpdGUgQXV0aG9yWWVhcj0iMSI+PEF1dGhvcj5EdW5sZWF2eTwvQXV0aG9yPjxZ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</w:fldData>
        </w:fldChar>
      </w:r>
      <w:r w:rsidR="005F1B1F">
        <w:instrText xml:space="preserve"> ADDIN EN.CITE.DATA </w:instrText>
      </w:r>
      <w:r w:rsidR="005F1B1F">
        <w:fldChar w:fldCharType="end"/>
      </w:r>
      <w:r w:rsidR="00161468" w:rsidRPr="006C26A0">
        <w:fldChar w:fldCharType="separate"/>
      </w:r>
      <w:r w:rsidR="00832F62">
        <w:rPr>
          <w:noProof/>
        </w:rPr>
        <w:t>Dunleavy et al. (2019)</w:t>
      </w:r>
      <w:r w:rsidR="00161468" w:rsidRPr="006C26A0">
        <w:fldChar w:fldCharType="end"/>
      </w:r>
      <w:r w:rsidR="00C975A1">
        <w:t>,</w:t>
      </w:r>
      <w:r w:rsidR="00161468" w:rsidRPr="006C26A0">
        <w:t xml:space="preserve"> </w:t>
      </w:r>
      <w:r w:rsidRPr="006C26A0">
        <w:t xml:space="preserve">in their study recommended </w:t>
      </w:r>
      <w:r w:rsidR="00F25D31" w:rsidRPr="006C26A0">
        <w:t>using</w:t>
      </w:r>
      <w:r w:rsidRPr="006C26A0">
        <w:t xml:space="preserve"> a two-factor model: perceived sleep quality (PSQ) and sleep efficiency (SE) while measuring the sleep quality among Singapore </w:t>
      </w:r>
      <w:r w:rsidR="00F25D31" w:rsidRPr="006C26A0">
        <w:t>citizens</w:t>
      </w:r>
      <w:r w:rsidRPr="006C26A0">
        <w:t>. In this study</w:t>
      </w:r>
      <w:r w:rsidR="00F25D31" w:rsidRPr="006C26A0">
        <w:t>,</w:t>
      </w:r>
      <w:r w:rsidRPr="006C26A0">
        <w:t xml:space="preserve"> we followed their recommended structure.</w:t>
      </w:r>
    </w:p>
    <w:p w14:paraId="793AC72A" w14:textId="77777777" w:rsidR="00E839C4" w:rsidRPr="006C26A0" w:rsidRDefault="007D1D8B" w:rsidP="00EA7D0D">
      <w:pPr>
        <w:pStyle w:val="Heading3"/>
      </w:pPr>
      <w:bookmarkStart w:id="8" w:name="morningness-eveningness-questionnaire"/>
      <w:bookmarkEnd w:id="7"/>
      <w:r w:rsidRPr="006C26A0">
        <w:lastRenderedPageBreak/>
        <w:t>Morningness-Eveningness Questionnaire.</w:t>
      </w:r>
    </w:p>
    <w:p w14:paraId="793AC72B" w14:textId="2CE56199" w:rsidR="00E839C4" w:rsidRPr="006C26A0" w:rsidRDefault="007D1D8B">
      <w:pPr>
        <w:pStyle w:val="FirstParagraph"/>
      </w:pPr>
      <w:r w:rsidRPr="006C26A0">
        <w:t xml:space="preserve">Chronotype was measured using Morningness-Eveningness questionnaire </w:t>
      </w:r>
      <w:r w:rsidR="00973F3B" w:rsidRPr="006C26A0">
        <w:fldChar w:fldCharType="begin"/>
      </w:r>
      <w:r w:rsidR="00510D53">
        <w:instrText xml:space="preserve"> ADDIN EN.CITE &lt;EndNote&gt;&lt;Cite&gt;&lt;Author&gt;Horne&lt;/Author&gt;&lt;Year&gt;1976&lt;/Year&gt;&lt;RecNum&gt;1954&lt;/RecNum&gt;&lt;Prefix&gt;MEQ`; &lt;/Prefix&gt;&lt;DisplayText&gt;(MEQ; Horne &amp;amp; Östberg, 1976)&lt;/DisplayText&gt;&lt;record&gt;&lt;rec-number&gt;1954&lt;/rec-number&gt;&lt;foreign-keys&gt;&lt;key app="EN" db-id="5fa5wf9ac5ffz6eefsqvear65avdrepps9zf" timestamp="1670393637"&gt;1954&lt;/key&gt;&lt;/foreign-keys&gt;&lt;ref-type name="Journal Article"&gt;17&lt;/ref-type&gt;&lt;contributors&gt;&lt;authors&gt;&lt;author&gt;Horne, Jim A&lt;/author&gt;&lt;author&gt;Östberg, Olov&lt;/author&gt;&lt;/authors&gt;&lt;/contributors&gt;&lt;titles&gt;&lt;title&gt;A self-assessment questionnaire to determine morningness-eveningness in human circadian rhythms&lt;/title&gt;&lt;secondary-title&gt;International journal of chronobiology&lt;/secondary-title&gt;&lt;/titles&gt;&lt;dates&gt;&lt;year&gt;1976&lt;/year&gt;&lt;/dates&gt;&lt;isbn&gt;0300-9998&lt;/isbn&gt;&lt;urls&gt;&lt;/urls&gt;&lt;/record&gt;&lt;/Cite&gt;&lt;/EndNote&gt;</w:instrText>
      </w:r>
      <w:r w:rsidR="00973F3B" w:rsidRPr="006C26A0">
        <w:fldChar w:fldCharType="separate"/>
      </w:r>
      <w:r w:rsidR="00510D53">
        <w:rPr>
          <w:noProof/>
        </w:rPr>
        <w:t>(MEQ; Horne &amp; Östberg, 1976)</w:t>
      </w:r>
      <w:r w:rsidR="00973F3B" w:rsidRPr="006C26A0">
        <w:fldChar w:fldCharType="end"/>
      </w:r>
      <w:r w:rsidRPr="006C26A0">
        <w:t xml:space="preserve">. MEQ </w:t>
      </w:r>
      <w:r w:rsidR="007F7896" w:rsidRPr="006C26A0">
        <w:t>consists</w:t>
      </w:r>
      <w:r w:rsidRPr="006C26A0">
        <w:t xml:space="preserve"> of 19 questions</w:t>
      </w:r>
      <w:r w:rsidR="00DA6860">
        <w:t>,</w:t>
      </w:r>
      <w:r w:rsidRPr="006C26A0">
        <w:t xml:space="preserve"> and the scores range from 16 to 86. A higher score indicates </w:t>
      </w:r>
      <w:r w:rsidR="007C4D55">
        <w:t xml:space="preserve">a </w:t>
      </w:r>
      <w:r w:rsidR="00DA6860">
        <w:t>higher</w:t>
      </w:r>
      <w:r w:rsidRPr="006C26A0">
        <w:t xml:space="preserve"> morning propensity.</w:t>
      </w:r>
      <w:r w:rsidR="00D66403" w:rsidRPr="006C26A0">
        <w:t xml:space="preserve"> </w:t>
      </w:r>
      <w:r w:rsidR="00496ABE" w:rsidRPr="006C26A0">
        <w:fldChar w:fldCharType="begin">
          <w:fldData xml:space="preserve">PEVuZE5vdGU+PENpdGUgQXV0aG9yWWVhcj0iMSI+PEF1dGhvcj5DYWNpPC9BdXRob3I+PFllYXI+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</w:fldData>
        </w:fldChar>
      </w:r>
      <w:r w:rsidR="005F1B1F">
        <w:instrText xml:space="preserve"> ADDIN EN.CITE </w:instrText>
      </w:r>
      <w:r w:rsidR="005F1B1F">
        <w:fldChar w:fldCharType="begin">
          <w:fldData xml:space="preserve">PEVuZE5vdGU+PENpdGUgQXV0aG9yWWVhcj0iMSI+PEF1dGhvcj5DYWNpPC9BdXRob3I+PFllYXI+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</w:fldData>
        </w:fldChar>
      </w:r>
      <w:r w:rsidR="005F1B1F">
        <w:instrText xml:space="preserve"> ADDIN EN.CITE.DATA </w:instrText>
      </w:r>
      <w:r w:rsidR="005F1B1F">
        <w:fldChar w:fldCharType="end"/>
      </w:r>
      <w:r w:rsidR="00496ABE" w:rsidRPr="006C26A0">
        <w:fldChar w:fldCharType="separate"/>
      </w:r>
      <w:r w:rsidR="00832F62">
        <w:rPr>
          <w:noProof/>
        </w:rPr>
        <w:t>Caci et al. (2008)</w:t>
      </w:r>
      <w:r w:rsidR="00496ABE" w:rsidRPr="006C26A0">
        <w:fldChar w:fldCharType="end"/>
      </w:r>
      <w:r w:rsidRPr="006C26A0">
        <w:t xml:space="preserve"> reported a </w:t>
      </w:r>
      <w:r w:rsidR="00F25D31" w:rsidRPr="006C26A0">
        <w:t>four-factor</w:t>
      </w:r>
      <w:r w:rsidRPr="006C26A0">
        <w:t xml:space="preserve"> structure of MEQ: peak time (PT), morning affect (MA), retiring (RT) and rising (RI) in s student sample</w:t>
      </w:r>
      <w:r w:rsidR="00A35DDF">
        <w:t xml:space="preserve"> (N=??)</w:t>
      </w:r>
      <w:r w:rsidRPr="006C26A0">
        <w:t>.</w:t>
      </w:r>
    </w:p>
    <w:p w14:paraId="793AC72C" w14:textId="77777777" w:rsidR="00E839C4" w:rsidRPr="006C26A0" w:rsidRDefault="007D1D8B">
      <w:pPr>
        <w:pStyle w:val="Heading2"/>
      </w:pPr>
      <w:bookmarkStart w:id="9" w:name="data-collection"/>
      <w:bookmarkEnd w:id="3"/>
      <w:bookmarkEnd w:id="8"/>
      <w:r w:rsidRPr="006C26A0">
        <w:t>Data Collection</w:t>
      </w:r>
    </w:p>
    <w:p w14:paraId="793AC72D" w14:textId="664138FF" w:rsidR="00E839C4" w:rsidRPr="006C26A0" w:rsidRDefault="007D1D8B">
      <w:pPr>
        <w:pStyle w:val="FirstParagraph"/>
      </w:pPr>
      <w:r w:rsidRPr="006C26A0">
        <w:t xml:space="preserve">The project received ethics clearance from Monash University Human Research Ethics Committee (Project ID: 14786). A quantitative cross-sectional fully anonymous online survey was conducted. Participants were invited via email and social media (i.e., LinkedIn, Twitter, </w:t>
      </w:r>
      <w:r w:rsidR="00E6554B" w:rsidRPr="006C26A0">
        <w:t xml:space="preserve">and </w:t>
      </w:r>
      <w:r w:rsidRPr="006C26A0">
        <w:t xml:space="preserve">Facebook) with the attachment of an Explanatory Statement. It was mentioned in the explanatory statement that their participation was voluntary and that they could withdraw from participation </w:t>
      </w:r>
      <w:r w:rsidR="00E6554B" w:rsidRPr="006C26A0">
        <w:t xml:space="preserve">at </w:t>
      </w:r>
      <w:r w:rsidR="008C7086" w:rsidRPr="006C26A0">
        <w:t>any time</w:t>
      </w:r>
      <w:r w:rsidRPr="006C26A0">
        <w:t xml:space="preserve"> without being penalized. If the participants expressed happiness with the Explanatory Statement, a survey link was sent to them. At the beginning of the survey, their consent was recorded digitally. The survey took around 15 to 20 minutes for which they were not compensated. We collected the survey data between April 2022 and </w:t>
      </w:r>
      <w:r w:rsidR="00A35DDF">
        <w:t>November</w:t>
      </w:r>
      <w:r w:rsidRPr="006C26A0">
        <w:t xml:space="preserve"> 2022.</w:t>
      </w:r>
    </w:p>
    <w:p w14:paraId="793AC72E" w14:textId="77777777" w:rsidR="00E839C4" w:rsidRPr="006C26A0" w:rsidRDefault="007D1D8B">
      <w:pPr>
        <w:pStyle w:val="Heading2"/>
      </w:pPr>
      <w:bookmarkStart w:id="10" w:name="analytic-strategy"/>
      <w:bookmarkEnd w:id="9"/>
      <w:r w:rsidRPr="006C26A0">
        <w:t>Analytic Strategy</w:t>
      </w:r>
    </w:p>
    <w:p w14:paraId="793AC72F" w14:textId="244372A0" w:rsidR="00E839C4" w:rsidRPr="006C26A0" w:rsidRDefault="007D1D8B">
      <w:pPr>
        <w:pStyle w:val="FirstParagraph"/>
      </w:pPr>
      <w:r w:rsidRPr="006C26A0">
        <w:t>Our aim was to predict</w:t>
      </w:r>
      <w:r w:rsidR="00CE06A1">
        <w:t xml:space="preserve"> the influence of light exposure-related behavior on</w:t>
      </w:r>
      <w:r w:rsidRPr="006C26A0">
        <w:t xml:space="preserve"> chronotype, sleep quality and </w:t>
      </w:r>
      <w:r w:rsidR="00CE06A1">
        <w:t>work performance</w:t>
      </w:r>
      <w:r w:rsidRPr="006C26A0">
        <w:t xml:space="preserve">. The partial least squares structural equation </w:t>
      </w:r>
      <w:r w:rsidR="00E6554B" w:rsidRPr="006C26A0">
        <w:t>modeling</w:t>
      </w:r>
      <w:r w:rsidRPr="006C26A0">
        <w:t xml:space="preserve"> (PLS-SEM) is best suited to </w:t>
      </w:r>
      <w:r w:rsidR="00E6554B" w:rsidRPr="006C26A0">
        <w:t>formulate</w:t>
      </w:r>
      <w:r w:rsidRPr="006C26A0">
        <w:t xml:space="preserve"> such </w:t>
      </w:r>
      <w:r w:rsidR="00E6554B" w:rsidRPr="006C26A0">
        <w:t xml:space="preserve">a </w:t>
      </w:r>
      <w:r w:rsidRPr="006C26A0">
        <w:t xml:space="preserve">predictive model </w:t>
      </w:r>
      <w:r w:rsidR="00942F6B" w:rsidRPr="006C26A0">
        <w:fldChar w:fldCharType="begin"/>
      </w:r>
      <w:r w:rsidR="005F1B1F">
        <w:instrText xml:space="preserve"> ADDIN EN.CITE &lt;EndNote&gt;&lt;Cite&gt;&lt;Author&gt;Hair Jr&lt;/Author&gt;&lt;Year&gt;2017&lt;/Year&gt;&lt;RecNum&gt;1956&lt;/RecNum&gt;&lt;DisplayText&gt;(Hair Jr et al., 2017)&lt;/DisplayText&gt;&lt;record&gt;&lt;rec-number&gt;1956&lt;/rec-number&gt;&lt;foreign-keys&gt;&lt;key app="EN" db-id="5fa5wf9ac5ffz6eefsqvear65avdrepps9zf" timestamp="1670393637"&gt;1956&lt;/key&gt;&lt;/foreign-keys&gt;&lt;ref-type name="Journal Article"&gt;17&lt;/ref-type&gt;&lt;contributors&gt;&lt;authors&gt;&lt;author&gt;Hair Jr, Joe F&lt;/author&gt;&lt;author&gt;Matthews, Lucy M&lt;/author&gt;&lt;author&gt;Matthews, Ryan L&lt;/author&gt;&lt;author&gt;Sarstedt, Marko&lt;/author&gt;&lt;/authors&gt;&lt;/contributors&gt;&lt;titles&gt;&lt;title&gt;PLS-SEM or CB-SEM: updated guidelines on which method to use&lt;/title&gt;&lt;secondary-title&gt;International Journal of Multivariate Data Analysis&lt;/secondary-title&gt;&lt;/titles&gt;&lt;pages&gt;107-123&lt;/pages&gt;&lt;volume&gt;1&lt;/volume&gt;&lt;number&gt;2&lt;/number&gt;&lt;dates&gt;&lt;year&gt;2017&lt;/year&gt;&lt;/dates&gt;&lt;isbn&gt;2396-8303&lt;/isbn&gt;&lt;urls&gt;&lt;/urls&gt;&lt;/record&gt;&lt;/Cite&gt;&lt;/EndNote&gt;</w:instrText>
      </w:r>
      <w:r w:rsidR="00942F6B" w:rsidRPr="006C26A0">
        <w:fldChar w:fldCharType="separate"/>
      </w:r>
      <w:r w:rsidR="00832F62">
        <w:rPr>
          <w:noProof/>
        </w:rPr>
        <w:t>(Hair Jr et al., 2017)</w:t>
      </w:r>
      <w:r w:rsidR="00942F6B" w:rsidRPr="006C26A0">
        <w:fldChar w:fldCharType="end"/>
      </w:r>
      <w:r w:rsidRPr="006C26A0">
        <w:t>. We used partial least squares structural equation modelling in R</w:t>
      </w:r>
      <w:r w:rsidR="00942F6B" w:rsidRPr="006C26A0">
        <w:t xml:space="preserve"> </w:t>
      </w:r>
      <w:r w:rsidR="0053688B" w:rsidRPr="006C26A0">
        <w:fldChar w:fldCharType="begin"/>
      </w:r>
      <w:r w:rsidR="005F1B1F">
        <w:instrText xml:space="preserve"> ADDIN EN.CITE &lt;EndNote&gt;&lt;Cite&gt;&lt;Author&gt;Team&lt;/Author&gt;&lt;Year&gt;2022&lt;/Year&gt;&lt;RecNum&gt;1957&lt;/RecNum&gt;&lt;DisplayText&gt;(Team, 2022)&lt;/DisplayText&gt;&lt;record&gt;&lt;rec-number&gt;1957&lt;/rec-number&gt;&lt;foreign-keys&gt;&lt;key app="EN" db-id="5fa5wf9ac5ffz6eefsqvear65avdrepps9zf" timestamp="1670393637"&gt;1957&lt;/key&gt;&lt;/foreign-keys&gt;&lt;ref-type name="Journal Article"&gt;1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53688B" w:rsidRPr="006C26A0">
        <w:fldChar w:fldCharType="separate"/>
      </w:r>
      <w:r w:rsidR="00832F62">
        <w:rPr>
          <w:noProof/>
        </w:rPr>
        <w:t>(Team, 2022)</w:t>
      </w:r>
      <w:r w:rsidR="0053688B" w:rsidRPr="006C26A0">
        <w:fldChar w:fldCharType="end"/>
      </w:r>
      <w:r w:rsidRPr="006C26A0">
        <w:t xml:space="preserve"> using “</w:t>
      </w:r>
      <w:proofErr w:type="spellStart"/>
      <w:r w:rsidRPr="006C26A0">
        <w:t>S</w:t>
      </w:r>
      <w:r w:rsidR="001E6808" w:rsidRPr="006C26A0">
        <w:t>EM</w:t>
      </w:r>
      <w:r w:rsidRPr="006C26A0">
        <w:t>inR</w:t>
      </w:r>
      <w:proofErr w:type="spellEnd"/>
      <w:r w:rsidRPr="006C26A0">
        <w:t>”</w:t>
      </w:r>
      <w:r w:rsidR="006B40F8" w:rsidRPr="006C26A0">
        <w:t xml:space="preserve"> </w:t>
      </w:r>
      <w:r w:rsidRPr="006C26A0">
        <w:t>package</w:t>
      </w:r>
      <w:r w:rsidR="00A20130" w:rsidRPr="006C26A0">
        <w:t xml:space="preserve"> </w:t>
      </w:r>
      <w:r w:rsidR="006B40F8" w:rsidRPr="006C26A0">
        <w:fldChar w:fldCharType="begin"/>
      </w:r>
      <w:r w:rsidR="005F1B1F">
        <w:instrText xml:space="preserve"> ADDIN EN.CITE &lt;EndNote&gt;&lt;Cite&gt;&lt;Author&gt;Hair&lt;/Author&gt;&lt;Year&gt;2021&lt;/Year&gt;&lt;RecNum&gt;1958&lt;/RecNum&gt;&lt;DisplayText&gt;(Hair, 2021)&lt;/DisplayText&gt;&lt;record&gt;&lt;rec-number&gt;1958&lt;/rec-number&gt;&lt;foreign-keys&gt;&lt;key app="EN" db-id="5fa5wf9ac5ffz6eefsqvear65avdrepps9zf" timestamp="1670393637"&gt;1958&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B40F8" w:rsidRPr="006C26A0">
        <w:fldChar w:fldCharType="separate"/>
      </w:r>
      <w:r w:rsidR="00832F62">
        <w:rPr>
          <w:noProof/>
        </w:rPr>
        <w:t>(Hair, 2021)</w:t>
      </w:r>
      <w:r w:rsidR="006B40F8" w:rsidRPr="006C26A0">
        <w:fldChar w:fldCharType="end"/>
      </w:r>
      <w:r w:rsidRPr="006C26A0">
        <w:t xml:space="preserve">. </w:t>
      </w:r>
    </w:p>
    <w:p w14:paraId="793AC730" w14:textId="77777777" w:rsidR="00E839C4" w:rsidRPr="006C26A0" w:rsidRDefault="007D1D8B" w:rsidP="00EA7D0D">
      <w:pPr>
        <w:pStyle w:val="Heading3"/>
      </w:pPr>
      <w:bookmarkStart w:id="11" w:name="measurement-model-assessment"/>
      <w:r w:rsidRPr="006C26A0">
        <w:lastRenderedPageBreak/>
        <w:t>Measurement Model Assessment.</w:t>
      </w:r>
    </w:p>
    <w:p w14:paraId="793AC731" w14:textId="23E6DFA4" w:rsidR="00E839C4" w:rsidRPr="006C26A0" w:rsidRDefault="007D1D8B">
      <w:pPr>
        <w:pStyle w:val="FirstParagraph"/>
      </w:pPr>
      <w:r w:rsidRPr="006C26A0">
        <w:t xml:space="preserve">First, we assessed the quality of </w:t>
      </w:r>
      <w:r w:rsidR="006B40F8" w:rsidRPr="006C26A0">
        <w:t xml:space="preserve">the </w:t>
      </w:r>
      <w:r w:rsidRPr="006C26A0">
        <w:t xml:space="preserve">measurement model. We excluded items with factor loading </w:t>
      </w:r>
      <w:r w:rsidR="00BF0F18" w:rsidRPr="006C26A0">
        <w:t>&lt;</w:t>
      </w:r>
      <w:r w:rsidRPr="006C26A0">
        <w:t xml:space="preserve"> </w:t>
      </w:r>
      <w:r w:rsidR="00BF0F18" w:rsidRPr="006C26A0">
        <w:t>0</w:t>
      </w:r>
      <w:r w:rsidRPr="006C26A0">
        <w:t>.40 to increase the robustness of the measurement model</w:t>
      </w:r>
      <w:r w:rsidR="006B40F8" w:rsidRPr="006C26A0">
        <w:t xml:space="preserve"> </w:t>
      </w:r>
      <w:r w:rsidR="006B40F8" w:rsidRPr="006C26A0">
        <w:fldChar w:fldCharType="begin"/>
      </w:r>
      <w:r w:rsidR="005F1B1F">
        <w:instrText xml:space="preserve"> ADDIN EN.CITE &lt;EndNote&gt;&lt;Cite&gt;&lt;Author&gt;Hair&lt;/Author&gt;&lt;Year&gt;2021&lt;/Year&gt;&lt;RecNum&gt;1959&lt;/RecNum&gt;&lt;DisplayText&gt;(Hair, 2021)&lt;/DisplayText&gt;&lt;record&gt;&lt;rec-number&gt;1959&lt;/rec-number&gt;&lt;foreign-keys&gt;&lt;key app="EN" db-id="5fa5wf9ac5ffz6eefsqvear65avdrepps9zf" timestamp="1670393637"&gt;1959&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B40F8" w:rsidRPr="006C26A0">
        <w:fldChar w:fldCharType="separate"/>
      </w:r>
      <w:r w:rsidR="00832F62">
        <w:rPr>
          <w:noProof/>
        </w:rPr>
        <w:t>(Hair, 2021)</w:t>
      </w:r>
      <w:r w:rsidR="006B40F8" w:rsidRPr="006C26A0">
        <w:fldChar w:fldCharType="end"/>
      </w:r>
      <w:r w:rsidRPr="006C26A0">
        <w:t xml:space="preserve">. Second, we estimated the internal consistency reliability estimates of each </w:t>
      </w:r>
      <w:r w:rsidR="00BF0F18" w:rsidRPr="006C26A0">
        <w:t>construct</w:t>
      </w:r>
      <w:r w:rsidRPr="006C26A0">
        <w:t xml:space="preserve">. We reported both the lower bound estimate of reliability- Cronbach’s </w:t>
      </w:r>
      <m:oMath>
        <m:r>
          <w:rPr>
            <w:rFonts w:ascii="Cambria Math" w:hAnsi="Cambria Math"/>
          </w:rPr>
          <m:t>α</m:t>
        </m:r>
      </m:oMath>
      <w:r w:rsidRPr="006C26A0">
        <w:t xml:space="preserve"> coefficient and </w:t>
      </w:r>
      <w:r w:rsidR="00BF0F18" w:rsidRPr="006C26A0">
        <w:t xml:space="preserve">the </w:t>
      </w:r>
      <w:r w:rsidRPr="006C26A0">
        <w:t xml:space="preserve">upper bound estimate of reliability-construct reliability (CR). Both Cronbach’s </w:t>
      </w:r>
      <m:oMath>
        <m:r>
          <w:rPr>
            <w:rFonts w:ascii="Cambria Math" w:hAnsi="Cambria Math"/>
          </w:rPr>
          <m:t>α</m:t>
        </m:r>
      </m:oMath>
      <w:r w:rsidRPr="006C26A0">
        <w:t xml:space="preserve"> and CR coefficient values range between 0 to 1, where higher values represent better reliability. As a general guideline</w:t>
      </w:r>
      <w:r w:rsidR="009E2D2A" w:rsidRPr="006C26A0">
        <w:t>,</w:t>
      </w:r>
      <w:r w:rsidRPr="006C26A0">
        <w:t xml:space="preserve"> Cronbach’s </w:t>
      </w:r>
      <m:oMath>
        <m:r>
          <w:rPr>
            <w:rFonts w:ascii="Cambria Math" w:hAnsi="Cambria Math"/>
          </w:rPr>
          <m:t>α</m:t>
        </m:r>
      </m:oMath>
      <w:r w:rsidRPr="006C26A0">
        <w:t xml:space="preserve"> above .70 is considered satisfactory</w:t>
      </w:r>
      <w:r w:rsidR="006B40F8" w:rsidRPr="006C26A0">
        <w:t xml:space="preserve"> </w:t>
      </w:r>
      <w:r w:rsidR="009E2D2A" w:rsidRPr="006C26A0">
        <w:fldChar w:fldCharType="begin"/>
      </w:r>
      <w:r w:rsidR="005F1B1F">
        <w:instrText xml:space="preserve"> ADDIN EN.CITE &lt;EndNote&gt;&lt;Cite&gt;&lt;Author&gt;MacCallum&lt;/Author&gt;&lt;Year&gt;1994&lt;/Year&gt;&lt;RecNum&gt;1960&lt;/RecNum&gt;&lt;DisplayText&gt;(MacCallum et al., 1994; MacKenzie et al., 2005)&lt;/DisplayText&gt;&lt;record&gt;&lt;rec-number&gt;1960&lt;/rec-number&gt;&lt;foreign-keys&gt;&lt;key app="EN" db-id="5fa5wf9ac5ffz6eefsqvear65avdrepps9zf" timestamp="1670393637"&gt;1960&lt;/key&gt;&lt;/foreign-keys&gt;&lt;ref-type name="Journal Article"&gt;17&lt;/ref-type&gt;&lt;contributors&gt;&lt;authors&gt;&lt;author&gt;MacCallum, Robert C.&lt;/author&gt;&lt;author&gt;Roznowski, Mary&lt;/author&gt;&lt;author&gt;Mar, Corinne M.&lt;/author&gt;&lt;author&gt;Reith, Janet V.&lt;/author&gt;&lt;/authors&gt;&lt;/contributors&gt;&lt;titles&gt;&lt;title&gt;Alternative strategies for cross-validation of covariance structure models&lt;/title&gt;&lt;secondary-title&gt;Multivariate behavioral research&lt;/secondary-title&gt;&lt;/titles&gt;&lt;periodical&gt;&lt;full-title&gt;Multivariate Behavioral Research&lt;/full-title&gt;&lt;/periodical&gt;&lt;pages&gt;1--32&lt;/pages&gt;&lt;volume&gt;29&lt;/volume&gt;&lt;number&gt;1&lt;/number&gt;&lt;dates&gt;&lt;year&gt;1994&lt;/year&gt;&lt;/dates&gt;&lt;urls&gt;&lt;/urls&gt;&lt;/record&gt;&lt;/Cite&gt;&lt;Cite&gt;&lt;Author&gt;MacKenzie&lt;/Author&gt;&lt;Year&gt;2005&lt;/Year&gt;&lt;RecNum&gt;1961&lt;/RecNum&gt;&lt;record&gt;&lt;rec-number&gt;1961&lt;/rec-number&gt;&lt;foreign-keys&gt;&lt;key app="EN" db-id="5fa5wf9ac5ffz6eefsqvear65avdrepps9zf" timestamp="1670393637"&gt;1961&lt;/key&gt;&lt;/foreign-keys&gt;&lt;ref-type name="Journal Article"&gt;17&lt;/ref-type&gt;&lt;contributors&gt;&lt;authors&gt;&lt;author&gt;MacKenzie, Scott B.&lt;/author&gt;&lt;author&gt;Podsakoff, Philip M.&lt;/author&gt;&lt;author&gt;Jarvis, Cheryl Burke&lt;/author&gt;&lt;/authors&gt;&lt;/contributors&gt;&lt;titles&gt;&lt;title&gt;The problem of measurement model misspecification in behavioral and organizational research and some recommended solutions.&lt;/title&gt;&lt;secondary-title&gt;Journal of applied psychology&lt;/secondary-title&gt;&lt;/titles&gt;&lt;pages&gt;710&lt;/pages&gt;&lt;volume&gt;90&lt;/volume&gt;&lt;number&gt;4&lt;/number&gt;&lt;dates&gt;&lt;year&gt;2005&lt;/year&gt;&lt;/dates&gt;&lt;urls&gt;&lt;/urls&gt;&lt;/record&gt;&lt;/Cite&gt;&lt;/EndNote&gt;</w:instrText>
      </w:r>
      <w:r w:rsidR="009E2D2A" w:rsidRPr="006C26A0">
        <w:fldChar w:fldCharType="separate"/>
      </w:r>
      <w:r w:rsidR="00832F62">
        <w:rPr>
          <w:noProof/>
        </w:rPr>
        <w:t>(MacCallum et al., 1994; MacKenzie et al., 2005)</w:t>
      </w:r>
      <w:r w:rsidR="009E2D2A" w:rsidRPr="006C26A0">
        <w:fldChar w:fldCharType="end"/>
      </w:r>
      <w:r w:rsidRPr="006C26A0">
        <w:t xml:space="preserve"> and </w:t>
      </w:r>
      <w:r w:rsidR="00BF0F18" w:rsidRPr="006C26A0">
        <w:t xml:space="preserve">a </w:t>
      </w:r>
      <w:r w:rsidRPr="006C26A0">
        <w:t>value above .50 is considered acceptable</w:t>
      </w:r>
      <w:r w:rsidR="009E2D2A" w:rsidRPr="006C26A0">
        <w:t xml:space="preserve"> </w:t>
      </w:r>
      <w:r w:rsidR="009C00D8" w:rsidRPr="006C26A0">
        <w:fldChar w:fldCharType="begin"/>
      </w:r>
      <w:r w:rsidR="005F1B1F">
        <w:instrText xml:space="preserve"> ADDIN EN.CITE &lt;EndNote&gt;&lt;Cite&gt;&lt;Author&gt;Hinton&lt;/Author&gt;&lt;Year&gt;2014&lt;/Year&gt;&lt;RecNum&gt;1962&lt;/RecNum&gt;&lt;DisplayText&gt;(Hinton et al., 2014)&lt;/DisplayText&gt;&lt;record&gt;&lt;rec-number&gt;1962&lt;/rec-number&gt;&lt;foreign-keys&gt;&lt;key app="EN" db-id="5fa5wf9ac5ffz6eefsqvear65avdrepps9zf" timestamp="1670393637"&gt;1962&lt;/key&gt;&lt;/foreign-keys&gt;&lt;ref-type name="Book"&gt;6&lt;/ref-type&gt;&lt;contributors&gt;&lt;authors&gt;&lt;author&gt;Hinton, Perry&lt;/author&gt;&lt;author&gt;McMurray, Isabella&lt;/author&gt;&lt;author&gt;Brownlow, Charlotte&lt;/author&gt;&lt;/authors&gt;&lt;/contributors&gt;&lt;titles&gt;&lt;title&gt;SPSS explained&lt;/title&gt;&lt;/titles&gt;&lt;dates&gt;&lt;year&gt;2014&lt;/year&gt;&lt;/dates&gt;&lt;urls&gt;&lt;/urls&gt;&lt;/record&gt;&lt;/Cite&gt;&lt;/EndNote&gt;</w:instrText>
      </w:r>
      <w:r w:rsidR="009C00D8" w:rsidRPr="006C26A0">
        <w:fldChar w:fldCharType="separate"/>
      </w:r>
      <w:r w:rsidR="00832F62">
        <w:rPr>
          <w:noProof/>
        </w:rPr>
        <w:t>(Hinton et al., 2014)</w:t>
      </w:r>
      <w:r w:rsidR="009C00D8" w:rsidRPr="006C26A0">
        <w:fldChar w:fldCharType="end"/>
      </w:r>
      <w:r w:rsidR="009C00D8" w:rsidRPr="006C26A0">
        <w:t>.</w:t>
      </w:r>
      <w:r w:rsidRPr="006C26A0">
        <w:t xml:space="preserve"> CR coefficient value </w:t>
      </w:r>
      <w:r w:rsidR="00EC6B8C" w:rsidRPr="006C26A0">
        <w:t>of 0</w:t>
      </w:r>
      <w:r w:rsidRPr="006C26A0">
        <w:t xml:space="preserve">.60 and above indicates </w:t>
      </w:r>
      <w:r w:rsidR="00B822A9" w:rsidRPr="006C26A0">
        <w:t xml:space="preserve">a </w:t>
      </w:r>
      <w:r w:rsidRPr="006C26A0">
        <w:t>satisfactory reliability</w:t>
      </w:r>
      <w:r w:rsidR="00EC6B8C" w:rsidRPr="006C26A0">
        <w:t xml:space="preserve"> </w:t>
      </w:r>
      <w:r w:rsidR="009C00D8" w:rsidRPr="006C26A0">
        <w:fldChar w:fldCharType="begin"/>
      </w:r>
      <w:r w:rsidR="005F1B1F">
        <w:instrText xml:space="preserve"> ADDIN EN.CITE &lt;EndNote&gt;&lt;Cite&gt;&lt;Author&gt;Hair&lt;/Author&gt;&lt;Year&gt;2021&lt;/Year&gt;&lt;RecNum&gt;1963&lt;/RecNum&gt;&lt;DisplayText&gt;(Hair, 2021)&lt;/DisplayText&gt;&lt;record&gt;&lt;rec-number&gt;1963&lt;/rec-number&gt;&lt;foreign-keys&gt;&lt;key app="EN" db-id="5fa5wf9ac5ffz6eefsqvear65avdrepps9zf" timestamp="1670393637"&gt;1963&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9C00D8" w:rsidRPr="006C26A0">
        <w:fldChar w:fldCharType="separate"/>
      </w:r>
      <w:r w:rsidR="00832F62">
        <w:rPr>
          <w:noProof/>
        </w:rPr>
        <w:t>(Hair, 2021)</w:t>
      </w:r>
      <w:r w:rsidR="009C00D8" w:rsidRPr="006C26A0">
        <w:fldChar w:fldCharType="end"/>
      </w:r>
      <w:r w:rsidR="009C00D8" w:rsidRPr="006C26A0">
        <w:t>.</w:t>
      </w:r>
    </w:p>
    <w:p w14:paraId="793AC732" w14:textId="73DDD6FA" w:rsidR="00E839C4" w:rsidRPr="006C26A0" w:rsidRDefault="007D1D8B">
      <w:pPr>
        <w:pStyle w:val="BodyText"/>
      </w:pPr>
      <w:r w:rsidRPr="006C26A0">
        <w:t xml:space="preserve">Third, </w:t>
      </w:r>
      <w:r w:rsidR="009C00D8" w:rsidRPr="006C26A0">
        <w:t>we</w:t>
      </w:r>
      <w:r w:rsidRPr="006C26A0">
        <w:t xml:space="preserve"> assessed the convergent and discriminant validity of the measurement model. We used the average variance extracted (AVE) value of each construct to assess convergent validity. To indicate satisfactory convergent validity the AVE value should be 0.50 and above</w:t>
      </w:r>
      <w:r w:rsidR="009C00D8" w:rsidRPr="006C26A0">
        <w:t xml:space="preserve"> </w:t>
      </w:r>
      <w:r w:rsidR="00B822A9" w:rsidRPr="006C26A0">
        <w:fldChar w:fldCharType="begin"/>
      </w:r>
      <w:r w:rsidR="005F1B1F">
        <w:instrText xml:space="preserve"> ADDIN EN.CITE &lt;EndNote&gt;&lt;Cite&gt;&lt;Author&gt;Fornell&lt;/Author&gt;&lt;Year&gt;1981&lt;/Year&gt;&lt;RecNum&gt;1964&lt;/RecNum&gt;&lt;DisplayText&gt;(Fornell &amp;amp; Larcker, 1981)&lt;/DisplayText&gt;&lt;record&gt;&lt;rec-number&gt;1964&lt;/rec-number&gt;&lt;foreign-keys&gt;&lt;key app="EN" db-id="5fa5wf9ac5ffz6eefsqvear65avdrepps9zf" timestamp="1670393637"&gt;196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832F62">
        <w:rPr>
          <w:noProof/>
        </w:rPr>
        <w:t>(Fornell &amp; Larcker, 1981)</w:t>
      </w:r>
      <w:r w:rsidR="00B822A9" w:rsidRPr="006C26A0">
        <w:fldChar w:fldCharType="end"/>
      </w:r>
      <w:r w:rsidR="00B822A9" w:rsidRPr="006C26A0">
        <w:t>.</w:t>
      </w:r>
      <w:r w:rsidRPr="006C26A0">
        <w:t xml:space="preserve"> However, </w:t>
      </w:r>
      <w:r w:rsidR="00EC6B8C" w:rsidRPr="006C26A0">
        <w:t xml:space="preserve">an </w:t>
      </w:r>
      <w:r w:rsidRPr="006C26A0">
        <w:t>AVE value lower than 0.5</w:t>
      </w:r>
      <w:r w:rsidR="00EC6B8C" w:rsidRPr="006C26A0">
        <w:t>0</w:t>
      </w:r>
      <w:r w:rsidRPr="006C26A0">
        <w:t xml:space="preserve"> </w:t>
      </w:r>
      <w:r w:rsidR="0092203C" w:rsidRPr="006C26A0">
        <w:t xml:space="preserve">but </w:t>
      </w:r>
      <w:r w:rsidRPr="006C26A0">
        <w:t>with a composite reliability coefficient higher than 0.6</w:t>
      </w:r>
      <w:r w:rsidR="00EC6B8C" w:rsidRPr="006C26A0">
        <w:t>0</w:t>
      </w:r>
      <w:r w:rsidRPr="006C26A0">
        <w:t xml:space="preserve"> also indicate</w:t>
      </w:r>
      <w:r w:rsidR="00EC6B8C" w:rsidRPr="006C26A0">
        <w:t>s</w:t>
      </w:r>
      <w:r w:rsidR="0092203C" w:rsidRPr="006C26A0">
        <w:t xml:space="preserve"> an</w:t>
      </w:r>
      <w:r w:rsidRPr="006C26A0">
        <w:t xml:space="preserve"> acceptable convergent validity </w:t>
      </w:r>
      <w:r w:rsidR="00B822A9" w:rsidRPr="006C26A0">
        <w:fldChar w:fldCharType="begin"/>
      </w:r>
      <w:r w:rsidR="005F1B1F">
        <w:instrText xml:space="preserve"> ADDIN EN.CITE &lt;EndNote&gt;&lt;Cite&gt;&lt;Author&gt;Fornell&lt;/Author&gt;&lt;Year&gt;1981&lt;/Year&gt;&lt;RecNum&gt;1965&lt;/RecNum&gt;&lt;DisplayText&gt;(Fornell &amp;amp; Larcker, 1981)&lt;/DisplayText&gt;&lt;record&gt;&lt;rec-number&gt;1965&lt;/rec-number&gt;&lt;foreign-keys&gt;&lt;key app="EN" db-id="5fa5wf9ac5ffz6eefsqvear65avdrepps9zf" timestamp="1670393637"&gt;196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832F62">
        <w:rPr>
          <w:noProof/>
        </w:rPr>
        <w:t>(Fornell &amp; Larcker, 1981)</w:t>
      </w:r>
      <w:r w:rsidR="00B822A9" w:rsidRPr="006C26A0">
        <w:fldChar w:fldCharType="end"/>
      </w:r>
      <w:r w:rsidR="00B822A9" w:rsidRPr="006C26A0">
        <w:t>.</w:t>
      </w:r>
      <w:r w:rsidRPr="006C26A0">
        <w:t xml:space="preserve"> We assessed the discriminant validity of the measurement model by comparing the square root of each construct’s AVE with its correlation with other constructs </w:t>
      </w:r>
      <w:r w:rsidR="00B822A9" w:rsidRPr="006C26A0">
        <w:fldChar w:fldCharType="begin"/>
      </w:r>
      <w:r w:rsidR="005F1B1F">
        <w:instrText xml:space="preserve"> ADDIN EN.CITE &lt;EndNote&gt;&lt;Cite&gt;&lt;Author&gt;Fornell&lt;/Author&gt;&lt;Year&gt;1981&lt;/Year&gt;&lt;RecNum&gt;1966&lt;/RecNum&gt;&lt;DisplayText&gt;(Fornell &amp;amp; Larcker, 1981)&lt;/DisplayText&gt;&lt;record&gt;&lt;rec-number&gt;1966&lt;/rec-number&gt;&lt;foreign-keys&gt;&lt;key app="EN" db-id="5fa5wf9ac5ffz6eefsqvear65avdrepps9zf" timestamp="1670393637"&gt;196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832F62">
        <w:rPr>
          <w:noProof/>
        </w:rPr>
        <w:t>(Fornell &amp; Larcker, 1981)</w:t>
      </w:r>
      <w:r w:rsidR="00B822A9" w:rsidRPr="006C26A0">
        <w:fldChar w:fldCharType="end"/>
      </w:r>
      <w:r w:rsidR="00B822A9" w:rsidRPr="006C26A0">
        <w:t xml:space="preserve">. </w:t>
      </w:r>
      <w:r w:rsidRPr="006C26A0">
        <w:t xml:space="preserve">The square root of the AVE values of each construct should be higher than its correlation with other constructs. We have also reported the </w:t>
      </w:r>
      <w:proofErr w:type="spellStart"/>
      <w:r w:rsidRPr="006C26A0">
        <w:t>heterotrait-monotrait</w:t>
      </w:r>
      <w:proofErr w:type="spellEnd"/>
      <w:r w:rsidRPr="006C26A0">
        <w:t xml:space="preserve"> ratio (HTMT) of correlations of the construct </w:t>
      </w:r>
      <w:r w:rsidR="00DC2630" w:rsidRPr="006C26A0">
        <w:t>as additional proof of</w:t>
      </w:r>
      <w:r w:rsidRPr="006C26A0">
        <w:t xml:space="preserve"> discriminant validity. For conceptually similar </w:t>
      </w:r>
      <w:r w:rsidR="00DC2630" w:rsidRPr="006C26A0">
        <w:t>constructs</w:t>
      </w:r>
      <w:r w:rsidRPr="006C26A0">
        <w:t xml:space="preserve"> the HTMT value should be lower than .90 and for constructs </w:t>
      </w:r>
      <w:r w:rsidR="00DC2630" w:rsidRPr="006C26A0">
        <w:t>that</w:t>
      </w:r>
      <w:r w:rsidRPr="006C26A0">
        <w:t xml:space="preserve"> are conceptually distinct</w:t>
      </w:r>
      <w:r w:rsidR="00DC2630" w:rsidRPr="006C26A0">
        <w:t>,</w:t>
      </w:r>
      <w:r w:rsidRPr="006C26A0">
        <w:t xml:space="preserve"> the HTMT value should be lower than .80 </w:t>
      </w:r>
      <w:r w:rsidR="00387BB5" w:rsidRPr="006C26A0">
        <w:fldChar w:fldCharType="begin"/>
      </w:r>
      <w:r w:rsidR="005F1B1F">
        <w:instrText xml:space="preserve"> ADDIN EN.CITE &lt;EndNote&gt;&lt;Cite&gt;&lt;Author&gt;Henseler&lt;/Author&gt;&lt;Year&gt;2015&lt;/Year&gt;&lt;RecNum&gt;1967&lt;/RecNum&gt;&lt;DisplayText&gt;(Henseler et al., 2015)&lt;/DisplayText&gt;&lt;record&gt;&lt;rec-number&gt;1967&lt;/rec-number&gt;&lt;foreign-keys&gt;&lt;key app="EN" db-id="5fa5wf9ac5ffz6eefsqvear65avdrepps9zf" timestamp="1670393637"&gt;1967&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387BB5" w:rsidRPr="006C26A0">
        <w:fldChar w:fldCharType="separate"/>
      </w:r>
      <w:r w:rsidR="00832F62">
        <w:rPr>
          <w:noProof/>
        </w:rPr>
        <w:t>(Henseler et al., 2015)</w:t>
      </w:r>
      <w:r w:rsidR="00387BB5" w:rsidRPr="006C26A0">
        <w:fldChar w:fldCharType="end"/>
      </w:r>
      <w:r w:rsidR="00387BB5" w:rsidRPr="006C26A0">
        <w:t>.</w:t>
      </w:r>
    </w:p>
    <w:p w14:paraId="793AC733" w14:textId="77777777" w:rsidR="00E839C4" w:rsidRPr="006C26A0" w:rsidRDefault="007D1D8B" w:rsidP="00EA7D0D">
      <w:pPr>
        <w:pStyle w:val="Heading3"/>
      </w:pPr>
      <w:bookmarkStart w:id="12" w:name="structural-model-assessment"/>
      <w:bookmarkEnd w:id="11"/>
      <w:r w:rsidRPr="006C26A0">
        <w:t>Structural Model Assessment.</w:t>
      </w:r>
    </w:p>
    <w:p w14:paraId="793AC734" w14:textId="28190745" w:rsidR="00E839C4" w:rsidRPr="006C26A0" w:rsidRDefault="007D1D8B">
      <w:pPr>
        <w:pStyle w:val="FirstParagraph"/>
      </w:pPr>
      <w:r w:rsidRPr="006C26A0">
        <w:lastRenderedPageBreak/>
        <w:t xml:space="preserve">First, we assessed </w:t>
      </w:r>
      <w:r w:rsidR="00DC2630" w:rsidRPr="006C26A0">
        <w:t xml:space="preserve">the </w:t>
      </w:r>
      <w:r w:rsidRPr="006C26A0">
        <w:t>collinearity of the constructs in our structural model by calculating variance inflation factor (VIF) values. VIF&gt;</w:t>
      </w:r>
      <w:r w:rsidR="00042B2C" w:rsidRPr="006C26A0">
        <w:t>3</w:t>
      </w:r>
      <w:r w:rsidRPr="006C26A0">
        <w:t xml:space="preserve"> indicates probable collinearity issues </w:t>
      </w:r>
      <w:r w:rsidR="002C448F" w:rsidRPr="006C26A0">
        <w:fldChar w:fldCharType="begin"/>
      </w:r>
      <w:r w:rsidR="005F1B1F">
        <w:instrText xml:space="preserve"> ADDIN EN.CITE &lt;EndNote&gt;&lt;Cite&gt;&lt;Author&gt;Henseler&lt;/Author&gt;&lt;Year&gt;2015&lt;/Year&gt;&lt;RecNum&gt;1968&lt;/RecNum&gt;&lt;DisplayText&gt;(Henseler et al., 2015)&lt;/DisplayText&gt;&lt;record&gt;&lt;rec-number&gt;1968&lt;/rec-number&gt;&lt;foreign-keys&gt;&lt;key app="EN" db-id="5fa5wf9ac5ffz6eefsqvear65avdrepps9zf" timestamp="1670393637"&gt;1968&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2C448F" w:rsidRPr="006C26A0">
        <w:fldChar w:fldCharType="separate"/>
      </w:r>
      <w:r w:rsidR="00832F62">
        <w:rPr>
          <w:noProof/>
        </w:rPr>
        <w:t>(Henseler et al., 2015)</w:t>
      </w:r>
      <w:r w:rsidR="002C448F" w:rsidRPr="006C26A0">
        <w:fldChar w:fldCharType="end"/>
      </w:r>
      <w:r w:rsidR="002C448F" w:rsidRPr="006C26A0">
        <w:t>.</w:t>
      </w:r>
      <w:r w:rsidRPr="006C26A0">
        <w:t xml:space="preserve"> Next, we estimated the path coefficients of the structural model using a bootstrapping approach with 10000 </w:t>
      </w:r>
      <w:r w:rsidR="00042B2C" w:rsidRPr="006C26A0">
        <w:t>sub-samples</w:t>
      </w:r>
      <w:r w:rsidRPr="006C26A0">
        <w:t xml:space="preserve"> and reported the significant total effects (p&lt;0.05) observed in our </w:t>
      </w:r>
      <w:r w:rsidR="00042B2C" w:rsidRPr="006C26A0">
        <w:t>model. Lastly,</w:t>
      </w:r>
      <w:r w:rsidRPr="006C26A0">
        <w:t xml:space="preserve"> we reported the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as a measure of </w:t>
      </w:r>
      <w:r w:rsidR="00042B2C" w:rsidRPr="006C26A0">
        <w:t xml:space="preserve">the </w:t>
      </w:r>
      <w:r w:rsidRPr="006C26A0">
        <w:t xml:space="preserve">explanatory power of our model and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Pr="006C26A0">
        <w:t xml:space="preserve"> values for the constructs as a predictive relevance index of our model. For assessing the explanatory power</w:t>
      </w:r>
      <w:r w:rsidR="00042B2C" w:rsidRPr="006C26A0">
        <w:t>,</w:t>
      </w:r>
      <w:r w:rsidRPr="006C26A0">
        <w:t xml:space="preserve"> we followed the guidelines of </w:t>
      </w:r>
      <w:r w:rsidR="00B70917" w:rsidRPr="006C26A0">
        <w:fldChar w:fldCharType="begin"/>
      </w:r>
      <w:r w:rsidR="005F1B1F">
        <w:instrText xml:space="preserve"> ADDIN EN.CITE &lt;EndNote&gt;&lt;Cite AuthorYear="1"&gt;&lt;Author&gt;Falk&lt;/Author&gt;&lt;Year&gt;1992&lt;/Year&gt;&lt;RecNum&gt;1969&lt;/RecNum&gt;&lt;DisplayText&gt;Falk and Miller (1992)&lt;/DisplayText&gt;&lt;record&gt;&lt;rec-number&gt;1969&lt;/rec-number&gt;&lt;foreign-keys&gt;&lt;key app="EN" db-id="5fa5wf9ac5ffz6eefsqvear65avdrepps9zf" timestamp="1670393637"&gt;1969&lt;/key&gt;&lt;/foreign-keys&gt;&lt;ref-type name="Book"&gt;6&lt;/ref-type&gt;&lt;contributors&gt;&lt;authors&gt;&lt;author&gt;Falk, R. Frank&lt;/author&gt;&lt;author&gt;Miller, Nancy B.&lt;/author&gt;&lt;/authors&gt;&lt;/contributors&gt;&lt;titles&gt;&lt;title&gt;A primer for soft modeling.&lt;/title&gt;&lt;/titles&gt;&lt;dates&gt;&lt;year&gt;1992&lt;/year&gt;&lt;/dates&gt;&lt;urls&gt;&lt;/urls&gt;&lt;/record&gt;&lt;/Cite&gt;&lt;/EndNote&gt;</w:instrText>
      </w:r>
      <w:r w:rsidR="00B70917" w:rsidRPr="006C26A0">
        <w:fldChar w:fldCharType="separate"/>
      </w:r>
      <w:r w:rsidR="00832F62">
        <w:rPr>
          <w:noProof/>
        </w:rPr>
        <w:t>Falk and Miller (1992)</w:t>
      </w:r>
      <w:r w:rsidR="00B70917" w:rsidRPr="006C26A0">
        <w:fldChar w:fldCharType="end"/>
      </w:r>
      <w:r w:rsidRPr="006C26A0">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values </w:t>
      </w:r>
      <m:oMath>
        <m:r>
          <m:rPr>
            <m:sty m:val="p"/>
          </m:rPr>
          <w:rPr>
            <w:rFonts w:ascii="Cambria Math" w:hAnsi="Cambria Math"/>
          </w:rPr>
          <m:t>≥</m:t>
        </m:r>
      </m:oMath>
      <w:r w:rsidRPr="006C26A0">
        <w:t xml:space="preserve"> 0.10 indicates adequate explanatory power</w:t>
      </w:r>
      <w:r w:rsidR="005E15E9" w:rsidRPr="006C26A0">
        <w:t xml:space="preserve">. </w:t>
      </w:r>
      <w:r w:rsidR="00B70917" w:rsidRPr="006C26A0">
        <w:t>Further</w:t>
      </w:r>
      <w:r w:rsidR="005E15E9" w:rsidRPr="006C26A0">
        <w:t xml:space="preserve">, we have </w:t>
      </w:r>
      <w:r w:rsidRPr="006C26A0">
        <w:t>categorize</w:t>
      </w:r>
      <w:r w:rsidR="005E15E9" w:rsidRPr="006C26A0">
        <w:t>d</w:t>
      </w:r>
      <w:r w:rsidRPr="006C26A0">
        <w:t xml:space="preserve">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005E15E9" w:rsidRPr="006C26A0">
        <w:t xml:space="preserve"> values </w:t>
      </w:r>
      <w:r w:rsidRPr="006C26A0">
        <w:t xml:space="preserve">following </w:t>
      </w:r>
      <w:r w:rsidR="00B70917" w:rsidRPr="006C26A0">
        <w:t xml:space="preserve">the </w:t>
      </w:r>
      <w:r w:rsidRPr="006C26A0">
        <w:t>guidelines</w:t>
      </w:r>
      <w:r w:rsidR="00B70917" w:rsidRPr="006C26A0">
        <w:t xml:space="preserve"> of </w:t>
      </w:r>
      <w:r w:rsidR="00B143A0" w:rsidRPr="006C26A0">
        <w:fldChar w:fldCharType="begin"/>
      </w:r>
      <w:r w:rsidR="005F1B1F">
        <w:instrText xml:space="preserve"> ADDIN EN.CITE &lt;EndNote&gt;&lt;Cite AuthorYear="1"&gt;&lt;Author&gt;Cohen&lt;/Author&gt;&lt;Year&gt;1988&lt;/Year&gt;&lt;RecNum&gt;1970&lt;/RecNum&gt;&lt;DisplayText&gt;Cohen (1988)&lt;/DisplayText&gt;&lt;record&gt;&lt;rec-number&gt;1970&lt;/rec-number&gt;&lt;foreign-keys&gt;&lt;key app="EN" db-id="5fa5wf9ac5ffz6eefsqvear65avdrepps9zf" timestamp="1670393637"&gt;1970&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B143A0" w:rsidRPr="006C26A0">
        <w:fldChar w:fldCharType="separate"/>
      </w:r>
      <w:r w:rsidR="00832F62">
        <w:rPr>
          <w:noProof/>
        </w:rPr>
        <w:t>Cohen (1988)</w:t>
      </w:r>
      <w:r w:rsidR="00B143A0" w:rsidRPr="006C26A0">
        <w:fldChar w:fldCharType="end"/>
      </w:r>
      <w:r w:rsidRPr="006C26A0">
        <w:t>: 0.02 (weak), 0.13 (moderate), and 0.26 (substantial).</w:t>
      </w:r>
      <w:r w:rsidR="00022611" w:rsidRPr="006C26A0">
        <w:t xml:space="preserve"> For predic</w:t>
      </w:r>
      <w:r w:rsidR="004B202F" w:rsidRPr="006C26A0">
        <w:t>tive relevance</w:t>
      </w:r>
      <w:r w:rsidRPr="006C26A0">
        <w:t xml:space="preserve">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Pr="006C26A0">
        <w:t xml:space="preserve">&gt;0 indicates good relevance. We further assessed the fitted model’s predictive power by K-fold cross-validation using th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from </w:t>
      </w:r>
      <w:r w:rsidR="004B202F" w:rsidRPr="006C26A0">
        <w:t xml:space="preserve">the </w:t>
      </w:r>
      <w:r w:rsidRPr="006C26A0">
        <w:t>“</w:t>
      </w:r>
      <w:proofErr w:type="spellStart"/>
      <w:r w:rsidRPr="006C26A0">
        <w:t>S</w:t>
      </w:r>
      <w:r w:rsidR="00B143A0" w:rsidRPr="006C26A0">
        <w:t>EM</w:t>
      </w:r>
      <w:r w:rsidRPr="006C26A0">
        <w:t>inR</w:t>
      </w:r>
      <w:proofErr w:type="spellEnd"/>
      <w:r w:rsidRPr="006C26A0">
        <w:t>” package</w:t>
      </w:r>
      <w:r w:rsidR="00B143A0" w:rsidRPr="006C26A0">
        <w:t xml:space="preserve"> </w:t>
      </w:r>
      <w:r w:rsidR="00C24EDA" w:rsidRPr="006C26A0">
        <w:fldChar w:fldCharType="begin"/>
      </w:r>
      <w:r w:rsidR="005F1B1F">
        <w:instrText xml:space="preserve"> ADDIN EN.CITE &lt;EndNote&gt;&lt;Cite&gt;&lt;Author&gt;Hair&lt;/Author&gt;&lt;Year&gt;2021&lt;/Year&gt;&lt;RecNum&gt;1971&lt;/RecNum&gt;&lt;DisplayText&gt;(Hair, 2021)&lt;/DisplayText&gt;&lt;record&gt;&lt;rec-number&gt;1971&lt;/rec-number&gt;&lt;foreign-keys&gt;&lt;key app="EN" db-id="5fa5wf9ac5ffz6eefsqvear65avdrepps9zf" timestamp="1670393637"&gt;1971&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rsidRPr="006C26A0">
        <w:fldChar w:fldCharType="separate"/>
      </w:r>
      <w:r w:rsidR="00832F62">
        <w:rPr>
          <w:noProof/>
        </w:rPr>
        <w:t>(Hair, 2021)</w:t>
      </w:r>
      <w:r w:rsidR="00C24EDA" w:rsidRPr="006C26A0">
        <w:fldChar w:fldCharType="end"/>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provides the root-mean-square error (RMSE) and respective linear-regression model</w:t>
      </w:r>
      <w:r w:rsidR="00C24EDA" w:rsidRPr="006C26A0">
        <w:t xml:space="preserve"> (LM</w:t>
      </w:r>
      <w:r w:rsidRPr="006C26A0">
        <w:t xml:space="preserve">) benchmarks for all indicators. We assessed the model’s predictive power by following the guideline of </w:t>
      </w:r>
      <w:r w:rsidR="00C24EDA" w:rsidRPr="006C26A0">
        <w:fldChar w:fldCharType="begin"/>
      </w:r>
      <w:r w:rsidR="005F1B1F">
        <w:instrText xml:space="preserve"> ADDIN EN.CITE &lt;EndNote&gt;&lt;Cite AuthorYear="1"&gt;&lt;Author&gt;Hair&lt;/Author&gt;&lt;Year&gt;2021&lt;/Year&gt;&lt;RecNum&gt;1972&lt;/RecNum&gt;&lt;DisplayText&gt;Hair (2021)&lt;/DisplayText&gt;&lt;record&gt;&lt;rec-number&gt;1972&lt;/rec-number&gt;&lt;foreign-keys&gt;&lt;key app="EN" db-id="5fa5wf9ac5ffz6eefsqvear65avdrepps9zf" timestamp="1670393637"&gt;1972&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rsidRPr="006C26A0">
        <w:fldChar w:fldCharType="separate"/>
      </w:r>
      <w:r w:rsidR="00832F62">
        <w:rPr>
          <w:noProof/>
        </w:rPr>
        <w:t>Hair (2021)</w:t>
      </w:r>
      <w:r w:rsidR="00C24EDA" w:rsidRPr="006C26A0">
        <w:fldChar w:fldCharType="end"/>
      </w:r>
      <w:r w:rsidRPr="006C26A0">
        <w:t>: (</w:t>
      </w:r>
      <w:proofErr w:type="spellStart"/>
      <w:r w:rsidRPr="006C26A0">
        <w:t>i</w:t>
      </w:r>
      <w:proofErr w:type="spellEnd"/>
      <w:r w:rsidRPr="006C26A0">
        <w:t>) high predictive power</w:t>
      </w:r>
      <w:r w:rsidR="006A3157" w:rsidRPr="006C26A0">
        <w:t>:</w:t>
      </w:r>
      <w:r w:rsidRPr="006C26A0">
        <w:t xml:space="preserve"> All indicators in the fitted PLS-SEM model have lower RMSE values compared to the linear regression (LM) benchmarks</w:t>
      </w:r>
      <w:r w:rsidR="006A3157" w:rsidRPr="006C26A0">
        <w:t xml:space="preserve"> </w:t>
      </w:r>
      <w:r w:rsidRPr="006C26A0">
        <w:t>(ii) medium predictive power</w:t>
      </w:r>
      <w:r w:rsidR="006A3157" w:rsidRPr="006C26A0">
        <w:t>:</w:t>
      </w:r>
      <w:r w:rsidRPr="006C26A0">
        <w:t xml:space="preserve"> the majority(≥50%) of the indicators have lower RMSE values than LM (iii)</w:t>
      </w:r>
      <w:r w:rsidR="006A3157" w:rsidRPr="006C26A0">
        <w:t xml:space="preserve"> </w:t>
      </w:r>
      <w:r w:rsidRPr="006C26A0">
        <w:t>low predictive power</w:t>
      </w:r>
      <w:r w:rsidR="006A3157" w:rsidRPr="006C26A0">
        <w:t>:</w:t>
      </w:r>
      <w:r w:rsidRPr="006C26A0">
        <w:t xml:space="preserve"> less than 50% of the indicator have lower RMSE </w:t>
      </w:r>
      <w:r w:rsidR="006A3157" w:rsidRPr="006C26A0">
        <w:t>value</w:t>
      </w:r>
      <w:r w:rsidRPr="006C26A0">
        <w:t xml:space="preserve"> than LM (iv) no predictive power</w:t>
      </w:r>
      <w:r w:rsidR="006A3157" w:rsidRPr="006C26A0">
        <w:t xml:space="preserve">: </w:t>
      </w:r>
      <w:r w:rsidRPr="006C26A0">
        <w:t xml:space="preserve"> no indicator has lower RMSE value than LM model (</w:t>
      </w:r>
      <w:proofErr w:type="spellStart"/>
      <w:r w:rsidRPr="006C26A0">
        <w:t>Sarstedt</w:t>
      </w:r>
      <w:proofErr w:type="spellEnd"/>
      <w:r w:rsidRPr="006C26A0">
        <w:t xml:space="preserve"> et al., 2021). Figure 2 depicts the analyses steps we followed.</w:t>
      </w:r>
    </w:p>
    <w:p w14:paraId="793AC735" w14:textId="77777777" w:rsidR="00E839C4" w:rsidRPr="006C26A0" w:rsidRDefault="007D1D8B">
      <w:pPr>
        <w:pStyle w:val="CaptionedFigure"/>
      </w:pPr>
      <w:r w:rsidRPr="006C26A0">
        <w:rPr>
          <w:noProof/>
        </w:rPr>
        <w:lastRenderedPageBreak/>
        <w:drawing>
          <wp:inline distT="0" distB="0" distL="0" distR="0" wp14:anchorId="793ACE26" wp14:editId="793ACE27">
            <wp:extent cx="5908430" cy="5361014"/>
            <wp:effectExtent l="0" t="0" r="0" b="0"/>
            <wp:docPr id="35" name="Picture" descr="Figure 2.  Analyses Steps"/>
            <wp:cNvGraphicFramePr/>
            <a:graphic xmlns:a="http://schemas.openxmlformats.org/drawingml/2006/main">
              <a:graphicData uri="http://schemas.openxmlformats.org/drawingml/2006/picture">
                <pic:pic xmlns:pic="http://schemas.openxmlformats.org/drawingml/2006/picture">
                  <pic:nvPicPr>
                    <pic:cNvPr id="36" name="Picture" descr="Figures/PLsSeM.png"/>
                    <pic:cNvPicPr>
                      <a:picLocks noChangeAspect="1" noChangeArrowheads="1"/>
                    </pic:cNvPicPr>
                  </pic:nvPicPr>
                  <pic:blipFill>
                    <a:blip r:embed="rId9"/>
                    <a:stretch>
                      <a:fillRect/>
                    </a:stretch>
                  </pic:blipFill>
                  <pic:spPr bwMode="auto">
                    <a:xfrm>
                      <a:off x="0" y="0"/>
                      <a:ext cx="5908430" cy="5361014"/>
                    </a:xfrm>
                    <a:prstGeom prst="rect">
                      <a:avLst/>
                    </a:prstGeom>
                    <a:noFill/>
                    <a:ln w="9525">
                      <a:noFill/>
                      <a:headEnd/>
                      <a:tailEnd/>
                    </a:ln>
                  </pic:spPr>
                </pic:pic>
              </a:graphicData>
            </a:graphic>
          </wp:inline>
        </w:drawing>
      </w:r>
    </w:p>
    <w:p w14:paraId="793AC736" w14:textId="77777777" w:rsidR="00E839C4" w:rsidRPr="006C26A0" w:rsidRDefault="007D1D8B">
      <w:pPr>
        <w:pStyle w:val="ImageCaption"/>
      </w:pPr>
      <w:r w:rsidRPr="006C26A0">
        <w:rPr>
          <w:i/>
          <w:iCs/>
        </w:rPr>
        <w:t>Figure</w:t>
      </w:r>
      <w:r w:rsidRPr="006C26A0">
        <w:t xml:space="preserve"> </w:t>
      </w:r>
      <w:r w:rsidRPr="006C26A0">
        <w:rPr>
          <w:i/>
          <w:iCs/>
        </w:rPr>
        <w:t xml:space="preserve">2. </w:t>
      </w:r>
      <w:r w:rsidRPr="006C26A0">
        <w:t xml:space="preserve"> Analyses Steps</w:t>
      </w:r>
    </w:p>
    <w:p w14:paraId="2FC8EDE4" w14:textId="23D730F6" w:rsidR="001F2F66" w:rsidRPr="006C26A0" w:rsidRDefault="001F2F66">
      <w:pPr>
        <w:pStyle w:val="Heading1"/>
      </w:pPr>
      <w:bookmarkStart w:id="13" w:name="results"/>
      <w:bookmarkEnd w:id="1"/>
      <w:bookmarkEnd w:id="10"/>
      <w:bookmarkEnd w:id="12"/>
    </w:p>
    <w:p w14:paraId="36FB19C6" w14:textId="1DEBD700" w:rsidR="001F2F66" w:rsidRPr="006C26A0" w:rsidRDefault="001F2F66">
      <w:pPr>
        <w:pStyle w:val="Heading1"/>
      </w:pPr>
    </w:p>
    <w:p w14:paraId="7BA3D3DE" w14:textId="77777777" w:rsidR="001F2F66" w:rsidRPr="006C26A0" w:rsidRDefault="001F2F66" w:rsidP="001F2F66">
      <w:pPr>
        <w:pStyle w:val="BodyText"/>
      </w:pPr>
    </w:p>
    <w:p w14:paraId="793AC737" w14:textId="67CCCDAB" w:rsidR="00E839C4" w:rsidRPr="006C26A0" w:rsidRDefault="007D1D8B">
      <w:pPr>
        <w:pStyle w:val="Heading1"/>
      </w:pPr>
      <w:r w:rsidRPr="006C26A0">
        <w:lastRenderedPageBreak/>
        <w:t>Results</w:t>
      </w:r>
    </w:p>
    <w:p w14:paraId="793ACE00" w14:textId="77777777" w:rsidR="00E839C4" w:rsidRPr="006C26A0" w:rsidRDefault="007D1D8B">
      <w:pPr>
        <w:pStyle w:val="Heading2"/>
      </w:pPr>
      <w:bookmarkStart w:id="14" w:name="measurement-model"/>
      <w:r w:rsidRPr="006C26A0">
        <w:t>Measurement Model</w:t>
      </w:r>
    </w:p>
    <w:p w14:paraId="793ACE01" w14:textId="5172B520" w:rsidR="00E839C4" w:rsidRPr="006C26A0" w:rsidRDefault="007D1D8B">
      <w:pPr>
        <w:pStyle w:val="FirstParagraph"/>
      </w:pPr>
      <w:r w:rsidRPr="006C26A0">
        <w:t xml:space="preserve">We excluded one </w:t>
      </w:r>
      <w:r w:rsidR="00C24EDA" w:rsidRPr="006C26A0">
        <w:t>item</w:t>
      </w:r>
      <w:r w:rsidRPr="006C26A0">
        <w:t xml:space="preserve"> from LEBA (item04) and four items from MEQ</w:t>
      </w:r>
      <w:r w:rsidR="00C24EDA" w:rsidRPr="006C26A0">
        <w:t xml:space="preserve"> </w:t>
      </w:r>
      <w:r w:rsidRPr="006C26A0">
        <w:t xml:space="preserve">(items 06, 10,16,12) due to weak factor loadings (&lt;0.40) (SA1). All renaming factor loadings were significant. The results of the measurement model assessment are shown in Table 3. </w:t>
      </w:r>
      <w:r w:rsidR="00C24EDA" w:rsidRPr="006C26A0">
        <w:t>The sleep</w:t>
      </w:r>
      <w:r w:rsidRPr="006C26A0">
        <w:t xml:space="preserve"> Efficiency construct exhibited poor reliability in terms of coefficient Cronbach’s alpha coefficient (</w:t>
      </w:r>
      <m:oMath>
        <m:r>
          <w:rPr>
            <w:rFonts w:ascii="Cambria Math" w:hAnsi="Cambria Math"/>
          </w:rPr>
          <m:t>α</m:t>
        </m:r>
      </m:oMath>
      <w:r w:rsidRPr="006C26A0">
        <w:t xml:space="preserve">=.0.48) but had a satisfactory construct reliability (CR=0.79). All other constructs exhibited acceptable to satisfactory internal consistency in terms of Cronbach’s </w:t>
      </w:r>
      <m:oMath>
        <m:r>
          <w:rPr>
            <w:rFonts w:ascii="Cambria Math" w:hAnsi="Cambria Math"/>
          </w:rPr>
          <m:t>α</m:t>
        </m:r>
      </m:oMath>
      <w:r w:rsidRPr="006C26A0">
        <w:t xml:space="preserve"> coefficient [0.51-0.94] and construct </w:t>
      </w:r>
      <w:proofErr w:type="gramStart"/>
      <w:r w:rsidRPr="006C26A0">
        <w:t>reliability[</w:t>
      </w:r>
      <w:proofErr w:type="gramEnd"/>
      <w:r w:rsidRPr="006C26A0">
        <w:t>0.72-0.96]. In terms of convergent validity, AVE</w:t>
      </w:r>
      <w:r w:rsidR="00C24EDA" w:rsidRPr="006C26A0">
        <w:t>s</w:t>
      </w:r>
      <w:r w:rsidRPr="006C26A0">
        <w:t xml:space="preserve"> for all constructs were higher than .50 except LEBA factor 2, negative affect, PSQ, PT and RI. However</w:t>
      </w:r>
      <w:r w:rsidR="00C24EDA" w:rsidRPr="006C26A0">
        <w:t>,</w:t>
      </w:r>
      <w:r w:rsidRPr="006C26A0">
        <w:t xml:space="preserve"> all constructs</w:t>
      </w:r>
      <w:r w:rsidR="00C24EDA" w:rsidRPr="006C26A0">
        <w:t>'</w:t>
      </w:r>
      <w:r w:rsidRPr="006C26A0">
        <w:t xml:space="preserve"> construct </w:t>
      </w:r>
      <w:r w:rsidR="00C24EDA" w:rsidRPr="006C26A0">
        <w:t>reliability were</w:t>
      </w:r>
      <w:r w:rsidRPr="006C26A0">
        <w:t xml:space="preserve"> higher than .60 and AVEs were less than their respective construct reliability indicating sufficient reliability and convergent validity. To establish the discriminant validity</w:t>
      </w:r>
      <w:r w:rsidR="00C24EDA" w:rsidRPr="006C26A0">
        <w:t>,</w:t>
      </w:r>
      <w:r w:rsidRPr="006C26A0">
        <w:t xml:space="preserve"> we summarized the square root of each constructs’ AVE and compared them with its correlation with </w:t>
      </w:r>
      <w:r w:rsidR="00C24EDA" w:rsidRPr="006C26A0">
        <w:t>other constructs</w:t>
      </w:r>
      <w:r w:rsidRPr="006C26A0">
        <w:t xml:space="preserve"> in </w:t>
      </w:r>
      <w:r w:rsidR="00C24EDA" w:rsidRPr="006C26A0">
        <w:t>T</w:t>
      </w:r>
      <w:r w:rsidRPr="006C26A0">
        <w:t xml:space="preserve">able 4. All constructs’ square root of AVE values were greater than their </w:t>
      </w:r>
      <w:r w:rsidR="00C24EDA" w:rsidRPr="006C26A0">
        <w:t>inter-construct</w:t>
      </w:r>
      <w:r w:rsidRPr="006C26A0">
        <w:t xml:space="preserve"> correlation indicating satisfactory discriminant validity. Table 5 </w:t>
      </w:r>
      <w:proofErr w:type="spellStart"/>
      <w:r w:rsidRPr="006C26A0">
        <w:t>summarises</w:t>
      </w:r>
      <w:proofErr w:type="spellEnd"/>
      <w:r w:rsidRPr="006C26A0">
        <w:t xml:space="preserve"> the HTMT values </w:t>
      </w:r>
      <w:proofErr w:type="gramStart"/>
      <w:r w:rsidRPr="006C26A0">
        <w:t>and also</w:t>
      </w:r>
      <w:proofErr w:type="gramEnd"/>
      <w:r w:rsidRPr="006C26A0">
        <w:t xml:space="preserve"> indicated satisfactory discriminant validity (HTMT&lt;.80).</w:t>
      </w:r>
    </w:p>
    <w:p w14:paraId="793ACE02" w14:textId="77777777" w:rsidR="00E839C4" w:rsidRPr="006C26A0" w:rsidRDefault="007D1D8B">
      <w:pPr>
        <w:pStyle w:val="Heading2"/>
      </w:pPr>
      <w:bookmarkStart w:id="15" w:name="structural-model"/>
      <w:bookmarkEnd w:id="14"/>
      <w:r w:rsidRPr="006C26A0">
        <w:t>Structural Model</w:t>
      </w:r>
    </w:p>
    <w:p w14:paraId="793ACE03" w14:textId="00866EC8" w:rsidR="00E839C4" w:rsidRPr="006C26A0" w:rsidRDefault="007D1D8B">
      <w:pPr>
        <w:pStyle w:val="FirstParagraph"/>
      </w:pPr>
      <w:r w:rsidRPr="006C26A0">
        <w:t xml:space="preserve">VIF for all constructs were bellow 3 indicating no possible collinearity problem. </w:t>
      </w:r>
      <w:r w:rsidR="00C24EDA" w:rsidRPr="006C26A0">
        <w:t>Table--</w:t>
      </w:r>
      <w:r w:rsidRPr="006C26A0">
        <w:t xml:space="preserve"> reports the significant (T-value &gt;1.906, p&lt;0.05) path coefficients and total effects observed in our model.</w:t>
      </w:r>
    </w:p>
    <w:p w14:paraId="793ACE04" w14:textId="706D3324" w:rsidR="00E839C4" w:rsidRPr="006C26A0" w:rsidRDefault="007D1D8B" w:rsidP="00EA7D0D">
      <w:pPr>
        <w:pStyle w:val="Heading3"/>
      </w:pPr>
      <w:bookmarkStart w:id="16" w:name="X70b822041eabde59a5f12cc8a7318d2c2ccbdff"/>
      <w:r w:rsidRPr="006C26A0">
        <w:t xml:space="preserve">Total effects of light </w:t>
      </w:r>
      <w:r w:rsidR="00C24EDA" w:rsidRPr="006C26A0">
        <w:t>exposure-related</w:t>
      </w:r>
      <w:r w:rsidRPr="006C26A0">
        <w:t xml:space="preserve"> behavior.</w:t>
      </w:r>
    </w:p>
    <w:p w14:paraId="793ACE05" w14:textId="3BD39E74" w:rsidR="00E839C4" w:rsidRPr="006C26A0" w:rsidRDefault="007D1D8B">
      <w:pPr>
        <w:pStyle w:val="FirstParagraph"/>
      </w:pPr>
      <w:r w:rsidRPr="006C26A0">
        <w:lastRenderedPageBreak/>
        <w:t>We observed a positive significant total effect of LEBA F1 on perceived sleep quality (PSQ) (</w:t>
      </w:r>
      <m:oMath>
        <m:r>
          <w:rPr>
            <w:rFonts w:ascii="Cambria Math" w:hAnsi="Cambria Math"/>
          </w:rPr>
          <m:t>β</m:t>
        </m:r>
      </m:oMath>
      <w:r w:rsidRPr="006C26A0">
        <w:t>= 0.11) and negative effect on MA (</w:t>
      </w:r>
      <m:oMath>
        <m:r>
          <w:rPr>
            <w:rFonts w:ascii="Cambria Math" w:hAnsi="Cambria Math"/>
          </w:rPr>
          <m:t>β</m:t>
        </m:r>
      </m:oMath>
      <w:r w:rsidRPr="006C26A0">
        <w:t xml:space="preserve">= -0.16). There </w:t>
      </w:r>
      <w:r w:rsidR="0090426D" w:rsidRPr="006C26A0">
        <w:t>is</w:t>
      </w:r>
      <w:r w:rsidRPr="006C26A0">
        <w:t xml:space="preserve"> significant positive total effect of LEBA F2 on PA (</w:t>
      </w:r>
      <m:oMath>
        <m:r>
          <w:rPr>
            <w:rFonts w:ascii="Cambria Math" w:hAnsi="Cambria Math"/>
          </w:rPr>
          <m:t>β</m:t>
        </m:r>
      </m:oMath>
      <w:r w:rsidRPr="006C26A0">
        <w:t>= 0.32), PT (</w:t>
      </w:r>
      <m:oMath>
        <m:r>
          <w:rPr>
            <w:rFonts w:ascii="Cambria Math" w:hAnsi="Cambria Math"/>
          </w:rPr>
          <m:t>β</m:t>
        </m:r>
      </m:oMath>
      <w:r w:rsidRPr="006C26A0">
        <w:t>= 0.15), RT (</w:t>
      </w:r>
      <m:oMath>
        <m:r>
          <w:rPr>
            <w:rFonts w:ascii="Cambria Math" w:hAnsi="Cambria Math"/>
          </w:rPr>
          <m:t>β</m:t>
        </m:r>
      </m:oMath>
      <w:r w:rsidRPr="006C26A0">
        <w:t>= 0.15), RI (</w:t>
      </w:r>
      <m:oMath>
        <m:r>
          <w:rPr>
            <w:rFonts w:ascii="Cambria Math" w:hAnsi="Cambria Math"/>
          </w:rPr>
          <m:t>β</m:t>
        </m:r>
      </m:oMath>
      <w:r w:rsidRPr="006C26A0">
        <w:t>= 0.14). LEBA F3 had significant positive total effect on negative affect (</w:t>
      </w:r>
      <m:oMath>
        <m:r>
          <w:rPr>
            <w:rFonts w:ascii="Cambria Math" w:hAnsi="Cambria Math"/>
          </w:rPr>
          <m:t>β</m:t>
        </m:r>
      </m:oMath>
      <w:r w:rsidRPr="006C26A0">
        <w:t>= 0.17), PSQ (</w:t>
      </w:r>
      <m:oMath>
        <m:r>
          <w:rPr>
            <w:rFonts w:ascii="Cambria Math" w:hAnsi="Cambria Math"/>
          </w:rPr>
          <m:t>β</m:t>
        </m:r>
      </m:oMath>
      <w:r w:rsidRPr="006C26A0">
        <w:t>= 0.21). LEBA F3 also exhibited significant positive effect on trouble in memory (</w:t>
      </w:r>
      <m:oMath>
        <m:r>
          <w:rPr>
            <w:rFonts w:ascii="Cambria Math" w:hAnsi="Cambria Math"/>
          </w:rPr>
          <m:t>β</m:t>
        </m:r>
      </m:oMath>
      <w:r w:rsidRPr="006C26A0">
        <w:t>= 0.20) and concentration (</w:t>
      </w:r>
      <m:oMath>
        <m:r>
          <w:rPr>
            <w:rFonts w:ascii="Cambria Math" w:hAnsi="Cambria Math"/>
          </w:rPr>
          <m:t>β</m:t>
        </m:r>
      </m:oMath>
      <w:r w:rsidRPr="006C26A0">
        <w:t xml:space="preserve">= 0.23). LEBA F3 also exhibited </w:t>
      </w:r>
      <w:r w:rsidR="006E63CE" w:rsidRPr="006C26A0">
        <w:t xml:space="preserve">a </w:t>
      </w:r>
      <w:r w:rsidRPr="006C26A0">
        <w:t xml:space="preserve">negative total effect </w:t>
      </w:r>
      <w:r w:rsidR="006E63CE" w:rsidRPr="006C26A0">
        <w:t xml:space="preserve">on </w:t>
      </w:r>
      <w:r w:rsidRPr="006C26A0">
        <w:t>all four chronotype factors (PT, MA, RI, RI). LEBA F5 showed significant total effect on PA (</w:t>
      </w:r>
      <m:oMath>
        <m:r>
          <w:rPr>
            <w:rFonts w:ascii="Cambria Math" w:hAnsi="Cambria Math"/>
          </w:rPr>
          <m:t>β</m:t>
        </m:r>
      </m:oMath>
      <w:r w:rsidRPr="006C26A0">
        <w:t>= 0.16) and PSQ (</w:t>
      </w:r>
      <m:oMath>
        <m:r>
          <w:rPr>
            <w:rFonts w:ascii="Cambria Math" w:hAnsi="Cambria Math"/>
          </w:rPr>
          <m:t>β</m:t>
        </m:r>
      </m:oMath>
      <w:r w:rsidRPr="006C26A0">
        <w:t>= -0.17). Our model did not yield any significant total effect of LEBA factor 4 on sleep quality, chronotype, mood and trouble in memory and concentration.</w:t>
      </w:r>
    </w:p>
    <w:p w14:paraId="793ACE06" w14:textId="77777777" w:rsidR="00E839C4" w:rsidRPr="006C26A0" w:rsidRDefault="007D1D8B" w:rsidP="00EA7D0D">
      <w:pPr>
        <w:pStyle w:val="Heading3"/>
      </w:pPr>
      <w:bookmarkStart w:id="17" w:name="X05d1b8ec3540a4520987d953e4c8b0293f454dc"/>
      <w:bookmarkEnd w:id="16"/>
      <w:r w:rsidRPr="006C26A0">
        <w:t>Total effects of mood, chronotype and sleep quality.</w:t>
      </w:r>
    </w:p>
    <w:p w14:paraId="793ACE07" w14:textId="09FD88EB" w:rsidR="00E839C4" w:rsidRPr="006C26A0" w:rsidRDefault="007D1D8B">
      <w:pPr>
        <w:pStyle w:val="FirstParagraph"/>
      </w:pPr>
      <w:r w:rsidRPr="006C26A0">
        <w:t xml:space="preserve">Our model indicated a significant negative total effect of </w:t>
      </w:r>
      <w:r w:rsidR="00CC12C6" w:rsidRPr="006C26A0">
        <w:t xml:space="preserve">a </w:t>
      </w:r>
      <w:r w:rsidRPr="006C26A0">
        <w:t xml:space="preserve">positive </w:t>
      </w:r>
      <w:proofErr w:type="spellStart"/>
      <w:r w:rsidRPr="006C26A0">
        <w:t>affect</w:t>
      </w:r>
      <w:proofErr w:type="spellEnd"/>
      <w:r w:rsidRPr="006C26A0">
        <w:t xml:space="preserve"> on trouble in concentration (</w:t>
      </w:r>
      <m:oMath>
        <m:r>
          <w:rPr>
            <w:rFonts w:ascii="Cambria Math" w:hAnsi="Cambria Math"/>
          </w:rPr>
          <m:t>β</m:t>
        </m:r>
      </m:oMath>
      <w:r w:rsidRPr="006C26A0">
        <w:t>= -0.18). Negative affect had a significant positive total effect on PSQ (</w:t>
      </w:r>
      <m:oMath>
        <m:r>
          <w:rPr>
            <w:rFonts w:ascii="Cambria Math" w:hAnsi="Cambria Math"/>
          </w:rPr>
          <m:t>β</m:t>
        </m:r>
      </m:oMath>
      <w:r w:rsidRPr="006C26A0">
        <w:t>= 0.28), trouble in memory (</w:t>
      </w:r>
      <m:oMath>
        <m:r>
          <w:rPr>
            <w:rFonts w:ascii="Cambria Math" w:hAnsi="Cambria Math"/>
          </w:rPr>
          <m:t>β</m:t>
        </m:r>
      </m:oMath>
      <w:r w:rsidRPr="006C26A0">
        <w:t>= 0.43) and concentration (</w:t>
      </w:r>
      <m:oMath>
        <m:r>
          <w:rPr>
            <w:rFonts w:ascii="Cambria Math" w:hAnsi="Cambria Math"/>
          </w:rPr>
          <m:t>β</m:t>
        </m:r>
      </m:oMath>
      <w:r w:rsidRPr="006C26A0">
        <w:t>= 0.40). Both PSQ and MA also showed significant positive total effects on trouble in memory (PSQ:</w:t>
      </w:r>
      <m:oMath>
        <m:r>
          <w:rPr>
            <w:rFonts w:ascii="Cambria Math" w:hAnsi="Cambria Math"/>
          </w:rPr>
          <m:t>β</m:t>
        </m:r>
      </m:oMath>
      <w:r w:rsidRPr="006C26A0">
        <w:t xml:space="preserve">= 0.17; MA: </w:t>
      </w:r>
      <m:oMath>
        <m:r>
          <w:rPr>
            <w:rFonts w:ascii="Cambria Math" w:hAnsi="Cambria Math"/>
          </w:rPr>
          <m:t>β</m:t>
        </m:r>
      </m:oMath>
      <w:r w:rsidRPr="006C26A0">
        <w:t>= -0.04)) and concentration (PSQ:</w:t>
      </w:r>
      <m:oMath>
        <m:r>
          <w:rPr>
            <w:rFonts w:ascii="Cambria Math" w:hAnsi="Cambria Math"/>
          </w:rPr>
          <m:t>β</m:t>
        </m:r>
      </m:oMath>
      <w:r w:rsidRPr="006C26A0">
        <w:t>= 0.26; MA:</w:t>
      </w:r>
      <m:oMath>
        <m:r>
          <w:rPr>
            <w:rFonts w:ascii="Cambria Math" w:hAnsi="Cambria Math"/>
          </w:rPr>
          <m:t>β</m:t>
        </m:r>
      </m:oMath>
      <w:r w:rsidRPr="006C26A0">
        <w:t xml:space="preserve">= -0.06). Figure 3 depicts significant path </w:t>
      </w:r>
      <w:r w:rsidR="00E82A66" w:rsidRPr="006C26A0">
        <w:t>coefficients</w:t>
      </w:r>
      <w:r w:rsidRPr="006C26A0">
        <w:t>.</w:t>
      </w:r>
    </w:p>
    <w:p w14:paraId="793ACE08" w14:textId="77777777" w:rsidR="00E839C4" w:rsidRPr="006C26A0" w:rsidRDefault="007D1D8B">
      <w:pPr>
        <w:pStyle w:val="CaptionedFigure"/>
      </w:pPr>
      <w:r w:rsidRPr="006C26A0">
        <w:rPr>
          <w:noProof/>
        </w:rPr>
        <w:lastRenderedPageBreak/>
        <w:drawing>
          <wp:inline distT="0" distB="0" distL="0" distR="0" wp14:anchorId="793ACE28" wp14:editId="793ACE29">
            <wp:extent cx="5969000" cy="3305302"/>
            <wp:effectExtent l="0" t="0" r="0" b="0"/>
            <wp:docPr id="43" name="Picture" descr="Figure 3.  Analyses Steps"/>
            <wp:cNvGraphicFramePr/>
            <a:graphic xmlns:a="http://schemas.openxmlformats.org/drawingml/2006/main">
              <a:graphicData uri="http://schemas.openxmlformats.org/drawingml/2006/picture">
                <pic:pic xmlns:pic="http://schemas.openxmlformats.org/drawingml/2006/picture">
                  <pic:nvPicPr>
                    <pic:cNvPr id="44" name="Picture" descr="Figures/PLS_structural_final.png"/>
                    <pic:cNvPicPr>
                      <a:picLocks noChangeAspect="1" noChangeArrowheads="1"/>
                    </pic:cNvPicPr>
                  </pic:nvPicPr>
                  <pic:blipFill>
                    <a:blip r:embed="rId10"/>
                    <a:stretch>
                      <a:fillRect/>
                    </a:stretch>
                  </pic:blipFill>
                  <pic:spPr bwMode="auto">
                    <a:xfrm>
                      <a:off x="0" y="0"/>
                      <a:ext cx="5969000" cy="3305302"/>
                    </a:xfrm>
                    <a:prstGeom prst="rect">
                      <a:avLst/>
                    </a:prstGeom>
                    <a:noFill/>
                    <a:ln w="9525">
                      <a:noFill/>
                      <a:headEnd/>
                      <a:tailEnd/>
                    </a:ln>
                  </pic:spPr>
                </pic:pic>
              </a:graphicData>
            </a:graphic>
          </wp:inline>
        </w:drawing>
      </w:r>
    </w:p>
    <w:p w14:paraId="793ACE09" w14:textId="77777777" w:rsidR="00E839C4" w:rsidRPr="006C26A0" w:rsidRDefault="007D1D8B">
      <w:pPr>
        <w:pStyle w:val="ImageCaption"/>
      </w:pPr>
      <w:r w:rsidRPr="006C26A0">
        <w:rPr>
          <w:i/>
          <w:iCs/>
        </w:rPr>
        <w:t>Figure</w:t>
      </w:r>
      <w:r w:rsidRPr="006C26A0">
        <w:t xml:space="preserve"> </w:t>
      </w:r>
      <w:r w:rsidRPr="006C26A0">
        <w:rPr>
          <w:i/>
          <w:iCs/>
        </w:rPr>
        <w:t xml:space="preserve">3. </w:t>
      </w:r>
      <w:r w:rsidRPr="006C26A0">
        <w:t xml:space="preserve"> Analyses Steps</w:t>
      </w:r>
    </w:p>
    <w:p w14:paraId="793ACE0A" w14:textId="77777777" w:rsidR="00E839C4" w:rsidRPr="006C26A0" w:rsidRDefault="007D1D8B" w:rsidP="00EA7D0D">
      <w:pPr>
        <w:pStyle w:val="Heading3"/>
      </w:pPr>
      <w:bookmarkStart w:id="18" w:name="Xee9e28ee9940bfd53e080ff6a9cf7673bc89c81"/>
      <w:bookmarkEnd w:id="17"/>
      <w:r w:rsidRPr="006C26A0">
        <w:t>Explanatory and predictive Power of the fitted model.</w:t>
      </w:r>
    </w:p>
    <w:p w14:paraId="793ACE0B" w14:textId="77777777" w:rsidR="00E839C4" w:rsidRPr="006C26A0" w:rsidRDefault="007D1D8B">
      <w:pPr>
        <w:pStyle w:val="FirstParagraph"/>
      </w:pPr>
      <w:r w:rsidRPr="006C26A0">
        <w:t>Our fitted model exhibited substantial explanatory power for PSQ (26.79%) and trouble in concentration (30.35</w:t>
      </w:r>
      <w:proofErr w:type="gramStart"/>
      <w:r w:rsidRPr="006C26A0">
        <w:t>% )</w:t>
      </w:r>
      <w:proofErr w:type="gramEnd"/>
      <w:r w:rsidRPr="006C26A0">
        <w:t xml:space="preserve">. Moderate explanatory power was observed for PA (13.85%) and Memory (25.51%). For the two factors of chronotype we observed weak but adequate explanatory power for PT (10.96%) and RT (12.45%). MA, RI, SE and negative affect did not </w:t>
      </w:r>
      <w:proofErr w:type="gramStart"/>
      <w:r w:rsidRPr="006C26A0">
        <w:t>had</w:t>
      </w:r>
      <w:proofErr w:type="gramEnd"/>
      <w:r w:rsidRPr="006C26A0">
        <w:t xml:space="preserve"> adequate explanatory power.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Pr="006C26A0">
        <w:t xml:space="preserve"> values of the respective constructs indicated good predictive relevance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Pr="006C26A0">
        <w:t>&gt;0) for all constructs except positive and negative affect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Pr="006C26A0">
        <w:t>&lt;0) and RI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Pr="006C26A0">
        <w:t xml:space="preserve">close to 0).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indicated our model had medium predictive power with 61.36% of the indicators having RMSE value lower than the LM benchmark.</w:t>
      </w:r>
    </w:p>
    <w:p w14:paraId="793ACE0C" w14:textId="77777777" w:rsidR="00E839C4" w:rsidRPr="006C26A0" w:rsidRDefault="007D1D8B">
      <w:pPr>
        <w:pStyle w:val="Heading1"/>
      </w:pPr>
      <w:bookmarkStart w:id="19" w:name="discussion"/>
      <w:bookmarkEnd w:id="13"/>
      <w:bookmarkEnd w:id="15"/>
      <w:bookmarkEnd w:id="18"/>
      <w:r w:rsidRPr="006C26A0">
        <w:t>Discussion</w:t>
      </w:r>
    </w:p>
    <w:p w14:paraId="793ACE0D" w14:textId="77777777" w:rsidR="00E839C4" w:rsidRPr="006C26A0" w:rsidRDefault="007D1D8B">
      <w:r w:rsidRPr="006C26A0">
        <w:br w:type="page"/>
      </w:r>
    </w:p>
    <w:bookmarkEnd w:id="19"/>
    <w:p w14:paraId="478A955A" w14:textId="6B790E46" w:rsidR="00D41BFC" w:rsidRPr="006C26A0" w:rsidRDefault="007D1D8B" w:rsidP="007D1D8B">
      <w:pPr>
        <w:pStyle w:val="Bibliography"/>
        <w:jc w:val="center"/>
      </w:pPr>
      <w:r w:rsidRPr="006C26A0">
        <w:rPr>
          <w:b/>
          <w:bCs/>
        </w:rPr>
        <w:lastRenderedPageBreak/>
        <w:t>References</w:t>
      </w:r>
    </w:p>
    <w:p w14:paraId="06E54D30" w14:textId="4A9342D5" w:rsidR="00510D53" w:rsidRPr="00510D53" w:rsidRDefault="00D41BFC" w:rsidP="00510D53">
      <w:pPr>
        <w:pStyle w:val="EndNoteBibliography"/>
        <w:spacing w:after="0"/>
        <w:ind w:left="720" w:hanging="720"/>
        <w:rPr>
          <w:noProof/>
        </w:rPr>
      </w:pPr>
      <w:r w:rsidRPr="006C26A0">
        <w:fldChar w:fldCharType="begin"/>
      </w:r>
      <w:r w:rsidRPr="006C26A0">
        <w:instrText xml:space="preserve"> ADDIN EN.REFLIST </w:instrText>
      </w:r>
      <w:r w:rsidRPr="006C26A0">
        <w:fldChar w:fldCharType="separate"/>
      </w:r>
      <w:r w:rsidR="00510D53" w:rsidRPr="00510D53">
        <w:rPr>
          <w:noProof/>
        </w:rPr>
        <w:t xml:space="preserve">Buysse, D. J., Reynolds, C. F., Monk, T. H., Berman, S. R., &amp; Kupfer, D. J. (1989). The Pittsburgh sleep quality index: A new instrument for psychiatric practice and research. </w:t>
      </w:r>
      <w:r w:rsidR="00510D53" w:rsidRPr="00510D53">
        <w:rPr>
          <w:i/>
          <w:noProof/>
        </w:rPr>
        <w:t>Psychiatry Res</w:t>
      </w:r>
      <w:r w:rsidR="00510D53" w:rsidRPr="00510D53">
        <w:rPr>
          <w:noProof/>
        </w:rPr>
        <w:t>,</w:t>
      </w:r>
      <w:r w:rsidR="00510D53" w:rsidRPr="00510D53">
        <w:rPr>
          <w:i/>
          <w:noProof/>
        </w:rPr>
        <w:t xml:space="preserve"> 28</w:t>
      </w:r>
      <w:r w:rsidR="00510D53" w:rsidRPr="00510D53">
        <w:rPr>
          <w:noProof/>
        </w:rPr>
        <w:t xml:space="preserve">(2), 193-213. </w:t>
      </w:r>
      <w:hyperlink r:id="rId11" w:history="1">
        <w:r w:rsidR="00510D53" w:rsidRPr="00510D53">
          <w:rPr>
            <w:rStyle w:val="Hyperlink"/>
            <w:noProof/>
          </w:rPr>
          <w:t>https://doi.org/10.1016/0165-1781(89)90047-4</w:t>
        </w:r>
      </w:hyperlink>
      <w:r w:rsidR="00510D53" w:rsidRPr="00510D53">
        <w:rPr>
          <w:noProof/>
        </w:rPr>
        <w:t xml:space="preserve"> </w:t>
      </w:r>
    </w:p>
    <w:p w14:paraId="762DE8AA" w14:textId="76360EF5" w:rsidR="00510D53" w:rsidRPr="00510D53" w:rsidRDefault="00510D53" w:rsidP="00510D53">
      <w:pPr>
        <w:pStyle w:val="EndNoteBibliography"/>
        <w:spacing w:after="0"/>
        <w:ind w:left="720" w:hanging="720"/>
        <w:rPr>
          <w:noProof/>
        </w:rPr>
      </w:pPr>
      <w:r w:rsidRPr="00510D53">
        <w:rPr>
          <w:noProof/>
        </w:rPr>
        <w:t xml:space="preserve">Caci, H., Deschaux, O., Adan, A., &amp; Natale, V. (2008). Comparing three morningness scales: Age and gender effects, structure and cut-off criteria. </w:t>
      </w:r>
      <w:r w:rsidRPr="00510D53">
        <w:rPr>
          <w:i/>
          <w:noProof/>
        </w:rPr>
        <w:t>Sleep Med</w:t>
      </w:r>
      <w:r w:rsidRPr="00510D53">
        <w:rPr>
          <w:noProof/>
        </w:rPr>
        <w:t>,</w:t>
      </w:r>
      <w:r w:rsidRPr="00510D53">
        <w:rPr>
          <w:i/>
          <w:noProof/>
        </w:rPr>
        <w:t xml:space="preserve"> 10</w:t>
      </w:r>
      <w:r w:rsidRPr="00510D53">
        <w:rPr>
          <w:noProof/>
        </w:rPr>
        <w:t xml:space="preserve">(2), 240-245. </w:t>
      </w:r>
      <w:hyperlink r:id="rId12" w:history="1">
        <w:r w:rsidRPr="00510D53">
          <w:rPr>
            <w:rStyle w:val="Hyperlink"/>
            <w:noProof/>
          </w:rPr>
          <w:t>https://doi.org/10.1016/j.sleep.2008.01.007</w:t>
        </w:r>
      </w:hyperlink>
      <w:r w:rsidRPr="00510D53">
        <w:rPr>
          <w:noProof/>
        </w:rPr>
        <w:t xml:space="preserve"> </w:t>
      </w:r>
    </w:p>
    <w:p w14:paraId="4FD56148" w14:textId="77777777" w:rsidR="00510D53" w:rsidRPr="00510D53" w:rsidRDefault="00510D53" w:rsidP="00510D53">
      <w:pPr>
        <w:pStyle w:val="EndNoteBibliography"/>
        <w:spacing w:after="0"/>
        <w:ind w:left="720" w:hanging="720"/>
        <w:rPr>
          <w:noProof/>
        </w:rPr>
      </w:pPr>
      <w:r w:rsidRPr="00510D53">
        <w:rPr>
          <w:noProof/>
        </w:rPr>
        <w:t xml:space="preserve">Cohen, J. (1988). </w:t>
      </w:r>
      <w:r w:rsidRPr="00510D53">
        <w:rPr>
          <w:i/>
          <w:noProof/>
        </w:rPr>
        <w:t>Statistical power analysis for the behavioral sciences</w:t>
      </w:r>
      <w:r w:rsidRPr="00510D53">
        <w:rPr>
          <w:noProof/>
        </w:rPr>
        <w:t xml:space="preserve"> (2nd ed. ed.). Hillsdale, NJ : L. Erlbaum Associates. </w:t>
      </w:r>
    </w:p>
    <w:p w14:paraId="1D925C28" w14:textId="39B80BBF" w:rsidR="00510D53" w:rsidRPr="00510D53" w:rsidRDefault="00510D53" w:rsidP="00510D53">
      <w:pPr>
        <w:pStyle w:val="EndNoteBibliography"/>
        <w:spacing w:after="0"/>
        <w:ind w:left="720" w:hanging="720"/>
        <w:rPr>
          <w:noProof/>
        </w:rPr>
      </w:pPr>
      <w:r w:rsidRPr="00510D53">
        <w:rPr>
          <w:noProof/>
        </w:rPr>
        <w:t xml:space="preserve">Dunleavy, G., Bajpai, R., Tonon, A. C., Chua, A. P., Cheung, K. L., Soh, C.-K., Christopoulos, G., de Vries, H., &amp; Car, J. (2019). Examining the Factor Structure of the Pittsburgh Sleep Quality Index in a Multi-Ethnic Working Population in Singapore. </w:t>
      </w:r>
      <w:r w:rsidRPr="00510D53">
        <w:rPr>
          <w:i/>
          <w:noProof/>
        </w:rPr>
        <w:t>Int J Environ Res Public Health</w:t>
      </w:r>
      <w:r w:rsidRPr="00510D53">
        <w:rPr>
          <w:noProof/>
        </w:rPr>
        <w:t>,</w:t>
      </w:r>
      <w:r w:rsidRPr="00510D53">
        <w:rPr>
          <w:i/>
          <w:noProof/>
        </w:rPr>
        <w:t xml:space="preserve"> 16</w:t>
      </w:r>
      <w:r w:rsidRPr="00510D53">
        <w:rPr>
          <w:noProof/>
        </w:rPr>
        <w:t xml:space="preserve">(23), 4590. </w:t>
      </w:r>
      <w:hyperlink r:id="rId13" w:history="1">
        <w:r w:rsidRPr="00510D53">
          <w:rPr>
            <w:rStyle w:val="Hyperlink"/>
            <w:noProof/>
          </w:rPr>
          <w:t>https://doi.org/10.3390/ijerph16234590</w:t>
        </w:r>
      </w:hyperlink>
      <w:r w:rsidRPr="00510D53">
        <w:rPr>
          <w:noProof/>
        </w:rPr>
        <w:t xml:space="preserve"> </w:t>
      </w:r>
    </w:p>
    <w:p w14:paraId="2161E12B" w14:textId="77777777" w:rsidR="00510D53" w:rsidRPr="00510D53" w:rsidRDefault="00510D53" w:rsidP="00510D53">
      <w:pPr>
        <w:pStyle w:val="EndNoteBibliography"/>
        <w:spacing w:after="0"/>
        <w:ind w:left="720" w:hanging="720"/>
        <w:rPr>
          <w:noProof/>
        </w:rPr>
      </w:pPr>
      <w:r w:rsidRPr="00510D53">
        <w:rPr>
          <w:noProof/>
        </w:rPr>
        <w:t xml:space="preserve">Falk, R. F., &amp; Miller, N. B. (1992). </w:t>
      </w:r>
      <w:r w:rsidRPr="00510D53">
        <w:rPr>
          <w:i/>
          <w:noProof/>
        </w:rPr>
        <w:t>A primer for soft modeling.</w:t>
      </w:r>
      <w:r w:rsidRPr="00510D53">
        <w:rPr>
          <w:noProof/>
        </w:rPr>
        <w:t xml:space="preserve"> </w:t>
      </w:r>
    </w:p>
    <w:p w14:paraId="3B3AA48E" w14:textId="77777777" w:rsidR="00510D53" w:rsidRPr="00510D53" w:rsidRDefault="00510D53" w:rsidP="00510D53">
      <w:pPr>
        <w:pStyle w:val="EndNoteBibliography"/>
        <w:spacing w:after="0"/>
        <w:ind w:left="720" w:hanging="720"/>
        <w:rPr>
          <w:noProof/>
        </w:rPr>
      </w:pPr>
      <w:r w:rsidRPr="00510D53">
        <w:rPr>
          <w:noProof/>
        </w:rPr>
        <w:t xml:space="preserve">Faul, F., Erdfelder, E., Lang, A.-G., &amp; Buchner, A. (2007). G* Power 3: A flexible statistical power analysis program for the social, behavioral, and biomedical sciences. </w:t>
      </w:r>
      <w:r w:rsidRPr="00510D53">
        <w:rPr>
          <w:i/>
          <w:noProof/>
        </w:rPr>
        <w:t>Behavior research methods</w:t>
      </w:r>
      <w:r w:rsidRPr="00510D53">
        <w:rPr>
          <w:noProof/>
        </w:rPr>
        <w:t>,</w:t>
      </w:r>
      <w:r w:rsidRPr="00510D53">
        <w:rPr>
          <w:i/>
          <w:noProof/>
        </w:rPr>
        <w:t xml:space="preserve"> 39</w:t>
      </w:r>
      <w:r w:rsidRPr="00510D53">
        <w:rPr>
          <w:noProof/>
        </w:rPr>
        <w:t xml:space="preserve">(2), 175-191. </w:t>
      </w:r>
    </w:p>
    <w:p w14:paraId="119B24A7" w14:textId="77777777" w:rsidR="00510D53" w:rsidRPr="00510D53" w:rsidRDefault="00510D53" w:rsidP="00510D53">
      <w:pPr>
        <w:pStyle w:val="EndNoteBibliography"/>
        <w:spacing w:after="0"/>
        <w:ind w:left="720" w:hanging="720"/>
        <w:rPr>
          <w:noProof/>
        </w:rPr>
      </w:pPr>
      <w:r w:rsidRPr="00510D53">
        <w:rPr>
          <w:noProof/>
        </w:rPr>
        <w:t xml:space="preserve">Fornell, C., &amp; Larcker, D. F. (1981). Evaluating structural equation models with unobservable variables and measurement error. </w:t>
      </w:r>
      <w:r w:rsidRPr="00510D53">
        <w:rPr>
          <w:i/>
          <w:noProof/>
        </w:rPr>
        <w:t>Journal of marketing research</w:t>
      </w:r>
      <w:r w:rsidRPr="00510D53">
        <w:rPr>
          <w:noProof/>
        </w:rPr>
        <w:t>,</w:t>
      </w:r>
      <w:r w:rsidRPr="00510D53">
        <w:rPr>
          <w:i/>
          <w:noProof/>
        </w:rPr>
        <w:t xml:space="preserve"> 18</w:t>
      </w:r>
      <w:r w:rsidRPr="00510D53">
        <w:rPr>
          <w:noProof/>
        </w:rPr>
        <w:t xml:space="preserve">(1), 39--50. </w:t>
      </w:r>
    </w:p>
    <w:p w14:paraId="1EB530D0" w14:textId="77777777" w:rsidR="00510D53" w:rsidRPr="00510D53" w:rsidRDefault="00510D53" w:rsidP="00510D53">
      <w:pPr>
        <w:pStyle w:val="EndNoteBibliography"/>
        <w:spacing w:after="0"/>
        <w:ind w:left="720" w:hanging="720"/>
        <w:rPr>
          <w:noProof/>
        </w:rPr>
      </w:pPr>
      <w:r w:rsidRPr="00510D53">
        <w:rPr>
          <w:noProof/>
        </w:rPr>
        <w:t xml:space="preserve">Hair, J. F. (2021). </w:t>
      </w:r>
      <w:r w:rsidRPr="00510D53">
        <w:rPr>
          <w:i/>
          <w:noProof/>
        </w:rPr>
        <w:t>Partial least squares structural equation modeling (PLS-SEM) using R : a workbook</w:t>
      </w:r>
      <w:r w:rsidRPr="00510D53">
        <w:rPr>
          <w:noProof/>
        </w:rPr>
        <w:t xml:space="preserve"> (G. T. M. Hult, C. M. Ringle, M. Sarstedt, N. P. Danks, &amp; S. Ray, Eds.). Cham : Springer International Publishing AG. </w:t>
      </w:r>
    </w:p>
    <w:p w14:paraId="2CCDC824" w14:textId="77777777" w:rsidR="00510D53" w:rsidRPr="00510D53" w:rsidRDefault="00510D53" w:rsidP="00510D53">
      <w:pPr>
        <w:pStyle w:val="EndNoteBibliography"/>
        <w:spacing w:after="0"/>
        <w:ind w:left="720" w:hanging="720"/>
        <w:rPr>
          <w:noProof/>
        </w:rPr>
      </w:pPr>
      <w:r w:rsidRPr="00510D53">
        <w:rPr>
          <w:noProof/>
        </w:rPr>
        <w:t xml:space="preserve">Hair, J. F., Jr., Hult, G. T. M., Ringle, C. M., &amp; Sarstedt, M. (2017). </w:t>
      </w:r>
      <w:r w:rsidRPr="00510D53">
        <w:rPr>
          <w:i/>
          <w:noProof/>
        </w:rPr>
        <w:t>A primer on partial least squares structural equation modeling (PLS-SEM)</w:t>
      </w:r>
      <w:r w:rsidRPr="00510D53">
        <w:rPr>
          <w:noProof/>
        </w:rPr>
        <w:t xml:space="preserve"> (J. F. Hair, Jr., G. T. M. Hult, C. M. Ringle, &amp; M. Sarstedt, Eds. 2nd ed.). Thousand Oaks, California : SAGE Publications Inc. </w:t>
      </w:r>
    </w:p>
    <w:p w14:paraId="33BBA172" w14:textId="77777777" w:rsidR="00510D53" w:rsidRPr="00510D53" w:rsidRDefault="00510D53" w:rsidP="00510D53">
      <w:pPr>
        <w:pStyle w:val="EndNoteBibliography"/>
        <w:spacing w:after="0"/>
        <w:ind w:left="720" w:hanging="720"/>
        <w:rPr>
          <w:noProof/>
        </w:rPr>
      </w:pPr>
      <w:r w:rsidRPr="00510D53">
        <w:rPr>
          <w:noProof/>
        </w:rPr>
        <w:t xml:space="preserve">Hair Jr, J. F., Matthews, L. M., Matthews, R. L., &amp; Sarstedt, M. (2017). PLS-SEM or CB-SEM: updated guidelines on which method to use. </w:t>
      </w:r>
      <w:r w:rsidRPr="00510D53">
        <w:rPr>
          <w:i/>
          <w:noProof/>
        </w:rPr>
        <w:t>International Journal of Multivariate Data Analysis</w:t>
      </w:r>
      <w:r w:rsidRPr="00510D53">
        <w:rPr>
          <w:noProof/>
        </w:rPr>
        <w:t>,</w:t>
      </w:r>
      <w:r w:rsidRPr="00510D53">
        <w:rPr>
          <w:i/>
          <w:noProof/>
        </w:rPr>
        <w:t xml:space="preserve"> 1</w:t>
      </w:r>
      <w:r w:rsidRPr="00510D53">
        <w:rPr>
          <w:noProof/>
        </w:rPr>
        <w:t xml:space="preserve">(2), 107-123. </w:t>
      </w:r>
    </w:p>
    <w:p w14:paraId="22C1B080" w14:textId="77777777" w:rsidR="00510D53" w:rsidRPr="00510D53" w:rsidRDefault="00510D53" w:rsidP="00510D53">
      <w:pPr>
        <w:pStyle w:val="EndNoteBibliography"/>
        <w:spacing w:after="0"/>
        <w:ind w:left="720" w:hanging="720"/>
        <w:rPr>
          <w:noProof/>
        </w:rPr>
      </w:pPr>
      <w:r w:rsidRPr="00510D53">
        <w:rPr>
          <w:noProof/>
        </w:rPr>
        <w:t xml:space="preserve">Henseler, J., Ringle, C. M., &amp; Sarstedt, M. (2015). A new criterion for assessing discriminant validity in variance-based structural equation modeling. </w:t>
      </w:r>
      <w:r w:rsidRPr="00510D53">
        <w:rPr>
          <w:i/>
          <w:noProof/>
        </w:rPr>
        <w:t>Journal of the academy of marketing science</w:t>
      </w:r>
      <w:r w:rsidRPr="00510D53">
        <w:rPr>
          <w:noProof/>
        </w:rPr>
        <w:t>,</w:t>
      </w:r>
      <w:r w:rsidRPr="00510D53">
        <w:rPr>
          <w:i/>
          <w:noProof/>
        </w:rPr>
        <w:t xml:space="preserve"> 43</w:t>
      </w:r>
      <w:r w:rsidRPr="00510D53">
        <w:rPr>
          <w:noProof/>
        </w:rPr>
        <w:t xml:space="preserve">(1), 115--135. </w:t>
      </w:r>
    </w:p>
    <w:p w14:paraId="4DFEA9A6" w14:textId="77777777" w:rsidR="00510D53" w:rsidRPr="00510D53" w:rsidRDefault="00510D53" w:rsidP="00510D53">
      <w:pPr>
        <w:pStyle w:val="EndNoteBibliography"/>
        <w:spacing w:after="0"/>
        <w:ind w:left="720" w:hanging="720"/>
        <w:rPr>
          <w:noProof/>
        </w:rPr>
      </w:pPr>
      <w:r w:rsidRPr="00510D53">
        <w:rPr>
          <w:noProof/>
        </w:rPr>
        <w:t xml:space="preserve">Hinton, P., McMurray, I., &amp; Brownlow, C. (2014). </w:t>
      </w:r>
      <w:r w:rsidRPr="00510D53">
        <w:rPr>
          <w:i/>
          <w:noProof/>
        </w:rPr>
        <w:t>SPSS explained</w:t>
      </w:r>
      <w:r w:rsidRPr="00510D53">
        <w:rPr>
          <w:noProof/>
        </w:rPr>
        <w:t xml:space="preserve">. </w:t>
      </w:r>
    </w:p>
    <w:p w14:paraId="6B67BA17" w14:textId="77777777" w:rsidR="00510D53" w:rsidRPr="00510D53" w:rsidRDefault="00510D53" w:rsidP="00510D53">
      <w:pPr>
        <w:pStyle w:val="EndNoteBibliography"/>
        <w:spacing w:after="0"/>
        <w:ind w:left="720" w:hanging="720"/>
        <w:rPr>
          <w:noProof/>
        </w:rPr>
      </w:pPr>
      <w:r w:rsidRPr="00510D53">
        <w:rPr>
          <w:noProof/>
        </w:rPr>
        <w:t xml:space="preserve">Horne, J. A., &amp; Östberg, O. (1976). A self-assessment questionnaire to determine morningness-eveningness in human circadian rhythms. </w:t>
      </w:r>
      <w:r w:rsidRPr="00510D53">
        <w:rPr>
          <w:i/>
          <w:noProof/>
        </w:rPr>
        <w:t>International journal of chronobiology</w:t>
      </w:r>
      <w:r w:rsidRPr="00510D53">
        <w:rPr>
          <w:noProof/>
        </w:rPr>
        <w:t xml:space="preserve">. </w:t>
      </w:r>
    </w:p>
    <w:p w14:paraId="7ABED542" w14:textId="77777777" w:rsidR="00510D53" w:rsidRPr="00510D53" w:rsidRDefault="00510D53" w:rsidP="00510D53">
      <w:pPr>
        <w:pStyle w:val="EndNoteBibliography"/>
        <w:spacing w:after="0"/>
        <w:ind w:left="720" w:hanging="720"/>
        <w:rPr>
          <w:noProof/>
        </w:rPr>
      </w:pPr>
      <w:r w:rsidRPr="00510D53">
        <w:rPr>
          <w:noProof/>
        </w:rPr>
        <w:t xml:space="preserve">MacCallum, R. C., Roznowski, M., Mar, C. M., &amp; Reith, J. V. (1994). Alternative strategies for cross-validation of covariance structure models. </w:t>
      </w:r>
      <w:r w:rsidRPr="00510D53">
        <w:rPr>
          <w:i/>
          <w:noProof/>
        </w:rPr>
        <w:t>Multivariate Behavioral Research</w:t>
      </w:r>
      <w:r w:rsidRPr="00510D53">
        <w:rPr>
          <w:noProof/>
        </w:rPr>
        <w:t>,</w:t>
      </w:r>
      <w:r w:rsidRPr="00510D53">
        <w:rPr>
          <w:i/>
          <w:noProof/>
        </w:rPr>
        <w:t xml:space="preserve"> 29</w:t>
      </w:r>
      <w:r w:rsidRPr="00510D53">
        <w:rPr>
          <w:noProof/>
        </w:rPr>
        <w:t xml:space="preserve">(1), 1--32. </w:t>
      </w:r>
    </w:p>
    <w:p w14:paraId="1F5E7513" w14:textId="77777777" w:rsidR="00510D53" w:rsidRPr="00510D53" w:rsidRDefault="00510D53" w:rsidP="00510D53">
      <w:pPr>
        <w:pStyle w:val="EndNoteBibliography"/>
        <w:spacing w:after="0"/>
        <w:ind w:left="720" w:hanging="720"/>
        <w:rPr>
          <w:noProof/>
        </w:rPr>
      </w:pPr>
      <w:r w:rsidRPr="00510D53">
        <w:rPr>
          <w:noProof/>
        </w:rPr>
        <w:lastRenderedPageBreak/>
        <w:t xml:space="preserve">MacKenzie, S. B., Podsakoff, P. M., &amp; Jarvis, C. B. (2005). The problem of measurement model misspecification in behavioral and organizational research and some recommended solutions. </w:t>
      </w:r>
      <w:r w:rsidRPr="00510D53">
        <w:rPr>
          <w:i/>
          <w:noProof/>
        </w:rPr>
        <w:t>Journal of applied psychology</w:t>
      </w:r>
      <w:r w:rsidRPr="00510D53">
        <w:rPr>
          <w:noProof/>
        </w:rPr>
        <w:t>,</w:t>
      </w:r>
      <w:r w:rsidRPr="00510D53">
        <w:rPr>
          <w:i/>
          <w:noProof/>
        </w:rPr>
        <w:t xml:space="preserve"> 90</w:t>
      </w:r>
      <w:r w:rsidRPr="00510D53">
        <w:rPr>
          <w:noProof/>
        </w:rPr>
        <w:t xml:space="preserve">(4), 710. </w:t>
      </w:r>
    </w:p>
    <w:p w14:paraId="6237EC1C" w14:textId="38C96907" w:rsidR="00510D53" w:rsidRPr="00510D53" w:rsidRDefault="00510D53" w:rsidP="00510D53">
      <w:pPr>
        <w:pStyle w:val="EndNoteBibliography"/>
        <w:spacing w:after="0"/>
        <w:ind w:left="720" w:hanging="720"/>
        <w:rPr>
          <w:noProof/>
        </w:rPr>
      </w:pPr>
      <w:r w:rsidRPr="00510D53">
        <w:rPr>
          <w:noProof/>
        </w:rPr>
        <w:t xml:space="preserve">Manzar, M. D., BaHammam, A. S., Hameed, U. A., Spence, D. W., Pandi-Perumal, S. R., Moscovitch, A., &amp; Streiner, D. L. (2018). Dimensionality of the Pittsburgh Sleep Quality Index: A systematic review. </w:t>
      </w:r>
      <w:r w:rsidRPr="00510D53">
        <w:rPr>
          <w:i/>
          <w:noProof/>
        </w:rPr>
        <w:t>Health Qual Life Outcomes</w:t>
      </w:r>
      <w:r w:rsidRPr="00510D53">
        <w:rPr>
          <w:noProof/>
        </w:rPr>
        <w:t>,</w:t>
      </w:r>
      <w:r w:rsidRPr="00510D53">
        <w:rPr>
          <w:i/>
          <w:noProof/>
        </w:rPr>
        <w:t xml:space="preserve"> 16</w:t>
      </w:r>
      <w:r w:rsidRPr="00510D53">
        <w:rPr>
          <w:noProof/>
        </w:rPr>
        <w:t xml:space="preserve">(1), 89-89. </w:t>
      </w:r>
      <w:hyperlink r:id="rId14" w:history="1">
        <w:r w:rsidRPr="00510D53">
          <w:rPr>
            <w:rStyle w:val="Hyperlink"/>
            <w:noProof/>
          </w:rPr>
          <w:t>https://doi.org/10.1186/s12955-018-0915-x</w:t>
        </w:r>
      </w:hyperlink>
      <w:r w:rsidRPr="00510D53">
        <w:rPr>
          <w:noProof/>
        </w:rPr>
        <w:t xml:space="preserve"> </w:t>
      </w:r>
    </w:p>
    <w:p w14:paraId="11CDADFC" w14:textId="77777777" w:rsidR="00510D53" w:rsidRPr="00510D53" w:rsidRDefault="00510D53" w:rsidP="00510D53">
      <w:pPr>
        <w:pStyle w:val="EndNoteBibliography"/>
        <w:spacing w:after="0"/>
        <w:ind w:left="720" w:hanging="720"/>
        <w:rPr>
          <w:noProof/>
        </w:rPr>
      </w:pPr>
      <w:r w:rsidRPr="00510D53">
        <w:rPr>
          <w:noProof/>
        </w:rPr>
        <w:t xml:space="preserve">Siraji, M. A., Lazar, R. R., van Duijnhoven, J., Schlangen, L. J. M., Haque, S., Kalavally, V., Vetter, C., Glickman, G., Smolders, K. C. H. J., &amp; Spitschan, M. (2022). Light exposure behaviour assessment (LEBA): a novel self-reported instrument to capture light exposure-related behaviour. CIE Australia Lighting Research Conference, Australia </w:t>
      </w:r>
    </w:p>
    <w:p w14:paraId="63704340" w14:textId="41F3DAC0" w:rsidR="00510D53" w:rsidRPr="00510D53" w:rsidRDefault="00510D53" w:rsidP="00510D53">
      <w:pPr>
        <w:pStyle w:val="EndNoteBibliography"/>
        <w:spacing w:after="0"/>
        <w:ind w:left="720" w:hanging="720"/>
        <w:rPr>
          <w:noProof/>
        </w:rPr>
      </w:pPr>
      <w:r w:rsidRPr="00510D53">
        <w:rPr>
          <w:noProof/>
        </w:rPr>
        <w:t xml:space="preserve">Team, R. C. (2022). R: A Language and Environment for Statistical Computing. </w:t>
      </w:r>
      <w:hyperlink r:id="rId15" w:history="1">
        <w:r w:rsidRPr="00510D53">
          <w:rPr>
            <w:rStyle w:val="Hyperlink"/>
            <w:noProof/>
          </w:rPr>
          <w:t>https://www.R-project.org/</w:t>
        </w:r>
      </w:hyperlink>
      <w:r w:rsidRPr="00510D53">
        <w:rPr>
          <w:noProof/>
        </w:rPr>
        <w:t xml:space="preserve"> </w:t>
      </w:r>
    </w:p>
    <w:p w14:paraId="066E2307" w14:textId="2C6613C9" w:rsidR="00510D53" w:rsidRPr="00510D53" w:rsidRDefault="00510D53" w:rsidP="00510D53">
      <w:pPr>
        <w:pStyle w:val="EndNoteBibliography"/>
        <w:ind w:left="720" w:hanging="720"/>
        <w:rPr>
          <w:noProof/>
        </w:rPr>
      </w:pPr>
      <w:r w:rsidRPr="00510D53">
        <w:rPr>
          <w:noProof/>
        </w:rPr>
        <w:t xml:space="preserve">Watson, D., Clark, L. A., &amp; Tellegen, A. (1988). Development and Validation of Brief Measures of Positive and Negative Affect: The PANAS Scales. </w:t>
      </w:r>
      <w:r w:rsidRPr="00510D53">
        <w:rPr>
          <w:i/>
          <w:noProof/>
        </w:rPr>
        <w:t>Journal of personality and social psychology</w:t>
      </w:r>
      <w:r w:rsidRPr="00510D53">
        <w:rPr>
          <w:noProof/>
        </w:rPr>
        <w:t>,</w:t>
      </w:r>
      <w:r w:rsidRPr="00510D53">
        <w:rPr>
          <w:i/>
          <w:noProof/>
        </w:rPr>
        <w:t xml:space="preserve"> 54</w:t>
      </w:r>
      <w:r w:rsidRPr="00510D53">
        <w:rPr>
          <w:noProof/>
        </w:rPr>
        <w:t xml:space="preserve">(6), 1063-1070. </w:t>
      </w:r>
      <w:hyperlink r:id="rId16" w:history="1">
        <w:r w:rsidRPr="00510D53">
          <w:rPr>
            <w:rStyle w:val="Hyperlink"/>
            <w:noProof/>
          </w:rPr>
          <w:t>https://doi.org/10.1037/0022-3514.54.6.1063</w:t>
        </w:r>
      </w:hyperlink>
      <w:r w:rsidRPr="00510D53">
        <w:rPr>
          <w:noProof/>
        </w:rPr>
        <w:t xml:space="preserve"> </w:t>
      </w:r>
    </w:p>
    <w:p w14:paraId="415D67B6" w14:textId="3BFA251A" w:rsidR="007D1D8B" w:rsidRPr="006C26A0" w:rsidRDefault="00D41BFC" w:rsidP="00014614">
      <w:pPr>
        <w:pStyle w:val="Bibliography"/>
      </w:pPr>
      <w:r w:rsidRPr="006C26A0">
        <w:fldChar w:fldCharType="end"/>
      </w:r>
      <w:r w:rsidR="007D1D8B" w:rsidRPr="006C26A0">
        <w:br w:type="page"/>
      </w:r>
    </w:p>
    <w:p w14:paraId="784CCC6C" w14:textId="77777777" w:rsidR="007D1D8B" w:rsidRPr="006C26A0" w:rsidRDefault="007D1D8B" w:rsidP="007D1D8B">
      <w:pPr>
        <w:pStyle w:val="Bibliography"/>
        <w:jc w:val="center"/>
      </w:pPr>
      <w:r w:rsidRPr="006C26A0">
        <w:lastRenderedPageBreak/>
        <w:t>Tables</w:t>
      </w:r>
    </w:p>
    <w:p w14:paraId="354B3290" w14:textId="77777777" w:rsidR="007D1D8B" w:rsidRPr="006C26A0" w:rsidRDefault="007D1D8B" w:rsidP="007D1D8B">
      <w:pPr>
        <w:pStyle w:val="TableCaption"/>
      </w:pPr>
      <w:r w:rsidRPr="006C26A0">
        <w:t>Table 1: Demographics</w:t>
      </w:r>
    </w:p>
    <w:tbl>
      <w:tblPr>
        <w:tblStyle w:val="Table"/>
        <w:tblW w:w="5000" w:type="pct"/>
        <w:tblLook w:val="0020" w:firstRow="1" w:lastRow="0" w:firstColumn="0" w:lastColumn="0" w:noHBand="0" w:noVBand="0"/>
      </w:tblPr>
      <w:tblGrid>
        <w:gridCol w:w="4853"/>
        <w:gridCol w:w="2613"/>
        <w:gridCol w:w="2156"/>
      </w:tblGrid>
      <w:tr w:rsidR="007D1D8B" w:rsidRPr="006C26A0" w14:paraId="7EDBF6D4"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0" w:type="auto"/>
          </w:tcPr>
          <w:p w14:paraId="20DF845F" w14:textId="77777777" w:rsidR="007D1D8B" w:rsidRPr="006C26A0" w:rsidRDefault="007D1D8B" w:rsidP="00C54708">
            <w:pPr>
              <w:pStyle w:val="Compact"/>
              <w:spacing w:before="0"/>
              <w:rPr>
                <w:sz w:val="16"/>
                <w:szCs w:val="16"/>
              </w:rPr>
            </w:pPr>
            <w:r w:rsidRPr="006C26A0">
              <w:rPr>
                <w:b/>
                <w:bCs/>
                <w:sz w:val="16"/>
                <w:szCs w:val="16"/>
              </w:rPr>
              <w:t>Characteristic</w:t>
            </w:r>
          </w:p>
        </w:tc>
        <w:tc>
          <w:tcPr>
            <w:tcW w:w="0" w:type="auto"/>
          </w:tcPr>
          <w:p w14:paraId="39E603FC" w14:textId="77777777" w:rsidR="007D1D8B" w:rsidRPr="006C26A0" w:rsidRDefault="007D1D8B" w:rsidP="00C54708">
            <w:pPr>
              <w:pStyle w:val="Compact"/>
              <w:spacing w:before="0"/>
              <w:jc w:val="center"/>
              <w:rPr>
                <w:sz w:val="16"/>
                <w:szCs w:val="16"/>
              </w:rPr>
            </w:pPr>
            <w:r w:rsidRPr="006C26A0">
              <w:rPr>
                <w:b/>
                <w:bCs/>
                <w:sz w:val="16"/>
                <w:szCs w:val="16"/>
              </w:rPr>
              <w:t>Female</w:t>
            </w:r>
            <w:r w:rsidRPr="006C26A0">
              <w:rPr>
                <w:sz w:val="16"/>
                <w:szCs w:val="16"/>
              </w:rPr>
              <w:t>, N = 218</w:t>
            </w:r>
          </w:p>
        </w:tc>
        <w:tc>
          <w:tcPr>
            <w:tcW w:w="0" w:type="auto"/>
          </w:tcPr>
          <w:p w14:paraId="48339B5C" w14:textId="77777777" w:rsidR="007D1D8B" w:rsidRPr="006C26A0" w:rsidRDefault="007D1D8B" w:rsidP="00C54708">
            <w:pPr>
              <w:pStyle w:val="Compact"/>
              <w:spacing w:before="0"/>
              <w:jc w:val="center"/>
              <w:rPr>
                <w:sz w:val="16"/>
                <w:szCs w:val="16"/>
              </w:rPr>
            </w:pPr>
            <w:r w:rsidRPr="006C26A0">
              <w:rPr>
                <w:b/>
                <w:bCs/>
                <w:sz w:val="16"/>
                <w:szCs w:val="16"/>
              </w:rPr>
              <w:t>Male</w:t>
            </w:r>
            <w:r w:rsidRPr="006C26A0">
              <w:rPr>
                <w:sz w:val="16"/>
                <w:szCs w:val="16"/>
              </w:rPr>
              <w:t>, N = 83</w:t>
            </w:r>
          </w:p>
        </w:tc>
      </w:tr>
      <w:tr w:rsidR="007D1D8B" w:rsidRPr="006C26A0" w14:paraId="64D7C7CB" w14:textId="77777777" w:rsidTr="00C54708">
        <w:tc>
          <w:tcPr>
            <w:tcW w:w="0" w:type="auto"/>
          </w:tcPr>
          <w:p w14:paraId="57991E1F" w14:textId="77777777" w:rsidR="007D1D8B" w:rsidRPr="006C26A0" w:rsidRDefault="007D1D8B" w:rsidP="00C54708">
            <w:pPr>
              <w:pStyle w:val="Compact"/>
              <w:spacing w:before="0"/>
              <w:rPr>
                <w:sz w:val="16"/>
                <w:szCs w:val="16"/>
              </w:rPr>
            </w:pPr>
            <w:r w:rsidRPr="006C26A0">
              <w:rPr>
                <w:sz w:val="16"/>
                <w:szCs w:val="16"/>
              </w:rPr>
              <w:t>Age</w:t>
            </w:r>
          </w:p>
        </w:tc>
        <w:tc>
          <w:tcPr>
            <w:tcW w:w="0" w:type="auto"/>
          </w:tcPr>
          <w:p w14:paraId="282575E3" w14:textId="77777777" w:rsidR="007D1D8B" w:rsidRPr="006C26A0" w:rsidRDefault="007D1D8B" w:rsidP="00C54708">
            <w:pPr>
              <w:pStyle w:val="Compact"/>
              <w:spacing w:before="0"/>
              <w:jc w:val="center"/>
              <w:rPr>
                <w:sz w:val="16"/>
                <w:szCs w:val="16"/>
              </w:rPr>
            </w:pPr>
            <w:r w:rsidRPr="006C26A0">
              <w:rPr>
                <w:sz w:val="16"/>
                <w:szCs w:val="16"/>
              </w:rPr>
              <w:t>27 (8)</w:t>
            </w:r>
          </w:p>
        </w:tc>
        <w:tc>
          <w:tcPr>
            <w:tcW w:w="0" w:type="auto"/>
          </w:tcPr>
          <w:p w14:paraId="40284B26" w14:textId="77777777" w:rsidR="007D1D8B" w:rsidRPr="006C26A0" w:rsidRDefault="007D1D8B" w:rsidP="00C54708">
            <w:pPr>
              <w:pStyle w:val="Compact"/>
              <w:spacing w:before="0"/>
              <w:jc w:val="center"/>
              <w:rPr>
                <w:sz w:val="16"/>
                <w:szCs w:val="16"/>
              </w:rPr>
            </w:pPr>
            <w:r w:rsidRPr="006C26A0">
              <w:rPr>
                <w:sz w:val="16"/>
                <w:szCs w:val="16"/>
              </w:rPr>
              <w:t>30 (12)</w:t>
            </w:r>
          </w:p>
        </w:tc>
      </w:tr>
      <w:tr w:rsidR="007D1D8B" w:rsidRPr="006C26A0" w14:paraId="6A492A61" w14:textId="77777777" w:rsidTr="00C54708">
        <w:tc>
          <w:tcPr>
            <w:tcW w:w="0" w:type="auto"/>
          </w:tcPr>
          <w:p w14:paraId="4518B287" w14:textId="77777777" w:rsidR="007D1D8B" w:rsidRPr="006C26A0" w:rsidRDefault="007D1D8B" w:rsidP="00C54708">
            <w:pPr>
              <w:pStyle w:val="Compact"/>
              <w:spacing w:before="0"/>
              <w:rPr>
                <w:sz w:val="16"/>
                <w:szCs w:val="16"/>
              </w:rPr>
            </w:pPr>
            <w:r w:rsidRPr="006C26A0">
              <w:rPr>
                <w:sz w:val="16"/>
                <w:szCs w:val="16"/>
              </w:rPr>
              <w:t>Religion</w:t>
            </w:r>
          </w:p>
        </w:tc>
        <w:tc>
          <w:tcPr>
            <w:tcW w:w="0" w:type="auto"/>
          </w:tcPr>
          <w:p w14:paraId="5F85C194" w14:textId="77777777" w:rsidR="007D1D8B" w:rsidRPr="006C26A0" w:rsidRDefault="007D1D8B" w:rsidP="00C54708">
            <w:pPr>
              <w:pStyle w:val="Compact"/>
              <w:spacing w:before="0"/>
              <w:jc w:val="center"/>
              <w:rPr>
                <w:sz w:val="16"/>
                <w:szCs w:val="16"/>
              </w:rPr>
            </w:pPr>
          </w:p>
        </w:tc>
        <w:tc>
          <w:tcPr>
            <w:tcW w:w="0" w:type="auto"/>
          </w:tcPr>
          <w:p w14:paraId="2960311F" w14:textId="77777777" w:rsidR="007D1D8B" w:rsidRPr="006C26A0" w:rsidRDefault="007D1D8B" w:rsidP="00C54708">
            <w:pPr>
              <w:pStyle w:val="Compact"/>
              <w:spacing w:before="0"/>
              <w:jc w:val="center"/>
              <w:rPr>
                <w:sz w:val="16"/>
                <w:szCs w:val="16"/>
              </w:rPr>
            </w:pPr>
          </w:p>
        </w:tc>
      </w:tr>
      <w:tr w:rsidR="007D1D8B" w:rsidRPr="006C26A0" w14:paraId="3D4F51E0" w14:textId="77777777" w:rsidTr="00C54708">
        <w:tc>
          <w:tcPr>
            <w:tcW w:w="0" w:type="auto"/>
          </w:tcPr>
          <w:p w14:paraId="13EBCD51" w14:textId="77777777" w:rsidR="007D1D8B" w:rsidRPr="006C26A0" w:rsidRDefault="007D1D8B" w:rsidP="00C54708">
            <w:pPr>
              <w:pStyle w:val="Compact"/>
              <w:spacing w:before="0"/>
              <w:ind w:left="284"/>
              <w:rPr>
                <w:sz w:val="16"/>
                <w:szCs w:val="16"/>
              </w:rPr>
            </w:pPr>
            <w:r w:rsidRPr="006C26A0">
              <w:rPr>
                <w:sz w:val="16"/>
                <w:szCs w:val="16"/>
              </w:rPr>
              <w:t>Atheist</w:t>
            </w:r>
          </w:p>
        </w:tc>
        <w:tc>
          <w:tcPr>
            <w:tcW w:w="0" w:type="auto"/>
          </w:tcPr>
          <w:p w14:paraId="58305C7D" w14:textId="77777777" w:rsidR="007D1D8B" w:rsidRPr="006C26A0" w:rsidRDefault="007D1D8B" w:rsidP="00C54708">
            <w:pPr>
              <w:pStyle w:val="Compact"/>
              <w:spacing w:before="0"/>
              <w:jc w:val="center"/>
              <w:rPr>
                <w:sz w:val="16"/>
                <w:szCs w:val="16"/>
              </w:rPr>
            </w:pPr>
            <w:r w:rsidRPr="006C26A0">
              <w:rPr>
                <w:sz w:val="16"/>
                <w:szCs w:val="16"/>
              </w:rPr>
              <w:t>23 (11%)</w:t>
            </w:r>
          </w:p>
        </w:tc>
        <w:tc>
          <w:tcPr>
            <w:tcW w:w="0" w:type="auto"/>
          </w:tcPr>
          <w:p w14:paraId="52590CDD" w14:textId="77777777" w:rsidR="007D1D8B" w:rsidRPr="006C26A0" w:rsidRDefault="007D1D8B" w:rsidP="00C54708">
            <w:pPr>
              <w:pStyle w:val="Compact"/>
              <w:spacing w:before="0"/>
              <w:jc w:val="center"/>
              <w:rPr>
                <w:sz w:val="16"/>
                <w:szCs w:val="16"/>
              </w:rPr>
            </w:pPr>
            <w:r w:rsidRPr="006C26A0">
              <w:rPr>
                <w:sz w:val="16"/>
                <w:szCs w:val="16"/>
              </w:rPr>
              <w:t>7 (8.4%)</w:t>
            </w:r>
          </w:p>
        </w:tc>
      </w:tr>
      <w:tr w:rsidR="007D1D8B" w:rsidRPr="006C26A0" w14:paraId="66179FC1" w14:textId="77777777" w:rsidTr="00C54708">
        <w:tc>
          <w:tcPr>
            <w:tcW w:w="0" w:type="auto"/>
          </w:tcPr>
          <w:p w14:paraId="2704E52E" w14:textId="77777777" w:rsidR="007D1D8B" w:rsidRPr="006C26A0" w:rsidRDefault="007D1D8B" w:rsidP="00C54708">
            <w:pPr>
              <w:pStyle w:val="Compact"/>
              <w:spacing w:before="0"/>
              <w:ind w:left="284"/>
              <w:rPr>
                <w:sz w:val="16"/>
                <w:szCs w:val="16"/>
              </w:rPr>
            </w:pPr>
            <w:r w:rsidRPr="006C26A0">
              <w:rPr>
                <w:sz w:val="16"/>
                <w:szCs w:val="16"/>
              </w:rPr>
              <w:t>Buddhist</w:t>
            </w:r>
          </w:p>
        </w:tc>
        <w:tc>
          <w:tcPr>
            <w:tcW w:w="0" w:type="auto"/>
          </w:tcPr>
          <w:p w14:paraId="01D8D148" w14:textId="77777777" w:rsidR="007D1D8B" w:rsidRPr="006C26A0" w:rsidRDefault="007D1D8B" w:rsidP="00C54708">
            <w:pPr>
              <w:pStyle w:val="Compact"/>
              <w:spacing w:before="0"/>
              <w:jc w:val="center"/>
              <w:rPr>
                <w:sz w:val="16"/>
                <w:szCs w:val="16"/>
              </w:rPr>
            </w:pPr>
            <w:r w:rsidRPr="006C26A0">
              <w:rPr>
                <w:sz w:val="16"/>
                <w:szCs w:val="16"/>
              </w:rPr>
              <w:t>99 (45%)</w:t>
            </w:r>
          </w:p>
        </w:tc>
        <w:tc>
          <w:tcPr>
            <w:tcW w:w="0" w:type="auto"/>
          </w:tcPr>
          <w:p w14:paraId="75E17A24" w14:textId="77777777" w:rsidR="007D1D8B" w:rsidRPr="006C26A0" w:rsidRDefault="007D1D8B" w:rsidP="00C54708">
            <w:pPr>
              <w:pStyle w:val="Compact"/>
              <w:spacing w:before="0"/>
              <w:jc w:val="center"/>
              <w:rPr>
                <w:sz w:val="16"/>
                <w:szCs w:val="16"/>
              </w:rPr>
            </w:pPr>
            <w:r w:rsidRPr="006C26A0">
              <w:rPr>
                <w:sz w:val="16"/>
                <w:szCs w:val="16"/>
              </w:rPr>
              <w:t>35 (42%)</w:t>
            </w:r>
          </w:p>
        </w:tc>
      </w:tr>
      <w:tr w:rsidR="007D1D8B" w:rsidRPr="006C26A0" w14:paraId="24AAECDE" w14:textId="77777777" w:rsidTr="00C54708">
        <w:tc>
          <w:tcPr>
            <w:tcW w:w="0" w:type="auto"/>
          </w:tcPr>
          <w:p w14:paraId="33589671" w14:textId="77777777" w:rsidR="007D1D8B" w:rsidRPr="006C26A0" w:rsidRDefault="007D1D8B" w:rsidP="00C54708">
            <w:pPr>
              <w:pStyle w:val="Compact"/>
              <w:spacing w:before="0"/>
              <w:ind w:left="284"/>
              <w:rPr>
                <w:sz w:val="16"/>
                <w:szCs w:val="16"/>
              </w:rPr>
            </w:pPr>
            <w:r w:rsidRPr="006C26A0">
              <w:rPr>
                <w:sz w:val="16"/>
                <w:szCs w:val="16"/>
              </w:rPr>
              <w:t>Christian</w:t>
            </w:r>
          </w:p>
        </w:tc>
        <w:tc>
          <w:tcPr>
            <w:tcW w:w="0" w:type="auto"/>
          </w:tcPr>
          <w:p w14:paraId="68903308" w14:textId="77777777" w:rsidR="007D1D8B" w:rsidRPr="006C26A0" w:rsidRDefault="007D1D8B" w:rsidP="00C54708">
            <w:pPr>
              <w:pStyle w:val="Compact"/>
              <w:spacing w:before="0"/>
              <w:jc w:val="center"/>
              <w:rPr>
                <w:sz w:val="16"/>
                <w:szCs w:val="16"/>
              </w:rPr>
            </w:pPr>
            <w:r w:rsidRPr="006C26A0">
              <w:rPr>
                <w:sz w:val="16"/>
                <w:szCs w:val="16"/>
              </w:rPr>
              <w:t>36 (17%)</w:t>
            </w:r>
          </w:p>
        </w:tc>
        <w:tc>
          <w:tcPr>
            <w:tcW w:w="0" w:type="auto"/>
          </w:tcPr>
          <w:p w14:paraId="7F02ACC5"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377C4B95" w14:textId="77777777" w:rsidTr="00C54708">
        <w:tc>
          <w:tcPr>
            <w:tcW w:w="0" w:type="auto"/>
          </w:tcPr>
          <w:p w14:paraId="4C4DB852" w14:textId="77777777" w:rsidR="007D1D8B" w:rsidRPr="006C26A0" w:rsidRDefault="007D1D8B" w:rsidP="00C54708">
            <w:pPr>
              <w:pStyle w:val="Compact"/>
              <w:spacing w:before="0"/>
              <w:ind w:left="284"/>
              <w:rPr>
                <w:sz w:val="16"/>
                <w:szCs w:val="16"/>
              </w:rPr>
            </w:pPr>
            <w:r w:rsidRPr="006C26A0">
              <w:rPr>
                <w:sz w:val="16"/>
                <w:szCs w:val="16"/>
              </w:rPr>
              <w:t>Hindu</w:t>
            </w:r>
          </w:p>
        </w:tc>
        <w:tc>
          <w:tcPr>
            <w:tcW w:w="0" w:type="auto"/>
          </w:tcPr>
          <w:p w14:paraId="5CA4FA0E" w14:textId="77777777" w:rsidR="007D1D8B" w:rsidRPr="006C26A0" w:rsidRDefault="007D1D8B" w:rsidP="00C54708">
            <w:pPr>
              <w:pStyle w:val="Compact"/>
              <w:spacing w:before="0"/>
              <w:jc w:val="center"/>
              <w:rPr>
                <w:sz w:val="16"/>
                <w:szCs w:val="16"/>
              </w:rPr>
            </w:pPr>
            <w:r w:rsidRPr="006C26A0">
              <w:rPr>
                <w:sz w:val="16"/>
                <w:szCs w:val="16"/>
              </w:rPr>
              <w:t>21 (9.6%)</w:t>
            </w:r>
          </w:p>
        </w:tc>
        <w:tc>
          <w:tcPr>
            <w:tcW w:w="0" w:type="auto"/>
          </w:tcPr>
          <w:p w14:paraId="4019C3E0" w14:textId="77777777" w:rsidR="007D1D8B" w:rsidRPr="006C26A0" w:rsidRDefault="007D1D8B" w:rsidP="00C54708">
            <w:pPr>
              <w:pStyle w:val="Compact"/>
              <w:spacing w:before="0"/>
              <w:jc w:val="center"/>
              <w:rPr>
                <w:sz w:val="16"/>
                <w:szCs w:val="16"/>
              </w:rPr>
            </w:pPr>
            <w:r w:rsidRPr="006C26A0">
              <w:rPr>
                <w:sz w:val="16"/>
                <w:szCs w:val="16"/>
              </w:rPr>
              <w:t>11 (13%)</w:t>
            </w:r>
          </w:p>
        </w:tc>
      </w:tr>
      <w:tr w:rsidR="007D1D8B" w:rsidRPr="006C26A0" w14:paraId="3253A7CD" w14:textId="77777777" w:rsidTr="00C54708">
        <w:tc>
          <w:tcPr>
            <w:tcW w:w="0" w:type="auto"/>
          </w:tcPr>
          <w:p w14:paraId="366C597D" w14:textId="77777777" w:rsidR="007D1D8B" w:rsidRPr="006C26A0" w:rsidRDefault="007D1D8B" w:rsidP="00C54708">
            <w:pPr>
              <w:pStyle w:val="Compact"/>
              <w:spacing w:before="0"/>
              <w:ind w:left="284"/>
              <w:rPr>
                <w:sz w:val="16"/>
                <w:szCs w:val="16"/>
              </w:rPr>
            </w:pPr>
            <w:r w:rsidRPr="006C26A0">
              <w:rPr>
                <w:sz w:val="16"/>
                <w:szCs w:val="16"/>
              </w:rPr>
              <w:t>Muslim</w:t>
            </w:r>
          </w:p>
        </w:tc>
        <w:tc>
          <w:tcPr>
            <w:tcW w:w="0" w:type="auto"/>
          </w:tcPr>
          <w:p w14:paraId="75B1D963" w14:textId="77777777" w:rsidR="007D1D8B" w:rsidRPr="006C26A0" w:rsidRDefault="007D1D8B" w:rsidP="00C54708">
            <w:pPr>
              <w:pStyle w:val="Compact"/>
              <w:spacing w:before="0"/>
              <w:jc w:val="center"/>
              <w:rPr>
                <w:sz w:val="16"/>
                <w:szCs w:val="16"/>
              </w:rPr>
            </w:pPr>
            <w:r w:rsidRPr="006C26A0">
              <w:rPr>
                <w:sz w:val="16"/>
                <w:szCs w:val="16"/>
              </w:rPr>
              <w:t>39 (18%)</w:t>
            </w:r>
          </w:p>
        </w:tc>
        <w:tc>
          <w:tcPr>
            <w:tcW w:w="0" w:type="auto"/>
          </w:tcPr>
          <w:p w14:paraId="42EDA805" w14:textId="77777777" w:rsidR="007D1D8B" w:rsidRPr="006C26A0" w:rsidRDefault="007D1D8B" w:rsidP="00C54708">
            <w:pPr>
              <w:pStyle w:val="Compact"/>
              <w:spacing w:before="0"/>
              <w:jc w:val="center"/>
              <w:rPr>
                <w:sz w:val="16"/>
                <w:szCs w:val="16"/>
              </w:rPr>
            </w:pPr>
            <w:r w:rsidRPr="006C26A0">
              <w:rPr>
                <w:sz w:val="16"/>
                <w:szCs w:val="16"/>
              </w:rPr>
              <w:t>17 (20%)</w:t>
            </w:r>
          </w:p>
        </w:tc>
      </w:tr>
      <w:tr w:rsidR="007D1D8B" w:rsidRPr="006C26A0" w14:paraId="452ADD1D" w14:textId="77777777" w:rsidTr="00C54708">
        <w:tc>
          <w:tcPr>
            <w:tcW w:w="0" w:type="auto"/>
          </w:tcPr>
          <w:p w14:paraId="4E593119" w14:textId="77777777" w:rsidR="007D1D8B" w:rsidRPr="006C26A0" w:rsidRDefault="007D1D8B" w:rsidP="00C54708">
            <w:pPr>
              <w:pStyle w:val="Compact"/>
              <w:spacing w:before="0"/>
              <w:rPr>
                <w:sz w:val="16"/>
                <w:szCs w:val="16"/>
              </w:rPr>
            </w:pPr>
            <w:r w:rsidRPr="006C26A0">
              <w:rPr>
                <w:sz w:val="16"/>
                <w:szCs w:val="16"/>
              </w:rPr>
              <w:t>Ethnicity</w:t>
            </w:r>
          </w:p>
        </w:tc>
        <w:tc>
          <w:tcPr>
            <w:tcW w:w="0" w:type="auto"/>
          </w:tcPr>
          <w:p w14:paraId="4EBD6CD0" w14:textId="77777777" w:rsidR="007D1D8B" w:rsidRPr="006C26A0" w:rsidRDefault="007D1D8B" w:rsidP="00C54708">
            <w:pPr>
              <w:pStyle w:val="Compact"/>
              <w:spacing w:before="0"/>
              <w:jc w:val="center"/>
              <w:rPr>
                <w:sz w:val="16"/>
                <w:szCs w:val="16"/>
              </w:rPr>
            </w:pPr>
          </w:p>
        </w:tc>
        <w:tc>
          <w:tcPr>
            <w:tcW w:w="0" w:type="auto"/>
          </w:tcPr>
          <w:p w14:paraId="54045482" w14:textId="77777777" w:rsidR="007D1D8B" w:rsidRPr="006C26A0" w:rsidRDefault="007D1D8B" w:rsidP="00C54708">
            <w:pPr>
              <w:pStyle w:val="Compact"/>
              <w:spacing w:before="0"/>
              <w:jc w:val="center"/>
              <w:rPr>
                <w:sz w:val="16"/>
                <w:szCs w:val="16"/>
              </w:rPr>
            </w:pPr>
          </w:p>
        </w:tc>
      </w:tr>
      <w:tr w:rsidR="007D1D8B" w:rsidRPr="006C26A0" w14:paraId="7E32CA80" w14:textId="77777777" w:rsidTr="00C54708">
        <w:tc>
          <w:tcPr>
            <w:tcW w:w="0" w:type="auto"/>
          </w:tcPr>
          <w:p w14:paraId="18716BDE" w14:textId="77777777" w:rsidR="007D1D8B" w:rsidRPr="006C26A0" w:rsidRDefault="007D1D8B" w:rsidP="00C54708">
            <w:pPr>
              <w:pStyle w:val="Compact"/>
              <w:spacing w:before="0"/>
              <w:ind w:left="284"/>
              <w:rPr>
                <w:sz w:val="16"/>
                <w:szCs w:val="16"/>
              </w:rPr>
            </w:pPr>
            <w:r w:rsidRPr="006C26A0">
              <w:rPr>
                <w:sz w:val="16"/>
                <w:szCs w:val="16"/>
              </w:rPr>
              <w:t>Malaysian Chinese</w:t>
            </w:r>
          </w:p>
        </w:tc>
        <w:tc>
          <w:tcPr>
            <w:tcW w:w="0" w:type="auto"/>
          </w:tcPr>
          <w:p w14:paraId="5243DE51" w14:textId="77777777" w:rsidR="007D1D8B" w:rsidRPr="006C26A0" w:rsidRDefault="007D1D8B" w:rsidP="00C54708">
            <w:pPr>
              <w:pStyle w:val="Compact"/>
              <w:spacing w:before="0"/>
              <w:jc w:val="center"/>
              <w:rPr>
                <w:sz w:val="16"/>
                <w:szCs w:val="16"/>
              </w:rPr>
            </w:pPr>
            <w:r w:rsidRPr="006C26A0">
              <w:rPr>
                <w:sz w:val="16"/>
                <w:szCs w:val="16"/>
              </w:rPr>
              <w:t>138 (63%)</w:t>
            </w:r>
          </w:p>
        </w:tc>
        <w:tc>
          <w:tcPr>
            <w:tcW w:w="0" w:type="auto"/>
          </w:tcPr>
          <w:p w14:paraId="10B4ABE3" w14:textId="77777777" w:rsidR="007D1D8B" w:rsidRPr="006C26A0" w:rsidRDefault="007D1D8B" w:rsidP="00C54708">
            <w:pPr>
              <w:pStyle w:val="Compact"/>
              <w:spacing w:before="0"/>
              <w:jc w:val="center"/>
              <w:rPr>
                <w:sz w:val="16"/>
                <w:szCs w:val="16"/>
              </w:rPr>
            </w:pPr>
            <w:r w:rsidRPr="006C26A0">
              <w:rPr>
                <w:sz w:val="16"/>
                <w:szCs w:val="16"/>
              </w:rPr>
              <w:t>46 (55%)</w:t>
            </w:r>
          </w:p>
        </w:tc>
      </w:tr>
      <w:tr w:rsidR="007D1D8B" w:rsidRPr="006C26A0" w14:paraId="3EA7F912" w14:textId="77777777" w:rsidTr="00C54708">
        <w:tc>
          <w:tcPr>
            <w:tcW w:w="0" w:type="auto"/>
          </w:tcPr>
          <w:p w14:paraId="7D8F82B0" w14:textId="77777777" w:rsidR="007D1D8B" w:rsidRPr="006C26A0" w:rsidRDefault="007D1D8B" w:rsidP="00C54708">
            <w:pPr>
              <w:pStyle w:val="Compact"/>
              <w:spacing w:before="0"/>
              <w:ind w:left="284"/>
              <w:rPr>
                <w:sz w:val="16"/>
                <w:szCs w:val="16"/>
              </w:rPr>
            </w:pPr>
            <w:r w:rsidRPr="006C26A0">
              <w:rPr>
                <w:sz w:val="16"/>
                <w:szCs w:val="16"/>
              </w:rPr>
              <w:t>Malaysian Indian</w:t>
            </w:r>
          </w:p>
        </w:tc>
        <w:tc>
          <w:tcPr>
            <w:tcW w:w="0" w:type="auto"/>
          </w:tcPr>
          <w:p w14:paraId="05959340" w14:textId="77777777" w:rsidR="007D1D8B" w:rsidRPr="006C26A0" w:rsidRDefault="007D1D8B" w:rsidP="00C54708">
            <w:pPr>
              <w:pStyle w:val="Compact"/>
              <w:spacing w:before="0"/>
              <w:jc w:val="center"/>
              <w:rPr>
                <w:sz w:val="16"/>
                <w:szCs w:val="16"/>
              </w:rPr>
            </w:pPr>
            <w:r w:rsidRPr="006C26A0">
              <w:rPr>
                <w:sz w:val="16"/>
                <w:szCs w:val="16"/>
              </w:rPr>
              <w:t>19 (8.7%)</w:t>
            </w:r>
          </w:p>
        </w:tc>
        <w:tc>
          <w:tcPr>
            <w:tcW w:w="0" w:type="auto"/>
          </w:tcPr>
          <w:p w14:paraId="563EB4B9"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16518A76" w14:textId="77777777" w:rsidTr="00C54708">
        <w:tc>
          <w:tcPr>
            <w:tcW w:w="0" w:type="auto"/>
          </w:tcPr>
          <w:p w14:paraId="4D0AF58A" w14:textId="77777777" w:rsidR="007D1D8B" w:rsidRPr="006C26A0" w:rsidRDefault="007D1D8B" w:rsidP="00C54708">
            <w:pPr>
              <w:pStyle w:val="Compact"/>
              <w:spacing w:before="0"/>
              <w:ind w:left="284"/>
              <w:rPr>
                <w:sz w:val="16"/>
                <w:szCs w:val="16"/>
              </w:rPr>
            </w:pPr>
            <w:r w:rsidRPr="006C26A0">
              <w:rPr>
                <w:sz w:val="16"/>
                <w:szCs w:val="16"/>
              </w:rPr>
              <w:t>Malaysian Malay</w:t>
            </w:r>
          </w:p>
        </w:tc>
        <w:tc>
          <w:tcPr>
            <w:tcW w:w="0" w:type="auto"/>
          </w:tcPr>
          <w:p w14:paraId="387A8C58" w14:textId="77777777" w:rsidR="007D1D8B" w:rsidRPr="006C26A0" w:rsidRDefault="007D1D8B" w:rsidP="00C54708">
            <w:pPr>
              <w:pStyle w:val="Compact"/>
              <w:spacing w:before="0"/>
              <w:jc w:val="center"/>
              <w:rPr>
                <w:sz w:val="16"/>
                <w:szCs w:val="16"/>
              </w:rPr>
            </w:pPr>
            <w:r w:rsidRPr="006C26A0">
              <w:rPr>
                <w:sz w:val="16"/>
                <w:szCs w:val="16"/>
              </w:rPr>
              <w:t>26 (12%)</w:t>
            </w:r>
          </w:p>
        </w:tc>
        <w:tc>
          <w:tcPr>
            <w:tcW w:w="0" w:type="auto"/>
          </w:tcPr>
          <w:p w14:paraId="5066E44F" w14:textId="77777777" w:rsidR="007D1D8B" w:rsidRPr="006C26A0" w:rsidRDefault="007D1D8B" w:rsidP="00C54708">
            <w:pPr>
              <w:pStyle w:val="Compact"/>
              <w:spacing w:before="0"/>
              <w:jc w:val="center"/>
              <w:rPr>
                <w:sz w:val="16"/>
                <w:szCs w:val="16"/>
              </w:rPr>
            </w:pPr>
            <w:r w:rsidRPr="006C26A0">
              <w:rPr>
                <w:sz w:val="16"/>
                <w:szCs w:val="16"/>
              </w:rPr>
              <w:t>7 (8.4%)</w:t>
            </w:r>
          </w:p>
        </w:tc>
      </w:tr>
      <w:tr w:rsidR="007D1D8B" w:rsidRPr="006C26A0" w14:paraId="77177F82" w14:textId="77777777" w:rsidTr="00C54708">
        <w:tc>
          <w:tcPr>
            <w:tcW w:w="0" w:type="auto"/>
          </w:tcPr>
          <w:p w14:paraId="51398996" w14:textId="77777777" w:rsidR="007D1D8B" w:rsidRPr="006C26A0" w:rsidRDefault="007D1D8B" w:rsidP="00C54708">
            <w:pPr>
              <w:pStyle w:val="Compact"/>
              <w:spacing w:before="0"/>
              <w:ind w:left="567" w:hanging="284"/>
              <w:rPr>
                <w:sz w:val="16"/>
                <w:szCs w:val="16"/>
              </w:rPr>
            </w:pPr>
            <w:r w:rsidRPr="006C26A0">
              <w:rPr>
                <w:sz w:val="16"/>
                <w:szCs w:val="16"/>
              </w:rPr>
              <w:t>Others</w:t>
            </w:r>
          </w:p>
        </w:tc>
        <w:tc>
          <w:tcPr>
            <w:tcW w:w="0" w:type="auto"/>
          </w:tcPr>
          <w:p w14:paraId="27602C97" w14:textId="77777777" w:rsidR="007D1D8B" w:rsidRPr="006C26A0" w:rsidRDefault="007D1D8B" w:rsidP="00C54708">
            <w:pPr>
              <w:pStyle w:val="Compact"/>
              <w:spacing w:before="0"/>
              <w:jc w:val="center"/>
              <w:rPr>
                <w:sz w:val="16"/>
                <w:szCs w:val="16"/>
              </w:rPr>
            </w:pPr>
            <w:r w:rsidRPr="006C26A0">
              <w:rPr>
                <w:sz w:val="16"/>
                <w:szCs w:val="16"/>
              </w:rPr>
              <w:t>35 (16%)</w:t>
            </w:r>
          </w:p>
        </w:tc>
        <w:tc>
          <w:tcPr>
            <w:tcW w:w="0" w:type="auto"/>
          </w:tcPr>
          <w:p w14:paraId="2F9B6251" w14:textId="77777777" w:rsidR="007D1D8B" w:rsidRPr="006C26A0" w:rsidRDefault="007D1D8B" w:rsidP="00C54708">
            <w:pPr>
              <w:pStyle w:val="Compact"/>
              <w:spacing w:before="0"/>
              <w:jc w:val="center"/>
              <w:rPr>
                <w:sz w:val="16"/>
                <w:szCs w:val="16"/>
              </w:rPr>
            </w:pPr>
            <w:r w:rsidRPr="006C26A0">
              <w:rPr>
                <w:sz w:val="16"/>
                <w:szCs w:val="16"/>
              </w:rPr>
              <w:t>17 (20%)</w:t>
            </w:r>
          </w:p>
        </w:tc>
      </w:tr>
      <w:tr w:rsidR="007D1D8B" w:rsidRPr="006C26A0" w14:paraId="7C0EE321" w14:textId="77777777" w:rsidTr="00C54708">
        <w:tc>
          <w:tcPr>
            <w:tcW w:w="0" w:type="auto"/>
          </w:tcPr>
          <w:p w14:paraId="5B83A65F" w14:textId="77777777" w:rsidR="007D1D8B" w:rsidRPr="006C26A0" w:rsidRDefault="007D1D8B" w:rsidP="00C54708">
            <w:pPr>
              <w:pStyle w:val="Compact"/>
              <w:spacing w:before="0"/>
              <w:rPr>
                <w:sz w:val="16"/>
                <w:szCs w:val="16"/>
              </w:rPr>
            </w:pPr>
            <w:r w:rsidRPr="006C26A0">
              <w:rPr>
                <w:sz w:val="16"/>
                <w:szCs w:val="16"/>
              </w:rPr>
              <w:t>Marital Status</w:t>
            </w:r>
          </w:p>
        </w:tc>
        <w:tc>
          <w:tcPr>
            <w:tcW w:w="0" w:type="auto"/>
          </w:tcPr>
          <w:p w14:paraId="649265FF" w14:textId="77777777" w:rsidR="007D1D8B" w:rsidRPr="006C26A0" w:rsidRDefault="007D1D8B" w:rsidP="00C54708">
            <w:pPr>
              <w:pStyle w:val="Compact"/>
              <w:spacing w:before="0"/>
              <w:jc w:val="center"/>
              <w:rPr>
                <w:sz w:val="16"/>
                <w:szCs w:val="16"/>
              </w:rPr>
            </w:pPr>
          </w:p>
        </w:tc>
        <w:tc>
          <w:tcPr>
            <w:tcW w:w="0" w:type="auto"/>
          </w:tcPr>
          <w:p w14:paraId="5F5FDF85" w14:textId="77777777" w:rsidR="007D1D8B" w:rsidRPr="006C26A0" w:rsidRDefault="007D1D8B" w:rsidP="00C54708">
            <w:pPr>
              <w:pStyle w:val="Compact"/>
              <w:spacing w:before="0"/>
              <w:jc w:val="center"/>
              <w:rPr>
                <w:sz w:val="16"/>
                <w:szCs w:val="16"/>
              </w:rPr>
            </w:pPr>
          </w:p>
        </w:tc>
      </w:tr>
      <w:tr w:rsidR="007D1D8B" w:rsidRPr="006C26A0" w14:paraId="3ABF4C37" w14:textId="77777777" w:rsidTr="00C54708">
        <w:tc>
          <w:tcPr>
            <w:tcW w:w="0" w:type="auto"/>
          </w:tcPr>
          <w:p w14:paraId="622C65D1" w14:textId="77777777" w:rsidR="007D1D8B" w:rsidRPr="006C26A0" w:rsidRDefault="007D1D8B" w:rsidP="00C54708">
            <w:pPr>
              <w:pStyle w:val="Compact"/>
              <w:spacing w:before="0"/>
              <w:ind w:left="426"/>
              <w:rPr>
                <w:sz w:val="16"/>
                <w:szCs w:val="16"/>
              </w:rPr>
            </w:pPr>
            <w:r w:rsidRPr="006C26A0">
              <w:rPr>
                <w:sz w:val="16"/>
                <w:szCs w:val="16"/>
              </w:rPr>
              <w:t>Single</w:t>
            </w:r>
          </w:p>
        </w:tc>
        <w:tc>
          <w:tcPr>
            <w:tcW w:w="0" w:type="auto"/>
          </w:tcPr>
          <w:p w14:paraId="5C4AF471" w14:textId="77777777" w:rsidR="007D1D8B" w:rsidRPr="006C26A0" w:rsidRDefault="007D1D8B" w:rsidP="00C54708">
            <w:pPr>
              <w:pStyle w:val="Compact"/>
              <w:spacing w:before="0"/>
              <w:ind w:left="-19"/>
              <w:jc w:val="center"/>
              <w:rPr>
                <w:sz w:val="16"/>
                <w:szCs w:val="16"/>
              </w:rPr>
            </w:pPr>
            <w:r w:rsidRPr="006C26A0">
              <w:rPr>
                <w:sz w:val="16"/>
                <w:szCs w:val="16"/>
              </w:rPr>
              <w:t>180 (83%)</w:t>
            </w:r>
          </w:p>
        </w:tc>
        <w:tc>
          <w:tcPr>
            <w:tcW w:w="0" w:type="auto"/>
          </w:tcPr>
          <w:p w14:paraId="42907402" w14:textId="77777777" w:rsidR="007D1D8B" w:rsidRPr="006C26A0" w:rsidRDefault="007D1D8B" w:rsidP="00C54708">
            <w:pPr>
              <w:pStyle w:val="Compact"/>
              <w:spacing w:before="0"/>
              <w:ind w:left="-19"/>
              <w:jc w:val="center"/>
              <w:rPr>
                <w:sz w:val="16"/>
                <w:szCs w:val="16"/>
              </w:rPr>
            </w:pPr>
            <w:r w:rsidRPr="006C26A0">
              <w:rPr>
                <w:sz w:val="16"/>
                <w:szCs w:val="16"/>
              </w:rPr>
              <w:t>56 (67%)</w:t>
            </w:r>
          </w:p>
        </w:tc>
      </w:tr>
      <w:tr w:rsidR="007D1D8B" w:rsidRPr="006C26A0" w14:paraId="51F30832" w14:textId="77777777" w:rsidTr="00C54708">
        <w:tc>
          <w:tcPr>
            <w:tcW w:w="0" w:type="auto"/>
          </w:tcPr>
          <w:p w14:paraId="57DBAB80" w14:textId="77777777" w:rsidR="007D1D8B" w:rsidRPr="006C26A0" w:rsidRDefault="007D1D8B" w:rsidP="00C54708">
            <w:pPr>
              <w:pStyle w:val="Compact"/>
              <w:spacing w:before="0"/>
              <w:ind w:left="426"/>
              <w:rPr>
                <w:sz w:val="16"/>
                <w:szCs w:val="16"/>
              </w:rPr>
            </w:pPr>
            <w:r w:rsidRPr="006C26A0">
              <w:rPr>
                <w:sz w:val="16"/>
                <w:szCs w:val="16"/>
              </w:rPr>
              <w:t>Married</w:t>
            </w:r>
          </w:p>
        </w:tc>
        <w:tc>
          <w:tcPr>
            <w:tcW w:w="0" w:type="auto"/>
          </w:tcPr>
          <w:p w14:paraId="214F3F51" w14:textId="77777777" w:rsidR="007D1D8B" w:rsidRPr="006C26A0" w:rsidRDefault="007D1D8B" w:rsidP="00C54708">
            <w:pPr>
              <w:pStyle w:val="Compact"/>
              <w:spacing w:before="0"/>
              <w:ind w:left="-19"/>
              <w:jc w:val="center"/>
              <w:rPr>
                <w:sz w:val="16"/>
                <w:szCs w:val="16"/>
              </w:rPr>
            </w:pPr>
            <w:r w:rsidRPr="006C26A0">
              <w:rPr>
                <w:sz w:val="16"/>
                <w:szCs w:val="16"/>
              </w:rPr>
              <w:t>37 (17%)</w:t>
            </w:r>
          </w:p>
        </w:tc>
        <w:tc>
          <w:tcPr>
            <w:tcW w:w="0" w:type="auto"/>
          </w:tcPr>
          <w:p w14:paraId="783CDCE4" w14:textId="77777777" w:rsidR="007D1D8B" w:rsidRPr="006C26A0" w:rsidRDefault="007D1D8B" w:rsidP="00C54708">
            <w:pPr>
              <w:pStyle w:val="Compact"/>
              <w:spacing w:before="0"/>
              <w:ind w:left="-19"/>
              <w:jc w:val="center"/>
              <w:rPr>
                <w:sz w:val="16"/>
                <w:szCs w:val="16"/>
              </w:rPr>
            </w:pPr>
            <w:r w:rsidRPr="006C26A0">
              <w:rPr>
                <w:sz w:val="16"/>
                <w:szCs w:val="16"/>
              </w:rPr>
              <w:t>27 (33%)</w:t>
            </w:r>
          </w:p>
        </w:tc>
      </w:tr>
      <w:tr w:rsidR="007D1D8B" w:rsidRPr="006C26A0" w14:paraId="5DF4115F" w14:textId="77777777" w:rsidTr="00C54708">
        <w:tc>
          <w:tcPr>
            <w:tcW w:w="0" w:type="auto"/>
          </w:tcPr>
          <w:p w14:paraId="738E3942" w14:textId="77777777" w:rsidR="007D1D8B" w:rsidRPr="006C26A0" w:rsidRDefault="007D1D8B" w:rsidP="00C54708">
            <w:pPr>
              <w:pStyle w:val="Compact"/>
              <w:spacing w:before="0"/>
              <w:ind w:left="426"/>
              <w:rPr>
                <w:sz w:val="16"/>
                <w:szCs w:val="16"/>
              </w:rPr>
            </w:pPr>
            <w:r w:rsidRPr="006C26A0">
              <w:rPr>
                <w:sz w:val="16"/>
                <w:szCs w:val="16"/>
              </w:rPr>
              <w:t>Divorced</w:t>
            </w:r>
          </w:p>
        </w:tc>
        <w:tc>
          <w:tcPr>
            <w:tcW w:w="0" w:type="auto"/>
          </w:tcPr>
          <w:p w14:paraId="323783AD" w14:textId="77777777" w:rsidR="007D1D8B" w:rsidRPr="006C26A0" w:rsidRDefault="007D1D8B" w:rsidP="00C54708">
            <w:pPr>
              <w:pStyle w:val="Compact"/>
              <w:spacing w:before="0"/>
              <w:ind w:left="-19"/>
              <w:jc w:val="center"/>
              <w:rPr>
                <w:sz w:val="16"/>
                <w:szCs w:val="16"/>
              </w:rPr>
            </w:pPr>
            <w:r w:rsidRPr="006C26A0">
              <w:rPr>
                <w:sz w:val="16"/>
                <w:szCs w:val="16"/>
              </w:rPr>
              <w:t>1 (0.5%)</w:t>
            </w:r>
          </w:p>
        </w:tc>
        <w:tc>
          <w:tcPr>
            <w:tcW w:w="0" w:type="auto"/>
          </w:tcPr>
          <w:p w14:paraId="16C35081" w14:textId="77777777" w:rsidR="007D1D8B" w:rsidRPr="006C26A0" w:rsidRDefault="007D1D8B" w:rsidP="00C54708">
            <w:pPr>
              <w:pStyle w:val="Compact"/>
              <w:spacing w:before="0"/>
              <w:ind w:left="-19"/>
              <w:jc w:val="center"/>
              <w:rPr>
                <w:sz w:val="16"/>
                <w:szCs w:val="16"/>
              </w:rPr>
            </w:pPr>
            <w:r w:rsidRPr="006C26A0">
              <w:rPr>
                <w:sz w:val="16"/>
                <w:szCs w:val="16"/>
              </w:rPr>
              <w:t>0 (0%)</w:t>
            </w:r>
          </w:p>
        </w:tc>
      </w:tr>
      <w:tr w:rsidR="007D1D8B" w:rsidRPr="006C26A0" w14:paraId="0058F16A" w14:textId="77777777" w:rsidTr="00C54708">
        <w:tc>
          <w:tcPr>
            <w:tcW w:w="0" w:type="auto"/>
          </w:tcPr>
          <w:p w14:paraId="774B3F4D" w14:textId="77777777" w:rsidR="007D1D8B" w:rsidRPr="006C26A0" w:rsidRDefault="007D1D8B" w:rsidP="00C54708">
            <w:pPr>
              <w:pStyle w:val="Compact"/>
              <w:spacing w:before="0"/>
              <w:rPr>
                <w:sz w:val="16"/>
                <w:szCs w:val="16"/>
              </w:rPr>
            </w:pPr>
            <w:r w:rsidRPr="006C26A0">
              <w:rPr>
                <w:sz w:val="16"/>
                <w:szCs w:val="16"/>
              </w:rPr>
              <w:t>Education</w:t>
            </w:r>
          </w:p>
        </w:tc>
        <w:tc>
          <w:tcPr>
            <w:tcW w:w="0" w:type="auto"/>
          </w:tcPr>
          <w:p w14:paraId="1CC86C5A" w14:textId="77777777" w:rsidR="007D1D8B" w:rsidRPr="006C26A0" w:rsidRDefault="007D1D8B" w:rsidP="00C54708">
            <w:pPr>
              <w:pStyle w:val="Compact"/>
              <w:spacing w:before="0"/>
              <w:jc w:val="center"/>
              <w:rPr>
                <w:sz w:val="16"/>
                <w:szCs w:val="16"/>
              </w:rPr>
            </w:pPr>
          </w:p>
        </w:tc>
        <w:tc>
          <w:tcPr>
            <w:tcW w:w="0" w:type="auto"/>
          </w:tcPr>
          <w:p w14:paraId="4FF18A71" w14:textId="77777777" w:rsidR="007D1D8B" w:rsidRPr="006C26A0" w:rsidRDefault="007D1D8B" w:rsidP="00C54708">
            <w:pPr>
              <w:pStyle w:val="Compact"/>
              <w:spacing w:before="0"/>
              <w:jc w:val="center"/>
              <w:rPr>
                <w:sz w:val="16"/>
                <w:szCs w:val="16"/>
              </w:rPr>
            </w:pPr>
          </w:p>
        </w:tc>
      </w:tr>
      <w:tr w:rsidR="007D1D8B" w:rsidRPr="006C26A0" w14:paraId="20BEE730" w14:textId="77777777" w:rsidTr="00C54708">
        <w:tc>
          <w:tcPr>
            <w:tcW w:w="0" w:type="auto"/>
          </w:tcPr>
          <w:p w14:paraId="6F32133F" w14:textId="77777777" w:rsidR="007D1D8B" w:rsidRPr="006C26A0" w:rsidRDefault="007D1D8B" w:rsidP="00C54708">
            <w:pPr>
              <w:pStyle w:val="Compact"/>
              <w:spacing w:before="0"/>
              <w:ind w:left="426"/>
              <w:rPr>
                <w:sz w:val="16"/>
                <w:szCs w:val="16"/>
              </w:rPr>
            </w:pPr>
            <w:r w:rsidRPr="006C26A0">
              <w:rPr>
                <w:sz w:val="16"/>
                <w:szCs w:val="16"/>
              </w:rPr>
              <w:t>Doctor of Philosophy (PhD)</w:t>
            </w:r>
          </w:p>
        </w:tc>
        <w:tc>
          <w:tcPr>
            <w:tcW w:w="0" w:type="auto"/>
          </w:tcPr>
          <w:p w14:paraId="6F194A60" w14:textId="77777777" w:rsidR="007D1D8B" w:rsidRPr="006C26A0" w:rsidRDefault="007D1D8B" w:rsidP="00C54708">
            <w:pPr>
              <w:pStyle w:val="Compact"/>
              <w:spacing w:before="0"/>
              <w:jc w:val="center"/>
              <w:rPr>
                <w:sz w:val="16"/>
                <w:szCs w:val="16"/>
              </w:rPr>
            </w:pPr>
            <w:r w:rsidRPr="006C26A0">
              <w:rPr>
                <w:sz w:val="16"/>
                <w:szCs w:val="16"/>
              </w:rPr>
              <w:t>43 (20%)</w:t>
            </w:r>
          </w:p>
        </w:tc>
        <w:tc>
          <w:tcPr>
            <w:tcW w:w="0" w:type="auto"/>
          </w:tcPr>
          <w:p w14:paraId="38474215"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0C4FFBA3" w14:textId="77777777" w:rsidTr="00C54708">
        <w:tc>
          <w:tcPr>
            <w:tcW w:w="0" w:type="auto"/>
          </w:tcPr>
          <w:p w14:paraId="56B7E1D2" w14:textId="77777777" w:rsidR="007D1D8B" w:rsidRPr="006C26A0" w:rsidRDefault="007D1D8B" w:rsidP="00C54708">
            <w:pPr>
              <w:pStyle w:val="Compact"/>
              <w:spacing w:before="0"/>
              <w:ind w:left="426"/>
              <w:rPr>
                <w:sz w:val="16"/>
                <w:szCs w:val="16"/>
              </w:rPr>
            </w:pPr>
            <w:r w:rsidRPr="006C26A0">
              <w:rPr>
                <w:sz w:val="16"/>
                <w:szCs w:val="16"/>
              </w:rPr>
              <w:t>Master’s degree</w:t>
            </w:r>
          </w:p>
        </w:tc>
        <w:tc>
          <w:tcPr>
            <w:tcW w:w="0" w:type="auto"/>
          </w:tcPr>
          <w:p w14:paraId="675F16C5" w14:textId="77777777" w:rsidR="007D1D8B" w:rsidRPr="006C26A0" w:rsidRDefault="007D1D8B" w:rsidP="00C54708">
            <w:pPr>
              <w:pStyle w:val="Compact"/>
              <w:spacing w:before="0"/>
              <w:jc w:val="center"/>
              <w:rPr>
                <w:sz w:val="16"/>
                <w:szCs w:val="16"/>
              </w:rPr>
            </w:pPr>
            <w:r w:rsidRPr="006C26A0">
              <w:rPr>
                <w:sz w:val="16"/>
                <w:szCs w:val="16"/>
              </w:rPr>
              <w:t>38 (17%)</w:t>
            </w:r>
          </w:p>
        </w:tc>
        <w:tc>
          <w:tcPr>
            <w:tcW w:w="0" w:type="auto"/>
          </w:tcPr>
          <w:p w14:paraId="45F96978" w14:textId="77777777" w:rsidR="007D1D8B" w:rsidRPr="006C26A0" w:rsidRDefault="007D1D8B" w:rsidP="00C54708">
            <w:pPr>
              <w:pStyle w:val="Compact"/>
              <w:spacing w:before="0"/>
              <w:jc w:val="center"/>
              <w:rPr>
                <w:sz w:val="16"/>
                <w:szCs w:val="16"/>
              </w:rPr>
            </w:pPr>
            <w:r w:rsidRPr="006C26A0">
              <w:rPr>
                <w:sz w:val="16"/>
                <w:szCs w:val="16"/>
              </w:rPr>
              <w:t>22 (27%)</w:t>
            </w:r>
          </w:p>
        </w:tc>
      </w:tr>
      <w:tr w:rsidR="007D1D8B" w:rsidRPr="006C26A0" w14:paraId="32D2C22B" w14:textId="77777777" w:rsidTr="00C54708">
        <w:tc>
          <w:tcPr>
            <w:tcW w:w="0" w:type="auto"/>
          </w:tcPr>
          <w:p w14:paraId="737543ED" w14:textId="77777777" w:rsidR="007D1D8B" w:rsidRPr="006C26A0" w:rsidRDefault="007D1D8B" w:rsidP="00C54708">
            <w:pPr>
              <w:pStyle w:val="Compact"/>
              <w:spacing w:before="0"/>
              <w:ind w:left="426"/>
              <w:rPr>
                <w:sz w:val="16"/>
                <w:szCs w:val="16"/>
              </w:rPr>
            </w:pPr>
            <w:r w:rsidRPr="006C26A0">
              <w:rPr>
                <w:sz w:val="16"/>
                <w:szCs w:val="16"/>
              </w:rPr>
              <w:t>post grad diploma</w:t>
            </w:r>
          </w:p>
        </w:tc>
        <w:tc>
          <w:tcPr>
            <w:tcW w:w="0" w:type="auto"/>
          </w:tcPr>
          <w:p w14:paraId="74BBBF46"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61A5DB16" w14:textId="77777777" w:rsidR="007D1D8B" w:rsidRPr="006C26A0" w:rsidRDefault="007D1D8B" w:rsidP="00C54708">
            <w:pPr>
              <w:pStyle w:val="Compact"/>
              <w:spacing w:before="0"/>
              <w:jc w:val="center"/>
              <w:rPr>
                <w:sz w:val="16"/>
                <w:szCs w:val="16"/>
              </w:rPr>
            </w:pPr>
            <w:r w:rsidRPr="006C26A0">
              <w:rPr>
                <w:sz w:val="16"/>
                <w:szCs w:val="16"/>
              </w:rPr>
              <w:t>0 (0%)</w:t>
            </w:r>
          </w:p>
        </w:tc>
      </w:tr>
      <w:tr w:rsidR="007D1D8B" w:rsidRPr="006C26A0" w14:paraId="7E116345" w14:textId="77777777" w:rsidTr="00C54708">
        <w:tc>
          <w:tcPr>
            <w:tcW w:w="0" w:type="auto"/>
          </w:tcPr>
          <w:p w14:paraId="5A6FCA08" w14:textId="77777777" w:rsidR="007D1D8B" w:rsidRPr="006C26A0" w:rsidRDefault="007D1D8B" w:rsidP="00C54708">
            <w:pPr>
              <w:pStyle w:val="Compact"/>
              <w:spacing w:before="0"/>
              <w:ind w:left="426"/>
              <w:rPr>
                <w:sz w:val="16"/>
                <w:szCs w:val="16"/>
              </w:rPr>
            </w:pPr>
            <w:r w:rsidRPr="006C26A0">
              <w:rPr>
                <w:sz w:val="16"/>
                <w:szCs w:val="16"/>
              </w:rPr>
              <w:t>Bachelor’s degree</w:t>
            </w:r>
          </w:p>
        </w:tc>
        <w:tc>
          <w:tcPr>
            <w:tcW w:w="0" w:type="auto"/>
          </w:tcPr>
          <w:p w14:paraId="0DA669A7" w14:textId="77777777" w:rsidR="007D1D8B" w:rsidRPr="006C26A0" w:rsidRDefault="007D1D8B" w:rsidP="00C54708">
            <w:pPr>
              <w:pStyle w:val="Compact"/>
              <w:spacing w:before="0"/>
              <w:jc w:val="center"/>
              <w:rPr>
                <w:sz w:val="16"/>
                <w:szCs w:val="16"/>
              </w:rPr>
            </w:pPr>
            <w:r w:rsidRPr="006C26A0">
              <w:rPr>
                <w:sz w:val="16"/>
                <w:szCs w:val="16"/>
              </w:rPr>
              <w:t>129 (59%)</w:t>
            </w:r>
          </w:p>
        </w:tc>
        <w:tc>
          <w:tcPr>
            <w:tcW w:w="0" w:type="auto"/>
          </w:tcPr>
          <w:p w14:paraId="442FEFDA" w14:textId="77777777" w:rsidR="007D1D8B" w:rsidRPr="006C26A0" w:rsidRDefault="007D1D8B" w:rsidP="00C54708">
            <w:pPr>
              <w:pStyle w:val="Compact"/>
              <w:spacing w:before="0"/>
              <w:jc w:val="center"/>
              <w:rPr>
                <w:sz w:val="16"/>
                <w:szCs w:val="16"/>
              </w:rPr>
            </w:pPr>
            <w:r w:rsidRPr="006C26A0">
              <w:rPr>
                <w:sz w:val="16"/>
                <w:szCs w:val="16"/>
              </w:rPr>
              <w:t>41 (49%)</w:t>
            </w:r>
          </w:p>
        </w:tc>
      </w:tr>
      <w:tr w:rsidR="007D1D8B" w:rsidRPr="006C26A0" w14:paraId="46C9DE44" w14:textId="77777777" w:rsidTr="00C54708">
        <w:tc>
          <w:tcPr>
            <w:tcW w:w="0" w:type="auto"/>
          </w:tcPr>
          <w:p w14:paraId="7C1A4F8A" w14:textId="77777777" w:rsidR="007D1D8B" w:rsidRPr="006C26A0" w:rsidRDefault="007D1D8B" w:rsidP="00C54708">
            <w:pPr>
              <w:pStyle w:val="Compact"/>
              <w:spacing w:before="0"/>
              <w:ind w:left="426"/>
              <w:rPr>
                <w:sz w:val="16"/>
                <w:szCs w:val="16"/>
              </w:rPr>
            </w:pPr>
            <w:r w:rsidRPr="006C26A0">
              <w:rPr>
                <w:sz w:val="16"/>
                <w:szCs w:val="16"/>
              </w:rPr>
              <w:t>Diploma</w:t>
            </w:r>
          </w:p>
        </w:tc>
        <w:tc>
          <w:tcPr>
            <w:tcW w:w="0" w:type="auto"/>
          </w:tcPr>
          <w:p w14:paraId="186A5C8B" w14:textId="77777777" w:rsidR="007D1D8B" w:rsidRPr="006C26A0" w:rsidRDefault="007D1D8B" w:rsidP="00C54708">
            <w:pPr>
              <w:pStyle w:val="Compact"/>
              <w:spacing w:before="0"/>
              <w:jc w:val="center"/>
              <w:rPr>
                <w:sz w:val="16"/>
                <w:szCs w:val="16"/>
              </w:rPr>
            </w:pPr>
            <w:r w:rsidRPr="006C26A0">
              <w:rPr>
                <w:sz w:val="16"/>
                <w:szCs w:val="16"/>
              </w:rPr>
              <w:t>5 (2.3%)</w:t>
            </w:r>
          </w:p>
        </w:tc>
        <w:tc>
          <w:tcPr>
            <w:tcW w:w="0" w:type="auto"/>
          </w:tcPr>
          <w:p w14:paraId="436CFA44" w14:textId="77777777" w:rsidR="007D1D8B" w:rsidRPr="006C26A0" w:rsidRDefault="007D1D8B" w:rsidP="00C54708">
            <w:pPr>
              <w:pStyle w:val="Compact"/>
              <w:spacing w:before="0"/>
              <w:jc w:val="center"/>
              <w:rPr>
                <w:sz w:val="16"/>
                <w:szCs w:val="16"/>
              </w:rPr>
            </w:pPr>
            <w:r w:rsidRPr="006C26A0">
              <w:rPr>
                <w:sz w:val="16"/>
                <w:szCs w:val="16"/>
              </w:rPr>
              <w:t>4 (4.8%)</w:t>
            </w:r>
          </w:p>
        </w:tc>
      </w:tr>
      <w:tr w:rsidR="007D1D8B" w:rsidRPr="006C26A0" w14:paraId="1A30A2AB" w14:textId="77777777" w:rsidTr="00C54708">
        <w:tc>
          <w:tcPr>
            <w:tcW w:w="0" w:type="auto"/>
          </w:tcPr>
          <w:p w14:paraId="4960AF31" w14:textId="77777777" w:rsidR="007D1D8B" w:rsidRPr="006C26A0" w:rsidRDefault="007D1D8B" w:rsidP="00C54708">
            <w:pPr>
              <w:pStyle w:val="Compact"/>
              <w:spacing w:before="0"/>
              <w:ind w:left="426"/>
              <w:rPr>
                <w:sz w:val="16"/>
                <w:szCs w:val="16"/>
              </w:rPr>
            </w:pPr>
            <w:r w:rsidRPr="006C26A0">
              <w:rPr>
                <w:sz w:val="16"/>
                <w:szCs w:val="16"/>
              </w:rPr>
              <w:t>Pre-university</w:t>
            </w:r>
          </w:p>
        </w:tc>
        <w:tc>
          <w:tcPr>
            <w:tcW w:w="0" w:type="auto"/>
          </w:tcPr>
          <w:p w14:paraId="1D2DD880"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02D756FC" w14:textId="77777777" w:rsidR="007D1D8B" w:rsidRPr="006C26A0" w:rsidRDefault="007D1D8B" w:rsidP="00C54708">
            <w:pPr>
              <w:pStyle w:val="Compact"/>
              <w:spacing w:before="0"/>
              <w:jc w:val="center"/>
              <w:rPr>
                <w:sz w:val="16"/>
                <w:szCs w:val="16"/>
              </w:rPr>
            </w:pPr>
            <w:r w:rsidRPr="006C26A0">
              <w:rPr>
                <w:sz w:val="16"/>
                <w:szCs w:val="16"/>
              </w:rPr>
              <w:t>2 (2.4%)</w:t>
            </w:r>
          </w:p>
        </w:tc>
      </w:tr>
      <w:tr w:rsidR="007D1D8B" w:rsidRPr="006C26A0" w14:paraId="353061C7" w14:textId="77777777" w:rsidTr="00C54708">
        <w:tc>
          <w:tcPr>
            <w:tcW w:w="0" w:type="auto"/>
          </w:tcPr>
          <w:p w14:paraId="56DD388A" w14:textId="77777777" w:rsidR="007D1D8B" w:rsidRPr="006C26A0" w:rsidRDefault="007D1D8B" w:rsidP="00C54708">
            <w:pPr>
              <w:pStyle w:val="Compact"/>
              <w:spacing w:before="0"/>
              <w:ind w:left="426"/>
              <w:rPr>
                <w:sz w:val="16"/>
                <w:szCs w:val="16"/>
              </w:rPr>
            </w:pPr>
            <w:r w:rsidRPr="006C26A0">
              <w:rPr>
                <w:sz w:val="16"/>
                <w:szCs w:val="16"/>
              </w:rPr>
              <w:t>Secondary School</w:t>
            </w:r>
          </w:p>
        </w:tc>
        <w:tc>
          <w:tcPr>
            <w:tcW w:w="0" w:type="auto"/>
          </w:tcPr>
          <w:p w14:paraId="7FCEDC5F"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3DE92B56" w14:textId="77777777" w:rsidR="007D1D8B" w:rsidRPr="006C26A0" w:rsidRDefault="007D1D8B" w:rsidP="00C54708">
            <w:pPr>
              <w:pStyle w:val="Compact"/>
              <w:spacing w:before="0"/>
              <w:jc w:val="center"/>
              <w:rPr>
                <w:sz w:val="16"/>
                <w:szCs w:val="16"/>
              </w:rPr>
            </w:pPr>
            <w:r w:rsidRPr="006C26A0">
              <w:rPr>
                <w:sz w:val="16"/>
                <w:szCs w:val="16"/>
              </w:rPr>
              <w:t>1 (1.2%)</w:t>
            </w:r>
          </w:p>
        </w:tc>
      </w:tr>
      <w:tr w:rsidR="007D1D8B" w:rsidRPr="006C26A0" w14:paraId="7EBBDEE2" w14:textId="77777777" w:rsidTr="00C54708">
        <w:tc>
          <w:tcPr>
            <w:tcW w:w="0" w:type="auto"/>
          </w:tcPr>
          <w:p w14:paraId="1C23D979" w14:textId="77777777" w:rsidR="007D1D8B" w:rsidRPr="006C26A0" w:rsidRDefault="007D1D8B" w:rsidP="00C54708">
            <w:pPr>
              <w:pStyle w:val="Compact"/>
              <w:spacing w:before="0"/>
              <w:rPr>
                <w:sz w:val="16"/>
                <w:szCs w:val="16"/>
              </w:rPr>
            </w:pPr>
            <w:r w:rsidRPr="006C26A0">
              <w:rPr>
                <w:sz w:val="16"/>
                <w:szCs w:val="16"/>
              </w:rPr>
              <w:t>Occupation</w:t>
            </w:r>
          </w:p>
        </w:tc>
        <w:tc>
          <w:tcPr>
            <w:tcW w:w="0" w:type="auto"/>
          </w:tcPr>
          <w:p w14:paraId="265ACA0E" w14:textId="77777777" w:rsidR="007D1D8B" w:rsidRPr="006C26A0" w:rsidRDefault="007D1D8B" w:rsidP="00C54708">
            <w:pPr>
              <w:pStyle w:val="Compact"/>
              <w:spacing w:before="0"/>
              <w:jc w:val="center"/>
              <w:rPr>
                <w:sz w:val="16"/>
                <w:szCs w:val="16"/>
              </w:rPr>
            </w:pPr>
          </w:p>
        </w:tc>
        <w:tc>
          <w:tcPr>
            <w:tcW w:w="0" w:type="auto"/>
          </w:tcPr>
          <w:p w14:paraId="04063F6D" w14:textId="77777777" w:rsidR="007D1D8B" w:rsidRPr="006C26A0" w:rsidRDefault="007D1D8B" w:rsidP="00C54708">
            <w:pPr>
              <w:pStyle w:val="Compact"/>
              <w:spacing w:before="0"/>
              <w:jc w:val="center"/>
              <w:rPr>
                <w:sz w:val="16"/>
                <w:szCs w:val="16"/>
              </w:rPr>
            </w:pPr>
          </w:p>
        </w:tc>
      </w:tr>
      <w:tr w:rsidR="007D1D8B" w:rsidRPr="006C26A0" w14:paraId="5594720C" w14:textId="77777777" w:rsidTr="00C54708">
        <w:tc>
          <w:tcPr>
            <w:tcW w:w="0" w:type="auto"/>
          </w:tcPr>
          <w:p w14:paraId="08627D57" w14:textId="77777777" w:rsidR="007D1D8B" w:rsidRPr="006C26A0" w:rsidRDefault="007D1D8B" w:rsidP="00C54708">
            <w:pPr>
              <w:pStyle w:val="Compact"/>
              <w:spacing w:before="0"/>
              <w:ind w:left="426"/>
              <w:rPr>
                <w:sz w:val="16"/>
                <w:szCs w:val="16"/>
              </w:rPr>
            </w:pPr>
            <w:r w:rsidRPr="006C26A0">
              <w:rPr>
                <w:sz w:val="16"/>
                <w:szCs w:val="16"/>
              </w:rPr>
              <w:t>Student</w:t>
            </w:r>
          </w:p>
        </w:tc>
        <w:tc>
          <w:tcPr>
            <w:tcW w:w="0" w:type="auto"/>
          </w:tcPr>
          <w:p w14:paraId="456F222F" w14:textId="77777777" w:rsidR="007D1D8B" w:rsidRPr="006C26A0" w:rsidRDefault="007D1D8B" w:rsidP="00C54708">
            <w:pPr>
              <w:pStyle w:val="Compact"/>
              <w:spacing w:before="0"/>
              <w:jc w:val="center"/>
              <w:rPr>
                <w:sz w:val="16"/>
                <w:szCs w:val="16"/>
              </w:rPr>
            </w:pPr>
            <w:r w:rsidRPr="006C26A0">
              <w:rPr>
                <w:sz w:val="16"/>
                <w:szCs w:val="16"/>
              </w:rPr>
              <w:t>165 (76%)</w:t>
            </w:r>
          </w:p>
        </w:tc>
        <w:tc>
          <w:tcPr>
            <w:tcW w:w="0" w:type="auto"/>
          </w:tcPr>
          <w:p w14:paraId="537F4C06" w14:textId="77777777" w:rsidR="007D1D8B" w:rsidRPr="006C26A0" w:rsidRDefault="007D1D8B" w:rsidP="00C54708">
            <w:pPr>
              <w:pStyle w:val="Compact"/>
              <w:spacing w:before="0"/>
              <w:jc w:val="center"/>
              <w:rPr>
                <w:sz w:val="16"/>
                <w:szCs w:val="16"/>
              </w:rPr>
            </w:pPr>
            <w:r w:rsidRPr="006C26A0">
              <w:rPr>
                <w:sz w:val="16"/>
                <w:szCs w:val="16"/>
              </w:rPr>
              <w:t>50 (60%)</w:t>
            </w:r>
          </w:p>
        </w:tc>
      </w:tr>
      <w:tr w:rsidR="007D1D8B" w:rsidRPr="006C26A0" w14:paraId="4750C86A" w14:textId="77777777" w:rsidTr="00C54708">
        <w:tc>
          <w:tcPr>
            <w:tcW w:w="0" w:type="auto"/>
          </w:tcPr>
          <w:p w14:paraId="3AE81778" w14:textId="77777777" w:rsidR="007D1D8B" w:rsidRPr="006C26A0" w:rsidRDefault="007D1D8B" w:rsidP="00C54708">
            <w:pPr>
              <w:pStyle w:val="Compact"/>
              <w:spacing w:before="0"/>
              <w:ind w:left="426"/>
              <w:rPr>
                <w:sz w:val="16"/>
                <w:szCs w:val="16"/>
              </w:rPr>
            </w:pPr>
            <w:r w:rsidRPr="006C26A0">
              <w:rPr>
                <w:sz w:val="16"/>
                <w:szCs w:val="16"/>
              </w:rPr>
              <w:t>Work</w:t>
            </w:r>
          </w:p>
        </w:tc>
        <w:tc>
          <w:tcPr>
            <w:tcW w:w="0" w:type="auto"/>
          </w:tcPr>
          <w:p w14:paraId="74D919A7" w14:textId="77777777" w:rsidR="007D1D8B" w:rsidRPr="006C26A0" w:rsidRDefault="007D1D8B" w:rsidP="00C54708">
            <w:pPr>
              <w:pStyle w:val="Compact"/>
              <w:spacing w:before="0"/>
              <w:jc w:val="center"/>
              <w:rPr>
                <w:sz w:val="16"/>
                <w:szCs w:val="16"/>
              </w:rPr>
            </w:pPr>
            <w:r w:rsidRPr="006C26A0">
              <w:rPr>
                <w:sz w:val="16"/>
                <w:szCs w:val="16"/>
              </w:rPr>
              <w:t>42 (19%)</w:t>
            </w:r>
          </w:p>
        </w:tc>
        <w:tc>
          <w:tcPr>
            <w:tcW w:w="0" w:type="auto"/>
          </w:tcPr>
          <w:p w14:paraId="47BA0B50" w14:textId="77777777" w:rsidR="007D1D8B" w:rsidRPr="006C26A0" w:rsidRDefault="007D1D8B" w:rsidP="00C54708">
            <w:pPr>
              <w:pStyle w:val="Compact"/>
              <w:spacing w:before="0"/>
              <w:jc w:val="center"/>
              <w:rPr>
                <w:sz w:val="16"/>
                <w:szCs w:val="16"/>
              </w:rPr>
            </w:pPr>
            <w:r w:rsidRPr="006C26A0">
              <w:rPr>
                <w:sz w:val="16"/>
                <w:szCs w:val="16"/>
              </w:rPr>
              <w:t>31 (37%)</w:t>
            </w:r>
          </w:p>
        </w:tc>
      </w:tr>
      <w:tr w:rsidR="007D1D8B" w:rsidRPr="006C26A0" w14:paraId="0EAB7E60" w14:textId="77777777" w:rsidTr="00C54708">
        <w:tc>
          <w:tcPr>
            <w:tcW w:w="0" w:type="auto"/>
          </w:tcPr>
          <w:p w14:paraId="012567DF" w14:textId="77777777" w:rsidR="007D1D8B" w:rsidRPr="006C26A0" w:rsidRDefault="007D1D8B" w:rsidP="00C54708">
            <w:pPr>
              <w:pStyle w:val="Compact"/>
              <w:spacing w:before="0"/>
              <w:ind w:left="426"/>
              <w:rPr>
                <w:sz w:val="16"/>
                <w:szCs w:val="16"/>
              </w:rPr>
            </w:pPr>
            <w:r w:rsidRPr="006C26A0">
              <w:rPr>
                <w:sz w:val="16"/>
                <w:szCs w:val="16"/>
              </w:rPr>
              <w:t>Neither</w:t>
            </w:r>
          </w:p>
        </w:tc>
        <w:tc>
          <w:tcPr>
            <w:tcW w:w="0" w:type="auto"/>
          </w:tcPr>
          <w:p w14:paraId="130E95EE" w14:textId="77777777" w:rsidR="007D1D8B" w:rsidRPr="006C26A0" w:rsidRDefault="007D1D8B" w:rsidP="00C54708">
            <w:pPr>
              <w:pStyle w:val="Compact"/>
              <w:spacing w:before="0"/>
              <w:jc w:val="center"/>
              <w:rPr>
                <w:sz w:val="16"/>
                <w:szCs w:val="16"/>
              </w:rPr>
            </w:pPr>
            <w:r w:rsidRPr="006C26A0">
              <w:rPr>
                <w:sz w:val="16"/>
                <w:szCs w:val="16"/>
              </w:rPr>
              <w:t>11 (5.0%)</w:t>
            </w:r>
          </w:p>
        </w:tc>
        <w:tc>
          <w:tcPr>
            <w:tcW w:w="0" w:type="auto"/>
          </w:tcPr>
          <w:p w14:paraId="319A7C9E" w14:textId="77777777" w:rsidR="007D1D8B" w:rsidRPr="006C26A0" w:rsidRDefault="007D1D8B" w:rsidP="00C54708">
            <w:pPr>
              <w:pStyle w:val="Compact"/>
              <w:spacing w:before="0"/>
              <w:jc w:val="center"/>
              <w:rPr>
                <w:sz w:val="16"/>
                <w:szCs w:val="16"/>
              </w:rPr>
            </w:pPr>
            <w:r w:rsidRPr="006C26A0">
              <w:rPr>
                <w:sz w:val="16"/>
                <w:szCs w:val="16"/>
              </w:rPr>
              <w:t>2 (2.4%)</w:t>
            </w:r>
          </w:p>
        </w:tc>
      </w:tr>
      <w:tr w:rsidR="007D1D8B" w:rsidRPr="006C26A0" w14:paraId="2ACC322C" w14:textId="77777777" w:rsidTr="00C54708">
        <w:tc>
          <w:tcPr>
            <w:tcW w:w="0" w:type="auto"/>
          </w:tcPr>
          <w:p w14:paraId="641BD0D9" w14:textId="77777777" w:rsidR="007D1D8B" w:rsidRPr="006C26A0" w:rsidRDefault="007D1D8B" w:rsidP="00C54708">
            <w:pPr>
              <w:pStyle w:val="Compact"/>
              <w:spacing w:before="0"/>
              <w:rPr>
                <w:sz w:val="16"/>
                <w:szCs w:val="16"/>
              </w:rPr>
            </w:pPr>
            <w:r w:rsidRPr="006C26A0">
              <w:rPr>
                <w:sz w:val="16"/>
                <w:szCs w:val="16"/>
              </w:rPr>
              <w:t>Community Stance</w:t>
            </w:r>
          </w:p>
        </w:tc>
        <w:tc>
          <w:tcPr>
            <w:tcW w:w="0" w:type="auto"/>
          </w:tcPr>
          <w:p w14:paraId="1A27FE39" w14:textId="77777777" w:rsidR="007D1D8B" w:rsidRPr="006C26A0" w:rsidRDefault="007D1D8B" w:rsidP="00C54708">
            <w:pPr>
              <w:pStyle w:val="Compact"/>
              <w:spacing w:before="0"/>
              <w:jc w:val="center"/>
              <w:rPr>
                <w:sz w:val="16"/>
                <w:szCs w:val="16"/>
              </w:rPr>
            </w:pPr>
            <w:r w:rsidRPr="006C26A0">
              <w:rPr>
                <w:sz w:val="16"/>
                <w:szCs w:val="16"/>
              </w:rPr>
              <w:t>7.07 (1.87)</w:t>
            </w:r>
          </w:p>
        </w:tc>
        <w:tc>
          <w:tcPr>
            <w:tcW w:w="0" w:type="auto"/>
          </w:tcPr>
          <w:p w14:paraId="0B50835D" w14:textId="77777777" w:rsidR="007D1D8B" w:rsidRPr="006C26A0" w:rsidRDefault="007D1D8B" w:rsidP="00C54708">
            <w:pPr>
              <w:pStyle w:val="Compact"/>
              <w:spacing w:before="0"/>
              <w:jc w:val="center"/>
              <w:rPr>
                <w:sz w:val="16"/>
                <w:szCs w:val="16"/>
              </w:rPr>
            </w:pPr>
            <w:r w:rsidRPr="006C26A0">
              <w:rPr>
                <w:sz w:val="16"/>
                <w:szCs w:val="16"/>
              </w:rPr>
              <w:t>7.00 (1.85)</w:t>
            </w:r>
          </w:p>
        </w:tc>
      </w:tr>
      <w:tr w:rsidR="007D1D8B" w:rsidRPr="006C26A0" w14:paraId="2288D87E" w14:textId="77777777" w:rsidTr="00C54708">
        <w:tc>
          <w:tcPr>
            <w:tcW w:w="0" w:type="auto"/>
          </w:tcPr>
          <w:p w14:paraId="76AD7BFA" w14:textId="77777777" w:rsidR="007D1D8B" w:rsidRPr="006C26A0" w:rsidRDefault="007D1D8B" w:rsidP="00C54708">
            <w:pPr>
              <w:pStyle w:val="Compact"/>
              <w:spacing w:before="0"/>
              <w:rPr>
                <w:sz w:val="16"/>
                <w:szCs w:val="16"/>
              </w:rPr>
            </w:pPr>
            <w:r w:rsidRPr="006C26A0">
              <w:rPr>
                <w:sz w:val="16"/>
                <w:szCs w:val="16"/>
              </w:rPr>
              <w:t>Sleep Quality</w:t>
            </w:r>
          </w:p>
        </w:tc>
        <w:tc>
          <w:tcPr>
            <w:tcW w:w="0" w:type="auto"/>
          </w:tcPr>
          <w:p w14:paraId="787A1649" w14:textId="77777777" w:rsidR="007D1D8B" w:rsidRPr="006C26A0" w:rsidRDefault="007D1D8B" w:rsidP="00C54708">
            <w:pPr>
              <w:pStyle w:val="Compact"/>
              <w:spacing w:before="0"/>
              <w:jc w:val="center"/>
              <w:rPr>
                <w:sz w:val="16"/>
                <w:szCs w:val="16"/>
              </w:rPr>
            </w:pPr>
          </w:p>
        </w:tc>
        <w:tc>
          <w:tcPr>
            <w:tcW w:w="0" w:type="auto"/>
          </w:tcPr>
          <w:p w14:paraId="7EB5E115" w14:textId="77777777" w:rsidR="007D1D8B" w:rsidRPr="006C26A0" w:rsidRDefault="007D1D8B" w:rsidP="00C54708">
            <w:pPr>
              <w:pStyle w:val="Compact"/>
              <w:spacing w:before="0"/>
              <w:jc w:val="center"/>
              <w:rPr>
                <w:sz w:val="16"/>
                <w:szCs w:val="16"/>
              </w:rPr>
            </w:pPr>
          </w:p>
        </w:tc>
      </w:tr>
      <w:tr w:rsidR="007D1D8B" w:rsidRPr="006C26A0" w14:paraId="131168F4" w14:textId="77777777" w:rsidTr="00C54708">
        <w:tc>
          <w:tcPr>
            <w:tcW w:w="0" w:type="auto"/>
          </w:tcPr>
          <w:p w14:paraId="76E628F8" w14:textId="77777777" w:rsidR="007D1D8B" w:rsidRPr="006C26A0" w:rsidRDefault="007D1D8B" w:rsidP="00C54708">
            <w:pPr>
              <w:pStyle w:val="Compact"/>
              <w:spacing w:before="0"/>
              <w:ind w:left="567"/>
              <w:rPr>
                <w:sz w:val="16"/>
                <w:szCs w:val="16"/>
              </w:rPr>
            </w:pPr>
            <w:r w:rsidRPr="006C26A0">
              <w:rPr>
                <w:sz w:val="16"/>
                <w:szCs w:val="16"/>
              </w:rPr>
              <w:t>Good Sleep</w:t>
            </w:r>
          </w:p>
        </w:tc>
        <w:tc>
          <w:tcPr>
            <w:tcW w:w="0" w:type="auto"/>
          </w:tcPr>
          <w:p w14:paraId="76BEB211" w14:textId="77777777" w:rsidR="007D1D8B" w:rsidRPr="006C26A0" w:rsidRDefault="007D1D8B" w:rsidP="00C54708">
            <w:pPr>
              <w:pStyle w:val="Compact"/>
              <w:spacing w:before="0"/>
              <w:jc w:val="center"/>
              <w:rPr>
                <w:sz w:val="16"/>
                <w:szCs w:val="16"/>
              </w:rPr>
            </w:pPr>
            <w:r w:rsidRPr="006C26A0">
              <w:rPr>
                <w:sz w:val="16"/>
                <w:szCs w:val="16"/>
              </w:rPr>
              <w:t>69 (32%)</w:t>
            </w:r>
          </w:p>
        </w:tc>
        <w:tc>
          <w:tcPr>
            <w:tcW w:w="0" w:type="auto"/>
          </w:tcPr>
          <w:p w14:paraId="0CC23FAC" w14:textId="77777777" w:rsidR="007D1D8B" w:rsidRPr="006C26A0" w:rsidRDefault="007D1D8B" w:rsidP="00C54708">
            <w:pPr>
              <w:pStyle w:val="Compact"/>
              <w:spacing w:before="0"/>
              <w:jc w:val="center"/>
              <w:rPr>
                <w:sz w:val="16"/>
                <w:szCs w:val="16"/>
              </w:rPr>
            </w:pPr>
            <w:r w:rsidRPr="006C26A0">
              <w:rPr>
                <w:sz w:val="16"/>
                <w:szCs w:val="16"/>
              </w:rPr>
              <w:t>24 (29%)</w:t>
            </w:r>
          </w:p>
        </w:tc>
      </w:tr>
      <w:tr w:rsidR="007D1D8B" w:rsidRPr="006C26A0" w14:paraId="7C2EC892" w14:textId="77777777" w:rsidTr="00C54708">
        <w:tc>
          <w:tcPr>
            <w:tcW w:w="0" w:type="auto"/>
          </w:tcPr>
          <w:p w14:paraId="1DF40659" w14:textId="77777777" w:rsidR="007D1D8B" w:rsidRPr="006C26A0" w:rsidRDefault="007D1D8B" w:rsidP="00C54708">
            <w:pPr>
              <w:pStyle w:val="Compact"/>
              <w:spacing w:before="0"/>
              <w:ind w:left="567"/>
              <w:rPr>
                <w:sz w:val="16"/>
                <w:szCs w:val="16"/>
              </w:rPr>
            </w:pPr>
            <w:r w:rsidRPr="006C26A0">
              <w:rPr>
                <w:sz w:val="16"/>
                <w:szCs w:val="16"/>
              </w:rPr>
              <w:lastRenderedPageBreak/>
              <w:t>Poor Sleep</w:t>
            </w:r>
          </w:p>
        </w:tc>
        <w:tc>
          <w:tcPr>
            <w:tcW w:w="0" w:type="auto"/>
          </w:tcPr>
          <w:p w14:paraId="35A45688" w14:textId="77777777" w:rsidR="007D1D8B" w:rsidRPr="006C26A0" w:rsidRDefault="007D1D8B" w:rsidP="00C54708">
            <w:pPr>
              <w:pStyle w:val="Compact"/>
              <w:spacing w:before="0"/>
              <w:jc w:val="center"/>
              <w:rPr>
                <w:sz w:val="16"/>
                <w:szCs w:val="16"/>
              </w:rPr>
            </w:pPr>
            <w:r w:rsidRPr="006C26A0">
              <w:rPr>
                <w:sz w:val="16"/>
                <w:szCs w:val="16"/>
              </w:rPr>
              <w:t>149 (68%)</w:t>
            </w:r>
          </w:p>
        </w:tc>
        <w:tc>
          <w:tcPr>
            <w:tcW w:w="0" w:type="auto"/>
          </w:tcPr>
          <w:p w14:paraId="7C985CD8" w14:textId="77777777" w:rsidR="007D1D8B" w:rsidRPr="006C26A0" w:rsidRDefault="007D1D8B" w:rsidP="00C54708">
            <w:pPr>
              <w:pStyle w:val="Compact"/>
              <w:spacing w:before="0"/>
              <w:jc w:val="center"/>
              <w:rPr>
                <w:sz w:val="16"/>
                <w:szCs w:val="16"/>
              </w:rPr>
            </w:pPr>
            <w:r w:rsidRPr="006C26A0">
              <w:rPr>
                <w:sz w:val="16"/>
                <w:szCs w:val="16"/>
              </w:rPr>
              <w:t>59 (71%)</w:t>
            </w:r>
          </w:p>
        </w:tc>
      </w:tr>
      <w:tr w:rsidR="007D1D8B" w:rsidRPr="006C26A0" w14:paraId="598E24E1" w14:textId="77777777" w:rsidTr="00C54708">
        <w:tc>
          <w:tcPr>
            <w:tcW w:w="0" w:type="auto"/>
          </w:tcPr>
          <w:p w14:paraId="29D17DDB" w14:textId="77777777" w:rsidR="007D1D8B" w:rsidRPr="006C26A0" w:rsidRDefault="007D1D8B" w:rsidP="00C54708">
            <w:pPr>
              <w:pStyle w:val="Compact"/>
              <w:spacing w:before="0"/>
              <w:rPr>
                <w:sz w:val="16"/>
                <w:szCs w:val="16"/>
              </w:rPr>
            </w:pPr>
            <w:r w:rsidRPr="006C26A0">
              <w:rPr>
                <w:sz w:val="16"/>
                <w:szCs w:val="16"/>
              </w:rPr>
              <w:t>Chronotype</w:t>
            </w:r>
          </w:p>
        </w:tc>
        <w:tc>
          <w:tcPr>
            <w:tcW w:w="0" w:type="auto"/>
          </w:tcPr>
          <w:p w14:paraId="64D5F4ED" w14:textId="77777777" w:rsidR="007D1D8B" w:rsidRPr="006C26A0" w:rsidRDefault="007D1D8B" w:rsidP="00C54708">
            <w:pPr>
              <w:pStyle w:val="Compact"/>
              <w:spacing w:before="0"/>
              <w:jc w:val="center"/>
              <w:rPr>
                <w:sz w:val="16"/>
                <w:szCs w:val="16"/>
              </w:rPr>
            </w:pPr>
          </w:p>
        </w:tc>
        <w:tc>
          <w:tcPr>
            <w:tcW w:w="0" w:type="auto"/>
          </w:tcPr>
          <w:p w14:paraId="7F22150A" w14:textId="77777777" w:rsidR="007D1D8B" w:rsidRPr="006C26A0" w:rsidRDefault="007D1D8B" w:rsidP="00C54708">
            <w:pPr>
              <w:pStyle w:val="Compact"/>
              <w:spacing w:before="0"/>
              <w:jc w:val="center"/>
              <w:rPr>
                <w:sz w:val="16"/>
                <w:szCs w:val="16"/>
              </w:rPr>
            </w:pPr>
          </w:p>
        </w:tc>
      </w:tr>
      <w:tr w:rsidR="007D1D8B" w:rsidRPr="006C26A0" w14:paraId="6B8CF589" w14:textId="77777777" w:rsidTr="00C54708">
        <w:tc>
          <w:tcPr>
            <w:tcW w:w="0" w:type="auto"/>
          </w:tcPr>
          <w:p w14:paraId="3D29BC81" w14:textId="77777777" w:rsidR="007D1D8B" w:rsidRPr="006C26A0" w:rsidRDefault="007D1D8B" w:rsidP="00C54708">
            <w:pPr>
              <w:pStyle w:val="Compact"/>
              <w:spacing w:before="0"/>
              <w:ind w:left="567"/>
              <w:rPr>
                <w:sz w:val="16"/>
                <w:szCs w:val="16"/>
              </w:rPr>
            </w:pPr>
            <w:r w:rsidRPr="006C26A0">
              <w:rPr>
                <w:sz w:val="16"/>
                <w:szCs w:val="16"/>
              </w:rPr>
              <w:t>Definite Evening</w:t>
            </w:r>
          </w:p>
        </w:tc>
        <w:tc>
          <w:tcPr>
            <w:tcW w:w="0" w:type="auto"/>
          </w:tcPr>
          <w:p w14:paraId="053188DE" w14:textId="77777777" w:rsidR="007D1D8B" w:rsidRPr="006C26A0" w:rsidRDefault="007D1D8B" w:rsidP="00C54708">
            <w:pPr>
              <w:pStyle w:val="Compact"/>
              <w:spacing w:before="0"/>
              <w:jc w:val="center"/>
              <w:rPr>
                <w:sz w:val="16"/>
                <w:szCs w:val="16"/>
              </w:rPr>
            </w:pPr>
            <w:r w:rsidRPr="006C26A0">
              <w:rPr>
                <w:sz w:val="16"/>
                <w:szCs w:val="16"/>
              </w:rPr>
              <w:t>8 (3.7%)</w:t>
            </w:r>
          </w:p>
        </w:tc>
        <w:tc>
          <w:tcPr>
            <w:tcW w:w="0" w:type="auto"/>
          </w:tcPr>
          <w:p w14:paraId="585C649E" w14:textId="77777777" w:rsidR="007D1D8B" w:rsidRPr="006C26A0" w:rsidRDefault="007D1D8B" w:rsidP="00C54708">
            <w:pPr>
              <w:pStyle w:val="Compact"/>
              <w:spacing w:before="0"/>
              <w:jc w:val="center"/>
              <w:rPr>
                <w:sz w:val="16"/>
                <w:szCs w:val="16"/>
              </w:rPr>
            </w:pPr>
            <w:r w:rsidRPr="006C26A0">
              <w:rPr>
                <w:sz w:val="16"/>
                <w:szCs w:val="16"/>
              </w:rPr>
              <w:t>1 (1.2%)</w:t>
            </w:r>
          </w:p>
        </w:tc>
      </w:tr>
      <w:tr w:rsidR="007D1D8B" w:rsidRPr="006C26A0" w14:paraId="5D768AE8" w14:textId="77777777" w:rsidTr="00C54708">
        <w:tc>
          <w:tcPr>
            <w:tcW w:w="0" w:type="auto"/>
          </w:tcPr>
          <w:p w14:paraId="19B47771" w14:textId="77777777" w:rsidR="007D1D8B" w:rsidRPr="006C26A0" w:rsidRDefault="007D1D8B" w:rsidP="00C54708">
            <w:pPr>
              <w:pStyle w:val="Compact"/>
              <w:spacing w:before="0"/>
              <w:ind w:left="567"/>
              <w:rPr>
                <w:sz w:val="16"/>
                <w:szCs w:val="16"/>
              </w:rPr>
            </w:pPr>
            <w:r w:rsidRPr="006C26A0">
              <w:rPr>
                <w:sz w:val="16"/>
                <w:szCs w:val="16"/>
              </w:rPr>
              <w:t>Intermediate</w:t>
            </w:r>
          </w:p>
        </w:tc>
        <w:tc>
          <w:tcPr>
            <w:tcW w:w="0" w:type="auto"/>
          </w:tcPr>
          <w:p w14:paraId="3B56E877" w14:textId="77777777" w:rsidR="007D1D8B" w:rsidRPr="006C26A0" w:rsidRDefault="007D1D8B" w:rsidP="00C54708">
            <w:pPr>
              <w:pStyle w:val="Compact"/>
              <w:spacing w:before="0"/>
              <w:jc w:val="center"/>
              <w:rPr>
                <w:sz w:val="16"/>
                <w:szCs w:val="16"/>
              </w:rPr>
            </w:pPr>
            <w:r w:rsidRPr="006C26A0">
              <w:rPr>
                <w:sz w:val="16"/>
                <w:szCs w:val="16"/>
              </w:rPr>
              <w:t>144 (66%)</w:t>
            </w:r>
          </w:p>
        </w:tc>
        <w:tc>
          <w:tcPr>
            <w:tcW w:w="0" w:type="auto"/>
          </w:tcPr>
          <w:p w14:paraId="102102D6" w14:textId="77777777" w:rsidR="007D1D8B" w:rsidRPr="006C26A0" w:rsidRDefault="007D1D8B" w:rsidP="00C54708">
            <w:pPr>
              <w:pStyle w:val="Compact"/>
              <w:spacing w:before="0"/>
              <w:jc w:val="center"/>
              <w:rPr>
                <w:sz w:val="16"/>
                <w:szCs w:val="16"/>
              </w:rPr>
            </w:pPr>
            <w:r w:rsidRPr="006C26A0">
              <w:rPr>
                <w:sz w:val="16"/>
                <w:szCs w:val="16"/>
              </w:rPr>
              <w:t>60 (72%)</w:t>
            </w:r>
          </w:p>
        </w:tc>
      </w:tr>
      <w:tr w:rsidR="007D1D8B" w:rsidRPr="006C26A0" w14:paraId="6844F0FA" w14:textId="77777777" w:rsidTr="00C54708">
        <w:tc>
          <w:tcPr>
            <w:tcW w:w="0" w:type="auto"/>
          </w:tcPr>
          <w:p w14:paraId="27BBC4D8" w14:textId="77777777" w:rsidR="007D1D8B" w:rsidRPr="006C26A0" w:rsidRDefault="007D1D8B" w:rsidP="00C54708">
            <w:pPr>
              <w:pStyle w:val="Compact"/>
              <w:spacing w:before="0"/>
              <w:ind w:left="567"/>
              <w:rPr>
                <w:sz w:val="16"/>
                <w:szCs w:val="16"/>
              </w:rPr>
            </w:pPr>
            <w:r w:rsidRPr="006C26A0">
              <w:rPr>
                <w:sz w:val="16"/>
                <w:szCs w:val="16"/>
              </w:rPr>
              <w:t>Moderate Evening</w:t>
            </w:r>
          </w:p>
        </w:tc>
        <w:tc>
          <w:tcPr>
            <w:tcW w:w="0" w:type="auto"/>
          </w:tcPr>
          <w:p w14:paraId="697B4EC9" w14:textId="77777777" w:rsidR="007D1D8B" w:rsidRPr="006C26A0" w:rsidRDefault="007D1D8B" w:rsidP="00C54708">
            <w:pPr>
              <w:pStyle w:val="Compact"/>
              <w:spacing w:before="0"/>
              <w:jc w:val="center"/>
              <w:rPr>
                <w:sz w:val="16"/>
                <w:szCs w:val="16"/>
              </w:rPr>
            </w:pPr>
            <w:r w:rsidRPr="006C26A0">
              <w:rPr>
                <w:sz w:val="16"/>
                <w:szCs w:val="16"/>
              </w:rPr>
              <w:t>43 (20%)</w:t>
            </w:r>
          </w:p>
        </w:tc>
        <w:tc>
          <w:tcPr>
            <w:tcW w:w="0" w:type="auto"/>
          </w:tcPr>
          <w:p w14:paraId="3A8A5753"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0BFC0F1C" w14:textId="77777777" w:rsidTr="00C54708">
        <w:tc>
          <w:tcPr>
            <w:tcW w:w="0" w:type="auto"/>
          </w:tcPr>
          <w:p w14:paraId="37DDA141" w14:textId="77777777" w:rsidR="007D1D8B" w:rsidRPr="006C26A0" w:rsidRDefault="007D1D8B" w:rsidP="00C54708">
            <w:pPr>
              <w:pStyle w:val="Compact"/>
              <w:spacing w:before="0"/>
              <w:ind w:left="567"/>
              <w:rPr>
                <w:sz w:val="16"/>
                <w:szCs w:val="16"/>
              </w:rPr>
            </w:pPr>
            <w:r w:rsidRPr="006C26A0">
              <w:rPr>
                <w:sz w:val="16"/>
                <w:szCs w:val="16"/>
              </w:rPr>
              <w:t>Moderate Morning</w:t>
            </w:r>
          </w:p>
        </w:tc>
        <w:tc>
          <w:tcPr>
            <w:tcW w:w="0" w:type="auto"/>
          </w:tcPr>
          <w:p w14:paraId="4C800CCF" w14:textId="77777777" w:rsidR="007D1D8B" w:rsidRPr="006C26A0" w:rsidRDefault="007D1D8B" w:rsidP="00C54708">
            <w:pPr>
              <w:pStyle w:val="Compact"/>
              <w:spacing w:before="0"/>
              <w:jc w:val="center"/>
              <w:rPr>
                <w:sz w:val="16"/>
                <w:szCs w:val="16"/>
              </w:rPr>
            </w:pPr>
            <w:r w:rsidRPr="006C26A0">
              <w:rPr>
                <w:sz w:val="16"/>
                <w:szCs w:val="16"/>
              </w:rPr>
              <w:t>23 (11%)</w:t>
            </w:r>
          </w:p>
        </w:tc>
        <w:tc>
          <w:tcPr>
            <w:tcW w:w="0" w:type="auto"/>
          </w:tcPr>
          <w:p w14:paraId="67784500" w14:textId="77777777" w:rsidR="007D1D8B" w:rsidRPr="006C26A0" w:rsidRDefault="007D1D8B" w:rsidP="00C54708">
            <w:pPr>
              <w:pStyle w:val="Compact"/>
              <w:spacing w:before="0"/>
              <w:jc w:val="center"/>
              <w:rPr>
                <w:sz w:val="16"/>
                <w:szCs w:val="16"/>
              </w:rPr>
            </w:pPr>
            <w:r w:rsidRPr="006C26A0">
              <w:rPr>
                <w:sz w:val="16"/>
                <w:szCs w:val="16"/>
              </w:rPr>
              <w:t>9 (11%)</w:t>
            </w:r>
          </w:p>
        </w:tc>
      </w:tr>
    </w:tbl>
    <w:p w14:paraId="5FDC4D2F" w14:textId="77777777" w:rsidR="007D1D8B" w:rsidRPr="006C26A0" w:rsidRDefault="007D1D8B" w:rsidP="007D1D8B">
      <w:pPr>
        <w:pStyle w:val="Bibliography"/>
      </w:pPr>
    </w:p>
    <w:p w14:paraId="2189DDC4" w14:textId="77777777" w:rsidR="007D1D8B" w:rsidRPr="006C26A0" w:rsidRDefault="007D1D8B" w:rsidP="007D1D8B"/>
    <w:p w14:paraId="410D6BF0" w14:textId="77777777" w:rsidR="007D1D8B" w:rsidRPr="006C26A0" w:rsidRDefault="007D1D8B" w:rsidP="007D1D8B">
      <w:r w:rsidRPr="006C26A0">
        <w:t>Table 3:</w:t>
      </w:r>
    </w:p>
    <w:p w14:paraId="3AF2B7D2" w14:textId="77777777" w:rsidR="007D1D8B" w:rsidRPr="006C26A0" w:rsidRDefault="007D1D8B" w:rsidP="007D1D8B">
      <w:pPr>
        <w:pStyle w:val="TableCaption"/>
      </w:pPr>
      <w:r w:rsidRPr="006C26A0">
        <w:rPr>
          <w:iCs/>
        </w:rPr>
        <w:t>Results of Measurement assessment</w:t>
      </w:r>
    </w:p>
    <w:tbl>
      <w:tblPr>
        <w:tblStyle w:val="Table"/>
        <w:tblW w:w="5000" w:type="pct"/>
        <w:tblLook w:val="0020" w:firstRow="1" w:lastRow="0" w:firstColumn="0" w:lastColumn="0" w:noHBand="0" w:noVBand="0"/>
      </w:tblPr>
      <w:tblGrid>
        <w:gridCol w:w="2926"/>
        <w:gridCol w:w="1929"/>
        <w:gridCol w:w="2173"/>
        <w:gridCol w:w="725"/>
        <w:gridCol w:w="810"/>
        <w:gridCol w:w="522"/>
        <w:gridCol w:w="537"/>
      </w:tblGrid>
      <w:tr w:rsidR="007D1D8B" w:rsidRPr="006C26A0" w14:paraId="36609BAC"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520" w:type="pct"/>
          </w:tcPr>
          <w:p w14:paraId="0C82C0C5" w14:textId="77777777" w:rsidR="007D1D8B" w:rsidRPr="006C26A0" w:rsidRDefault="007D1D8B" w:rsidP="00C54708">
            <w:pPr>
              <w:pStyle w:val="Compact"/>
              <w:spacing w:before="0"/>
              <w:rPr>
                <w:sz w:val="16"/>
                <w:szCs w:val="16"/>
              </w:rPr>
            </w:pPr>
            <w:r w:rsidRPr="006C26A0">
              <w:rPr>
                <w:sz w:val="16"/>
                <w:szCs w:val="16"/>
              </w:rPr>
              <w:t>Constructs</w:t>
            </w:r>
          </w:p>
        </w:tc>
        <w:tc>
          <w:tcPr>
            <w:tcW w:w="1002" w:type="pct"/>
          </w:tcPr>
          <w:p w14:paraId="0F29F201" w14:textId="77777777" w:rsidR="007D1D8B" w:rsidRPr="006C26A0" w:rsidRDefault="007D1D8B" w:rsidP="00C54708">
            <w:pPr>
              <w:pStyle w:val="Compact"/>
              <w:spacing w:before="0"/>
              <w:rPr>
                <w:sz w:val="16"/>
                <w:szCs w:val="16"/>
              </w:rPr>
            </w:pPr>
            <w:r w:rsidRPr="006C26A0">
              <w:rPr>
                <w:sz w:val="16"/>
                <w:szCs w:val="16"/>
              </w:rPr>
              <w:t>Factor Loading</w:t>
            </w:r>
          </w:p>
        </w:tc>
        <w:tc>
          <w:tcPr>
            <w:tcW w:w="1129" w:type="pct"/>
          </w:tcPr>
          <w:p w14:paraId="5735B8D3" w14:textId="77777777" w:rsidR="007D1D8B" w:rsidRPr="006C26A0" w:rsidRDefault="007D1D8B" w:rsidP="00C54708">
            <w:pPr>
              <w:pStyle w:val="Compact"/>
              <w:spacing w:before="0"/>
              <w:rPr>
                <w:sz w:val="16"/>
                <w:szCs w:val="16"/>
              </w:rPr>
            </w:pPr>
            <w:r w:rsidRPr="006C26A0">
              <w:rPr>
                <w:sz w:val="16"/>
                <w:szCs w:val="16"/>
              </w:rPr>
              <w:t>Cronbach’s alpha</w:t>
            </w:r>
          </w:p>
        </w:tc>
        <w:tc>
          <w:tcPr>
            <w:tcW w:w="377" w:type="pct"/>
          </w:tcPr>
          <w:p w14:paraId="430053CA" w14:textId="77777777" w:rsidR="007D1D8B" w:rsidRPr="006C26A0" w:rsidRDefault="007D1D8B" w:rsidP="00C54708">
            <w:pPr>
              <w:pStyle w:val="Compact"/>
              <w:spacing w:before="0"/>
              <w:rPr>
                <w:sz w:val="16"/>
                <w:szCs w:val="16"/>
              </w:rPr>
            </w:pPr>
            <w:r w:rsidRPr="006C26A0">
              <w:rPr>
                <w:sz w:val="16"/>
                <w:szCs w:val="16"/>
              </w:rPr>
              <w:t>CR</w:t>
            </w:r>
          </w:p>
        </w:tc>
        <w:tc>
          <w:tcPr>
            <w:tcW w:w="421" w:type="pct"/>
          </w:tcPr>
          <w:p w14:paraId="7E9B3DC0" w14:textId="77777777" w:rsidR="007D1D8B" w:rsidRPr="006C26A0" w:rsidRDefault="007D1D8B" w:rsidP="00C54708">
            <w:pPr>
              <w:pStyle w:val="Compact"/>
              <w:spacing w:before="0"/>
              <w:rPr>
                <w:sz w:val="16"/>
                <w:szCs w:val="16"/>
              </w:rPr>
            </w:pPr>
            <w:r w:rsidRPr="006C26A0">
              <w:rPr>
                <w:sz w:val="16"/>
                <w:szCs w:val="16"/>
              </w:rPr>
              <w:t>AVE</w:t>
            </w:r>
          </w:p>
        </w:tc>
        <w:tc>
          <w:tcPr>
            <w:tcW w:w="271" w:type="pct"/>
          </w:tcPr>
          <w:p w14:paraId="249CF8FF" w14:textId="77777777" w:rsidR="007D1D8B" w:rsidRPr="006C26A0" w:rsidRDefault="007D1D8B" w:rsidP="00C54708">
            <w:pPr>
              <w:pStyle w:val="Compact"/>
              <w:spacing w:before="0"/>
              <w:rPr>
                <w:sz w:val="16"/>
                <w:szCs w:val="16"/>
                <w:vertAlign w:val="superscript"/>
              </w:rPr>
            </w:pPr>
            <w:r w:rsidRPr="006C26A0">
              <w:rPr>
                <w:sz w:val="16"/>
                <w:szCs w:val="16"/>
              </w:rPr>
              <w:t>R</w:t>
            </w:r>
            <w:r w:rsidRPr="006C26A0">
              <w:rPr>
                <w:sz w:val="16"/>
                <w:szCs w:val="16"/>
                <w:vertAlign w:val="superscript"/>
              </w:rPr>
              <w:t>2</w:t>
            </w:r>
          </w:p>
        </w:tc>
        <w:tc>
          <w:tcPr>
            <w:tcW w:w="279" w:type="pct"/>
          </w:tcPr>
          <w:p w14:paraId="3509070F" w14:textId="77777777" w:rsidR="007D1D8B" w:rsidRPr="006C26A0" w:rsidRDefault="007D1D8B" w:rsidP="00C54708">
            <w:pPr>
              <w:pStyle w:val="Compact"/>
              <w:spacing w:before="0"/>
              <w:rPr>
                <w:sz w:val="16"/>
                <w:szCs w:val="16"/>
                <w:vertAlign w:val="superscript"/>
              </w:rPr>
            </w:pPr>
            <w:r w:rsidRPr="006C26A0">
              <w:rPr>
                <w:sz w:val="16"/>
                <w:szCs w:val="16"/>
              </w:rPr>
              <w:t>Q</w:t>
            </w:r>
            <w:r w:rsidRPr="006C26A0">
              <w:rPr>
                <w:sz w:val="16"/>
                <w:szCs w:val="16"/>
                <w:vertAlign w:val="superscript"/>
              </w:rPr>
              <w:t>2</w:t>
            </w:r>
          </w:p>
        </w:tc>
      </w:tr>
      <w:tr w:rsidR="007D1D8B" w:rsidRPr="006C26A0" w14:paraId="4D6F4C36" w14:textId="77777777" w:rsidTr="00C54708">
        <w:tc>
          <w:tcPr>
            <w:tcW w:w="1520" w:type="pct"/>
          </w:tcPr>
          <w:p w14:paraId="3340EB6E" w14:textId="77777777" w:rsidR="007D1D8B" w:rsidRPr="006C26A0" w:rsidRDefault="007D1D8B" w:rsidP="00C54708">
            <w:pPr>
              <w:pStyle w:val="Compact"/>
              <w:spacing w:before="0"/>
              <w:rPr>
                <w:sz w:val="16"/>
                <w:szCs w:val="16"/>
              </w:rPr>
            </w:pPr>
            <w:r w:rsidRPr="006C26A0">
              <w:rPr>
                <w:sz w:val="16"/>
                <w:szCs w:val="16"/>
              </w:rPr>
              <w:t>Trouble in Memory</w:t>
            </w:r>
          </w:p>
        </w:tc>
        <w:tc>
          <w:tcPr>
            <w:tcW w:w="1002" w:type="pct"/>
          </w:tcPr>
          <w:p w14:paraId="5C949B8C" w14:textId="77777777" w:rsidR="007D1D8B" w:rsidRPr="006C26A0" w:rsidRDefault="007D1D8B" w:rsidP="00C54708">
            <w:pPr>
              <w:pStyle w:val="Compact"/>
              <w:spacing w:before="0"/>
              <w:rPr>
                <w:sz w:val="16"/>
                <w:szCs w:val="16"/>
              </w:rPr>
            </w:pPr>
            <w:r w:rsidRPr="006C26A0">
              <w:rPr>
                <w:sz w:val="16"/>
                <w:szCs w:val="16"/>
              </w:rPr>
              <w:t>1.00</w:t>
            </w:r>
          </w:p>
        </w:tc>
        <w:tc>
          <w:tcPr>
            <w:tcW w:w="1129" w:type="pct"/>
          </w:tcPr>
          <w:p w14:paraId="4C2039BA" w14:textId="77777777" w:rsidR="007D1D8B" w:rsidRPr="006C26A0" w:rsidRDefault="007D1D8B" w:rsidP="00C54708">
            <w:pPr>
              <w:pStyle w:val="Compact"/>
              <w:spacing w:before="0"/>
              <w:rPr>
                <w:sz w:val="16"/>
                <w:szCs w:val="16"/>
              </w:rPr>
            </w:pPr>
            <w:r w:rsidRPr="006C26A0">
              <w:rPr>
                <w:sz w:val="16"/>
                <w:szCs w:val="16"/>
              </w:rPr>
              <w:t>1.00</w:t>
            </w:r>
          </w:p>
        </w:tc>
        <w:tc>
          <w:tcPr>
            <w:tcW w:w="377" w:type="pct"/>
          </w:tcPr>
          <w:p w14:paraId="0B5375AE" w14:textId="77777777" w:rsidR="007D1D8B" w:rsidRPr="006C26A0" w:rsidRDefault="007D1D8B" w:rsidP="00C54708">
            <w:pPr>
              <w:pStyle w:val="Compact"/>
              <w:spacing w:before="0"/>
              <w:rPr>
                <w:sz w:val="16"/>
                <w:szCs w:val="16"/>
              </w:rPr>
            </w:pPr>
            <w:r w:rsidRPr="006C26A0">
              <w:rPr>
                <w:sz w:val="16"/>
                <w:szCs w:val="16"/>
              </w:rPr>
              <w:t>1.00</w:t>
            </w:r>
          </w:p>
        </w:tc>
        <w:tc>
          <w:tcPr>
            <w:tcW w:w="421" w:type="pct"/>
          </w:tcPr>
          <w:p w14:paraId="1BD65746" w14:textId="77777777" w:rsidR="007D1D8B" w:rsidRPr="006C26A0" w:rsidRDefault="007D1D8B" w:rsidP="00C54708">
            <w:pPr>
              <w:pStyle w:val="Compact"/>
              <w:spacing w:before="0"/>
              <w:rPr>
                <w:sz w:val="16"/>
                <w:szCs w:val="16"/>
              </w:rPr>
            </w:pPr>
            <w:r w:rsidRPr="006C26A0">
              <w:rPr>
                <w:sz w:val="16"/>
                <w:szCs w:val="16"/>
              </w:rPr>
              <w:t>1.00</w:t>
            </w:r>
          </w:p>
        </w:tc>
        <w:tc>
          <w:tcPr>
            <w:tcW w:w="271" w:type="pct"/>
          </w:tcPr>
          <w:p w14:paraId="08DEE1B7" w14:textId="77777777" w:rsidR="007D1D8B" w:rsidRPr="006C26A0" w:rsidRDefault="007D1D8B" w:rsidP="00C54708">
            <w:pPr>
              <w:pStyle w:val="Compact"/>
              <w:spacing w:before="0"/>
              <w:rPr>
                <w:sz w:val="16"/>
                <w:szCs w:val="16"/>
              </w:rPr>
            </w:pPr>
          </w:p>
        </w:tc>
        <w:tc>
          <w:tcPr>
            <w:tcW w:w="279" w:type="pct"/>
          </w:tcPr>
          <w:p w14:paraId="6985CF51" w14:textId="77777777" w:rsidR="007D1D8B" w:rsidRPr="006C26A0" w:rsidRDefault="007D1D8B" w:rsidP="00C54708">
            <w:pPr>
              <w:pStyle w:val="Compact"/>
              <w:spacing w:before="0"/>
              <w:rPr>
                <w:sz w:val="16"/>
                <w:szCs w:val="16"/>
              </w:rPr>
            </w:pPr>
          </w:p>
        </w:tc>
      </w:tr>
      <w:tr w:rsidR="007D1D8B" w:rsidRPr="006C26A0" w14:paraId="74B051C7" w14:textId="77777777" w:rsidTr="00C54708">
        <w:tc>
          <w:tcPr>
            <w:tcW w:w="1520" w:type="pct"/>
          </w:tcPr>
          <w:p w14:paraId="41CBA223" w14:textId="77777777" w:rsidR="007D1D8B" w:rsidRPr="006C26A0" w:rsidRDefault="007D1D8B" w:rsidP="00C54708">
            <w:pPr>
              <w:pStyle w:val="Compact"/>
              <w:spacing w:before="0"/>
              <w:rPr>
                <w:sz w:val="16"/>
                <w:szCs w:val="16"/>
              </w:rPr>
            </w:pPr>
            <w:r w:rsidRPr="006C26A0">
              <w:rPr>
                <w:sz w:val="16"/>
                <w:szCs w:val="16"/>
              </w:rPr>
              <w:t>Trouble in Concentration</w:t>
            </w:r>
          </w:p>
        </w:tc>
        <w:tc>
          <w:tcPr>
            <w:tcW w:w="1002" w:type="pct"/>
          </w:tcPr>
          <w:p w14:paraId="3C17EF7B" w14:textId="77777777" w:rsidR="007D1D8B" w:rsidRPr="006C26A0" w:rsidRDefault="007D1D8B" w:rsidP="00C54708">
            <w:pPr>
              <w:pStyle w:val="Compact"/>
              <w:spacing w:before="0"/>
              <w:rPr>
                <w:sz w:val="16"/>
                <w:szCs w:val="16"/>
              </w:rPr>
            </w:pPr>
            <w:r w:rsidRPr="006C26A0">
              <w:rPr>
                <w:sz w:val="16"/>
                <w:szCs w:val="16"/>
              </w:rPr>
              <w:t>1.00</w:t>
            </w:r>
          </w:p>
        </w:tc>
        <w:tc>
          <w:tcPr>
            <w:tcW w:w="1129" w:type="pct"/>
          </w:tcPr>
          <w:p w14:paraId="7D4B288F" w14:textId="77777777" w:rsidR="007D1D8B" w:rsidRPr="006C26A0" w:rsidRDefault="007D1D8B" w:rsidP="00C54708">
            <w:pPr>
              <w:pStyle w:val="Compact"/>
              <w:spacing w:before="0"/>
              <w:rPr>
                <w:sz w:val="16"/>
                <w:szCs w:val="16"/>
              </w:rPr>
            </w:pPr>
            <w:r w:rsidRPr="006C26A0">
              <w:rPr>
                <w:sz w:val="16"/>
                <w:szCs w:val="16"/>
              </w:rPr>
              <w:t>1.00</w:t>
            </w:r>
          </w:p>
        </w:tc>
        <w:tc>
          <w:tcPr>
            <w:tcW w:w="377" w:type="pct"/>
          </w:tcPr>
          <w:p w14:paraId="475FDED9" w14:textId="77777777" w:rsidR="007D1D8B" w:rsidRPr="006C26A0" w:rsidRDefault="007D1D8B" w:rsidP="00C54708">
            <w:pPr>
              <w:pStyle w:val="Compact"/>
              <w:spacing w:before="0"/>
              <w:rPr>
                <w:sz w:val="16"/>
                <w:szCs w:val="16"/>
              </w:rPr>
            </w:pPr>
            <w:r w:rsidRPr="006C26A0">
              <w:rPr>
                <w:sz w:val="16"/>
                <w:szCs w:val="16"/>
              </w:rPr>
              <w:t>1.00</w:t>
            </w:r>
          </w:p>
        </w:tc>
        <w:tc>
          <w:tcPr>
            <w:tcW w:w="421" w:type="pct"/>
          </w:tcPr>
          <w:p w14:paraId="43F5100F" w14:textId="77777777" w:rsidR="007D1D8B" w:rsidRPr="006C26A0" w:rsidRDefault="007D1D8B" w:rsidP="00C54708">
            <w:pPr>
              <w:pStyle w:val="Compact"/>
              <w:spacing w:before="0"/>
              <w:rPr>
                <w:sz w:val="16"/>
                <w:szCs w:val="16"/>
              </w:rPr>
            </w:pPr>
            <w:r w:rsidRPr="006C26A0">
              <w:rPr>
                <w:sz w:val="16"/>
                <w:szCs w:val="16"/>
              </w:rPr>
              <w:t>1.00</w:t>
            </w:r>
          </w:p>
        </w:tc>
        <w:tc>
          <w:tcPr>
            <w:tcW w:w="271" w:type="pct"/>
          </w:tcPr>
          <w:p w14:paraId="2B75F880" w14:textId="77777777" w:rsidR="007D1D8B" w:rsidRPr="006C26A0" w:rsidRDefault="007D1D8B" w:rsidP="00C54708">
            <w:pPr>
              <w:pStyle w:val="Compact"/>
              <w:spacing w:before="0"/>
              <w:rPr>
                <w:sz w:val="16"/>
                <w:szCs w:val="16"/>
              </w:rPr>
            </w:pPr>
          </w:p>
        </w:tc>
        <w:tc>
          <w:tcPr>
            <w:tcW w:w="279" w:type="pct"/>
          </w:tcPr>
          <w:p w14:paraId="67CB134D" w14:textId="77777777" w:rsidR="007D1D8B" w:rsidRPr="006C26A0" w:rsidRDefault="007D1D8B" w:rsidP="00C54708">
            <w:pPr>
              <w:pStyle w:val="Compact"/>
              <w:spacing w:before="0"/>
              <w:rPr>
                <w:sz w:val="16"/>
                <w:szCs w:val="16"/>
              </w:rPr>
            </w:pPr>
          </w:p>
        </w:tc>
      </w:tr>
      <w:tr w:rsidR="007D1D8B" w:rsidRPr="006C26A0" w14:paraId="08C046B0" w14:textId="77777777" w:rsidTr="00C54708">
        <w:tc>
          <w:tcPr>
            <w:tcW w:w="1520" w:type="pct"/>
          </w:tcPr>
          <w:p w14:paraId="2B3E3335" w14:textId="77777777" w:rsidR="007D1D8B" w:rsidRPr="006C26A0" w:rsidRDefault="007D1D8B" w:rsidP="00C54708">
            <w:pPr>
              <w:pStyle w:val="Compact"/>
              <w:spacing w:before="0"/>
              <w:rPr>
                <w:sz w:val="16"/>
                <w:szCs w:val="16"/>
              </w:rPr>
            </w:pPr>
            <w:r w:rsidRPr="006C26A0">
              <w:rPr>
                <w:sz w:val="16"/>
                <w:szCs w:val="16"/>
              </w:rPr>
              <w:t>PSQ</w:t>
            </w:r>
          </w:p>
        </w:tc>
        <w:tc>
          <w:tcPr>
            <w:tcW w:w="1002" w:type="pct"/>
          </w:tcPr>
          <w:p w14:paraId="0C3F5219" w14:textId="77777777" w:rsidR="007D1D8B" w:rsidRPr="006C26A0" w:rsidRDefault="007D1D8B" w:rsidP="00C54708">
            <w:pPr>
              <w:pStyle w:val="Compact"/>
              <w:spacing w:before="0"/>
              <w:rPr>
                <w:sz w:val="16"/>
                <w:szCs w:val="16"/>
              </w:rPr>
            </w:pPr>
          </w:p>
        </w:tc>
        <w:tc>
          <w:tcPr>
            <w:tcW w:w="1129" w:type="pct"/>
          </w:tcPr>
          <w:p w14:paraId="743D3463" w14:textId="77777777" w:rsidR="007D1D8B" w:rsidRPr="006C26A0" w:rsidRDefault="007D1D8B" w:rsidP="00C54708">
            <w:pPr>
              <w:pStyle w:val="Compact"/>
              <w:spacing w:before="0"/>
              <w:rPr>
                <w:sz w:val="16"/>
                <w:szCs w:val="16"/>
              </w:rPr>
            </w:pPr>
            <w:r w:rsidRPr="006C26A0">
              <w:rPr>
                <w:sz w:val="16"/>
                <w:szCs w:val="16"/>
              </w:rPr>
              <w:t>0.60</w:t>
            </w:r>
          </w:p>
        </w:tc>
        <w:tc>
          <w:tcPr>
            <w:tcW w:w="377" w:type="pct"/>
          </w:tcPr>
          <w:p w14:paraId="6B0FB9B7" w14:textId="77777777" w:rsidR="007D1D8B" w:rsidRPr="006C26A0" w:rsidRDefault="007D1D8B" w:rsidP="00C54708">
            <w:pPr>
              <w:pStyle w:val="Compact"/>
              <w:spacing w:before="0"/>
              <w:rPr>
                <w:sz w:val="16"/>
                <w:szCs w:val="16"/>
              </w:rPr>
            </w:pPr>
            <w:r w:rsidRPr="006C26A0">
              <w:rPr>
                <w:sz w:val="16"/>
                <w:szCs w:val="16"/>
              </w:rPr>
              <w:t>0.73</w:t>
            </w:r>
          </w:p>
        </w:tc>
        <w:tc>
          <w:tcPr>
            <w:tcW w:w="421" w:type="pct"/>
          </w:tcPr>
          <w:p w14:paraId="55549625" w14:textId="77777777" w:rsidR="007D1D8B" w:rsidRPr="006C26A0" w:rsidRDefault="007D1D8B" w:rsidP="00C54708">
            <w:pPr>
              <w:pStyle w:val="Compact"/>
              <w:spacing w:before="0"/>
              <w:rPr>
                <w:sz w:val="16"/>
                <w:szCs w:val="16"/>
              </w:rPr>
            </w:pPr>
            <w:r w:rsidRPr="006C26A0">
              <w:rPr>
                <w:sz w:val="16"/>
                <w:szCs w:val="16"/>
              </w:rPr>
              <w:t>0.36</w:t>
            </w:r>
          </w:p>
        </w:tc>
        <w:tc>
          <w:tcPr>
            <w:tcW w:w="271" w:type="pct"/>
          </w:tcPr>
          <w:p w14:paraId="2910DC3D" w14:textId="77777777" w:rsidR="007D1D8B" w:rsidRPr="006C26A0" w:rsidRDefault="007D1D8B" w:rsidP="00C54708">
            <w:pPr>
              <w:pStyle w:val="Compact"/>
              <w:spacing w:before="0"/>
              <w:rPr>
                <w:sz w:val="16"/>
                <w:szCs w:val="16"/>
              </w:rPr>
            </w:pPr>
          </w:p>
        </w:tc>
        <w:tc>
          <w:tcPr>
            <w:tcW w:w="279" w:type="pct"/>
          </w:tcPr>
          <w:p w14:paraId="06DDDEFD" w14:textId="77777777" w:rsidR="007D1D8B" w:rsidRPr="006C26A0" w:rsidRDefault="007D1D8B" w:rsidP="00C54708">
            <w:pPr>
              <w:pStyle w:val="Compact"/>
              <w:spacing w:before="0"/>
              <w:rPr>
                <w:sz w:val="16"/>
                <w:szCs w:val="16"/>
              </w:rPr>
            </w:pPr>
          </w:p>
        </w:tc>
      </w:tr>
      <w:tr w:rsidR="007D1D8B" w:rsidRPr="006C26A0" w14:paraId="457F7CFE" w14:textId="77777777" w:rsidTr="00C54708">
        <w:tc>
          <w:tcPr>
            <w:tcW w:w="1520" w:type="pct"/>
          </w:tcPr>
          <w:p w14:paraId="536478F2" w14:textId="77777777" w:rsidR="007D1D8B" w:rsidRPr="006C26A0" w:rsidRDefault="007D1D8B" w:rsidP="00C54708">
            <w:pPr>
              <w:pStyle w:val="Compact"/>
              <w:spacing w:before="0"/>
              <w:rPr>
                <w:sz w:val="16"/>
                <w:szCs w:val="16"/>
              </w:rPr>
            </w:pPr>
            <w:r w:rsidRPr="006C26A0">
              <w:rPr>
                <w:sz w:val="16"/>
                <w:szCs w:val="16"/>
              </w:rPr>
              <w:t>PSQ1</w:t>
            </w:r>
          </w:p>
        </w:tc>
        <w:tc>
          <w:tcPr>
            <w:tcW w:w="1002" w:type="pct"/>
          </w:tcPr>
          <w:p w14:paraId="5080BFCB" w14:textId="77777777" w:rsidR="007D1D8B" w:rsidRPr="006C26A0" w:rsidRDefault="007D1D8B" w:rsidP="00C54708">
            <w:pPr>
              <w:pStyle w:val="Compact"/>
              <w:spacing w:before="0"/>
              <w:rPr>
                <w:sz w:val="16"/>
                <w:szCs w:val="16"/>
              </w:rPr>
            </w:pPr>
            <w:r w:rsidRPr="006C26A0">
              <w:rPr>
                <w:sz w:val="16"/>
                <w:szCs w:val="16"/>
              </w:rPr>
              <w:t>0.72</w:t>
            </w:r>
          </w:p>
        </w:tc>
        <w:tc>
          <w:tcPr>
            <w:tcW w:w="1129" w:type="pct"/>
          </w:tcPr>
          <w:p w14:paraId="764AAD74" w14:textId="77777777" w:rsidR="007D1D8B" w:rsidRPr="006C26A0" w:rsidRDefault="007D1D8B" w:rsidP="00C54708">
            <w:pPr>
              <w:pStyle w:val="Compact"/>
              <w:spacing w:before="0"/>
              <w:rPr>
                <w:sz w:val="16"/>
                <w:szCs w:val="16"/>
              </w:rPr>
            </w:pPr>
          </w:p>
        </w:tc>
        <w:tc>
          <w:tcPr>
            <w:tcW w:w="377" w:type="pct"/>
          </w:tcPr>
          <w:p w14:paraId="29ED2BC2" w14:textId="77777777" w:rsidR="007D1D8B" w:rsidRPr="006C26A0" w:rsidRDefault="007D1D8B" w:rsidP="00C54708">
            <w:pPr>
              <w:pStyle w:val="Compact"/>
              <w:spacing w:before="0"/>
              <w:rPr>
                <w:sz w:val="16"/>
                <w:szCs w:val="16"/>
              </w:rPr>
            </w:pPr>
          </w:p>
        </w:tc>
        <w:tc>
          <w:tcPr>
            <w:tcW w:w="421" w:type="pct"/>
          </w:tcPr>
          <w:p w14:paraId="0AB48B9E" w14:textId="77777777" w:rsidR="007D1D8B" w:rsidRPr="006C26A0" w:rsidRDefault="007D1D8B" w:rsidP="00C54708">
            <w:pPr>
              <w:pStyle w:val="Compact"/>
              <w:spacing w:before="0"/>
              <w:rPr>
                <w:sz w:val="16"/>
                <w:szCs w:val="16"/>
              </w:rPr>
            </w:pPr>
          </w:p>
        </w:tc>
        <w:tc>
          <w:tcPr>
            <w:tcW w:w="271" w:type="pct"/>
          </w:tcPr>
          <w:p w14:paraId="4B5CF394" w14:textId="77777777" w:rsidR="007D1D8B" w:rsidRPr="006C26A0" w:rsidRDefault="007D1D8B" w:rsidP="00C54708">
            <w:pPr>
              <w:pStyle w:val="Compact"/>
              <w:spacing w:before="0"/>
              <w:rPr>
                <w:sz w:val="16"/>
                <w:szCs w:val="16"/>
              </w:rPr>
            </w:pPr>
          </w:p>
        </w:tc>
        <w:tc>
          <w:tcPr>
            <w:tcW w:w="279" w:type="pct"/>
          </w:tcPr>
          <w:p w14:paraId="47F96409" w14:textId="77777777" w:rsidR="007D1D8B" w:rsidRPr="006C26A0" w:rsidRDefault="007D1D8B" w:rsidP="00C54708">
            <w:pPr>
              <w:pStyle w:val="Compact"/>
              <w:spacing w:before="0"/>
              <w:rPr>
                <w:sz w:val="16"/>
                <w:szCs w:val="16"/>
              </w:rPr>
            </w:pPr>
          </w:p>
        </w:tc>
      </w:tr>
      <w:tr w:rsidR="007D1D8B" w:rsidRPr="006C26A0" w14:paraId="40FD2E54" w14:textId="77777777" w:rsidTr="00C54708">
        <w:tc>
          <w:tcPr>
            <w:tcW w:w="1520" w:type="pct"/>
          </w:tcPr>
          <w:p w14:paraId="46EB004D" w14:textId="77777777" w:rsidR="007D1D8B" w:rsidRPr="006C26A0" w:rsidRDefault="007D1D8B" w:rsidP="00C54708">
            <w:pPr>
              <w:pStyle w:val="Compact"/>
              <w:spacing w:before="0"/>
              <w:rPr>
                <w:sz w:val="16"/>
                <w:szCs w:val="16"/>
              </w:rPr>
            </w:pPr>
            <w:r w:rsidRPr="006C26A0">
              <w:rPr>
                <w:sz w:val="16"/>
                <w:szCs w:val="16"/>
              </w:rPr>
              <w:t>PSQ2</w:t>
            </w:r>
          </w:p>
        </w:tc>
        <w:tc>
          <w:tcPr>
            <w:tcW w:w="1002" w:type="pct"/>
          </w:tcPr>
          <w:p w14:paraId="4077769E" w14:textId="77777777" w:rsidR="007D1D8B" w:rsidRPr="006C26A0" w:rsidRDefault="007D1D8B" w:rsidP="00C54708">
            <w:pPr>
              <w:pStyle w:val="Compact"/>
              <w:spacing w:before="0"/>
              <w:rPr>
                <w:sz w:val="16"/>
                <w:szCs w:val="16"/>
              </w:rPr>
            </w:pPr>
            <w:r w:rsidRPr="006C26A0">
              <w:rPr>
                <w:sz w:val="16"/>
                <w:szCs w:val="16"/>
              </w:rPr>
              <w:t>0.44</w:t>
            </w:r>
          </w:p>
        </w:tc>
        <w:tc>
          <w:tcPr>
            <w:tcW w:w="1129" w:type="pct"/>
          </w:tcPr>
          <w:p w14:paraId="420E73C6" w14:textId="77777777" w:rsidR="007D1D8B" w:rsidRPr="006C26A0" w:rsidRDefault="007D1D8B" w:rsidP="00C54708">
            <w:pPr>
              <w:pStyle w:val="Compact"/>
              <w:spacing w:before="0"/>
              <w:rPr>
                <w:sz w:val="16"/>
                <w:szCs w:val="16"/>
              </w:rPr>
            </w:pPr>
          </w:p>
        </w:tc>
        <w:tc>
          <w:tcPr>
            <w:tcW w:w="377" w:type="pct"/>
          </w:tcPr>
          <w:p w14:paraId="3F7C4DBE" w14:textId="77777777" w:rsidR="007D1D8B" w:rsidRPr="006C26A0" w:rsidRDefault="007D1D8B" w:rsidP="00C54708">
            <w:pPr>
              <w:pStyle w:val="Compact"/>
              <w:spacing w:before="0"/>
              <w:rPr>
                <w:sz w:val="16"/>
                <w:szCs w:val="16"/>
              </w:rPr>
            </w:pPr>
          </w:p>
        </w:tc>
        <w:tc>
          <w:tcPr>
            <w:tcW w:w="421" w:type="pct"/>
          </w:tcPr>
          <w:p w14:paraId="1EBF518F" w14:textId="77777777" w:rsidR="007D1D8B" w:rsidRPr="006C26A0" w:rsidRDefault="007D1D8B" w:rsidP="00C54708">
            <w:pPr>
              <w:pStyle w:val="Compact"/>
              <w:spacing w:before="0"/>
              <w:rPr>
                <w:sz w:val="16"/>
                <w:szCs w:val="16"/>
              </w:rPr>
            </w:pPr>
          </w:p>
        </w:tc>
        <w:tc>
          <w:tcPr>
            <w:tcW w:w="271" w:type="pct"/>
          </w:tcPr>
          <w:p w14:paraId="2CA8A521" w14:textId="77777777" w:rsidR="007D1D8B" w:rsidRPr="006C26A0" w:rsidRDefault="007D1D8B" w:rsidP="00C54708">
            <w:pPr>
              <w:pStyle w:val="Compact"/>
              <w:spacing w:before="0"/>
              <w:rPr>
                <w:sz w:val="16"/>
                <w:szCs w:val="16"/>
              </w:rPr>
            </w:pPr>
          </w:p>
        </w:tc>
        <w:tc>
          <w:tcPr>
            <w:tcW w:w="279" w:type="pct"/>
          </w:tcPr>
          <w:p w14:paraId="5CD3B615" w14:textId="77777777" w:rsidR="007D1D8B" w:rsidRPr="006C26A0" w:rsidRDefault="007D1D8B" w:rsidP="00C54708">
            <w:pPr>
              <w:pStyle w:val="Compact"/>
              <w:spacing w:before="0"/>
              <w:rPr>
                <w:sz w:val="16"/>
                <w:szCs w:val="16"/>
              </w:rPr>
            </w:pPr>
          </w:p>
        </w:tc>
      </w:tr>
      <w:tr w:rsidR="007D1D8B" w:rsidRPr="006C26A0" w14:paraId="15165CC7" w14:textId="77777777" w:rsidTr="00C54708">
        <w:tc>
          <w:tcPr>
            <w:tcW w:w="1520" w:type="pct"/>
          </w:tcPr>
          <w:p w14:paraId="4BE7192B" w14:textId="77777777" w:rsidR="007D1D8B" w:rsidRPr="006C26A0" w:rsidRDefault="007D1D8B" w:rsidP="00C54708">
            <w:pPr>
              <w:pStyle w:val="Compact"/>
              <w:spacing w:before="0"/>
              <w:rPr>
                <w:sz w:val="16"/>
                <w:szCs w:val="16"/>
              </w:rPr>
            </w:pPr>
            <w:r w:rsidRPr="006C26A0">
              <w:rPr>
                <w:sz w:val="16"/>
                <w:szCs w:val="16"/>
              </w:rPr>
              <w:t>PSQ3</w:t>
            </w:r>
          </w:p>
        </w:tc>
        <w:tc>
          <w:tcPr>
            <w:tcW w:w="1002" w:type="pct"/>
          </w:tcPr>
          <w:p w14:paraId="7BBD597D" w14:textId="77777777" w:rsidR="007D1D8B" w:rsidRPr="006C26A0" w:rsidRDefault="007D1D8B" w:rsidP="00C54708">
            <w:pPr>
              <w:pStyle w:val="Compact"/>
              <w:spacing w:before="0"/>
              <w:rPr>
                <w:sz w:val="16"/>
                <w:szCs w:val="16"/>
              </w:rPr>
            </w:pPr>
            <w:r w:rsidRPr="006C26A0">
              <w:rPr>
                <w:sz w:val="16"/>
                <w:szCs w:val="16"/>
              </w:rPr>
              <w:t>0.51</w:t>
            </w:r>
          </w:p>
        </w:tc>
        <w:tc>
          <w:tcPr>
            <w:tcW w:w="1129" w:type="pct"/>
          </w:tcPr>
          <w:p w14:paraId="2A1F0C91" w14:textId="77777777" w:rsidR="007D1D8B" w:rsidRPr="006C26A0" w:rsidRDefault="007D1D8B" w:rsidP="00C54708">
            <w:pPr>
              <w:pStyle w:val="Compact"/>
              <w:spacing w:before="0"/>
              <w:rPr>
                <w:sz w:val="16"/>
                <w:szCs w:val="16"/>
              </w:rPr>
            </w:pPr>
          </w:p>
        </w:tc>
        <w:tc>
          <w:tcPr>
            <w:tcW w:w="377" w:type="pct"/>
          </w:tcPr>
          <w:p w14:paraId="0431EFC5" w14:textId="77777777" w:rsidR="007D1D8B" w:rsidRPr="006C26A0" w:rsidRDefault="007D1D8B" w:rsidP="00C54708">
            <w:pPr>
              <w:pStyle w:val="Compact"/>
              <w:spacing w:before="0"/>
              <w:rPr>
                <w:sz w:val="16"/>
                <w:szCs w:val="16"/>
              </w:rPr>
            </w:pPr>
          </w:p>
        </w:tc>
        <w:tc>
          <w:tcPr>
            <w:tcW w:w="421" w:type="pct"/>
          </w:tcPr>
          <w:p w14:paraId="0AC80AEC" w14:textId="77777777" w:rsidR="007D1D8B" w:rsidRPr="006C26A0" w:rsidRDefault="007D1D8B" w:rsidP="00C54708">
            <w:pPr>
              <w:pStyle w:val="Compact"/>
              <w:spacing w:before="0"/>
              <w:rPr>
                <w:sz w:val="16"/>
                <w:szCs w:val="16"/>
              </w:rPr>
            </w:pPr>
          </w:p>
        </w:tc>
        <w:tc>
          <w:tcPr>
            <w:tcW w:w="271" w:type="pct"/>
          </w:tcPr>
          <w:p w14:paraId="3757B59C" w14:textId="77777777" w:rsidR="007D1D8B" w:rsidRPr="006C26A0" w:rsidRDefault="007D1D8B" w:rsidP="00C54708">
            <w:pPr>
              <w:pStyle w:val="Compact"/>
              <w:spacing w:before="0"/>
              <w:rPr>
                <w:sz w:val="16"/>
                <w:szCs w:val="16"/>
              </w:rPr>
            </w:pPr>
          </w:p>
        </w:tc>
        <w:tc>
          <w:tcPr>
            <w:tcW w:w="279" w:type="pct"/>
          </w:tcPr>
          <w:p w14:paraId="3ADEEC27" w14:textId="77777777" w:rsidR="007D1D8B" w:rsidRPr="006C26A0" w:rsidRDefault="007D1D8B" w:rsidP="00C54708">
            <w:pPr>
              <w:pStyle w:val="Compact"/>
              <w:spacing w:before="0"/>
              <w:rPr>
                <w:sz w:val="16"/>
                <w:szCs w:val="16"/>
              </w:rPr>
            </w:pPr>
          </w:p>
        </w:tc>
      </w:tr>
      <w:tr w:rsidR="007D1D8B" w:rsidRPr="006C26A0" w14:paraId="4474DCEB" w14:textId="77777777" w:rsidTr="00C54708">
        <w:tc>
          <w:tcPr>
            <w:tcW w:w="1520" w:type="pct"/>
          </w:tcPr>
          <w:p w14:paraId="15F1F225" w14:textId="77777777" w:rsidR="007D1D8B" w:rsidRPr="006C26A0" w:rsidRDefault="007D1D8B" w:rsidP="00C54708">
            <w:pPr>
              <w:pStyle w:val="Compact"/>
              <w:spacing w:before="0"/>
              <w:rPr>
                <w:sz w:val="16"/>
                <w:szCs w:val="16"/>
              </w:rPr>
            </w:pPr>
            <w:r w:rsidRPr="006C26A0">
              <w:rPr>
                <w:sz w:val="16"/>
                <w:szCs w:val="16"/>
              </w:rPr>
              <w:t>PSQ4</w:t>
            </w:r>
          </w:p>
        </w:tc>
        <w:tc>
          <w:tcPr>
            <w:tcW w:w="1002" w:type="pct"/>
          </w:tcPr>
          <w:p w14:paraId="7DE34397" w14:textId="77777777" w:rsidR="007D1D8B" w:rsidRPr="006C26A0" w:rsidRDefault="007D1D8B" w:rsidP="00C54708">
            <w:pPr>
              <w:pStyle w:val="Compact"/>
              <w:spacing w:before="0"/>
              <w:rPr>
                <w:sz w:val="16"/>
                <w:szCs w:val="16"/>
              </w:rPr>
            </w:pPr>
            <w:r w:rsidRPr="006C26A0">
              <w:rPr>
                <w:sz w:val="16"/>
                <w:szCs w:val="16"/>
              </w:rPr>
              <w:t>0.42</w:t>
            </w:r>
          </w:p>
        </w:tc>
        <w:tc>
          <w:tcPr>
            <w:tcW w:w="1129" w:type="pct"/>
          </w:tcPr>
          <w:p w14:paraId="12A4E302" w14:textId="77777777" w:rsidR="007D1D8B" w:rsidRPr="006C26A0" w:rsidRDefault="007D1D8B" w:rsidP="00C54708">
            <w:pPr>
              <w:pStyle w:val="Compact"/>
              <w:spacing w:before="0"/>
              <w:rPr>
                <w:sz w:val="16"/>
                <w:szCs w:val="16"/>
              </w:rPr>
            </w:pPr>
          </w:p>
        </w:tc>
        <w:tc>
          <w:tcPr>
            <w:tcW w:w="377" w:type="pct"/>
          </w:tcPr>
          <w:p w14:paraId="5AA56D9C" w14:textId="77777777" w:rsidR="007D1D8B" w:rsidRPr="006C26A0" w:rsidRDefault="007D1D8B" w:rsidP="00C54708">
            <w:pPr>
              <w:pStyle w:val="Compact"/>
              <w:spacing w:before="0"/>
              <w:rPr>
                <w:sz w:val="16"/>
                <w:szCs w:val="16"/>
              </w:rPr>
            </w:pPr>
          </w:p>
        </w:tc>
        <w:tc>
          <w:tcPr>
            <w:tcW w:w="421" w:type="pct"/>
          </w:tcPr>
          <w:p w14:paraId="176AE81E" w14:textId="77777777" w:rsidR="007D1D8B" w:rsidRPr="006C26A0" w:rsidRDefault="007D1D8B" w:rsidP="00C54708">
            <w:pPr>
              <w:pStyle w:val="Compact"/>
              <w:spacing w:before="0"/>
              <w:rPr>
                <w:sz w:val="16"/>
                <w:szCs w:val="16"/>
              </w:rPr>
            </w:pPr>
          </w:p>
        </w:tc>
        <w:tc>
          <w:tcPr>
            <w:tcW w:w="271" w:type="pct"/>
          </w:tcPr>
          <w:p w14:paraId="7B5796B2" w14:textId="77777777" w:rsidR="007D1D8B" w:rsidRPr="006C26A0" w:rsidRDefault="007D1D8B" w:rsidP="00C54708">
            <w:pPr>
              <w:pStyle w:val="Compact"/>
              <w:spacing w:before="0"/>
              <w:rPr>
                <w:sz w:val="16"/>
                <w:szCs w:val="16"/>
              </w:rPr>
            </w:pPr>
          </w:p>
        </w:tc>
        <w:tc>
          <w:tcPr>
            <w:tcW w:w="279" w:type="pct"/>
          </w:tcPr>
          <w:p w14:paraId="6A3D15A9" w14:textId="77777777" w:rsidR="007D1D8B" w:rsidRPr="006C26A0" w:rsidRDefault="007D1D8B" w:rsidP="00C54708">
            <w:pPr>
              <w:pStyle w:val="Compact"/>
              <w:spacing w:before="0"/>
              <w:rPr>
                <w:sz w:val="16"/>
                <w:szCs w:val="16"/>
              </w:rPr>
            </w:pPr>
          </w:p>
        </w:tc>
      </w:tr>
      <w:tr w:rsidR="007D1D8B" w:rsidRPr="006C26A0" w14:paraId="277F0889" w14:textId="77777777" w:rsidTr="00C54708">
        <w:tc>
          <w:tcPr>
            <w:tcW w:w="1520" w:type="pct"/>
          </w:tcPr>
          <w:p w14:paraId="524C0C1F" w14:textId="77777777" w:rsidR="007D1D8B" w:rsidRPr="006C26A0" w:rsidRDefault="007D1D8B" w:rsidP="00C54708">
            <w:pPr>
              <w:pStyle w:val="Compact"/>
              <w:spacing w:before="0"/>
              <w:rPr>
                <w:sz w:val="16"/>
                <w:szCs w:val="16"/>
              </w:rPr>
            </w:pPr>
            <w:r w:rsidRPr="006C26A0">
              <w:rPr>
                <w:sz w:val="16"/>
                <w:szCs w:val="16"/>
              </w:rPr>
              <w:t>PSQ5</w:t>
            </w:r>
          </w:p>
        </w:tc>
        <w:tc>
          <w:tcPr>
            <w:tcW w:w="1002" w:type="pct"/>
          </w:tcPr>
          <w:p w14:paraId="4A79D88E" w14:textId="77777777" w:rsidR="007D1D8B" w:rsidRPr="006C26A0" w:rsidRDefault="007D1D8B" w:rsidP="00C54708">
            <w:pPr>
              <w:pStyle w:val="Compact"/>
              <w:spacing w:before="0"/>
              <w:rPr>
                <w:sz w:val="16"/>
                <w:szCs w:val="16"/>
              </w:rPr>
            </w:pPr>
            <w:r w:rsidRPr="006C26A0">
              <w:rPr>
                <w:sz w:val="16"/>
                <w:szCs w:val="16"/>
              </w:rPr>
              <w:t>0.81</w:t>
            </w:r>
          </w:p>
        </w:tc>
        <w:tc>
          <w:tcPr>
            <w:tcW w:w="1129" w:type="pct"/>
          </w:tcPr>
          <w:p w14:paraId="3F758A84" w14:textId="77777777" w:rsidR="007D1D8B" w:rsidRPr="006C26A0" w:rsidRDefault="007D1D8B" w:rsidP="00C54708">
            <w:pPr>
              <w:pStyle w:val="Compact"/>
              <w:spacing w:before="0"/>
              <w:rPr>
                <w:sz w:val="16"/>
                <w:szCs w:val="16"/>
              </w:rPr>
            </w:pPr>
          </w:p>
        </w:tc>
        <w:tc>
          <w:tcPr>
            <w:tcW w:w="377" w:type="pct"/>
          </w:tcPr>
          <w:p w14:paraId="1B4FB602" w14:textId="77777777" w:rsidR="007D1D8B" w:rsidRPr="006C26A0" w:rsidRDefault="007D1D8B" w:rsidP="00C54708">
            <w:pPr>
              <w:pStyle w:val="Compact"/>
              <w:spacing w:before="0"/>
              <w:rPr>
                <w:sz w:val="16"/>
                <w:szCs w:val="16"/>
              </w:rPr>
            </w:pPr>
          </w:p>
        </w:tc>
        <w:tc>
          <w:tcPr>
            <w:tcW w:w="421" w:type="pct"/>
          </w:tcPr>
          <w:p w14:paraId="5C062C36" w14:textId="77777777" w:rsidR="007D1D8B" w:rsidRPr="006C26A0" w:rsidRDefault="007D1D8B" w:rsidP="00C54708">
            <w:pPr>
              <w:pStyle w:val="Compact"/>
              <w:spacing w:before="0"/>
              <w:rPr>
                <w:sz w:val="16"/>
                <w:szCs w:val="16"/>
              </w:rPr>
            </w:pPr>
          </w:p>
        </w:tc>
        <w:tc>
          <w:tcPr>
            <w:tcW w:w="271" w:type="pct"/>
          </w:tcPr>
          <w:p w14:paraId="73DB0A60" w14:textId="77777777" w:rsidR="007D1D8B" w:rsidRPr="006C26A0" w:rsidRDefault="007D1D8B" w:rsidP="00C54708">
            <w:pPr>
              <w:pStyle w:val="Compact"/>
              <w:spacing w:before="0"/>
              <w:rPr>
                <w:sz w:val="16"/>
                <w:szCs w:val="16"/>
              </w:rPr>
            </w:pPr>
          </w:p>
        </w:tc>
        <w:tc>
          <w:tcPr>
            <w:tcW w:w="279" w:type="pct"/>
          </w:tcPr>
          <w:p w14:paraId="352A0142" w14:textId="77777777" w:rsidR="007D1D8B" w:rsidRPr="006C26A0" w:rsidRDefault="007D1D8B" w:rsidP="00C54708">
            <w:pPr>
              <w:pStyle w:val="Compact"/>
              <w:spacing w:before="0"/>
              <w:rPr>
                <w:sz w:val="16"/>
                <w:szCs w:val="16"/>
              </w:rPr>
            </w:pPr>
          </w:p>
        </w:tc>
      </w:tr>
      <w:tr w:rsidR="007D1D8B" w:rsidRPr="006C26A0" w14:paraId="6CB8F331" w14:textId="77777777" w:rsidTr="00C54708">
        <w:tc>
          <w:tcPr>
            <w:tcW w:w="1520" w:type="pct"/>
          </w:tcPr>
          <w:p w14:paraId="4F773527" w14:textId="77777777" w:rsidR="007D1D8B" w:rsidRPr="006C26A0" w:rsidRDefault="007D1D8B" w:rsidP="00C54708">
            <w:pPr>
              <w:pStyle w:val="Compact"/>
              <w:spacing w:before="0"/>
              <w:rPr>
                <w:sz w:val="16"/>
                <w:szCs w:val="16"/>
              </w:rPr>
            </w:pPr>
            <w:r w:rsidRPr="006C26A0">
              <w:rPr>
                <w:sz w:val="16"/>
                <w:szCs w:val="16"/>
              </w:rPr>
              <w:t>Sleep Efficiency</w:t>
            </w:r>
          </w:p>
        </w:tc>
        <w:tc>
          <w:tcPr>
            <w:tcW w:w="1002" w:type="pct"/>
          </w:tcPr>
          <w:p w14:paraId="2B3EFAA7" w14:textId="77777777" w:rsidR="007D1D8B" w:rsidRPr="006C26A0" w:rsidRDefault="007D1D8B" w:rsidP="00C54708">
            <w:pPr>
              <w:pStyle w:val="Compact"/>
              <w:spacing w:before="0"/>
              <w:rPr>
                <w:sz w:val="16"/>
                <w:szCs w:val="16"/>
              </w:rPr>
            </w:pPr>
          </w:p>
        </w:tc>
        <w:tc>
          <w:tcPr>
            <w:tcW w:w="1129" w:type="pct"/>
          </w:tcPr>
          <w:p w14:paraId="2A229835" w14:textId="77777777" w:rsidR="007D1D8B" w:rsidRPr="006C26A0" w:rsidRDefault="007D1D8B" w:rsidP="00C54708">
            <w:pPr>
              <w:pStyle w:val="Compact"/>
              <w:spacing w:before="0"/>
              <w:rPr>
                <w:sz w:val="16"/>
                <w:szCs w:val="16"/>
              </w:rPr>
            </w:pPr>
            <w:r w:rsidRPr="006C26A0">
              <w:rPr>
                <w:sz w:val="16"/>
                <w:szCs w:val="16"/>
              </w:rPr>
              <w:t>0.48</w:t>
            </w:r>
          </w:p>
        </w:tc>
        <w:tc>
          <w:tcPr>
            <w:tcW w:w="377" w:type="pct"/>
          </w:tcPr>
          <w:p w14:paraId="0C36044C" w14:textId="77777777" w:rsidR="007D1D8B" w:rsidRPr="006C26A0" w:rsidRDefault="007D1D8B" w:rsidP="00C54708">
            <w:pPr>
              <w:pStyle w:val="Compact"/>
              <w:spacing w:before="0"/>
              <w:rPr>
                <w:sz w:val="16"/>
                <w:szCs w:val="16"/>
              </w:rPr>
            </w:pPr>
            <w:r w:rsidRPr="006C26A0">
              <w:rPr>
                <w:sz w:val="16"/>
                <w:szCs w:val="16"/>
              </w:rPr>
              <w:t>0.79</w:t>
            </w:r>
          </w:p>
        </w:tc>
        <w:tc>
          <w:tcPr>
            <w:tcW w:w="421" w:type="pct"/>
          </w:tcPr>
          <w:p w14:paraId="0F4F7F53" w14:textId="77777777" w:rsidR="007D1D8B" w:rsidRPr="006C26A0" w:rsidRDefault="007D1D8B" w:rsidP="00C54708">
            <w:pPr>
              <w:pStyle w:val="Compact"/>
              <w:spacing w:before="0"/>
              <w:rPr>
                <w:sz w:val="16"/>
                <w:szCs w:val="16"/>
              </w:rPr>
            </w:pPr>
            <w:r w:rsidRPr="006C26A0">
              <w:rPr>
                <w:sz w:val="16"/>
                <w:szCs w:val="16"/>
              </w:rPr>
              <w:t>0.66</w:t>
            </w:r>
          </w:p>
        </w:tc>
        <w:tc>
          <w:tcPr>
            <w:tcW w:w="271" w:type="pct"/>
          </w:tcPr>
          <w:p w14:paraId="77D450F7" w14:textId="77777777" w:rsidR="007D1D8B" w:rsidRPr="006C26A0" w:rsidRDefault="007D1D8B" w:rsidP="00C54708">
            <w:pPr>
              <w:pStyle w:val="Compact"/>
              <w:spacing w:before="0"/>
              <w:rPr>
                <w:sz w:val="16"/>
                <w:szCs w:val="16"/>
              </w:rPr>
            </w:pPr>
          </w:p>
        </w:tc>
        <w:tc>
          <w:tcPr>
            <w:tcW w:w="279" w:type="pct"/>
          </w:tcPr>
          <w:p w14:paraId="27330E51" w14:textId="77777777" w:rsidR="007D1D8B" w:rsidRPr="006C26A0" w:rsidRDefault="007D1D8B" w:rsidP="00C54708">
            <w:pPr>
              <w:pStyle w:val="Compact"/>
              <w:spacing w:before="0"/>
              <w:rPr>
                <w:sz w:val="16"/>
                <w:szCs w:val="16"/>
              </w:rPr>
            </w:pPr>
          </w:p>
        </w:tc>
      </w:tr>
      <w:tr w:rsidR="007D1D8B" w:rsidRPr="006C26A0" w14:paraId="202E9108" w14:textId="77777777" w:rsidTr="00C54708">
        <w:tc>
          <w:tcPr>
            <w:tcW w:w="1520" w:type="pct"/>
          </w:tcPr>
          <w:p w14:paraId="0E56A0BB" w14:textId="77777777" w:rsidR="007D1D8B" w:rsidRPr="006C26A0" w:rsidRDefault="007D1D8B" w:rsidP="00C54708">
            <w:pPr>
              <w:pStyle w:val="Compact"/>
              <w:spacing w:before="0"/>
              <w:rPr>
                <w:sz w:val="16"/>
                <w:szCs w:val="16"/>
              </w:rPr>
            </w:pPr>
            <w:r w:rsidRPr="006C26A0">
              <w:rPr>
                <w:sz w:val="16"/>
                <w:szCs w:val="16"/>
              </w:rPr>
              <w:t>Sleep_efficieny1</w:t>
            </w:r>
          </w:p>
        </w:tc>
        <w:tc>
          <w:tcPr>
            <w:tcW w:w="1002" w:type="pct"/>
          </w:tcPr>
          <w:p w14:paraId="2C60D836" w14:textId="77777777" w:rsidR="007D1D8B" w:rsidRPr="006C26A0" w:rsidRDefault="007D1D8B" w:rsidP="00C54708">
            <w:pPr>
              <w:pStyle w:val="Compact"/>
              <w:spacing w:before="0"/>
              <w:rPr>
                <w:sz w:val="16"/>
                <w:szCs w:val="16"/>
              </w:rPr>
            </w:pPr>
            <w:r w:rsidRPr="006C26A0">
              <w:rPr>
                <w:sz w:val="16"/>
                <w:szCs w:val="16"/>
              </w:rPr>
              <w:t>0.86</w:t>
            </w:r>
          </w:p>
        </w:tc>
        <w:tc>
          <w:tcPr>
            <w:tcW w:w="1129" w:type="pct"/>
          </w:tcPr>
          <w:p w14:paraId="1A5364E3" w14:textId="77777777" w:rsidR="007D1D8B" w:rsidRPr="006C26A0" w:rsidRDefault="007D1D8B" w:rsidP="00C54708">
            <w:pPr>
              <w:pStyle w:val="Compact"/>
              <w:spacing w:before="0"/>
              <w:rPr>
                <w:sz w:val="16"/>
                <w:szCs w:val="16"/>
              </w:rPr>
            </w:pPr>
          </w:p>
        </w:tc>
        <w:tc>
          <w:tcPr>
            <w:tcW w:w="377" w:type="pct"/>
          </w:tcPr>
          <w:p w14:paraId="0C522711" w14:textId="77777777" w:rsidR="007D1D8B" w:rsidRPr="006C26A0" w:rsidRDefault="007D1D8B" w:rsidP="00C54708">
            <w:pPr>
              <w:pStyle w:val="Compact"/>
              <w:spacing w:before="0"/>
              <w:rPr>
                <w:sz w:val="16"/>
                <w:szCs w:val="16"/>
              </w:rPr>
            </w:pPr>
          </w:p>
        </w:tc>
        <w:tc>
          <w:tcPr>
            <w:tcW w:w="421" w:type="pct"/>
          </w:tcPr>
          <w:p w14:paraId="46B17F68" w14:textId="77777777" w:rsidR="007D1D8B" w:rsidRPr="006C26A0" w:rsidRDefault="007D1D8B" w:rsidP="00C54708">
            <w:pPr>
              <w:pStyle w:val="Compact"/>
              <w:spacing w:before="0"/>
              <w:rPr>
                <w:sz w:val="16"/>
                <w:szCs w:val="16"/>
              </w:rPr>
            </w:pPr>
          </w:p>
        </w:tc>
        <w:tc>
          <w:tcPr>
            <w:tcW w:w="271" w:type="pct"/>
          </w:tcPr>
          <w:p w14:paraId="22719685" w14:textId="77777777" w:rsidR="007D1D8B" w:rsidRPr="006C26A0" w:rsidRDefault="007D1D8B" w:rsidP="00C54708">
            <w:pPr>
              <w:pStyle w:val="Compact"/>
              <w:spacing w:before="0"/>
              <w:rPr>
                <w:sz w:val="16"/>
                <w:szCs w:val="16"/>
              </w:rPr>
            </w:pPr>
          </w:p>
        </w:tc>
        <w:tc>
          <w:tcPr>
            <w:tcW w:w="279" w:type="pct"/>
          </w:tcPr>
          <w:p w14:paraId="7AA828B5" w14:textId="77777777" w:rsidR="007D1D8B" w:rsidRPr="006C26A0" w:rsidRDefault="007D1D8B" w:rsidP="00C54708">
            <w:pPr>
              <w:pStyle w:val="Compact"/>
              <w:spacing w:before="0"/>
              <w:rPr>
                <w:sz w:val="16"/>
                <w:szCs w:val="16"/>
              </w:rPr>
            </w:pPr>
          </w:p>
        </w:tc>
      </w:tr>
      <w:tr w:rsidR="007D1D8B" w:rsidRPr="006C26A0" w14:paraId="444B1C4B" w14:textId="77777777" w:rsidTr="00C54708">
        <w:tc>
          <w:tcPr>
            <w:tcW w:w="1520" w:type="pct"/>
          </w:tcPr>
          <w:p w14:paraId="357E9B53" w14:textId="77777777" w:rsidR="007D1D8B" w:rsidRPr="006C26A0" w:rsidRDefault="007D1D8B" w:rsidP="00C54708">
            <w:pPr>
              <w:pStyle w:val="Compact"/>
              <w:spacing w:before="0"/>
              <w:rPr>
                <w:sz w:val="16"/>
                <w:szCs w:val="16"/>
              </w:rPr>
            </w:pPr>
            <w:r w:rsidRPr="006C26A0">
              <w:rPr>
                <w:sz w:val="16"/>
                <w:szCs w:val="16"/>
              </w:rPr>
              <w:t>Sleep_efficieny2</w:t>
            </w:r>
          </w:p>
        </w:tc>
        <w:tc>
          <w:tcPr>
            <w:tcW w:w="1002" w:type="pct"/>
          </w:tcPr>
          <w:p w14:paraId="55199A90" w14:textId="77777777" w:rsidR="007D1D8B" w:rsidRPr="006C26A0" w:rsidRDefault="007D1D8B" w:rsidP="00C54708">
            <w:pPr>
              <w:pStyle w:val="Compact"/>
              <w:spacing w:before="0"/>
              <w:rPr>
                <w:sz w:val="16"/>
                <w:szCs w:val="16"/>
              </w:rPr>
            </w:pPr>
            <w:r w:rsidRPr="006C26A0">
              <w:rPr>
                <w:sz w:val="16"/>
                <w:szCs w:val="16"/>
              </w:rPr>
              <w:t>0.75</w:t>
            </w:r>
          </w:p>
        </w:tc>
        <w:tc>
          <w:tcPr>
            <w:tcW w:w="1129" w:type="pct"/>
          </w:tcPr>
          <w:p w14:paraId="524B773B" w14:textId="77777777" w:rsidR="007D1D8B" w:rsidRPr="006C26A0" w:rsidRDefault="007D1D8B" w:rsidP="00C54708">
            <w:pPr>
              <w:pStyle w:val="Compact"/>
              <w:spacing w:before="0"/>
              <w:rPr>
                <w:sz w:val="16"/>
                <w:szCs w:val="16"/>
              </w:rPr>
            </w:pPr>
          </w:p>
        </w:tc>
        <w:tc>
          <w:tcPr>
            <w:tcW w:w="377" w:type="pct"/>
          </w:tcPr>
          <w:p w14:paraId="3429E202" w14:textId="77777777" w:rsidR="007D1D8B" w:rsidRPr="006C26A0" w:rsidRDefault="007D1D8B" w:rsidP="00C54708">
            <w:pPr>
              <w:pStyle w:val="Compact"/>
              <w:spacing w:before="0"/>
              <w:rPr>
                <w:sz w:val="16"/>
                <w:szCs w:val="16"/>
              </w:rPr>
            </w:pPr>
          </w:p>
        </w:tc>
        <w:tc>
          <w:tcPr>
            <w:tcW w:w="421" w:type="pct"/>
          </w:tcPr>
          <w:p w14:paraId="45D03CD2" w14:textId="77777777" w:rsidR="007D1D8B" w:rsidRPr="006C26A0" w:rsidRDefault="007D1D8B" w:rsidP="00C54708">
            <w:pPr>
              <w:pStyle w:val="Compact"/>
              <w:spacing w:before="0"/>
              <w:rPr>
                <w:sz w:val="16"/>
                <w:szCs w:val="16"/>
              </w:rPr>
            </w:pPr>
          </w:p>
        </w:tc>
        <w:tc>
          <w:tcPr>
            <w:tcW w:w="271" w:type="pct"/>
          </w:tcPr>
          <w:p w14:paraId="60BA12D0" w14:textId="77777777" w:rsidR="007D1D8B" w:rsidRPr="006C26A0" w:rsidRDefault="007D1D8B" w:rsidP="00C54708">
            <w:pPr>
              <w:pStyle w:val="Compact"/>
              <w:spacing w:before="0"/>
              <w:rPr>
                <w:sz w:val="16"/>
                <w:szCs w:val="16"/>
              </w:rPr>
            </w:pPr>
          </w:p>
        </w:tc>
        <w:tc>
          <w:tcPr>
            <w:tcW w:w="279" w:type="pct"/>
          </w:tcPr>
          <w:p w14:paraId="5D709D30" w14:textId="77777777" w:rsidR="007D1D8B" w:rsidRPr="006C26A0" w:rsidRDefault="007D1D8B" w:rsidP="00C54708">
            <w:pPr>
              <w:pStyle w:val="Compact"/>
              <w:spacing w:before="0"/>
              <w:rPr>
                <w:sz w:val="16"/>
                <w:szCs w:val="16"/>
              </w:rPr>
            </w:pPr>
          </w:p>
        </w:tc>
      </w:tr>
      <w:tr w:rsidR="007D1D8B" w:rsidRPr="006C26A0" w14:paraId="158250D1" w14:textId="77777777" w:rsidTr="00C54708">
        <w:tc>
          <w:tcPr>
            <w:tcW w:w="1520" w:type="pct"/>
          </w:tcPr>
          <w:p w14:paraId="10894BA1" w14:textId="77777777" w:rsidR="007D1D8B" w:rsidRPr="006C26A0" w:rsidRDefault="007D1D8B" w:rsidP="00C54708">
            <w:pPr>
              <w:pStyle w:val="Compact"/>
              <w:spacing w:before="0"/>
              <w:rPr>
                <w:sz w:val="16"/>
                <w:szCs w:val="16"/>
              </w:rPr>
            </w:pPr>
            <w:r w:rsidRPr="006C26A0">
              <w:rPr>
                <w:sz w:val="16"/>
                <w:szCs w:val="16"/>
              </w:rPr>
              <w:t>LEBA F1</w:t>
            </w:r>
          </w:p>
        </w:tc>
        <w:tc>
          <w:tcPr>
            <w:tcW w:w="1002" w:type="pct"/>
          </w:tcPr>
          <w:p w14:paraId="7E2725EB" w14:textId="77777777" w:rsidR="007D1D8B" w:rsidRPr="006C26A0" w:rsidRDefault="007D1D8B" w:rsidP="00C54708">
            <w:pPr>
              <w:pStyle w:val="Compact"/>
              <w:spacing w:before="0"/>
              <w:rPr>
                <w:sz w:val="16"/>
                <w:szCs w:val="16"/>
              </w:rPr>
            </w:pPr>
          </w:p>
        </w:tc>
        <w:tc>
          <w:tcPr>
            <w:tcW w:w="1129" w:type="pct"/>
          </w:tcPr>
          <w:p w14:paraId="3EE69EAF" w14:textId="77777777" w:rsidR="007D1D8B" w:rsidRPr="006C26A0" w:rsidRDefault="007D1D8B" w:rsidP="00C54708">
            <w:pPr>
              <w:pStyle w:val="Compact"/>
              <w:spacing w:before="0"/>
              <w:rPr>
                <w:sz w:val="16"/>
                <w:szCs w:val="16"/>
              </w:rPr>
            </w:pPr>
            <w:r w:rsidRPr="006C26A0">
              <w:rPr>
                <w:sz w:val="16"/>
                <w:szCs w:val="16"/>
              </w:rPr>
              <w:t>0.94</w:t>
            </w:r>
          </w:p>
        </w:tc>
        <w:tc>
          <w:tcPr>
            <w:tcW w:w="377" w:type="pct"/>
          </w:tcPr>
          <w:p w14:paraId="30627239" w14:textId="77777777" w:rsidR="007D1D8B" w:rsidRPr="006C26A0" w:rsidRDefault="007D1D8B" w:rsidP="00C54708">
            <w:pPr>
              <w:pStyle w:val="Compact"/>
              <w:spacing w:before="0"/>
              <w:rPr>
                <w:sz w:val="16"/>
                <w:szCs w:val="16"/>
              </w:rPr>
            </w:pPr>
            <w:r w:rsidRPr="006C26A0">
              <w:rPr>
                <w:sz w:val="16"/>
                <w:szCs w:val="16"/>
              </w:rPr>
              <w:t>0.96</w:t>
            </w:r>
          </w:p>
        </w:tc>
        <w:tc>
          <w:tcPr>
            <w:tcW w:w="421" w:type="pct"/>
          </w:tcPr>
          <w:p w14:paraId="4BC4B598" w14:textId="77777777" w:rsidR="007D1D8B" w:rsidRPr="006C26A0" w:rsidRDefault="007D1D8B" w:rsidP="00C54708">
            <w:pPr>
              <w:pStyle w:val="Compact"/>
              <w:spacing w:before="0"/>
              <w:rPr>
                <w:sz w:val="16"/>
                <w:szCs w:val="16"/>
              </w:rPr>
            </w:pPr>
            <w:r w:rsidRPr="006C26A0">
              <w:rPr>
                <w:sz w:val="16"/>
                <w:szCs w:val="16"/>
              </w:rPr>
              <w:t>0.66</w:t>
            </w:r>
          </w:p>
        </w:tc>
        <w:tc>
          <w:tcPr>
            <w:tcW w:w="271" w:type="pct"/>
          </w:tcPr>
          <w:p w14:paraId="54776D99" w14:textId="77777777" w:rsidR="007D1D8B" w:rsidRPr="006C26A0" w:rsidRDefault="007D1D8B" w:rsidP="00C54708">
            <w:pPr>
              <w:pStyle w:val="Compact"/>
              <w:spacing w:before="0"/>
              <w:rPr>
                <w:sz w:val="16"/>
                <w:szCs w:val="16"/>
              </w:rPr>
            </w:pPr>
          </w:p>
        </w:tc>
        <w:tc>
          <w:tcPr>
            <w:tcW w:w="279" w:type="pct"/>
          </w:tcPr>
          <w:p w14:paraId="04B45735" w14:textId="77777777" w:rsidR="007D1D8B" w:rsidRPr="006C26A0" w:rsidRDefault="007D1D8B" w:rsidP="00C54708">
            <w:pPr>
              <w:pStyle w:val="Compact"/>
              <w:spacing w:before="0"/>
              <w:rPr>
                <w:sz w:val="16"/>
                <w:szCs w:val="16"/>
              </w:rPr>
            </w:pPr>
          </w:p>
        </w:tc>
      </w:tr>
      <w:tr w:rsidR="007D1D8B" w:rsidRPr="006C26A0" w14:paraId="5A7A4AEF" w14:textId="77777777" w:rsidTr="00C54708">
        <w:tc>
          <w:tcPr>
            <w:tcW w:w="1520" w:type="pct"/>
          </w:tcPr>
          <w:p w14:paraId="43631D1F" w14:textId="77777777" w:rsidR="007D1D8B" w:rsidRPr="006C26A0" w:rsidRDefault="007D1D8B" w:rsidP="00C54708">
            <w:pPr>
              <w:pStyle w:val="Compact"/>
              <w:spacing w:before="0"/>
              <w:rPr>
                <w:sz w:val="16"/>
                <w:szCs w:val="16"/>
              </w:rPr>
            </w:pPr>
            <w:r w:rsidRPr="006C26A0">
              <w:rPr>
                <w:sz w:val="16"/>
                <w:szCs w:val="16"/>
              </w:rPr>
              <w:t>LEBA_F1_item1</w:t>
            </w:r>
          </w:p>
        </w:tc>
        <w:tc>
          <w:tcPr>
            <w:tcW w:w="1002" w:type="pct"/>
          </w:tcPr>
          <w:p w14:paraId="4C60F4C5" w14:textId="77777777" w:rsidR="007D1D8B" w:rsidRPr="006C26A0" w:rsidRDefault="007D1D8B" w:rsidP="00C54708">
            <w:pPr>
              <w:pStyle w:val="Compact"/>
              <w:spacing w:before="0"/>
              <w:rPr>
                <w:sz w:val="16"/>
                <w:szCs w:val="16"/>
              </w:rPr>
            </w:pPr>
            <w:r w:rsidRPr="006C26A0">
              <w:rPr>
                <w:sz w:val="16"/>
                <w:szCs w:val="16"/>
              </w:rPr>
              <w:t>0.95</w:t>
            </w:r>
          </w:p>
        </w:tc>
        <w:tc>
          <w:tcPr>
            <w:tcW w:w="1129" w:type="pct"/>
          </w:tcPr>
          <w:p w14:paraId="3E9B007C" w14:textId="77777777" w:rsidR="007D1D8B" w:rsidRPr="006C26A0" w:rsidRDefault="007D1D8B" w:rsidP="00C54708">
            <w:pPr>
              <w:pStyle w:val="Compact"/>
              <w:spacing w:before="0"/>
              <w:rPr>
                <w:sz w:val="16"/>
                <w:szCs w:val="16"/>
              </w:rPr>
            </w:pPr>
          </w:p>
        </w:tc>
        <w:tc>
          <w:tcPr>
            <w:tcW w:w="377" w:type="pct"/>
          </w:tcPr>
          <w:p w14:paraId="5B6E637F" w14:textId="77777777" w:rsidR="007D1D8B" w:rsidRPr="006C26A0" w:rsidRDefault="007D1D8B" w:rsidP="00C54708">
            <w:pPr>
              <w:pStyle w:val="Compact"/>
              <w:spacing w:before="0"/>
              <w:rPr>
                <w:sz w:val="16"/>
                <w:szCs w:val="16"/>
              </w:rPr>
            </w:pPr>
          </w:p>
        </w:tc>
        <w:tc>
          <w:tcPr>
            <w:tcW w:w="421" w:type="pct"/>
          </w:tcPr>
          <w:p w14:paraId="34EBDFCC" w14:textId="77777777" w:rsidR="007D1D8B" w:rsidRPr="006C26A0" w:rsidRDefault="007D1D8B" w:rsidP="00C54708">
            <w:pPr>
              <w:pStyle w:val="Compact"/>
              <w:spacing w:before="0"/>
              <w:rPr>
                <w:sz w:val="16"/>
                <w:szCs w:val="16"/>
              </w:rPr>
            </w:pPr>
          </w:p>
        </w:tc>
        <w:tc>
          <w:tcPr>
            <w:tcW w:w="271" w:type="pct"/>
          </w:tcPr>
          <w:p w14:paraId="57F554B9" w14:textId="77777777" w:rsidR="007D1D8B" w:rsidRPr="006C26A0" w:rsidRDefault="007D1D8B" w:rsidP="00C54708">
            <w:pPr>
              <w:pStyle w:val="Compact"/>
              <w:spacing w:before="0"/>
              <w:rPr>
                <w:sz w:val="16"/>
                <w:szCs w:val="16"/>
              </w:rPr>
            </w:pPr>
          </w:p>
        </w:tc>
        <w:tc>
          <w:tcPr>
            <w:tcW w:w="279" w:type="pct"/>
          </w:tcPr>
          <w:p w14:paraId="79C01F36" w14:textId="77777777" w:rsidR="007D1D8B" w:rsidRPr="006C26A0" w:rsidRDefault="007D1D8B" w:rsidP="00C54708">
            <w:pPr>
              <w:pStyle w:val="Compact"/>
              <w:spacing w:before="0"/>
              <w:rPr>
                <w:sz w:val="16"/>
                <w:szCs w:val="16"/>
              </w:rPr>
            </w:pPr>
          </w:p>
        </w:tc>
      </w:tr>
      <w:tr w:rsidR="007D1D8B" w:rsidRPr="006C26A0" w14:paraId="30C27247" w14:textId="77777777" w:rsidTr="00C54708">
        <w:tc>
          <w:tcPr>
            <w:tcW w:w="1520" w:type="pct"/>
          </w:tcPr>
          <w:p w14:paraId="20999775" w14:textId="77777777" w:rsidR="007D1D8B" w:rsidRPr="006C26A0" w:rsidRDefault="007D1D8B" w:rsidP="00C54708">
            <w:pPr>
              <w:pStyle w:val="Compact"/>
              <w:spacing w:before="0"/>
              <w:rPr>
                <w:sz w:val="16"/>
                <w:szCs w:val="16"/>
              </w:rPr>
            </w:pPr>
            <w:r w:rsidRPr="006C26A0">
              <w:rPr>
                <w:sz w:val="16"/>
                <w:szCs w:val="16"/>
              </w:rPr>
              <w:t>LEBA_F1_item2</w:t>
            </w:r>
          </w:p>
        </w:tc>
        <w:tc>
          <w:tcPr>
            <w:tcW w:w="1002" w:type="pct"/>
          </w:tcPr>
          <w:p w14:paraId="3F5414CF" w14:textId="77777777" w:rsidR="007D1D8B" w:rsidRPr="006C26A0" w:rsidRDefault="007D1D8B" w:rsidP="00C54708">
            <w:pPr>
              <w:pStyle w:val="Compact"/>
              <w:spacing w:before="0"/>
              <w:rPr>
                <w:sz w:val="16"/>
                <w:szCs w:val="16"/>
              </w:rPr>
            </w:pPr>
            <w:r w:rsidRPr="006C26A0">
              <w:rPr>
                <w:sz w:val="16"/>
                <w:szCs w:val="16"/>
              </w:rPr>
              <w:t>0.95</w:t>
            </w:r>
          </w:p>
        </w:tc>
        <w:tc>
          <w:tcPr>
            <w:tcW w:w="1129" w:type="pct"/>
          </w:tcPr>
          <w:p w14:paraId="17AF109C" w14:textId="77777777" w:rsidR="007D1D8B" w:rsidRPr="006C26A0" w:rsidRDefault="007D1D8B" w:rsidP="00C54708">
            <w:pPr>
              <w:pStyle w:val="Compact"/>
              <w:spacing w:before="0"/>
              <w:rPr>
                <w:sz w:val="16"/>
                <w:szCs w:val="16"/>
              </w:rPr>
            </w:pPr>
          </w:p>
        </w:tc>
        <w:tc>
          <w:tcPr>
            <w:tcW w:w="377" w:type="pct"/>
          </w:tcPr>
          <w:p w14:paraId="321CE81F" w14:textId="77777777" w:rsidR="007D1D8B" w:rsidRPr="006C26A0" w:rsidRDefault="007D1D8B" w:rsidP="00C54708">
            <w:pPr>
              <w:pStyle w:val="Compact"/>
              <w:spacing w:before="0"/>
              <w:rPr>
                <w:sz w:val="16"/>
                <w:szCs w:val="16"/>
              </w:rPr>
            </w:pPr>
          </w:p>
        </w:tc>
        <w:tc>
          <w:tcPr>
            <w:tcW w:w="421" w:type="pct"/>
          </w:tcPr>
          <w:p w14:paraId="1A01B0A0" w14:textId="77777777" w:rsidR="007D1D8B" w:rsidRPr="006C26A0" w:rsidRDefault="007D1D8B" w:rsidP="00C54708">
            <w:pPr>
              <w:pStyle w:val="Compact"/>
              <w:spacing w:before="0"/>
              <w:rPr>
                <w:sz w:val="16"/>
                <w:szCs w:val="16"/>
              </w:rPr>
            </w:pPr>
          </w:p>
        </w:tc>
        <w:tc>
          <w:tcPr>
            <w:tcW w:w="271" w:type="pct"/>
          </w:tcPr>
          <w:p w14:paraId="4DE1A8EA" w14:textId="77777777" w:rsidR="007D1D8B" w:rsidRPr="006C26A0" w:rsidRDefault="007D1D8B" w:rsidP="00C54708">
            <w:pPr>
              <w:pStyle w:val="Compact"/>
              <w:spacing w:before="0"/>
              <w:rPr>
                <w:sz w:val="16"/>
                <w:szCs w:val="16"/>
              </w:rPr>
            </w:pPr>
          </w:p>
        </w:tc>
        <w:tc>
          <w:tcPr>
            <w:tcW w:w="279" w:type="pct"/>
          </w:tcPr>
          <w:p w14:paraId="6519FB16" w14:textId="77777777" w:rsidR="007D1D8B" w:rsidRPr="006C26A0" w:rsidRDefault="007D1D8B" w:rsidP="00C54708">
            <w:pPr>
              <w:pStyle w:val="Compact"/>
              <w:spacing w:before="0"/>
              <w:rPr>
                <w:sz w:val="16"/>
                <w:szCs w:val="16"/>
              </w:rPr>
            </w:pPr>
          </w:p>
        </w:tc>
      </w:tr>
      <w:tr w:rsidR="007D1D8B" w:rsidRPr="006C26A0" w14:paraId="3F7F9CEE" w14:textId="77777777" w:rsidTr="00C54708">
        <w:tc>
          <w:tcPr>
            <w:tcW w:w="1520" w:type="pct"/>
          </w:tcPr>
          <w:p w14:paraId="2EA6EE3A" w14:textId="77777777" w:rsidR="007D1D8B" w:rsidRPr="006C26A0" w:rsidRDefault="007D1D8B" w:rsidP="00C54708">
            <w:pPr>
              <w:pStyle w:val="Compact"/>
              <w:spacing w:before="0"/>
              <w:rPr>
                <w:sz w:val="16"/>
                <w:szCs w:val="16"/>
              </w:rPr>
            </w:pPr>
            <w:r w:rsidRPr="006C26A0">
              <w:rPr>
                <w:sz w:val="16"/>
                <w:szCs w:val="16"/>
              </w:rPr>
              <w:t>LEBA_F1_item3</w:t>
            </w:r>
          </w:p>
        </w:tc>
        <w:tc>
          <w:tcPr>
            <w:tcW w:w="1002" w:type="pct"/>
          </w:tcPr>
          <w:p w14:paraId="550DF824" w14:textId="77777777" w:rsidR="007D1D8B" w:rsidRPr="006C26A0" w:rsidRDefault="007D1D8B" w:rsidP="00C54708">
            <w:pPr>
              <w:pStyle w:val="Compact"/>
              <w:spacing w:before="0"/>
              <w:rPr>
                <w:sz w:val="16"/>
                <w:szCs w:val="16"/>
              </w:rPr>
            </w:pPr>
            <w:r w:rsidRPr="006C26A0">
              <w:rPr>
                <w:sz w:val="16"/>
                <w:szCs w:val="16"/>
              </w:rPr>
              <w:t>0.94</w:t>
            </w:r>
          </w:p>
        </w:tc>
        <w:tc>
          <w:tcPr>
            <w:tcW w:w="1129" w:type="pct"/>
          </w:tcPr>
          <w:p w14:paraId="13F56B73" w14:textId="77777777" w:rsidR="007D1D8B" w:rsidRPr="006C26A0" w:rsidRDefault="007D1D8B" w:rsidP="00C54708">
            <w:pPr>
              <w:pStyle w:val="Compact"/>
              <w:spacing w:before="0"/>
              <w:rPr>
                <w:sz w:val="16"/>
                <w:szCs w:val="16"/>
              </w:rPr>
            </w:pPr>
          </w:p>
        </w:tc>
        <w:tc>
          <w:tcPr>
            <w:tcW w:w="377" w:type="pct"/>
          </w:tcPr>
          <w:p w14:paraId="4927E39B" w14:textId="77777777" w:rsidR="007D1D8B" w:rsidRPr="006C26A0" w:rsidRDefault="007D1D8B" w:rsidP="00C54708">
            <w:pPr>
              <w:pStyle w:val="Compact"/>
              <w:spacing w:before="0"/>
              <w:rPr>
                <w:sz w:val="16"/>
                <w:szCs w:val="16"/>
              </w:rPr>
            </w:pPr>
          </w:p>
        </w:tc>
        <w:tc>
          <w:tcPr>
            <w:tcW w:w="421" w:type="pct"/>
          </w:tcPr>
          <w:p w14:paraId="1A53A06E" w14:textId="77777777" w:rsidR="007D1D8B" w:rsidRPr="006C26A0" w:rsidRDefault="007D1D8B" w:rsidP="00C54708">
            <w:pPr>
              <w:pStyle w:val="Compact"/>
              <w:spacing w:before="0"/>
              <w:rPr>
                <w:sz w:val="16"/>
                <w:szCs w:val="16"/>
              </w:rPr>
            </w:pPr>
          </w:p>
        </w:tc>
        <w:tc>
          <w:tcPr>
            <w:tcW w:w="271" w:type="pct"/>
          </w:tcPr>
          <w:p w14:paraId="153E5DC0" w14:textId="77777777" w:rsidR="007D1D8B" w:rsidRPr="006C26A0" w:rsidRDefault="007D1D8B" w:rsidP="00C54708">
            <w:pPr>
              <w:pStyle w:val="Compact"/>
              <w:spacing w:before="0"/>
              <w:rPr>
                <w:sz w:val="16"/>
                <w:szCs w:val="16"/>
              </w:rPr>
            </w:pPr>
          </w:p>
        </w:tc>
        <w:tc>
          <w:tcPr>
            <w:tcW w:w="279" w:type="pct"/>
          </w:tcPr>
          <w:p w14:paraId="149F54A9" w14:textId="77777777" w:rsidR="007D1D8B" w:rsidRPr="006C26A0" w:rsidRDefault="007D1D8B" w:rsidP="00C54708">
            <w:pPr>
              <w:pStyle w:val="Compact"/>
              <w:spacing w:before="0"/>
              <w:rPr>
                <w:sz w:val="16"/>
                <w:szCs w:val="16"/>
              </w:rPr>
            </w:pPr>
          </w:p>
        </w:tc>
      </w:tr>
      <w:tr w:rsidR="007D1D8B" w:rsidRPr="006C26A0" w14:paraId="326E57B1" w14:textId="77777777" w:rsidTr="00C54708">
        <w:tc>
          <w:tcPr>
            <w:tcW w:w="1520" w:type="pct"/>
          </w:tcPr>
          <w:p w14:paraId="1DB41F85" w14:textId="77777777" w:rsidR="007D1D8B" w:rsidRPr="006C26A0" w:rsidRDefault="007D1D8B" w:rsidP="00C54708">
            <w:pPr>
              <w:pStyle w:val="Compact"/>
              <w:spacing w:before="0"/>
              <w:rPr>
                <w:sz w:val="16"/>
                <w:szCs w:val="16"/>
              </w:rPr>
            </w:pPr>
            <w:r w:rsidRPr="006C26A0">
              <w:rPr>
                <w:sz w:val="16"/>
                <w:szCs w:val="16"/>
              </w:rPr>
              <w:t>LEBA F2</w:t>
            </w:r>
          </w:p>
        </w:tc>
        <w:tc>
          <w:tcPr>
            <w:tcW w:w="1002" w:type="pct"/>
          </w:tcPr>
          <w:p w14:paraId="2229E89E" w14:textId="77777777" w:rsidR="007D1D8B" w:rsidRPr="006C26A0" w:rsidRDefault="007D1D8B" w:rsidP="00C54708">
            <w:pPr>
              <w:pStyle w:val="Compact"/>
              <w:spacing w:before="0"/>
              <w:rPr>
                <w:sz w:val="16"/>
                <w:szCs w:val="16"/>
              </w:rPr>
            </w:pPr>
          </w:p>
        </w:tc>
        <w:tc>
          <w:tcPr>
            <w:tcW w:w="1129" w:type="pct"/>
          </w:tcPr>
          <w:p w14:paraId="3CCDAAD3" w14:textId="77777777" w:rsidR="007D1D8B" w:rsidRPr="006C26A0" w:rsidRDefault="007D1D8B" w:rsidP="00C54708">
            <w:pPr>
              <w:pStyle w:val="Compact"/>
              <w:spacing w:before="0"/>
              <w:rPr>
                <w:sz w:val="16"/>
                <w:szCs w:val="16"/>
              </w:rPr>
            </w:pPr>
            <w:r w:rsidRPr="006C26A0">
              <w:rPr>
                <w:sz w:val="16"/>
                <w:szCs w:val="16"/>
              </w:rPr>
              <w:t>0.71</w:t>
            </w:r>
          </w:p>
        </w:tc>
        <w:tc>
          <w:tcPr>
            <w:tcW w:w="377" w:type="pct"/>
          </w:tcPr>
          <w:p w14:paraId="391F27AF" w14:textId="77777777" w:rsidR="007D1D8B" w:rsidRPr="006C26A0" w:rsidRDefault="007D1D8B" w:rsidP="00C54708">
            <w:pPr>
              <w:pStyle w:val="Compact"/>
              <w:spacing w:before="0"/>
              <w:rPr>
                <w:sz w:val="16"/>
                <w:szCs w:val="16"/>
              </w:rPr>
            </w:pPr>
            <w:r w:rsidRPr="006C26A0">
              <w:rPr>
                <w:sz w:val="16"/>
                <w:szCs w:val="16"/>
              </w:rPr>
              <w:t>0.80</w:t>
            </w:r>
          </w:p>
        </w:tc>
        <w:tc>
          <w:tcPr>
            <w:tcW w:w="421" w:type="pct"/>
          </w:tcPr>
          <w:p w14:paraId="7B4245E7" w14:textId="77777777" w:rsidR="007D1D8B" w:rsidRPr="006C26A0" w:rsidRDefault="007D1D8B" w:rsidP="00C54708">
            <w:pPr>
              <w:pStyle w:val="Compact"/>
              <w:spacing w:before="0"/>
              <w:rPr>
                <w:sz w:val="16"/>
                <w:szCs w:val="16"/>
              </w:rPr>
            </w:pPr>
            <w:r w:rsidRPr="006C26A0">
              <w:rPr>
                <w:sz w:val="16"/>
                <w:szCs w:val="16"/>
              </w:rPr>
              <w:t>0.45</w:t>
            </w:r>
          </w:p>
        </w:tc>
        <w:tc>
          <w:tcPr>
            <w:tcW w:w="271" w:type="pct"/>
          </w:tcPr>
          <w:p w14:paraId="3880AD3F" w14:textId="77777777" w:rsidR="007D1D8B" w:rsidRPr="006C26A0" w:rsidRDefault="007D1D8B" w:rsidP="00C54708">
            <w:pPr>
              <w:pStyle w:val="Compact"/>
              <w:spacing w:before="0"/>
              <w:rPr>
                <w:sz w:val="16"/>
                <w:szCs w:val="16"/>
              </w:rPr>
            </w:pPr>
          </w:p>
        </w:tc>
        <w:tc>
          <w:tcPr>
            <w:tcW w:w="279" w:type="pct"/>
          </w:tcPr>
          <w:p w14:paraId="3B832D51" w14:textId="77777777" w:rsidR="007D1D8B" w:rsidRPr="006C26A0" w:rsidRDefault="007D1D8B" w:rsidP="00C54708">
            <w:pPr>
              <w:pStyle w:val="Compact"/>
              <w:spacing w:before="0"/>
              <w:rPr>
                <w:sz w:val="16"/>
                <w:szCs w:val="16"/>
              </w:rPr>
            </w:pPr>
          </w:p>
        </w:tc>
      </w:tr>
      <w:tr w:rsidR="007D1D8B" w:rsidRPr="006C26A0" w14:paraId="3507DD3E" w14:textId="77777777" w:rsidTr="00C54708">
        <w:tc>
          <w:tcPr>
            <w:tcW w:w="1520" w:type="pct"/>
          </w:tcPr>
          <w:p w14:paraId="4E26DDEB" w14:textId="77777777" w:rsidR="007D1D8B" w:rsidRPr="006C26A0" w:rsidRDefault="007D1D8B" w:rsidP="00C54708">
            <w:pPr>
              <w:pStyle w:val="Compact"/>
              <w:spacing w:before="0"/>
              <w:rPr>
                <w:sz w:val="16"/>
                <w:szCs w:val="16"/>
              </w:rPr>
            </w:pPr>
            <w:r w:rsidRPr="006C26A0">
              <w:rPr>
                <w:sz w:val="16"/>
                <w:szCs w:val="16"/>
              </w:rPr>
              <w:t>LEBA_F2_item1</w:t>
            </w:r>
          </w:p>
        </w:tc>
        <w:tc>
          <w:tcPr>
            <w:tcW w:w="1002" w:type="pct"/>
          </w:tcPr>
          <w:p w14:paraId="441C5830" w14:textId="77777777" w:rsidR="007D1D8B" w:rsidRPr="006C26A0" w:rsidRDefault="007D1D8B" w:rsidP="00C54708">
            <w:pPr>
              <w:pStyle w:val="Compact"/>
              <w:spacing w:before="0"/>
              <w:rPr>
                <w:sz w:val="16"/>
                <w:szCs w:val="16"/>
              </w:rPr>
            </w:pPr>
            <w:r w:rsidRPr="006C26A0">
              <w:rPr>
                <w:sz w:val="16"/>
                <w:szCs w:val="16"/>
              </w:rPr>
              <w:t>0.46</w:t>
            </w:r>
          </w:p>
        </w:tc>
        <w:tc>
          <w:tcPr>
            <w:tcW w:w="1129" w:type="pct"/>
          </w:tcPr>
          <w:p w14:paraId="0E6FFEC9" w14:textId="77777777" w:rsidR="007D1D8B" w:rsidRPr="006C26A0" w:rsidRDefault="007D1D8B" w:rsidP="00C54708">
            <w:pPr>
              <w:pStyle w:val="Compact"/>
              <w:spacing w:before="0"/>
              <w:rPr>
                <w:sz w:val="16"/>
                <w:szCs w:val="16"/>
              </w:rPr>
            </w:pPr>
          </w:p>
        </w:tc>
        <w:tc>
          <w:tcPr>
            <w:tcW w:w="377" w:type="pct"/>
          </w:tcPr>
          <w:p w14:paraId="798E1439" w14:textId="77777777" w:rsidR="007D1D8B" w:rsidRPr="006C26A0" w:rsidRDefault="007D1D8B" w:rsidP="00C54708">
            <w:pPr>
              <w:pStyle w:val="Compact"/>
              <w:spacing w:before="0"/>
              <w:rPr>
                <w:sz w:val="16"/>
                <w:szCs w:val="16"/>
              </w:rPr>
            </w:pPr>
          </w:p>
        </w:tc>
        <w:tc>
          <w:tcPr>
            <w:tcW w:w="421" w:type="pct"/>
          </w:tcPr>
          <w:p w14:paraId="5AAAB92E" w14:textId="77777777" w:rsidR="007D1D8B" w:rsidRPr="006C26A0" w:rsidRDefault="007D1D8B" w:rsidP="00C54708">
            <w:pPr>
              <w:pStyle w:val="Compact"/>
              <w:spacing w:before="0"/>
              <w:rPr>
                <w:sz w:val="16"/>
                <w:szCs w:val="16"/>
              </w:rPr>
            </w:pPr>
          </w:p>
        </w:tc>
        <w:tc>
          <w:tcPr>
            <w:tcW w:w="271" w:type="pct"/>
          </w:tcPr>
          <w:p w14:paraId="628EF7E5" w14:textId="77777777" w:rsidR="007D1D8B" w:rsidRPr="006C26A0" w:rsidRDefault="007D1D8B" w:rsidP="00C54708">
            <w:pPr>
              <w:pStyle w:val="Compact"/>
              <w:spacing w:before="0"/>
              <w:rPr>
                <w:sz w:val="16"/>
                <w:szCs w:val="16"/>
              </w:rPr>
            </w:pPr>
          </w:p>
        </w:tc>
        <w:tc>
          <w:tcPr>
            <w:tcW w:w="279" w:type="pct"/>
          </w:tcPr>
          <w:p w14:paraId="21C8F265" w14:textId="77777777" w:rsidR="007D1D8B" w:rsidRPr="006C26A0" w:rsidRDefault="007D1D8B" w:rsidP="00C54708">
            <w:pPr>
              <w:pStyle w:val="Compact"/>
              <w:spacing w:before="0"/>
              <w:rPr>
                <w:sz w:val="16"/>
                <w:szCs w:val="16"/>
              </w:rPr>
            </w:pPr>
          </w:p>
        </w:tc>
      </w:tr>
      <w:tr w:rsidR="007D1D8B" w:rsidRPr="006C26A0" w14:paraId="42CE3106" w14:textId="77777777" w:rsidTr="00C54708">
        <w:tc>
          <w:tcPr>
            <w:tcW w:w="1520" w:type="pct"/>
          </w:tcPr>
          <w:p w14:paraId="09BF511E" w14:textId="77777777" w:rsidR="007D1D8B" w:rsidRPr="006C26A0" w:rsidRDefault="007D1D8B" w:rsidP="00C54708">
            <w:pPr>
              <w:pStyle w:val="Compact"/>
              <w:spacing w:before="0"/>
              <w:rPr>
                <w:sz w:val="16"/>
                <w:szCs w:val="16"/>
              </w:rPr>
            </w:pPr>
            <w:r w:rsidRPr="006C26A0">
              <w:rPr>
                <w:sz w:val="16"/>
                <w:szCs w:val="16"/>
              </w:rPr>
              <w:t>LEBA_F2_item2</w:t>
            </w:r>
          </w:p>
        </w:tc>
        <w:tc>
          <w:tcPr>
            <w:tcW w:w="1002" w:type="pct"/>
          </w:tcPr>
          <w:p w14:paraId="0B97AB37" w14:textId="77777777" w:rsidR="007D1D8B" w:rsidRPr="006C26A0" w:rsidRDefault="007D1D8B" w:rsidP="00C54708">
            <w:pPr>
              <w:pStyle w:val="Compact"/>
              <w:spacing w:before="0"/>
              <w:rPr>
                <w:sz w:val="16"/>
                <w:szCs w:val="16"/>
              </w:rPr>
            </w:pPr>
            <w:r w:rsidRPr="006C26A0">
              <w:rPr>
                <w:sz w:val="16"/>
                <w:szCs w:val="16"/>
              </w:rPr>
              <w:t>0.73</w:t>
            </w:r>
          </w:p>
        </w:tc>
        <w:tc>
          <w:tcPr>
            <w:tcW w:w="1129" w:type="pct"/>
          </w:tcPr>
          <w:p w14:paraId="5490231D" w14:textId="77777777" w:rsidR="007D1D8B" w:rsidRPr="006C26A0" w:rsidRDefault="007D1D8B" w:rsidP="00C54708">
            <w:pPr>
              <w:pStyle w:val="Compact"/>
              <w:spacing w:before="0"/>
              <w:rPr>
                <w:sz w:val="16"/>
                <w:szCs w:val="16"/>
              </w:rPr>
            </w:pPr>
          </w:p>
        </w:tc>
        <w:tc>
          <w:tcPr>
            <w:tcW w:w="377" w:type="pct"/>
          </w:tcPr>
          <w:p w14:paraId="389FE9F9" w14:textId="77777777" w:rsidR="007D1D8B" w:rsidRPr="006C26A0" w:rsidRDefault="007D1D8B" w:rsidP="00C54708">
            <w:pPr>
              <w:pStyle w:val="Compact"/>
              <w:spacing w:before="0"/>
              <w:rPr>
                <w:sz w:val="16"/>
                <w:szCs w:val="16"/>
              </w:rPr>
            </w:pPr>
          </w:p>
        </w:tc>
        <w:tc>
          <w:tcPr>
            <w:tcW w:w="421" w:type="pct"/>
          </w:tcPr>
          <w:p w14:paraId="69DFD883" w14:textId="77777777" w:rsidR="007D1D8B" w:rsidRPr="006C26A0" w:rsidRDefault="007D1D8B" w:rsidP="00C54708">
            <w:pPr>
              <w:pStyle w:val="Compact"/>
              <w:spacing w:before="0"/>
              <w:rPr>
                <w:sz w:val="16"/>
                <w:szCs w:val="16"/>
              </w:rPr>
            </w:pPr>
          </w:p>
        </w:tc>
        <w:tc>
          <w:tcPr>
            <w:tcW w:w="271" w:type="pct"/>
          </w:tcPr>
          <w:p w14:paraId="4B81F860" w14:textId="77777777" w:rsidR="007D1D8B" w:rsidRPr="006C26A0" w:rsidRDefault="007D1D8B" w:rsidP="00C54708">
            <w:pPr>
              <w:pStyle w:val="Compact"/>
              <w:spacing w:before="0"/>
              <w:rPr>
                <w:sz w:val="16"/>
                <w:szCs w:val="16"/>
              </w:rPr>
            </w:pPr>
          </w:p>
        </w:tc>
        <w:tc>
          <w:tcPr>
            <w:tcW w:w="279" w:type="pct"/>
          </w:tcPr>
          <w:p w14:paraId="54224C19" w14:textId="77777777" w:rsidR="007D1D8B" w:rsidRPr="006C26A0" w:rsidRDefault="007D1D8B" w:rsidP="00C54708">
            <w:pPr>
              <w:pStyle w:val="Compact"/>
              <w:spacing w:before="0"/>
              <w:rPr>
                <w:sz w:val="16"/>
                <w:szCs w:val="16"/>
              </w:rPr>
            </w:pPr>
          </w:p>
        </w:tc>
      </w:tr>
      <w:tr w:rsidR="007D1D8B" w:rsidRPr="006C26A0" w14:paraId="2C3B2C28" w14:textId="77777777" w:rsidTr="00C54708">
        <w:tc>
          <w:tcPr>
            <w:tcW w:w="1520" w:type="pct"/>
          </w:tcPr>
          <w:p w14:paraId="7B3B9A21" w14:textId="77777777" w:rsidR="007D1D8B" w:rsidRPr="006C26A0" w:rsidRDefault="007D1D8B" w:rsidP="00C54708">
            <w:pPr>
              <w:pStyle w:val="Compact"/>
              <w:spacing w:before="0"/>
              <w:rPr>
                <w:sz w:val="16"/>
                <w:szCs w:val="16"/>
              </w:rPr>
            </w:pPr>
            <w:r w:rsidRPr="006C26A0">
              <w:rPr>
                <w:sz w:val="16"/>
                <w:szCs w:val="16"/>
              </w:rPr>
              <w:t>LEBA_F2_item3</w:t>
            </w:r>
          </w:p>
        </w:tc>
        <w:tc>
          <w:tcPr>
            <w:tcW w:w="1002" w:type="pct"/>
          </w:tcPr>
          <w:p w14:paraId="3894D3DB" w14:textId="77777777" w:rsidR="007D1D8B" w:rsidRPr="006C26A0" w:rsidRDefault="007D1D8B" w:rsidP="00C54708">
            <w:pPr>
              <w:pStyle w:val="Compact"/>
              <w:spacing w:before="0"/>
              <w:rPr>
                <w:sz w:val="16"/>
                <w:szCs w:val="16"/>
              </w:rPr>
            </w:pPr>
            <w:r w:rsidRPr="006C26A0">
              <w:rPr>
                <w:sz w:val="16"/>
                <w:szCs w:val="16"/>
              </w:rPr>
              <w:t>0.62</w:t>
            </w:r>
          </w:p>
        </w:tc>
        <w:tc>
          <w:tcPr>
            <w:tcW w:w="1129" w:type="pct"/>
          </w:tcPr>
          <w:p w14:paraId="409059BE" w14:textId="77777777" w:rsidR="007D1D8B" w:rsidRPr="006C26A0" w:rsidRDefault="007D1D8B" w:rsidP="00C54708">
            <w:pPr>
              <w:pStyle w:val="Compact"/>
              <w:spacing w:before="0"/>
              <w:rPr>
                <w:sz w:val="16"/>
                <w:szCs w:val="16"/>
              </w:rPr>
            </w:pPr>
          </w:p>
        </w:tc>
        <w:tc>
          <w:tcPr>
            <w:tcW w:w="377" w:type="pct"/>
          </w:tcPr>
          <w:p w14:paraId="7CCF980D" w14:textId="77777777" w:rsidR="007D1D8B" w:rsidRPr="006C26A0" w:rsidRDefault="007D1D8B" w:rsidP="00C54708">
            <w:pPr>
              <w:pStyle w:val="Compact"/>
              <w:spacing w:before="0"/>
              <w:rPr>
                <w:sz w:val="16"/>
                <w:szCs w:val="16"/>
              </w:rPr>
            </w:pPr>
          </w:p>
        </w:tc>
        <w:tc>
          <w:tcPr>
            <w:tcW w:w="421" w:type="pct"/>
          </w:tcPr>
          <w:p w14:paraId="4309163F" w14:textId="77777777" w:rsidR="007D1D8B" w:rsidRPr="006C26A0" w:rsidRDefault="007D1D8B" w:rsidP="00C54708">
            <w:pPr>
              <w:pStyle w:val="Compact"/>
              <w:spacing w:before="0"/>
              <w:rPr>
                <w:sz w:val="16"/>
                <w:szCs w:val="16"/>
              </w:rPr>
            </w:pPr>
          </w:p>
        </w:tc>
        <w:tc>
          <w:tcPr>
            <w:tcW w:w="271" w:type="pct"/>
          </w:tcPr>
          <w:p w14:paraId="4EA73B8A" w14:textId="77777777" w:rsidR="007D1D8B" w:rsidRPr="006C26A0" w:rsidRDefault="007D1D8B" w:rsidP="00C54708">
            <w:pPr>
              <w:pStyle w:val="Compact"/>
              <w:spacing w:before="0"/>
              <w:rPr>
                <w:sz w:val="16"/>
                <w:szCs w:val="16"/>
              </w:rPr>
            </w:pPr>
          </w:p>
        </w:tc>
        <w:tc>
          <w:tcPr>
            <w:tcW w:w="279" w:type="pct"/>
          </w:tcPr>
          <w:p w14:paraId="00A3F002" w14:textId="77777777" w:rsidR="007D1D8B" w:rsidRPr="006C26A0" w:rsidRDefault="007D1D8B" w:rsidP="00C54708">
            <w:pPr>
              <w:pStyle w:val="Compact"/>
              <w:spacing w:before="0"/>
              <w:rPr>
                <w:sz w:val="16"/>
                <w:szCs w:val="16"/>
              </w:rPr>
            </w:pPr>
          </w:p>
        </w:tc>
      </w:tr>
      <w:tr w:rsidR="007D1D8B" w:rsidRPr="006C26A0" w14:paraId="5DE33FAF" w14:textId="77777777" w:rsidTr="00C54708">
        <w:tc>
          <w:tcPr>
            <w:tcW w:w="1520" w:type="pct"/>
          </w:tcPr>
          <w:p w14:paraId="7519D38B" w14:textId="77777777" w:rsidR="007D1D8B" w:rsidRPr="006C26A0" w:rsidRDefault="007D1D8B" w:rsidP="00C54708">
            <w:pPr>
              <w:pStyle w:val="Compact"/>
              <w:spacing w:before="0"/>
              <w:rPr>
                <w:sz w:val="16"/>
                <w:szCs w:val="16"/>
              </w:rPr>
            </w:pPr>
            <w:r w:rsidRPr="006C26A0">
              <w:rPr>
                <w:sz w:val="16"/>
                <w:szCs w:val="16"/>
              </w:rPr>
              <w:lastRenderedPageBreak/>
              <w:t>LEBA_F2_item4</w:t>
            </w:r>
          </w:p>
        </w:tc>
        <w:tc>
          <w:tcPr>
            <w:tcW w:w="1002" w:type="pct"/>
          </w:tcPr>
          <w:p w14:paraId="7AD57F1B" w14:textId="77777777" w:rsidR="007D1D8B" w:rsidRPr="006C26A0" w:rsidRDefault="007D1D8B" w:rsidP="00C54708">
            <w:pPr>
              <w:pStyle w:val="Compact"/>
              <w:spacing w:before="0"/>
              <w:rPr>
                <w:sz w:val="16"/>
                <w:szCs w:val="16"/>
              </w:rPr>
            </w:pPr>
            <w:r w:rsidRPr="006C26A0">
              <w:rPr>
                <w:sz w:val="16"/>
                <w:szCs w:val="16"/>
              </w:rPr>
              <w:t>0.69</w:t>
            </w:r>
          </w:p>
        </w:tc>
        <w:tc>
          <w:tcPr>
            <w:tcW w:w="1129" w:type="pct"/>
          </w:tcPr>
          <w:p w14:paraId="6B7A1DED" w14:textId="77777777" w:rsidR="007D1D8B" w:rsidRPr="006C26A0" w:rsidRDefault="007D1D8B" w:rsidP="00C54708">
            <w:pPr>
              <w:pStyle w:val="Compact"/>
              <w:spacing w:before="0"/>
              <w:rPr>
                <w:sz w:val="16"/>
                <w:szCs w:val="16"/>
              </w:rPr>
            </w:pPr>
          </w:p>
        </w:tc>
        <w:tc>
          <w:tcPr>
            <w:tcW w:w="377" w:type="pct"/>
          </w:tcPr>
          <w:p w14:paraId="46DAF553" w14:textId="77777777" w:rsidR="007D1D8B" w:rsidRPr="006C26A0" w:rsidRDefault="007D1D8B" w:rsidP="00C54708">
            <w:pPr>
              <w:pStyle w:val="Compact"/>
              <w:spacing w:before="0"/>
              <w:rPr>
                <w:sz w:val="16"/>
                <w:szCs w:val="16"/>
              </w:rPr>
            </w:pPr>
          </w:p>
        </w:tc>
        <w:tc>
          <w:tcPr>
            <w:tcW w:w="421" w:type="pct"/>
          </w:tcPr>
          <w:p w14:paraId="59023E1A" w14:textId="77777777" w:rsidR="007D1D8B" w:rsidRPr="006C26A0" w:rsidRDefault="007D1D8B" w:rsidP="00C54708">
            <w:pPr>
              <w:pStyle w:val="Compact"/>
              <w:spacing w:before="0"/>
              <w:rPr>
                <w:sz w:val="16"/>
                <w:szCs w:val="16"/>
              </w:rPr>
            </w:pPr>
          </w:p>
        </w:tc>
        <w:tc>
          <w:tcPr>
            <w:tcW w:w="271" w:type="pct"/>
          </w:tcPr>
          <w:p w14:paraId="46155A30" w14:textId="77777777" w:rsidR="007D1D8B" w:rsidRPr="006C26A0" w:rsidRDefault="007D1D8B" w:rsidP="00C54708">
            <w:pPr>
              <w:pStyle w:val="Compact"/>
              <w:spacing w:before="0"/>
              <w:rPr>
                <w:sz w:val="16"/>
                <w:szCs w:val="16"/>
              </w:rPr>
            </w:pPr>
          </w:p>
        </w:tc>
        <w:tc>
          <w:tcPr>
            <w:tcW w:w="279" w:type="pct"/>
          </w:tcPr>
          <w:p w14:paraId="3C31CF1C" w14:textId="77777777" w:rsidR="007D1D8B" w:rsidRPr="006C26A0" w:rsidRDefault="007D1D8B" w:rsidP="00C54708">
            <w:pPr>
              <w:pStyle w:val="Compact"/>
              <w:spacing w:before="0"/>
              <w:rPr>
                <w:sz w:val="16"/>
                <w:szCs w:val="16"/>
              </w:rPr>
            </w:pPr>
          </w:p>
        </w:tc>
      </w:tr>
      <w:tr w:rsidR="007D1D8B" w:rsidRPr="006C26A0" w14:paraId="683B8761" w14:textId="77777777" w:rsidTr="00C54708">
        <w:tc>
          <w:tcPr>
            <w:tcW w:w="1520" w:type="pct"/>
          </w:tcPr>
          <w:p w14:paraId="720F0698" w14:textId="77777777" w:rsidR="007D1D8B" w:rsidRPr="006C26A0" w:rsidRDefault="007D1D8B" w:rsidP="00C54708">
            <w:pPr>
              <w:pStyle w:val="Compact"/>
              <w:spacing w:before="0"/>
              <w:rPr>
                <w:sz w:val="16"/>
                <w:szCs w:val="16"/>
              </w:rPr>
            </w:pPr>
            <w:r w:rsidRPr="006C26A0">
              <w:rPr>
                <w:sz w:val="16"/>
                <w:szCs w:val="16"/>
              </w:rPr>
              <w:t>LEBA_F2_item5</w:t>
            </w:r>
          </w:p>
        </w:tc>
        <w:tc>
          <w:tcPr>
            <w:tcW w:w="1002" w:type="pct"/>
          </w:tcPr>
          <w:p w14:paraId="457CF63F" w14:textId="77777777" w:rsidR="007D1D8B" w:rsidRPr="006C26A0" w:rsidRDefault="007D1D8B" w:rsidP="00C54708">
            <w:pPr>
              <w:pStyle w:val="Compact"/>
              <w:spacing w:before="0"/>
              <w:rPr>
                <w:sz w:val="16"/>
                <w:szCs w:val="16"/>
              </w:rPr>
            </w:pPr>
            <w:r w:rsidRPr="006C26A0">
              <w:rPr>
                <w:sz w:val="16"/>
                <w:szCs w:val="16"/>
              </w:rPr>
              <w:t>0.79</w:t>
            </w:r>
          </w:p>
        </w:tc>
        <w:tc>
          <w:tcPr>
            <w:tcW w:w="1129" w:type="pct"/>
          </w:tcPr>
          <w:p w14:paraId="65FFA0A2" w14:textId="77777777" w:rsidR="007D1D8B" w:rsidRPr="006C26A0" w:rsidRDefault="007D1D8B" w:rsidP="00C54708">
            <w:pPr>
              <w:pStyle w:val="Compact"/>
              <w:spacing w:before="0"/>
              <w:rPr>
                <w:sz w:val="16"/>
                <w:szCs w:val="16"/>
              </w:rPr>
            </w:pPr>
          </w:p>
        </w:tc>
        <w:tc>
          <w:tcPr>
            <w:tcW w:w="377" w:type="pct"/>
          </w:tcPr>
          <w:p w14:paraId="1AC24736" w14:textId="77777777" w:rsidR="007D1D8B" w:rsidRPr="006C26A0" w:rsidRDefault="007D1D8B" w:rsidP="00C54708">
            <w:pPr>
              <w:pStyle w:val="Compact"/>
              <w:spacing w:before="0"/>
              <w:rPr>
                <w:sz w:val="16"/>
                <w:szCs w:val="16"/>
              </w:rPr>
            </w:pPr>
          </w:p>
        </w:tc>
        <w:tc>
          <w:tcPr>
            <w:tcW w:w="421" w:type="pct"/>
          </w:tcPr>
          <w:p w14:paraId="2A32ACB9" w14:textId="77777777" w:rsidR="007D1D8B" w:rsidRPr="006C26A0" w:rsidRDefault="007D1D8B" w:rsidP="00C54708">
            <w:pPr>
              <w:pStyle w:val="Compact"/>
              <w:spacing w:before="0"/>
              <w:rPr>
                <w:sz w:val="16"/>
                <w:szCs w:val="16"/>
              </w:rPr>
            </w:pPr>
          </w:p>
        </w:tc>
        <w:tc>
          <w:tcPr>
            <w:tcW w:w="271" w:type="pct"/>
          </w:tcPr>
          <w:p w14:paraId="75190155" w14:textId="77777777" w:rsidR="007D1D8B" w:rsidRPr="006C26A0" w:rsidRDefault="007D1D8B" w:rsidP="00C54708">
            <w:pPr>
              <w:pStyle w:val="Compact"/>
              <w:spacing w:before="0"/>
              <w:rPr>
                <w:sz w:val="16"/>
                <w:szCs w:val="16"/>
              </w:rPr>
            </w:pPr>
          </w:p>
        </w:tc>
        <w:tc>
          <w:tcPr>
            <w:tcW w:w="279" w:type="pct"/>
          </w:tcPr>
          <w:p w14:paraId="5B5508B2" w14:textId="77777777" w:rsidR="007D1D8B" w:rsidRPr="006C26A0" w:rsidRDefault="007D1D8B" w:rsidP="00C54708">
            <w:pPr>
              <w:pStyle w:val="Compact"/>
              <w:spacing w:before="0"/>
              <w:rPr>
                <w:sz w:val="16"/>
                <w:szCs w:val="16"/>
              </w:rPr>
            </w:pPr>
          </w:p>
        </w:tc>
      </w:tr>
      <w:tr w:rsidR="007D1D8B" w:rsidRPr="006C26A0" w14:paraId="42FB206F" w14:textId="77777777" w:rsidTr="00C54708">
        <w:tc>
          <w:tcPr>
            <w:tcW w:w="1520" w:type="pct"/>
          </w:tcPr>
          <w:p w14:paraId="4EC57199" w14:textId="77777777" w:rsidR="007D1D8B" w:rsidRPr="006C26A0" w:rsidRDefault="007D1D8B" w:rsidP="00C54708">
            <w:pPr>
              <w:pStyle w:val="Compact"/>
              <w:spacing w:before="0"/>
              <w:rPr>
                <w:sz w:val="16"/>
                <w:szCs w:val="16"/>
              </w:rPr>
            </w:pPr>
            <w:r w:rsidRPr="006C26A0">
              <w:rPr>
                <w:sz w:val="16"/>
                <w:szCs w:val="16"/>
              </w:rPr>
              <w:t>LEBA F3</w:t>
            </w:r>
          </w:p>
        </w:tc>
        <w:tc>
          <w:tcPr>
            <w:tcW w:w="1002" w:type="pct"/>
          </w:tcPr>
          <w:p w14:paraId="07A3E0DD" w14:textId="77777777" w:rsidR="007D1D8B" w:rsidRPr="006C26A0" w:rsidRDefault="007D1D8B" w:rsidP="00C54708">
            <w:pPr>
              <w:pStyle w:val="Compact"/>
              <w:spacing w:before="0"/>
              <w:rPr>
                <w:sz w:val="16"/>
                <w:szCs w:val="16"/>
              </w:rPr>
            </w:pPr>
          </w:p>
        </w:tc>
        <w:tc>
          <w:tcPr>
            <w:tcW w:w="1129" w:type="pct"/>
          </w:tcPr>
          <w:p w14:paraId="34F62F70" w14:textId="77777777" w:rsidR="007D1D8B" w:rsidRPr="006C26A0" w:rsidRDefault="007D1D8B" w:rsidP="00C54708">
            <w:pPr>
              <w:pStyle w:val="Compact"/>
              <w:spacing w:before="0"/>
              <w:rPr>
                <w:sz w:val="16"/>
                <w:szCs w:val="16"/>
              </w:rPr>
            </w:pPr>
            <w:r w:rsidRPr="006C26A0">
              <w:rPr>
                <w:sz w:val="16"/>
                <w:szCs w:val="16"/>
              </w:rPr>
              <w:t>0.71</w:t>
            </w:r>
          </w:p>
        </w:tc>
        <w:tc>
          <w:tcPr>
            <w:tcW w:w="377" w:type="pct"/>
          </w:tcPr>
          <w:p w14:paraId="6386BB85" w14:textId="77777777" w:rsidR="007D1D8B" w:rsidRPr="006C26A0" w:rsidRDefault="007D1D8B" w:rsidP="00C54708">
            <w:pPr>
              <w:pStyle w:val="Compact"/>
              <w:spacing w:before="0"/>
              <w:rPr>
                <w:sz w:val="16"/>
                <w:szCs w:val="16"/>
              </w:rPr>
            </w:pPr>
            <w:r w:rsidRPr="006C26A0">
              <w:rPr>
                <w:sz w:val="16"/>
                <w:szCs w:val="16"/>
              </w:rPr>
              <w:t>0.84</w:t>
            </w:r>
          </w:p>
        </w:tc>
        <w:tc>
          <w:tcPr>
            <w:tcW w:w="421" w:type="pct"/>
          </w:tcPr>
          <w:p w14:paraId="42D4C35E" w14:textId="77777777" w:rsidR="007D1D8B" w:rsidRPr="006C26A0" w:rsidRDefault="007D1D8B" w:rsidP="00C54708">
            <w:pPr>
              <w:pStyle w:val="Compact"/>
              <w:spacing w:before="0"/>
              <w:rPr>
                <w:sz w:val="16"/>
                <w:szCs w:val="16"/>
              </w:rPr>
            </w:pPr>
            <w:r w:rsidRPr="006C26A0">
              <w:rPr>
                <w:sz w:val="16"/>
                <w:szCs w:val="16"/>
              </w:rPr>
              <w:t>0.64</w:t>
            </w:r>
          </w:p>
        </w:tc>
        <w:tc>
          <w:tcPr>
            <w:tcW w:w="271" w:type="pct"/>
          </w:tcPr>
          <w:p w14:paraId="7757D61F" w14:textId="77777777" w:rsidR="007D1D8B" w:rsidRPr="006C26A0" w:rsidRDefault="007D1D8B" w:rsidP="00C54708">
            <w:pPr>
              <w:pStyle w:val="Compact"/>
              <w:spacing w:before="0"/>
              <w:rPr>
                <w:sz w:val="16"/>
                <w:szCs w:val="16"/>
              </w:rPr>
            </w:pPr>
          </w:p>
        </w:tc>
        <w:tc>
          <w:tcPr>
            <w:tcW w:w="279" w:type="pct"/>
          </w:tcPr>
          <w:p w14:paraId="7FBE4F74" w14:textId="77777777" w:rsidR="007D1D8B" w:rsidRPr="006C26A0" w:rsidRDefault="007D1D8B" w:rsidP="00C54708">
            <w:pPr>
              <w:pStyle w:val="Compact"/>
              <w:spacing w:before="0"/>
              <w:rPr>
                <w:sz w:val="16"/>
                <w:szCs w:val="16"/>
              </w:rPr>
            </w:pPr>
          </w:p>
        </w:tc>
      </w:tr>
      <w:tr w:rsidR="007D1D8B" w:rsidRPr="006C26A0" w14:paraId="5C57B782" w14:textId="77777777" w:rsidTr="00C54708">
        <w:tc>
          <w:tcPr>
            <w:tcW w:w="1520" w:type="pct"/>
          </w:tcPr>
          <w:p w14:paraId="37180F93" w14:textId="77777777" w:rsidR="007D1D8B" w:rsidRPr="006C26A0" w:rsidRDefault="007D1D8B" w:rsidP="00C54708">
            <w:pPr>
              <w:pStyle w:val="Compact"/>
              <w:spacing w:before="0"/>
              <w:rPr>
                <w:sz w:val="16"/>
                <w:szCs w:val="16"/>
              </w:rPr>
            </w:pPr>
            <w:r w:rsidRPr="006C26A0">
              <w:rPr>
                <w:sz w:val="16"/>
                <w:szCs w:val="16"/>
              </w:rPr>
              <w:t>LEBA_F3_item1</w:t>
            </w:r>
          </w:p>
        </w:tc>
        <w:tc>
          <w:tcPr>
            <w:tcW w:w="1002" w:type="pct"/>
          </w:tcPr>
          <w:p w14:paraId="311A5EA8" w14:textId="77777777" w:rsidR="007D1D8B" w:rsidRPr="006C26A0" w:rsidRDefault="007D1D8B" w:rsidP="00C54708">
            <w:pPr>
              <w:pStyle w:val="Compact"/>
              <w:spacing w:before="0"/>
              <w:rPr>
                <w:sz w:val="16"/>
                <w:szCs w:val="16"/>
              </w:rPr>
            </w:pPr>
            <w:r w:rsidRPr="006C26A0">
              <w:rPr>
                <w:sz w:val="16"/>
                <w:szCs w:val="16"/>
              </w:rPr>
              <w:t>0.85</w:t>
            </w:r>
          </w:p>
        </w:tc>
        <w:tc>
          <w:tcPr>
            <w:tcW w:w="1129" w:type="pct"/>
          </w:tcPr>
          <w:p w14:paraId="5BAE2E38" w14:textId="77777777" w:rsidR="007D1D8B" w:rsidRPr="006C26A0" w:rsidRDefault="007D1D8B" w:rsidP="00C54708">
            <w:pPr>
              <w:pStyle w:val="Compact"/>
              <w:spacing w:before="0"/>
              <w:rPr>
                <w:sz w:val="16"/>
                <w:szCs w:val="16"/>
              </w:rPr>
            </w:pPr>
          </w:p>
        </w:tc>
        <w:tc>
          <w:tcPr>
            <w:tcW w:w="377" w:type="pct"/>
          </w:tcPr>
          <w:p w14:paraId="442FF65B" w14:textId="77777777" w:rsidR="007D1D8B" w:rsidRPr="006C26A0" w:rsidRDefault="007D1D8B" w:rsidP="00C54708">
            <w:pPr>
              <w:pStyle w:val="Compact"/>
              <w:spacing w:before="0"/>
              <w:rPr>
                <w:sz w:val="16"/>
                <w:szCs w:val="16"/>
              </w:rPr>
            </w:pPr>
          </w:p>
        </w:tc>
        <w:tc>
          <w:tcPr>
            <w:tcW w:w="421" w:type="pct"/>
          </w:tcPr>
          <w:p w14:paraId="7F0ADCFE" w14:textId="77777777" w:rsidR="007D1D8B" w:rsidRPr="006C26A0" w:rsidRDefault="007D1D8B" w:rsidP="00C54708">
            <w:pPr>
              <w:pStyle w:val="Compact"/>
              <w:spacing w:before="0"/>
              <w:rPr>
                <w:sz w:val="16"/>
                <w:szCs w:val="16"/>
              </w:rPr>
            </w:pPr>
          </w:p>
        </w:tc>
        <w:tc>
          <w:tcPr>
            <w:tcW w:w="271" w:type="pct"/>
          </w:tcPr>
          <w:p w14:paraId="5ECCF79B" w14:textId="77777777" w:rsidR="007D1D8B" w:rsidRPr="006C26A0" w:rsidRDefault="007D1D8B" w:rsidP="00C54708">
            <w:pPr>
              <w:pStyle w:val="Compact"/>
              <w:spacing w:before="0"/>
              <w:rPr>
                <w:sz w:val="16"/>
                <w:szCs w:val="16"/>
              </w:rPr>
            </w:pPr>
          </w:p>
        </w:tc>
        <w:tc>
          <w:tcPr>
            <w:tcW w:w="279" w:type="pct"/>
          </w:tcPr>
          <w:p w14:paraId="7843CE8C" w14:textId="77777777" w:rsidR="007D1D8B" w:rsidRPr="006C26A0" w:rsidRDefault="007D1D8B" w:rsidP="00C54708">
            <w:pPr>
              <w:pStyle w:val="Compact"/>
              <w:spacing w:before="0"/>
              <w:rPr>
                <w:sz w:val="16"/>
                <w:szCs w:val="16"/>
              </w:rPr>
            </w:pPr>
          </w:p>
        </w:tc>
      </w:tr>
      <w:tr w:rsidR="007D1D8B" w:rsidRPr="006C26A0" w14:paraId="5A9C0046" w14:textId="77777777" w:rsidTr="00C54708">
        <w:tc>
          <w:tcPr>
            <w:tcW w:w="1520" w:type="pct"/>
          </w:tcPr>
          <w:p w14:paraId="2C27F0BC" w14:textId="77777777" w:rsidR="007D1D8B" w:rsidRPr="006C26A0" w:rsidRDefault="007D1D8B" w:rsidP="00C54708">
            <w:pPr>
              <w:pStyle w:val="Compact"/>
              <w:spacing w:before="0"/>
              <w:rPr>
                <w:sz w:val="16"/>
                <w:szCs w:val="16"/>
              </w:rPr>
            </w:pPr>
            <w:r w:rsidRPr="006C26A0">
              <w:rPr>
                <w:sz w:val="16"/>
                <w:szCs w:val="16"/>
              </w:rPr>
              <w:t>LEBA_F3_item2</w:t>
            </w:r>
          </w:p>
        </w:tc>
        <w:tc>
          <w:tcPr>
            <w:tcW w:w="1002" w:type="pct"/>
          </w:tcPr>
          <w:p w14:paraId="134B3577" w14:textId="77777777" w:rsidR="007D1D8B" w:rsidRPr="006C26A0" w:rsidRDefault="007D1D8B" w:rsidP="00C54708">
            <w:pPr>
              <w:pStyle w:val="Compact"/>
              <w:spacing w:before="0"/>
              <w:rPr>
                <w:sz w:val="16"/>
                <w:szCs w:val="16"/>
              </w:rPr>
            </w:pPr>
            <w:r w:rsidRPr="006C26A0">
              <w:rPr>
                <w:sz w:val="16"/>
                <w:szCs w:val="16"/>
              </w:rPr>
              <w:t>0.86</w:t>
            </w:r>
          </w:p>
        </w:tc>
        <w:tc>
          <w:tcPr>
            <w:tcW w:w="1129" w:type="pct"/>
          </w:tcPr>
          <w:p w14:paraId="474ECF8D" w14:textId="77777777" w:rsidR="007D1D8B" w:rsidRPr="006C26A0" w:rsidRDefault="007D1D8B" w:rsidP="00C54708">
            <w:pPr>
              <w:pStyle w:val="Compact"/>
              <w:spacing w:before="0"/>
              <w:rPr>
                <w:sz w:val="16"/>
                <w:szCs w:val="16"/>
              </w:rPr>
            </w:pPr>
          </w:p>
        </w:tc>
        <w:tc>
          <w:tcPr>
            <w:tcW w:w="377" w:type="pct"/>
          </w:tcPr>
          <w:p w14:paraId="357D2C57" w14:textId="77777777" w:rsidR="007D1D8B" w:rsidRPr="006C26A0" w:rsidRDefault="007D1D8B" w:rsidP="00C54708">
            <w:pPr>
              <w:pStyle w:val="Compact"/>
              <w:spacing w:before="0"/>
              <w:rPr>
                <w:sz w:val="16"/>
                <w:szCs w:val="16"/>
              </w:rPr>
            </w:pPr>
          </w:p>
        </w:tc>
        <w:tc>
          <w:tcPr>
            <w:tcW w:w="421" w:type="pct"/>
          </w:tcPr>
          <w:p w14:paraId="1E1AD076" w14:textId="77777777" w:rsidR="007D1D8B" w:rsidRPr="006C26A0" w:rsidRDefault="007D1D8B" w:rsidP="00C54708">
            <w:pPr>
              <w:pStyle w:val="Compact"/>
              <w:spacing w:before="0"/>
              <w:rPr>
                <w:sz w:val="16"/>
                <w:szCs w:val="16"/>
              </w:rPr>
            </w:pPr>
          </w:p>
        </w:tc>
        <w:tc>
          <w:tcPr>
            <w:tcW w:w="271" w:type="pct"/>
          </w:tcPr>
          <w:p w14:paraId="05BC03F4" w14:textId="77777777" w:rsidR="007D1D8B" w:rsidRPr="006C26A0" w:rsidRDefault="007D1D8B" w:rsidP="00C54708">
            <w:pPr>
              <w:pStyle w:val="Compact"/>
              <w:spacing w:before="0"/>
              <w:rPr>
                <w:sz w:val="16"/>
                <w:szCs w:val="16"/>
              </w:rPr>
            </w:pPr>
          </w:p>
        </w:tc>
        <w:tc>
          <w:tcPr>
            <w:tcW w:w="279" w:type="pct"/>
          </w:tcPr>
          <w:p w14:paraId="18F06D40" w14:textId="77777777" w:rsidR="007D1D8B" w:rsidRPr="006C26A0" w:rsidRDefault="007D1D8B" w:rsidP="00C54708">
            <w:pPr>
              <w:pStyle w:val="Compact"/>
              <w:spacing w:before="0"/>
              <w:rPr>
                <w:sz w:val="16"/>
                <w:szCs w:val="16"/>
              </w:rPr>
            </w:pPr>
          </w:p>
        </w:tc>
      </w:tr>
      <w:tr w:rsidR="007D1D8B" w:rsidRPr="006C26A0" w14:paraId="546F3722" w14:textId="77777777" w:rsidTr="00C54708">
        <w:tc>
          <w:tcPr>
            <w:tcW w:w="1520" w:type="pct"/>
          </w:tcPr>
          <w:p w14:paraId="2DC356F8" w14:textId="77777777" w:rsidR="007D1D8B" w:rsidRPr="006C26A0" w:rsidRDefault="007D1D8B" w:rsidP="00C54708">
            <w:pPr>
              <w:pStyle w:val="Compact"/>
              <w:spacing w:before="0"/>
              <w:rPr>
                <w:sz w:val="16"/>
                <w:szCs w:val="16"/>
              </w:rPr>
            </w:pPr>
            <w:r w:rsidRPr="006C26A0">
              <w:rPr>
                <w:sz w:val="16"/>
                <w:szCs w:val="16"/>
              </w:rPr>
              <w:t>LEBA_F3_item3</w:t>
            </w:r>
          </w:p>
        </w:tc>
        <w:tc>
          <w:tcPr>
            <w:tcW w:w="1002" w:type="pct"/>
          </w:tcPr>
          <w:p w14:paraId="39EC4442" w14:textId="77777777" w:rsidR="007D1D8B" w:rsidRPr="006C26A0" w:rsidRDefault="007D1D8B" w:rsidP="00C54708">
            <w:pPr>
              <w:pStyle w:val="Compact"/>
              <w:spacing w:before="0"/>
              <w:rPr>
                <w:sz w:val="16"/>
                <w:szCs w:val="16"/>
              </w:rPr>
            </w:pPr>
            <w:r w:rsidRPr="006C26A0">
              <w:rPr>
                <w:sz w:val="16"/>
                <w:szCs w:val="16"/>
              </w:rPr>
              <w:t>0.68</w:t>
            </w:r>
          </w:p>
        </w:tc>
        <w:tc>
          <w:tcPr>
            <w:tcW w:w="1129" w:type="pct"/>
          </w:tcPr>
          <w:p w14:paraId="38035B7D" w14:textId="77777777" w:rsidR="007D1D8B" w:rsidRPr="006C26A0" w:rsidRDefault="007D1D8B" w:rsidP="00C54708">
            <w:pPr>
              <w:pStyle w:val="Compact"/>
              <w:spacing w:before="0"/>
              <w:rPr>
                <w:sz w:val="16"/>
                <w:szCs w:val="16"/>
              </w:rPr>
            </w:pPr>
          </w:p>
        </w:tc>
        <w:tc>
          <w:tcPr>
            <w:tcW w:w="377" w:type="pct"/>
          </w:tcPr>
          <w:p w14:paraId="73D99722" w14:textId="77777777" w:rsidR="007D1D8B" w:rsidRPr="006C26A0" w:rsidRDefault="007D1D8B" w:rsidP="00C54708">
            <w:pPr>
              <w:pStyle w:val="Compact"/>
              <w:spacing w:before="0"/>
              <w:rPr>
                <w:sz w:val="16"/>
                <w:szCs w:val="16"/>
              </w:rPr>
            </w:pPr>
          </w:p>
        </w:tc>
        <w:tc>
          <w:tcPr>
            <w:tcW w:w="421" w:type="pct"/>
          </w:tcPr>
          <w:p w14:paraId="7D87F38D" w14:textId="77777777" w:rsidR="007D1D8B" w:rsidRPr="006C26A0" w:rsidRDefault="007D1D8B" w:rsidP="00C54708">
            <w:pPr>
              <w:pStyle w:val="Compact"/>
              <w:spacing w:before="0"/>
              <w:rPr>
                <w:sz w:val="16"/>
                <w:szCs w:val="16"/>
              </w:rPr>
            </w:pPr>
          </w:p>
        </w:tc>
        <w:tc>
          <w:tcPr>
            <w:tcW w:w="271" w:type="pct"/>
          </w:tcPr>
          <w:p w14:paraId="63976055" w14:textId="77777777" w:rsidR="007D1D8B" w:rsidRPr="006C26A0" w:rsidRDefault="007D1D8B" w:rsidP="00C54708">
            <w:pPr>
              <w:pStyle w:val="Compact"/>
              <w:spacing w:before="0"/>
              <w:rPr>
                <w:sz w:val="16"/>
                <w:szCs w:val="16"/>
              </w:rPr>
            </w:pPr>
          </w:p>
        </w:tc>
        <w:tc>
          <w:tcPr>
            <w:tcW w:w="279" w:type="pct"/>
          </w:tcPr>
          <w:p w14:paraId="41577D50" w14:textId="77777777" w:rsidR="007D1D8B" w:rsidRPr="006C26A0" w:rsidRDefault="007D1D8B" w:rsidP="00C54708">
            <w:pPr>
              <w:pStyle w:val="Compact"/>
              <w:spacing w:before="0"/>
              <w:rPr>
                <w:sz w:val="16"/>
                <w:szCs w:val="16"/>
              </w:rPr>
            </w:pPr>
          </w:p>
        </w:tc>
      </w:tr>
      <w:tr w:rsidR="007D1D8B" w:rsidRPr="006C26A0" w14:paraId="73C6D65A" w14:textId="77777777" w:rsidTr="00C54708">
        <w:tc>
          <w:tcPr>
            <w:tcW w:w="1520" w:type="pct"/>
          </w:tcPr>
          <w:p w14:paraId="49A301B8" w14:textId="77777777" w:rsidR="007D1D8B" w:rsidRPr="006C26A0" w:rsidRDefault="007D1D8B" w:rsidP="00C54708">
            <w:pPr>
              <w:pStyle w:val="Compact"/>
              <w:spacing w:before="0"/>
              <w:rPr>
                <w:sz w:val="16"/>
                <w:szCs w:val="16"/>
              </w:rPr>
            </w:pPr>
            <w:r w:rsidRPr="006C26A0">
              <w:rPr>
                <w:sz w:val="16"/>
                <w:szCs w:val="16"/>
              </w:rPr>
              <w:t>LEBA F4</w:t>
            </w:r>
          </w:p>
        </w:tc>
        <w:tc>
          <w:tcPr>
            <w:tcW w:w="1002" w:type="pct"/>
          </w:tcPr>
          <w:p w14:paraId="0D85DF0A" w14:textId="77777777" w:rsidR="007D1D8B" w:rsidRPr="006C26A0" w:rsidRDefault="007D1D8B" w:rsidP="00C54708">
            <w:pPr>
              <w:pStyle w:val="Compact"/>
              <w:spacing w:before="0"/>
              <w:rPr>
                <w:sz w:val="16"/>
                <w:szCs w:val="16"/>
              </w:rPr>
            </w:pPr>
          </w:p>
        </w:tc>
        <w:tc>
          <w:tcPr>
            <w:tcW w:w="1129" w:type="pct"/>
          </w:tcPr>
          <w:p w14:paraId="63CA4B63" w14:textId="77777777" w:rsidR="007D1D8B" w:rsidRPr="006C26A0" w:rsidRDefault="007D1D8B" w:rsidP="00C54708">
            <w:pPr>
              <w:pStyle w:val="Compact"/>
              <w:spacing w:before="0"/>
              <w:rPr>
                <w:sz w:val="16"/>
                <w:szCs w:val="16"/>
              </w:rPr>
            </w:pPr>
            <w:r w:rsidRPr="006C26A0">
              <w:rPr>
                <w:sz w:val="16"/>
                <w:szCs w:val="16"/>
              </w:rPr>
              <w:t>0.67</w:t>
            </w:r>
          </w:p>
        </w:tc>
        <w:tc>
          <w:tcPr>
            <w:tcW w:w="377" w:type="pct"/>
          </w:tcPr>
          <w:p w14:paraId="62BAFD1D" w14:textId="77777777" w:rsidR="007D1D8B" w:rsidRPr="006C26A0" w:rsidRDefault="007D1D8B" w:rsidP="00C54708">
            <w:pPr>
              <w:pStyle w:val="Compact"/>
              <w:spacing w:before="0"/>
              <w:rPr>
                <w:sz w:val="16"/>
                <w:szCs w:val="16"/>
              </w:rPr>
            </w:pPr>
            <w:r w:rsidRPr="006C26A0">
              <w:rPr>
                <w:sz w:val="16"/>
                <w:szCs w:val="16"/>
              </w:rPr>
              <w:t>0.82</w:t>
            </w:r>
          </w:p>
        </w:tc>
        <w:tc>
          <w:tcPr>
            <w:tcW w:w="421" w:type="pct"/>
          </w:tcPr>
          <w:p w14:paraId="3A8D2DCF" w14:textId="77777777" w:rsidR="007D1D8B" w:rsidRPr="006C26A0" w:rsidRDefault="007D1D8B" w:rsidP="00C54708">
            <w:pPr>
              <w:pStyle w:val="Compact"/>
              <w:spacing w:before="0"/>
              <w:rPr>
                <w:sz w:val="16"/>
                <w:szCs w:val="16"/>
              </w:rPr>
            </w:pPr>
            <w:r w:rsidRPr="006C26A0">
              <w:rPr>
                <w:sz w:val="16"/>
                <w:szCs w:val="16"/>
              </w:rPr>
              <w:t>0.60</w:t>
            </w:r>
          </w:p>
        </w:tc>
        <w:tc>
          <w:tcPr>
            <w:tcW w:w="271" w:type="pct"/>
          </w:tcPr>
          <w:p w14:paraId="552323BB" w14:textId="77777777" w:rsidR="007D1D8B" w:rsidRPr="006C26A0" w:rsidRDefault="007D1D8B" w:rsidP="00C54708">
            <w:pPr>
              <w:pStyle w:val="Compact"/>
              <w:spacing w:before="0"/>
              <w:rPr>
                <w:sz w:val="16"/>
                <w:szCs w:val="16"/>
              </w:rPr>
            </w:pPr>
          </w:p>
        </w:tc>
        <w:tc>
          <w:tcPr>
            <w:tcW w:w="279" w:type="pct"/>
          </w:tcPr>
          <w:p w14:paraId="401EAC5A" w14:textId="77777777" w:rsidR="007D1D8B" w:rsidRPr="006C26A0" w:rsidRDefault="007D1D8B" w:rsidP="00C54708">
            <w:pPr>
              <w:pStyle w:val="Compact"/>
              <w:spacing w:before="0"/>
              <w:rPr>
                <w:sz w:val="16"/>
                <w:szCs w:val="16"/>
              </w:rPr>
            </w:pPr>
          </w:p>
        </w:tc>
      </w:tr>
      <w:tr w:rsidR="007D1D8B" w:rsidRPr="006C26A0" w14:paraId="1DF04C6E" w14:textId="77777777" w:rsidTr="00C54708">
        <w:tc>
          <w:tcPr>
            <w:tcW w:w="1520" w:type="pct"/>
          </w:tcPr>
          <w:p w14:paraId="2E1A3CD9" w14:textId="77777777" w:rsidR="007D1D8B" w:rsidRPr="006C26A0" w:rsidRDefault="007D1D8B" w:rsidP="00C54708">
            <w:pPr>
              <w:pStyle w:val="Compact"/>
              <w:spacing w:before="0"/>
              <w:rPr>
                <w:sz w:val="16"/>
                <w:szCs w:val="16"/>
              </w:rPr>
            </w:pPr>
            <w:r w:rsidRPr="006C26A0">
              <w:rPr>
                <w:sz w:val="16"/>
                <w:szCs w:val="16"/>
              </w:rPr>
              <w:t>LEBA_F4_item1</w:t>
            </w:r>
          </w:p>
        </w:tc>
        <w:tc>
          <w:tcPr>
            <w:tcW w:w="1002" w:type="pct"/>
          </w:tcPr>
          <w:p w14:paraId="3F9D17F0" w14:textId="77777777" w:rsidR="007D1D8B" w:rsidRPr="006C26A0" w:rsidRDefault="007D1D8B" w:rsidP="00C54708">
            <w:pPr>
              <w:pStyle w:val="Compact"/>
              <w:spacing w:before="0"/>
              <w:rPr>
                <w:sz w:val="16"/>
                <w:szCs w:val="16"/>
              </w:rPr>
            </w:pPr>
            <w:r w:rsidRPr="006C26A0">
              <w:rPr>
                <w:sz w:val="16"/>
                <w:szCs w:val="16"/>
              </w:rPr>
              <w:t>0.73</w:t>
            </w:r>
          </w:p>
        </w:tc>
        <w:tc>
          <w:tcPr>
            <w:tcW w:w="1129" w:type="pct"/>
          </w:tcPr>
          <w:p w14:paraId="08AC3A7E" w14:textId="77777777" w:rsidR="007D1D8B" w:rsidRPr="006C26A0" w:rsidRDefault="007D1D8B" w:rsidP="00C54708">
            <w:pPr>
              <w:pStyle w:val="Compact"/>
              <w:spacing w:before="0"/>
              <w:rPr>
                <w:sz w:val="16"/>
                <w:szCs w:val="16"/>
              </w:rPr>
            </w:pPr>
          </w:p>
        </w:tc>
        <w:tc>
          <w:tcPr>
            <w:tcW w:w="377" w:type="pct"/>
          </w:tcPr>
          <w:p w14:paraId="524CA141" w14:textId="77777777" w:rsidR="007D1D8B" w:rsidRPr="006C26A0" w:rsidRDefault="007D1D8B" w:rsidP="00C54708">
            <w:pPr>
              <w:pStyle w:val="Compact"/>
              <w:spacing w:before="0"/>
              <w:rPr>
                <w:sz w:val="16"/>
                <w:szCs w:val="16"/>
              </w:rPr>
            </w:pPr>
          </w:p>
        </w:tc>
        <w:tc>
          <w:tcPr>
            <w:tcW w:w="421" w:type="pct"/>
          </w:tcPr>
          <w:p w14:paraId="60D31E44" w14:textId="77777777" w:rsidR="007D1D8B" w:rsidRPr="006C26A0" w:rsidRDefault="007D1D8B" w:rsidP="00C54708">
            <w:pPr>
              <w:pStyle w:val="Compact"/>
              <w:spacing w:before="0"/>
              <w:rPr>
                <w:sz w:val="16"/>
                <w:szCs w:val="16"/>
              </w:rPr>
            </w:pPr>
          </w:p>
        </w:tc>
        <w:tc>
          <w:tcPr>
            <w:tcW w:w="271" w:type="pct"/>
          </w:tcPr>
          <w:p w14:paraId="1E3D06E0" w14:textId="77777777" w:rsidR="007D1D8B" w:rsidRPr="006C26A0" w:rsidRDefault="007D1D8B" w:rsidP="00C54708">
            <w:pPr>
              <w:pStyle w:val="Compact"/>
              <w:spacing w:before="0"/>
              <w:rPr>
                <w:sz w:val="16"/>
                <w:szCs w:val="16"/>
              </w:rPr>
            </w:pPr>
          </w:p>
        </w:tc>
        <w:tc>
          <w:tcPr>
            <w:tcW w:w="279" w:type="pct"/>
          </w:tcPr>
          <w:p w14:paraId="263D6FA1" w14:textId="77777777" w:rsidR="007D1D8B" w:rsidRPr="006C26A0" w:rsidRDefault="007D1D8B" w:rsidP="00C54708">
            <w:pPr>
              <w:pStyle w:val="Compact"/>
              <w:spacing w:before="0"/>
              <w:rPr>
                <w:sz w:val="16"/>
                <w:szCs w:val="16"/>
              </w:rPr>
            </w:pPr>
          </w:p>
        </w:tc>
      </w:tr>
      <w:tr w:rsidR="007D1D8B" w:rsidRPr="006C26A0" w14:paraId="6D4380AD" w14:textId="77777777" w:rsidTr="00C54708">
        <w:tc>
          <w:tcPr>
            <w:tcW w:w="1520" w:type="pct"/>
          </w:tcPr>
          <w:p w14:paraId="26B0E2BE" w14:textId="77777777" w:rsidR="007D1D8B" w:rsidRPr="006C26A0" w:rsidRDefault="007D1D8B" w:rsidP="00C54708">
            <w:pPr>
              <w:pStyle w:val="Compact"/>
              <w:spacing w:before="0"/>
              <w:rPr>
                <w:sz w:val="16"/>
                <w:szCs w:val="16"/>
              </w:rPr>
            </w:pPr>
            <w:r w:rsidRPr="006C26A0">
              <w:rPr>
                <w:sz w:val="16"/>
                <w:szCs w:val="16"/>
              </w:rPr>
              <w:t>LEBA_F4_item2</w:t>
            </w:r>
          </w:p>
        </w:tc>
        <w:tc>
          <w:tcPr>
            <w:tcW w:w="1002" w:type="pct"/>
          </w:tcPr>
          <w:p w14:paraId="6AF75123" w14:textId="77777777" w:rsidR="007D1D8B" w:rsidRPr="006C26A0" w:rsidRDefault="007D1D8B" w:rsidP="00C54708">
            <w:pPr>
              <w:pStyle w:val="Compact"/>
              <w:spacing w:before="0"/>
              <w:rPr>
                <w:sz w:val="16"/>
                <w:szCs w:val="16"/>
              </w:rPr>
            </w:pPr>
            <w:r w:rsidRPr="006C26A0">
              <w:rPr>
                <w:sz w:val="16"/>
                <w:szCs w:val="16"/>
              </w:rPr>
              <w:t>0.69</w:t>
            </w:r>
          </w:p>
        </w:tc>
        <w:tc>
          <w:tcPr>
            <w:tcW w:w="1129" w:type="pct"/>
          </w:tcPr>
          <w:p w14:paraId="2CF09BCF" w14:textId="77777777" w:rsidR="007D1D8B" w:rsidRPr="006C26A0" w:rsidRDefault="007D1D8B" w:rsidP="00C54708">
            <w:pPr>
              <w:pStyle w:val="Compact"/>
              <w:spacing w:before="0"/>
              <w:rPr>
                <w:sz w:val="16"/>
                <w:szCs w:val="16"/>
              </w:rPr>
            </w:pPr>
          </w:p>
        </w:tc>
        <w:tc>
          <w:tcPr>
            <w:tcW w:w="377" w:type="pct"/>
          </w:tcPr>
          <w:p w14:paraId="259623DA" w14:textId="77777777" w:rsidR="007D1D8B" w:rsidRPr="006C26A0" w:rsidRDefault="007D1D8B" w:rsidP="00C54708">
            <w:pPr>
              <w:pStyle w:val="Compact"/>
              <w:spacing w:before="0"/>
              <w:rPr>
                <w:sz w:val="16"/>
                <w:szCs w:val="16"/>
              </w:rPr>
            </w:pPr>
          </w:p>
        </w:tc>
        <w:tc>
          <w:tcPr>
            <w:tcW w:w="421" w:type="pct"/>
          </w:tcPr>
          <w:p w14:paraId="0BEA18E5" w14:textId="77777777" w:rsidR="007D1D8B" w:rsidRPr="006C26A0" w:rsidRDefault="007D1D8B" w:rsidP="00C54708">
            <w:pPr>
              <w:pStyle w:val="Compact"/>
              <w:spacing w:before="0"/>
              <w:rPr>
                <w:sz w:val="16"/>
                <w:szCs w:val="16"/>
              </w:rPr>
            </w:pPr>
          </w:p>
        </w:tc>
        <w:tc>
          <w:tcPr>
            <w:tcW w:w="271" w:type="pct"/>
          </w:tcPr>
          <w:p w14:paraId="2EC9D399" w14:textId="77777777" w:rsidR="007D1D8B" w:rsidRPr="006C26A0" w:rsidRDefault="007D1D8B" w:rsidP="00C54708">
            <w:pPr>
              <w:pStyle w:val="Compact"/>
              <w:spacing w:before="0"/>
              <w:rPr>
                <w:sz w:val="16"/>
                <w:szCs w:val="16"/>
              </w:rPr>
            </w:pPr>
          </w:p>
        </w:tc>
        <w:tc>
          <w:tcPr>
            <w:tcW w:w="279" w:type="pct"/>
          </w:tcPr>
          <w:p w14:paraId="0FC75639" w14:textId="77777777" w:rsidR="007D1D8B" w:rsidRPr="006C26A0" w:rsidRDefault="007D1D8B" w:rsidP="00C54708">
            <w:pPr>
              <w:pStyle w:val="Compact"/>
              <w:spacing w:before="0"/>
              <w:rPr>
                <w:sz w:val="16"/>
                <w:szCs w:val="16"/>
              </w:rPr>
            </w:pPr>
          </w:p>
        </w:tc>
      </w:tr>
      <w:tr w:rsidR="007D1D8B" w:rsidRPr="006C26A0" w14:paraId="1F89E22A" w14:textId="77777777" w:rsidTr="00C54708">
        <w:tc>
          <w:tcPr>
            <w:tcW w:w="1520" w:type="pct"/>
          </w:tcPr>
          <w:p w14:paraId="51AC60FC" w14:textId="77777777" w:rsidR="007D1D8B" w:rsidRPr="006C26A0" w:rsidRDefault="007D1D8B" w:rsidP="00C54708">
            <w:pPr>
              <w:pStyle w:val="Compact"/>
              <w:spacing w:before="0"/>
              <w:rPr>
                <w:sz w:val="16"/>
                <w:szCs w:val="16"/>
              </w:rPr>
            </w:pPr>
            <w:r w:rsidRPr="006C26A0">
              <w:rPr>
                <w:sz w:val="16"/>
                <w:szCs w:val="16"/>
              </w:rPr>
              <w:t>LEBA_F4_item3</w:t>
            </w:r>
          </w:p>
        </w:tc>
        <w:tc>
          <w:tcPr>
            <w:tcW w:w="1002" w:type="pct"/>
          </w:tcPr>
          <w:p w14:paraId="5D11925D" w14:textId="77777777" w:rsidR="007D1D8B" w:rsidRPr="006C26A0" w:rsidRDefault="007D1D8B" w:rsidP="00C54708">
            <w:pPr>
              <w:pStyle w:val="Compact"/>
              <w:spacing w:before="0"/>
              <w:rPr>
                <w:sz w:val="16"/>
                <w:szCs w:val="16"/>
              </w:rPr>
            </w:pPr>
            <w:r w:rsidRPr="006C26A0">
              <w:rPr>
                <w:sz w:val="16"/>
                <w:szCs w:val="16"/>
              </w:rPr>
              <w:t>0.89</w:t>
            </w:r>
          </w:p>
        </w:tc>
        <w:tc>
          <w:tcPr>
            <w:tcW w:w="1129" w:type="pct"/>
          </w:tcPr>
          <w:p w14:paraId="0628EC6E" w14:textId="77777777" w:rsidR="007D1D8B" w:rsidRPr="006C26A0" w:rsidRDefault="007D1D8B" w:rsidP="00C54708">
            <w:pPr>
              <w:pStyle w:val="Compact"/>
              <w:spacing w:before="0"/>
              <w:rPr>
                <w:sz w:val="16"/>
                <w:szCs w:val="16"/>
              </w:rPr>
            </w:pPr>
          </w:p>
        </w:tc>
        <w:tc>
          <w:tcPr>
            <w:tcW w:w="377" w:type="pct"/>
          </w:tcPr>
          <w:p w14:paraId="6B02E7FD" w14:textId="77777777" w:rsidR="007D1D8B" w:rsidRPr="006C26A0" w:rsidRDefault="007D1D8B" w:rsidP="00C54708">
            <w:pPr>
              <w:pStyle w:val="Compact"/>
              <w:spacing w:before="0"/>
              <w:rPr>
                <w:sz w:val="16"/>
                <w:szCs w:val="16"/>
              </w:rPr>
            </w:pPr>
          </w:p>
        </w:tc>
        <w:tc>
          <w:tcPr>
            <w:tcW w:w="421" w:type="pct"/>
          </w:tcPr>
          <w:p w14:paraId="698ABF4E" w14:textId="77777777" w:rsidR="007D1D8B" w:rsidRPr="006C26A0" w:rsidRDefault="007D1D8B" w:rsidP="00C54708">
            <w:pPr>
              <w:pStyle w:val="Compact"/>
              <w:spacing w:before="0"/>
              <w:rPr>
                <w:sz w:val="16"/>
                <w:szCs w:val="16"/>
              </w:rPr>
            </w:pPr>
          </w:p>
        </w:tc>
        <w:tc>
          <w:tcPr>
            <w:tcW w:w="271" w:type="pct"/>
          </w:tcPr>
          <w:p w14:paraId="0ADA10D8" w14:textId="77777777" w:rsidR="007D1D8B" w:rsidRPr="006C26A0" w:rsidRDefault="007D1D8B" w:rsidP="00C54708">
            <w:pPr>
              <w:pStyle w:val="Compact"/>
              <w:spacing w:before="0"/>
              <w:rPr>
                <w:sz w:val="16"/>
                <w:szCs w:val="16"/>
              </w:rPr>
            </w:pPr>
          </w:p>
        </w:tc>
        <w:tc>
          <w:tcPr>
            <w:tcW w:w="279" w:type="pct"/>
          </w:tcPr>
          <w:p w14:paraId="6AC4EB75" w14:textId="77777777" w:rsidR="007D1D8B" w:rsidRPr="006C26A0" w:rsidRDefault="007D1D8B" w:rsidP="00C54708">
            <w:pPr>
              <w:pStyle w:val="Compact"/>
              <w:spacing w:before="0"/>
              <w:rPr>
                <w:sz w:val="16"/>
                <w:szCs w:val="16"/>
              </w:rPr>
            </w:pPr>
          </w:p>
        </w:tc>
      </w:tr>
      <w:tr w:rsidR="007D1D8B" w:rsidRPr="006C26A0" w14:paraId="5F094C82" w14:textId="77777777" w:rsidTr="00C54708">
        <w:tc>
          <w:tcPr>
            <w:tcW w:w="1520" w:type="pct"/>
          </w:tcPr>
          <w:p w14:paraId="07B62613" w14:textId="77777777" w:rsidR="007D1D8B" w:rsidRPr="006C26A0" w:rsidRDefault="007D1D8B" w:rsidP="00C54708">
            <w:pPr>
              <w:pStyle w:val="Compact"/>
              <w:spacing w:before="0"/>
              <w:rPr>
                <w:sz w:val="16"/>
                <w:szCs w:val="16"/>
              </w:rPr>
            </w:pPr>
            <w:r w:rsidRPr="006C26A0">
              <w:rPr>
                <w:sz w:val="16"/>
                <w:szCs w:val="16"/>
              </w:rPr>
              <w:t>LEBA F5</w:t>
            </w:r>
          </w:p>
        </w:tc>
        <w:tc>
          <w:tcPr>
            <w:tcW w:w="1002" w:type="pct"/>
          </w:tcPr>
          <w:p w14:paraId="71DF5EF2" w14:textId="77777777" w:rsidR="007D1D8B" w:rsidRPr="006C26A0" w:rsidRDefault="007D1D8B" w:rsidP="00C54708">
            <w:pPr>
              <w:pStyle w:val="Compact"/>
              <w:spacing w:before="0"/>
              <w:rPr>
                <w:sz w:val="16"/>
                <w:szCs w:val="16"/>
              </w:rPr>
            </w:pPr>
          </w:p>
        </w:tc>
        <w:tc>
          <w:tcPr>
            <w:tcW w:w="1129" w:type="pct"/>
          </w:tcPr>
          <w:p w14:paraId="214A6506" w14:textId="77777777" w:rsidR="007D1D8B" w:rsidRPr="006C26A0" w:rsidRDefault="007D1D8B" w:rsidP="00C54708">
            <w:pPr>
              <w:pStyle w:val="Compact"/>
              <w:spacing w:before="0"/>
              <w:rPr>
                <w:sz w:val="16"/>
                <w:szCs w:val="16"/>
              </w:rPr>
            </w:pPr>
            <w:r w:rsidRPr="006C26A0">
              <w:rPr>
                <w:sz w:val="16"/>
                <w:szCs w:val="16"/>
              </w:rPr>
              <w:t>0.51</w:t>
            </w:r>
          </w:p>
        </w:tc>
        <w:tc>
          <w:tcPr>
            <w:tcW w:w="377" w:type="pct"/>
          </w:tcPr>
          <w:p w14:paraId="3E125B71" w14:textId="77777777" w:rsidR="007D1D8B" w:rsidRPr="006C26A0" w:rsidRDefault="007D1D8B" w:rsidP="00C54708">
            <w:pPr>
              <w:pStyle w:val="Compact"/>
              <w:spacing w:before="0"/>
              <w:rPr>
                <w:sz w:val="16"/>
                <w:szCs w:val="16"/>
              </w:rPr>
            </w:pPr>
            <w:r w:rsidRPr="006C26A0">
              <w:rPr>
                <w:sz w:val="16"/>
                <w:szCs w:val="16"/>
              </w:rPr>
              <w:t>0.74</w:t>
            </w:r>
          </w:p>
        </w:tc>
        <w:tc>
          <w:tcPr>
            <w:tcW w:w="421" w:type="pct"/>
          </w:tcPr>
          <w:p w14:paraId="614AC3BB" w14:textId="77777777" w:rsidR="007D1D8B" w:rsidRPr="006C26A0" w:rsidRDefault="007D1D8B" w:rsidP="00C54708">
            <w:pPr>
              <w:pStyle w:val="Compact"/>
              <w:spacing w:before="0"/>
              <w:rPr>
                <w:sz w:val="16"/>
                <w:szCs w:val="16"/>
              </w:rPr>
            </w:pPr>
            <w:r w:rsidRPr="006C26A0">
              <w:rPr>
                <w:sz w:val="16"/>
                <w:szCs w:val="16"/>
              </w:rPr>
              <w:t>0.50</w:t>
            </w:r>
          </w:p>
        </w:tc>
        <w:tc>
          <w:tcPr>
            <w:tcW w:w="271" w:type="pct"/>
          </w:tcPr>
          <w:p w14:paraId="0C43DA4B" w14:textId="77777777" w:rsidR="007D1D8B" w:rsidRPr="006C26A0" w:rsidRDefault="007D1D8B" w:rsidP="00C54708">
            <w:pPr>
              <w:pStyle w:val="Compact"/>
              <w:spacing w:before="0"/>
              <w:rPr>
                <w:sz w:val="16"/>
                <w:szCs w:val="16"/>
              </w:rPr>
            </w:pPr>
          </w:p>
        </w:tc>
        <w:tc>
          <w:tcPr>
            <w:tcW w:w="279" w:type="pct"/>
          </w:tcPr>
          <w:p w14:paraId="221A1E4E" w14:textId="77777777" w:rsidR="007D1D8B" w:rsidRPr="006C26A0" w:rsidRDefault="007D1D8B" w:rsidP="00C54708">
            <w:pPr>
              <w:pStyle w:val="Compact"/>
              <w:spacing w:before="0"/>
              <w:rPr>
                <w:sz w:val="16"/>
                <w:szCs w:val="16"/>
              </w:rPr>
            </w:pPr>
          </w:p>
        </w:tc>
      </w:tr>
      <w:tr w:rsidR="007D1D8B" w:rsidRPr="006C26A0" w14:paraId="693097B4" w14:textId="77777777" w:rsidTr="00C54708">
        <w:tc>
          <w:tcPr>
            <w:tcW w:w="1520" w:type="pct"/>
          </w:tcPr>
          <w:p w14:paraId="02C8FD95" w14:textId="77777777" w:rsidR="007D1D8B" w:rsidRPr="006C26A0" w:rsidRDefault="007D1D8B" w:rsidP="00C54708">
            <w:pPr>
              <w:pStyle w:val="Compact"/>
              <w:spacing w:before="0"/>
              <w:rPr>
                <w:sz w:val="16"/>
                <w:szCs w:val="16"/>
              </w:rPr>
            </w:pPr>
            <w:r w:rsidRPr="006C26A0">
              <w:rPr>
                <w:sz w:val="16"/>
                <w:szCs w:val="16"/>
              </w:rPr>
              <w:t>LEBA_F5_item1</w:t>
            </w:r>
          </w:p>
        </w:tc>
        <w:tc>
          <w:tcPr>
            <w:tcW w:w="1002" w:type="pct"/>
          </w:tcPr>
          <w:p w14:paraId="73B4F53F" w14:textId="77777777" w:rsidR="007D1D8B" w:rsidRPr="006C26A0" w:rsidRDefault="007D1D8B" w:rsidP="00C54708">
            <w:pPr>
              <w:pStyle w:val="Compact"/>
              <w:spacing w:before="0"/>
              <w:rPr>
                <w:sz w:val="16"/>
                <w:szCs w:val="16"/>
              </w:rPr>
            </w:pPr>
            <w:r w:rsidRPr="006C26A0">
              <w:rPr>
                <w:sz w:val="16"/>
                <w:szCs w:val="16"/>
              </w:rPr>
              <w:t>0.76</w:t>
            </w:r>
          </w:p>
        </w:tc>
        <w:tc>
          <w:tcPr>
            <w:tcW w:w="1129" w:type="pct"/>
          </w:tcPr>
          <w:p w14:paraId="003173F8" w14:textId="77777777" w:rsidR="007D1D8B" w:rsidRPr="006C26A0" w:rsidRDefault="007D1D8B" w:rsidP="00C54708">
            <w:pPr>
              <w:pStyle w:val="Compact"/>
              <w:spacing w:before="0"/>
              <w:rPr>
                <w:sz w:val="16"/>
                <w:szCs w:val="16"/>
              </w:rPr>
            </w:pPr>
          </w:p>
        </w:tc>
        <w:tc>
          <w:tcPr>
            <w:tcW w:w="377" w:type="pct"/>
          </w:tcPr>
          <w:p w14:paraId="043AA1E0" w14:textId="77777777" w:rsidR="007D1D8B" w:rsidRPr="006C26A0" w:rsidRDefault="007D1D8B" w:rsidP="00C54708">
            <w:pPr>
              <w:pStyle w:val="Compact"/>
              <w:spacing w:before="0"/>
              <w:rPr>
                <w:sz w:val="16"/>
                <w:szCs w:val="16"/>
              </w:rPr>
            </w:pPr>
          </w:p>
        </w:tc>
        <w:tc>
          <w:tcPr>
            <w:tcW w:w="421" w:type="pct"/>
          </w:tcPr>
          <w:p w14:paraId="5860CB5E" w14:textId="77777777" w:rsidR="007D1D8B" w:rsidRPr="006C26A0" w:rsidRDefault="007D1D8B" w:rsidP="00C54708">
            <w:pPr>
              <w:pStyle w:val="Compact"/>
              <w:spacing w:before="0"/>
              <w:rPr>
                <w:sz w:val="16"/>
                <w:szCs w:val="16"/>
              </w:rPr>
            </w:pPr>
          </w:p>
        </w:tc>
        <w:tc>
          <w:tcPr>
            <w:tcW w:w="271" w:type="pct"/>
          </w:tcPr>
          <w:p w14:paraId="1466B7D1" w14:textId="77777777" w:rsidR="007D1D8B" w:rsidRPr="006C26A0" w:rsidRDefault="007D1D8B" w:rsidP="00C54708">
            <w:pPr>
              <w:pStyle w:val="Compact"/>
              <w:spacing w:before="0"/>
              <w:rPr>
                <w:sz w:val="16"/>
                <w:szCs w:val="16"/>
              </w:rPr>
            </w:pPr>
          </w:p>
        </w:tc>
        <w:tc>
          <w:tcPr>
            <w:tcW w:w="279" w:type="pct"/>
          </w:tcPr>
          <w:p w14:paraId="43A69861" w14:textId="77777777" w:rsidR="007D1D8B" w:rsidRPr="006C26A0" w:rsidRDefault="007D1D8B" w:rsidP="00C54708">
            <w:pPr>
              <w:pStyle w:val="Compact"/>
              <w:spacing w:before="0"/>
              <w:rPr>
                <w:sz w:val="16"/>
                <w:szCs w:val="16"/>
              </w:rPr>
            </w:pPr>
          </w:p>
        </w:tc>
      </w:tr>
      <w:tr w:rsidR="007D1D8B" w:rsidRPr="006C26A0" w14:paraId="2614C71A" w14:textId="77777777" w:rsidTr="00C54708">
        <w:tc>
          <w:tcPr>
            <w:tcW w:w="1520" w:type="pct"/>
          </w:tcPr>
          <w:p w14:paraId="0838C5C3" w14:textId="77777777" w:rsidR="007D1D8B" w:rsidRPr="006C26A0" w:rsidRDefault="007D1D8B" w:rsidP="00C54708">
            <w:pPr>
              <w:pStyle w:val="Compact"/>
              <w:spacing w:before="0"/>
              <w:rPr>
                <w:sz w:val="16"/>
                <w:szCs w:val="16"/>
              </w:rPr>
            </w:pPr>
            <w:r w:rsidRPr="006C26A0">
              <w:rPr>
                <w:sz w:val="16"/>
                <w:szCs w:val="16"/>
              </w:rPr>
              <w:t>LEBA_F5_item2</w:t>
            </w:r>
          </w:p>
        </w:tc>
        <w:tc>
          <w:tcPr>
            <w:tcW w:w="1002" w:type="pct"/>
          </w:tcPr>
          <w:p w14:paraId="05077680" w14:textId="77777777" w:rsidR="007D1D8B" w:rsidRPr="006C26A0" w:rsidRDefault="007D1D8B" w:rsidP="00C54708">
            <w:pPr>
              <w:pStyle w:val="Compact"/>
              <w:spacing w:before="0"/>
              <w:rPr>
                <w:sz w:val="16"/>
                <w:szCs w:val="16"/>
              </w:rPr>
            </w:pPr>
            <w:r w:rsidRPr="006C26A0">
              <w:rPr>
                <w:sz w:val="16"/>
                <w:szCs w:val="16"/>
              </w:rPr>
              <w:t>0.55</w:t>
            </w:r>
          </w:p>
        </w:tc>
        <w:tc>
          <w:tcPr>
            <w:tcW w:w="1129" w:type="pct"/>
          </w:tcPr>
          <w:p w14:paraId="0A59C9DF" w14:textId="77777777" w:rsidR="007D1D8B" w:rsidRPr="006C26A0" w:rsidRDefault="007D1D8B" w:rsidP="00C54708">
            <w:pPr>
              <w:pStyle w:val="Compact"/>
              <w:spacing w:before="0"/>
              <w:rPr>
                <w:sz w:val="16"/>
                <w:szCs w:val="16"/>
              </w:rPr>
            </w:pPr>
          </w:p>
        </w:tc>
        <w:tc>
          <w:tcPr>
            <w:tcW w:w="377" w:type="pct"/>
          </w:tcPr>
          <w:p w14:paraId="31A21A6C" w14:textId="77777777" w:rsidR="007D1D8B" w:rsidRPr="006C26A0" w:rsidRDefault="007D1D8B" w:rsidP="00C54708">
            <w:pPr>
              <w:pStyle w:val="Compact"/>
              <w:spacing w:before="0"/>
              <w:rPr>
                <w:sz w:val="16"/>
                <w:szCs w:val="16"/>
              </w:rPr>
            </w:pPr>
          </w:p>
        </w:tc>
        <w:tc>
          <w:tcPr>
            <w:tcW w:w="421" w:type="pct"/>
          </w:tcPr>
          <w:p w14:paraId="32DC73BB" w14:textId="77777777" w:rsidR="007D1D8B" w:rsidRPr="006C26A0" w:rsidRDefault="007D1D8B" w:rsidP="00C54708">
            <w:pPr>
              <w:pStyle w:val="Compact"/>
              <w:spacing w:before="0"/>
              <w:rPr>
                <w:sz w:val="16"/>
                <w:szCs w:val="16"/>
              </w:rPr>
            </w:pPr>
          </w:p>
        </w:tc>
        <w:tc>
          <w:tcPr>
            <w:tcW w:w="271" w:type="pct"/>
          </w:tcPr>
          <w:p w14:paraId="4E50A63F" w14:textId="77777777" w:rsidR="007D1D8B" w:rsidRPr="006C26A0" w:rsidRDefault="007D1D8B" w:rsidP="00C54708">
            <w:pPr>
              <w:pStyle w:val="Compact"/>
              <w:spacing w:before="0"/>
              <w:rPr>
                <w:sz w:val="16"/>
                <w:szCs w:val="16"/>
              </w:rPr>
            </w:pPr>
          </w:p>
        </w:tc>
        <w:tc>
          <w:tcPr>
            <w:tcW w:w="279" w:type="pct"/>
          </w:tcPr>
          <w:p w14:paraId="0706AC83" w14:textId="77777777" w:rsidR="007D1D8B" w:rsidRPr="006C26A0" w:rsidRDefault="007D1D8B" w:rsidP="00C54708">
            <w:pPr>
              <w:pStyle w:val="Compact"/>
              <w:spacing w:before="0"/>
              <w:rPr>
                <w:sz w:val="16"/>
                <w:szCs w:val="16"/>
              </w:rPr>
            </w:pPr>
          </w:p>
        </w:tc>
      </w:tr>
      <w:tr w:rsidR="007D1D8B" w:rsidRPr="006C26A0" w14:paraId="072E3502" w14:textId="77777777" w:rsidTr="00C54708">
        <w:tc>
          <w:tcPr>
            <w:tcW w:w="1520" w:type="pct"/>
          </w:tcPr>
          <w:p w14:paraId="0626FC0D" w14:textId="77777777" w:rsidR="007D1D8B" w:rsidRPr="006C26A0" w:rsidRDefault="007D1D8B" w:rsidP="00C54708">
            <w:pPr>
              <w:pStyle w:val="Compact"/>
              <w:spacing w:before="0"/>
              <w:rPr>
                <w:sz w:val="16"/>
                <w:szCs w:val="16"/>
              </w:rPr>
            </w:pPr>
            <w:r w:rsidRPr="006C26A0">
              <w:rPr>
                <w:sz w:val="16"/>
                <w:szCs w:val="16"/>
              </w:rPr>
              <w:t>LEBA_F5_item3</w:t>
            </w:r>
          </w:p>
        </w:tc>
        <w:tc>
          <w:tcPr>
            <w:tcW w:w="1002" w:type="pct"/>
          </w:tcPr>
          <w:p w14:paraId="20A03CC4" w14:textId="77777777" w:rsidR="007D1D8B" w:rsidRPr="006C26A0" w:rsidRDefault="007D1D8B" w:rsidP="00C54708">
            <w:pPr>
              <w:pStyle w:val="Compact"/>
              <w:spacing w:before="0"/>
              <w:rPr>
                <w:sz w:val="16"/>
                <w:szCs w:val="16"/>
              </w:rPr>
            </w:pPr>
            <w:r w:rsidRPr="006C26A0">
              <w:rPr>
                <w:sz w:val="16"/>
                <w:szCs w:val="16"/>
              </w:rPr>
              <w:t>0.78</w:t>
            </w:r>
          </w:p>
        </w:tc>
        <w:tc>
          <w:tcPr>
            <w:tcW w:w="1129" w:type="pct"/>
          </w:tcPr>
          <w:p w14:paraId="3E47EDF7" w14:textId="77777777" w:rsidR="007D1D8B" w:rsidRPr="006C26A0" w:rsidRDefault="007D1D8B" w:rsidP="00C54708">
            <w:pPr>
              <w:pStyle w:val="Compact"/>
              <w:spacing w:before="0"/>
              <w:rPr>
                <w:sz w:val="16"/>
                <w:szCs w:val="16"/>
              </w:rPr>
            </w:pPr>
          </w:p>
        </w:tc>
        <w:tc>
          <w:tcPr>
            <w:tcW w:w="377" w:type="pct"/>
          </w:tcPr>
          <w:p w14:paraId="6880F080" w14:textId="77777777" w:rsidR="007D1D8B" w:rsidRPr="006C26A0" w:rsidRDefault="007D1D8B" w:rsidP="00C54708">
            <w:pPr>
              <w:pStyle w:val="Compact"/>
              <w:spacing w:before="0"/>
              <w:rPr>
                <w:sz w:val="16"/>
                <w:szCs w:val="16"/>
              </w:rPr>
            </w:pPr>
          </w:p>
        </w:tc>
        <w:tc>
          <w:tcPr>
            <w:tcW w:w="421" w:type="pct"/>
          </w:tcPr>
          <w:p w14:paraId="35973B30" w14:textId="77777777" w:rsidR="007D1D8B" w:rsidRPr="006C26A0" w:rsidRDefault="007D1D8B" w:rsidP="00C54708">
            <w:pPr>
              <w:pStyle w:val="Compact"/>
              <w:spacing w:before="0"/>
              <w:rPr>
                <w:sz w:val="16"/>
                <w:szCs w:val="16"/>
              </w:rPr>
            </w:pPr>
          </w:p>
        </w:tc>
        <w:tc>
          <w:tcPr>
            <w:tcW w:w="271" w:type="pct"/>
          </w:tcPr>
          <w:p w14:paraId="05C66E5E" w14:textId="77777777" w:rsidR="007D1D8B" w:rsidRPr="006C26A0" w:rsidRDefault="007D1D8B" w:rsidP="00C54708">
            <w:pPr>
              <w:pStyle w:val="Compact"/>
              <w:spacing w:before="0"/>
              <w:rPr>
                <w:sz w:val="16"/>
                <w:szCs w:val="16"/>
              </w:rPr>
            </w:pPr>
          </w:p>
        </w:tc>
        <w:tc>
          <w:tcPr>
            <w:tcW w:w="279" w:type="pct"/>
          </w:tcPr>
          <w:p w14:paraId="2884BC08" w14:textId="77777777" w:rsidR="007D1D8B" w:rsidRPr="006C26A0" w:rsidRDefault="007D1D8B" w:rsidP="00C54708">
            <w:pPr>
              <w:pStyle w:val="Compact"/>
              <w:spacing w:before="0"/>
              <w:rPr>
                <w:sz w:val="16"/>
                <w:szCs w:val="16"/>
              </w:rPr>
            </w:pPr>
          </w:p>
        </w:tc>
      </w:tr>
      <w:tr w:rsidR="007D1D8B" w:rsidRPr="006C26A0" w14:paraId="23608EFC" w14:textId="77777777" w:rsidTr="00C54708">
        <w:tc>
          <w:tcPr>
            <w:tcW w:w="1520" w:type="pct"/>
          </w:tcPr>
          <w:p w14:paraId="12B446C0" w14:textId="77777777" w:rsidR="007D1D8B" w:rsidRPr="006C26A0" w:rsidRDefault="007D1D8B" w:rsidP="00C54708">
            <w:pPr>
              <w:pStyle w:val="Compact"/>
              <w:spacing w:before="0"/>
              <w:rPr>
                <w:sz w:val="16"/>
                <w:szCs w:val="16"/>
              </w:rPr>
            </w:pPr>
            <w:r w:rsidRPr="006C26A0">
              <w:rPr>
                <w:sz w:val="16"/>
                <w:szCs w:val="16"/>
              </w:rPr>
              <w:t>MEQ F1</w:t>
            </w:r>
          </w:p>
        </w:tc>
        <w:tc>
          <w:tcPr>
            <w:tcW w:w="1002" w:type="pct"/>
          </w:tcPr>
          <w:p w14:paraId="290AEFFE" w14:textId="77777777" w:rsidR="007D1D8B" w:rsidRPr="006C26A0" w:rsidRDefault="007D1D8B" w:rsidP="00C54708">
            <w:pPr>
              <w:pStyle w:val="Compact"/>
              <w:spacing w:before="0"/>
              <w:rPr>
                <w:sz w:val="16"/>
                <w:szCs w:val="16"/>
              </w:rPr>
            </w:pPr>
          </w:p>
        </w:tc>
        <w:tc>
          <w:tcPr>
            <w:tcW w:w="1129" w:type="pct"/>
          </w:tcPr>
          <w:p w14:paraId="23A5BE9D" w14:textId="77777777" w:rsidR="007D1D8B" w:rsidRPr="006C26A0" w:rsidRDefault="007D1D8B" w:rsidP="00C54708">
            <w:pPr>
              <w:pStyle w:val="Compact"/>
              <w:spacing w:before="0"/>
              <w:rPr>
                <w:sz w:val="16"/>
                <w:szCs w:val="16"/>
              </w:rPr>
            </w:pPr>
            <w:r w:rsidRPr="006C26A0">
              <w:rPr>
                <w:sz w:val="16"/>
                <w:szCs w:val="16"/>
              </w:rPr>
              <w:t>0.71</w:t>
            </w:r>
          </w:p>
        </w:tc>
        <w:tc>
          <w:tcPr>
            <w:tcW w:w="377" w:type="pct"/>
          </w:tcPr>
          <w:p w14:paraId="288E509F" w14:textId="77777777" w:rsidR="007D1D8B" w:rsidRPr="006C26A0" w:rsidRDefault="007D1D8B" w:rsidP="00C54708">
            <w:pPr>
              <w:pStyle w:val="Compact"/>
              <w:spacing w:before="0"/>
              <w:rPr>
                <w:sz w:val="16"/>
                <w:szCs w:val="16"/>
              </w:rPr>
            </w:pPr>
            <w:r w:rsidRPr="006C26A0">
              <w:rPr>
                <w:sz w:val="16"/>
                <w:szCs w:val="16"/>
              </w:rPr>
              <w:t>0.79</w:t>
            </w:r>
          </w:p>
        </w:tc>
        <w:tc>
          <w:tcPr>
            <w:tcW w:w="421" w:type="pct"/>
          </w:tcPr>
          <w:p w14:paraId="76B7B774" w14:textId="77777777" w:rsidR="007D1D8B" w:rsidRPr="006C26A0" w:rsidRDefault="007D1D8B" w:rsidP="00C54708">
            <w:pPr>
              <w:pStyle w:val="Compact"/>
              <w:spacing w:before="0"/>
              <w:rPr>
                <w:sz w:val="16"/>
                <w:szCs w:val="16"/>
              </w:rPr>
            </w:pPr>
            <w:r w:rsidRPr="006C26A0">
              <w:rPr>
                <w:sz w:val="16"/>
                <w:szCs w:val="16"/>
              </w:rPr>
              <w:t>0.39</w:t>
            </w:r>
          </w:p>
        </w:tc>
        <w:tc>
          <w:tcPr>
            <w:tcW w:w="271" w:type="pct"/>
          </w:tcPr>
          <w:p w14:paraId="0105D93A" w14:textId="77777777" w:rsidR="007D1D8B" w:rsidRPr="006C26A0" w:rsidRDefault="007D1D8B" w:rsidP="00C54708">
            <w:pPr>
              <w:pStyle w:val="Compact"/>
              <w:spacing w:before="0"/>
              <w:rPr>
                <w:sz w:val="16"/>
                <w:szCs w:val="16"/>
              </w:rPr>
            </w:pPr>
          </w:p>
        </w:tc>
        <w:tc>
          <w:tcPr>
            <w:tcW w:w="279" w:type="pct"/>
          </w:tcPr>
          <w:p w14:paraId="586B31C1" w14:textId="77777777" w:rsidR="007D1D8B" w:rsidRPr="006C26A0" w:rsidRDefault="007D1D8B" w:rsidP="00C54708">
            <w:pPr>
              <w:pStyle w:val="Compact"/>
              <w:spacing w:before="0"/>
              <w:rPr>
                <w:sz w:val="16"/>
                <w:szCs w:val="16"/>
              </w:rPr>
            </w:pPr>
          </w:p>
        </w:tc>
      </w:tr>
      <w:tr w:rsidR="007D1D8B" w:rsidRPr="006C26A0" w14:paraId="1DBBD5D4" w14:textId="77777777" w:rsidTr="00C54708">
        <w:tc>
          <w:tcPr>
            <w:tcW w:w="1520" w:type="pct"/>
          </w:tcPr>
          <w:p w14:paraId="4A5A1EA1" w14:textId="77777777" w:rsidR="007D1D8B" w:rsidRPr="006C26A0" w:rsidRDefault="007D1D8B" w:rsidP="00C54708">
            <w:pPr>
              <w:pStyle w:val="Compact"/>
              <w:spacing w:before="0"/>
              <w:rPr>
                <w:sz w:val="16"/>
                <w:szCs w:val="16"/>
              </w:rPr>
            </w:pPr>
            <w:r w:rsidRPr="006C26A0">
              <w:rPr>
                <w:sz w:val="16"/>
                <w:szCs w:val="16"/>
              </w:rPr>
              <w:t>MEQ_F1_item1</w:t>
            </w:r>
          </w:p>
        </w:tc>
        <w:tc>
          <w:tcPr>
            <w:tcW w:w="1002" w:type="pct"/>
          </w:tcPr>
          <w:p w14:paraId="7E55F275" w14:textId="77777777" w:rsidR="007D1D8B" w:rsidRPr="006C26A0" w:rsidRDefault="007D1D8B" w:rsidP="00C54708">
            <w:pPr>
              <w:pStyle w:val="Compact"/>
              <w:spacing w:before="0"/>
              <w:rPr>
                <w:sz w:val="16"/>
                <w:szCs w:val="16"/>
              </w:rPr>
            </w:pPr>
            <w:r w:rsidRPr="006C26A0">
              <w:rPr>
                <w:sz w:val="16"/>
                <w:szCs w:val="16"/>
              </w:rPr>
              <w:t>0.53</w:t>
            </w:r>
          </w:p>
        </w:tc>
        <w:tc>
          <w:tcPr>
            <w:tcW w:w="1129" w:type="pct"/>
          </w:tcPr>
          <w:p w14:paraId="424368E4" w14:textId="77777777" w:rsidR="007D1D8B" w:rsidRPr="006C26A0" w:rsidRDefault="007D1D8B" w:rsidP="00C54708">
            <w:pPr>
              <w:pStyle w:val="Compact"/>
              <w:spacing w:before="0"/>
              <w:rPr>
                <w:sz w:val="16"/>
                <w:szCs w:val="16"/>
              </w:rPr>
            </w:pPr>
          </w:p>
        </w:tc>
        <w:tc>
          <w:tcPr>
            <w:tcW w:w="377" w:type="pct"/>
          </w:tcPr>
          <w:p w14:paraId="2F1BCC5E" w14:textId="77777777" w:rsidR="007D1D8B" w:rsidRPr="006C26A0" w:rsidRDefault="007D1D8B" w:rsidP="00C54708">
            <w:pPr>
              <w:pStyle w:val="Compact"/>
              <w:spacing w:before="0"/>
              <w:rPr>
                <w:sz w:val="16"/>
                <w:szCs w:val="16"/>
              </w:rPr>
            </w:pPr>
          </w:p>
        </w:tc>
        <w:tc>
          <w:tcPr>
            <w:tcW w:w="421" w:type="pct"/>
          </w:tcPr>
          <w:p w14:paraId="587C0E4F" w14:textId="77777777" w:rsidR="007D1D8B" w:rsidRPr="006C26A0" w:rsidRDefault="007D1D8B" w:rsidP="00C54708">
            <w:pPr>
              <w:pStyle w:val="Compact"/>
              <w:spacing w:before="0"/>
              <w:rPr>
                <w:sz w:val="16"/>
                <w:szCs w:val="16"/>
              </w:rPr>
            </w:pPr>
          </w:p>
        </w:tc>
        <w:tc>
          <w:tcPr>
            <w:tcW w:w="271" w:type="pct"/>
          </w:tcPr>
          <w:p w14:paraId="2A3DD693" w14:textId="77777777" w:rsidR="007D1D8B" w:rsidRPr="006C26A0" w:rsidRDefault="007D1D8B" w:rsidP="00C54708">
            <w:pPr>
              <w:pStyle w:val="Compact"/>
              <w:spacing w:before="0"/>
              <w:rPr>
                <w:sz w:val="16"/>
                <w:szCs w:val="16"/>
              </w:rPr>
            </w:pPr>
          </w:p>
        </w:tc>
        <w:tc>
          <w:tcPr>
            <w:tcW w:w="279" w:type="pct"/>
          </w:tcPr>
          <w:p w14:paraId="215D9222" w14:textId="77777777" w:rsidR="007D1D8B" w:rsidRPr="006C26A0" w:rsidRDefault="007D1D8B" w:rsidP="00C54708">
            <w:pPr>
              <w:pStyle w:val="Compact"/>
              <w:spacing w:before="0"/>
              <w:rPr>
                <w:sz w:val="16"/>
                <w:szCs w:val="16"/>
              </w:rPr>
            </w:pPr>
          </w:p>
        </w:tc>
      </w:tr>
      <w:tr w:rsidR="007D1D8B" w:rsidRPr="006C26A0" w14:paraId="7CDAD267" w14:textId="77777777" w:rsidTr="00C54708">
        <w:tc>
          <w:tcPr>
            <w:tcW w:w="1520" w:type="pct"/>
          </w:tcPr>
          <w:p w14:paraId="4A06F7B0" w14:textId="77777777" w:rsidR="007D1D8B" w:rsidRPr="006C26A0" w:rsidRDefault="007D1D8B" w:rsidP="00C54708">
            <w:pPr>
              <w:pStyle w:val="Compact"/>
              <w:spacing w:before="0"/>
              <w:rPr>
                <w:sz w:val="16"/>
                <w:szCs w:val="16"/>
              </w:rPr>
            </w:pPr>
            <w:r w:rsidRPr="006C26A0">
              <w:rPr>
                <w:sz w:val="16"/>
                <w:szCs w:val="16"/>
              </w:rPr>
              <w:t>MEQ_F1_item2</w:t>
            </w:r>
          </w:p>
        </w:tc>
        <w:tc>
          <w:tcPr>
            <w:tcW w:w="1002" w:type="pct"/>
          </w:tcPr>
          <w:p w14:paraId="0858F455" w14:textId="77777777" w:rsidR="007D1D8B" w:rsidRPr="006C26A0" w:rsidRDefault="007D1D8B" w:rsidP="00C54708">
            <w:pPr>
              <w:pStyle w:val="Compact"/>
              <w:spacing w:before="0"/>
              <w:rPr>
                <w:sz w:val="16"/>
                <w:szCs w:val="16"/>
              </w:rPr>
            </w:pPr>
            <w:r w:rsidRPr="006C26A0">
              <w:rPr>
                <w:sz w:val="16"/>
                <w:szCs w:val="16"/>
              </w:rPr>
              <w:t>0.75</w:t>
            </w:r>
          </w:p>
        </w:tc>
        <w:tc>
          <w:tcPr>
            <w:tcW w:w="1129" w:type="pct"/>
          </w:tcPr>
          <w:p w14:paraId="57A208BD" w14:textId="77777777" w:rsidR="007D1D8B" w:rsidRPr="006C26A0" w:rsidRDefault="007D1D8B" w:rsidP="00C54708">
            <w:pPr>
              <w:pStyle w:val="Compact"/>
              <w:spacing w:before="0"/>
              <w:rPr>
                <w:sz w:val="16"/>
                <w:szCs w:val="16"/>
              </w:rPr>
            </w:pPr>
          </w:p>
        </w:tc>
        <w:tc>
          <w:tcPr>
            <w:tcW w:w="377" w:type="pct"/>
          </w:tcPr>
          <w:p w14:paraId="7E362CC6" w14:textId="77777777" w:rsidR="007D1D8B" w:rsidRPr="006C26A0" w:rsidRDefault="007D1D8B" w:rsidP="00C54708">
            <w:pPr>
              <w:pStyle w:val="Compact"/>
              <w:spacing w:before="0"/>
              <w:rPr>
                <w:sz w:val="16"/>
                <w:szCs w:val="16"/>
              </w:rPr>
            </w:pPr>
          </w:p>
        </w:tc>
        <w:tc>
          <w:tcPr>
            <w:tcW w:w="421" w:type="pct"/>
          </w:tcPr>
          <w:p w14:paraId="7F609A44" w14:textId="77777777" w:rsidR="007D1D8B" w:rsidRPr="006C26A0" w:rsidRDefault="007D1D8B" w:rsidP="00C54708">
            <w:pPr>
              <w:pStyle w:val="Compact"/>
              <w:spacing w:before="0"/>
              <w:rPr>
                <w:sz w:val="16"/>
                <w:szCs w:val="16"/>
              </w:rPr>
            </w:pPr>
          </w:p>
        </w:tc>
        <w:tc>
          <w:tcPr>
            <w:tcW w:w="271" w:type="pct"/>
          </w:tcPr>
          <w:p w14:paraId="380B2A19" w14:textId="77777777" w:rsidR="007D1D8B" w:rsidRPr="006C26A0" w:rsidRDefault="007D1D8B" w:rsidP="00C54708">
            <w:pPr>
              <w:pStyle w:val="Compact"/>
              <w:spacing w:before="0"/>
              <w:rPr>
                <w:sz w:val="16"/>
                <w:szCs w:val="16"/>
              </w:rPr>
            </w:pPr>
          </w:p>
        </w:tc>
        <w:tc>
          <w:tcPr>
            <w:tcW w:w="279" w:type="pct"/>
          </w:tcPr>
          <w:p w14:paraId="1F5AE39D" w14:textId="77777777" w:rsidR="007D1D8B" w:rsidRPr="006C26A0" w:rsidRDefault="007D1D8B" w:rsidP="00C54708">
            <w:pPr>
              <w:pStyle w:val="Compact"/>
              <w:spacing w:before="0"/>
              <w:rPr>
                <w:sz w:val="16"/>
                <w:szCs w:val="16"/>
              </w:rPr>
            </w:pPr>
          </w:p>
        </w:tc>
      </w:tr>
      <w:tr w:rsidR="007D1D8B" w:rsidRPr="006C26A0" w14:paraId="1E4FDB7D" w14:textId="77777777" w:rsidTr="00C54708">
        <w:tc>
          <w:tcPr>
            <w:tcW w:w="1520" w:type="pct"/>
          </w:tcPr>
          <w:p w14:paraId="71C6A77C" w14:textId="77777777" w:rsidR="007D1D8B" w:rsidRPr="006C26A0" w:rsidRDefault="007D1D8B" w:rsidP="00C54708">
            <w:pPr>
              <w:pStyle w:val="Compact"/>
              <w:spacing w:before="0"/>
              <w:rPr>
                <w:sz w:val="16"/>
                <w:szCs w:val="16"/>
              </w:rPr>
            </w:pPr>
            <w:r w:rsidRPr="006C26A0">
              <w:rPr>
                <w:sz w:val="16"/>
                <w:szCs w:val="16"/>
              </w:rPr>
              <w:t>MEQ_F1_item3</w:t>
            </w:r>
          </w:p>
        </w:tc>
        <w:tc>
          <w:tcPr>
            <w:tcW w:w="1002" w:type="pct"/>
          </w:tcPr>
          <w:p w14:paraId="6D1439CE" w14:textId="77777777" w:rsidR="007D1D8B" w:rsidRPr="006C26A0" w:rsidRDefault="007D1D8B" w:rsidP="00C54708">
            <w:pPr>
              <w:pStyle w:val="Compact"/>
              <w:spacing w:before="0"/>
              <w:rPr>
                <w:sz w:val="16"/>
                <w:szCs w:val="16"/>
              </w:rPr>
            </w:pPr>
            <w:r w:rsidRPr="006C26A0">
              <w:rPr>
                <w:sz w:val="16"/>
                <w:szCs w:val="16"/>
              </w:rPr>
              <w:t>0.58</w:t>
            </w:r>
          </w:p>
        </w:tc>
        <w:tc>
          <w:tcPr>
            <w:tcW w:w="1129" w:type="pct"/>
          </w:tcPr>
          <w:p w14:paraId="3BFA741F" w14:textId="77777777" w:rsidR="007D1D8B" w:rsidRPr="006C26A0" w:rsidRDefault="007D1D8B" w:rsidP="00C54708">
            <w:pPr>
              <w:pStyle w:val="Compact"/>
              <w:spacing w:before="0"/>
              <w:rPr>
                <w:sz w:val="16"/>
                <w:szCs w:val="16"/>
              </w:rPr>
            </w:pPr>
          </w:p>
        </w:tc>
        <w:tc>
          <w:tcPr>
            <w:tcW w:w="377" w:type="pct"/>
          </w:tcPr>
          <w:p w14:paraId="12458C7A" w14:textId="77777777" w:rsidR="007D1D8B" w:rsidRPr="006C26A0" w:rsidRDefault="007D1D8B" w:rsidP="00C54708">
            <w:pPr>
              <w:pStyle w:val="Compact"/>
              <w:spacing w:before="0"/>
              <w:rPr>
                <w:sz w:val="16"/>
                <w:szCs w:val="16"/>
              </w:rPr>
            </w:pPr>
          </w:p>
        </w:tc>
        <w:tc>
          <w:tcPr>
            <w:tcW w:w="421" w:type="pct"/>
          </w:tcPr>
          <w:p w14:paraId="112AD52D" w14:textId="77777777" w:rsidR="007D1D8B" w:rsidRPr="006C26A0" w:rsidRDefault="007D1D8B" w:rsidP="00C54708">
            <w:pPr>
              <w:pStyle w:val="Compact"/>
              <w:spacing w:before="0"/>
              <w:rPr>
                <w:sz w:val="16"/>
                <w:szCs w:val="16"/>
              </w:rPr>
            </w:pPr>
          </w:p>
        </w:tc>
        <w:tc>
          <w:tcPr>
            <w:tcW w:w="271" w:type="pct"/>
          </w:tcPr>
          <w:p w14:paraId="3340E34F" w14:textId="77777777" w:rsidR="007D1D8B" w:rsidRPr="006C26A0" w:rsidRDefault="007D1D8B" w:rsidP="00C54708">
            <w:pPr>
              <w:pStyle w:val="Compact"/>
              <w:spacing w:before="0"/>
              <w:rPr>
                <w:sz w:val="16"/>
                <w:szCs w:val="16"/>
              </w:rPr>
            </w:pPr>
          </w:p>
        </w:tc>
        <w:tc>
          <w:tcPr>
            <w:tcW w:w="279" w:type="pct"/>
          </w:tcPr>
          <w:p w14:paraId="5B5D1DDF" w14:textId="77777777" w:rsidR="007D1D8B" w:rsidRPr="006C26A0" w:rsidRDefault="007D1D8B" w:rsidP="00C54708">
            <w:pPr>
              <w:pStyle w:val="Compact"/>
              <w:spacing w:before="0"/>
              <w:rPr>
                <w:sz w:val="16"/>
                <w:szCs w:val="16"/>
              </w:rPr>
            </w:pPr>
          </w:p>
        </w:tc>
      </w:tr>
      <w:tr w:rsidR="007D1D8B" w:rsidRPr="006C26A0" w14:paraId="4D3C15E8" w14:textId="77777777" w:rsidTr="00C54708">
        <w:tc>
          <w:tcPr>
            <w:tcW w:w="1520" w:type="pct"/>
          </w:tcPr>
          <w:p w14:paraId="78A41E54" w14:textId="77777777" w:rsidR="007D1D8B" w:rsidRPr="006C26A0" w:rsidRDefault="007D1D8B" w:rsidP="00C54708">
            <w:pPr>
              <w:pStyle w:val="Compact"/>
              <w:spacing w:before="0"/>
              <w:rPr>
                <w:sz w:val="16"/>
                <w:szCs w:val="16"/>
              </w:rPr>
            </w:pPr>
            <w:r w:rsidRPr="006C26A0">
              <w:rPr>
                <w:sz w:val="16"/>
                <w:szCs w:val="16"/>
              </w:rPr>
              <w:t>MEQ_F1_item4</w:t>
            </w:r>
          </w:p>
        </w:tc>
        <w:tc>
          <w:tcPr>
            <w:tcW w:w="1002" w:type="pct"/>
          </w:tcPr>
          <w:p w14:paraId="4B2C6723" w14:textId="77777777" w:rsidR="007D1D8B" w:rsidRPr="006C26A0" w:rsidRDefault="007D1D8B" w:rsidP="00C54708">
            <w:pPr>
              <w:pStyle w:val="Compact"/>
              <w:spacing w:before="0"/>
              <w:rPr>
                <w:sz w:val="16"/>
                <w:szCs w:val="16"/>
              </w:rPr>
            </w:pPr>
            <w:r w:rsidRPr="006C26A0">
              <w:rPr>
                <w:sz w:val="16"/>
                <w:szCs w:val="16"/>
              </w:rPr>
              <w:t>0.50</w:t>
            </w:r>
          </w:p>
        </w:tc>
        <w:tc>
          <w:tcPr>
            <w:tcW w:w="1129" w:type="pct"/>
          </w:tcPr>
          <w:p w14:paraId="017D95D7" w14:textId="77777777" w:rsidR="007D1D8B" w:rsidRPr="006C26A0" w:rsidRDefault="007D1D8B" w:rsidP="00C54708">
            <w:pPr>
              <w:pStyle w:val="Compact"/>
              <w:spacing w:before="0"/>
              <w:rPr>
                <w:sz w:val="16"/>
                <w:szCs w:val="16"/>
              </w:rPr>
            </w:pPr>
          </w:p>
        </w:tc>
        <w:tc>
          <w:tcPr>
            <w:tcW w:w="377" w:type="pct"/>
          </w:tcPr>
          <w:p w14:paraId="49EA10B4" w14:textId="77777777" w:rsidR="007D1D8B" w:rsidRPr="006C26A0" w:rsidRDefault="007D1D8B" w:rsidP="00C54708">
            <w:pPr>
              <w:pStyle w:val="Compact"/>
              <w:spacing w:before="0"/>
              <w:rPr>
                <w:sz w:val="16"/>
                <w:szCs w:val="16"/>
              </w:rPr>
            </w:pPr>
          </w:p>
        </w:tc>
        <w:tc>
          <w:tcPr>
            <w:tcW w:w="421" w:type="pct"/>
          </w:tcPr>
          <w:p w14:paraId="338F9AB1" w14:textId="77777777" w:rsidR="007D1D8B" w:rsidRPr="006C26A0" w:rsidRDefault="007D1D8B" w:rsidP="00C54708">
            <w:pPr>
              <w:pStyle w:val="Compact"/>
              <w:spacing w:before="0"/>
              <w:rPr>
                <w:sz w:val="16"/>
                <w:szCs w:val="16"/>
              </w:rPr>
            </w:pPr>
          </w:p>
        </w:tc>
        <w:tc>
          <w:tcPr>
            <w:tcW w:w="271" w:type="pct"/>
          </w:tcPr>
          <w:p w14:paraId="272E3A50" w14:textId="77777777" w:rsidR="007D1D8B" w:rsidRPr="006C26A0" w:rsidRDefault="007D1D8B" w:rsidP="00C54708">
            <w:pPr>
              <w:pStyle w:val="Compact"/>
              <w:spacing w:before="0"/>
              <w:rPr>
                <w:sz w:val="16"/>
                <w:szCs w:val="16"/>
              </w:rPr>
            </w:pPr>
          </w:p>
        </w:tc>
        <w:tc>
          <w:tcPr>
            <w:tcW w:w="279" w:type="pct"/>
          </w:tcPr>
          <w:p w14:paraId="337FE9E0" w14:textId="77777777" w:rsidR="007D1D8B" w:rsidRPr="006C26A0" w:rsidRDefault="007D1D8B" w:rsidP="00C54708">
            <w:pPr>
              <w:pStyle w:val="Compact"/>
              <w:spacing w:before="0"/>
              <w:rPr>
                <w:sz w:val="16"/>
                <w:szCs w:val="16"/>
              </w:rPr>
            </w:pPr>
          </w:p>
        </w:tc>
      </w:tr>
      <w:tr w:rsidR="007D1D8B" w:rsidRPr="006C26A0" w14:paraId="36357785" w14:textId="77777777" w:rsidTr="00C54708">
        <w:tc>
          <w:tcPr>
            <w:tcW w:w="1520" w:type="pct"/>
          </w:tcPr>
          <w:p w14:paraId="152155D4" w14:textId="77777777" w:rsidR="007D1D8B" w:rsidRPr="006C26A0" w:rsidRDefault="007D1D8B" w:rsidP="00C54708">
            <w:pPr>
              <w:pStyle w:val="Compact"/>
              <w:spacing w:before="0"/>
              <w:rPr>
                <w:sz w:val="16"/>
                <w:szCs w:val="16"/>
              </w:rPr>
            </w:pPr>
            <w:r w:rsidRPr="006C26A0">
              <w:rPr>
                <w:sz w:val="16"/>
                <w:szCs w:val="16"/>
              </w:rPr>
              <w:t>MEQ_F1_item5</w:t>
            </w:r>
          </w:p>
        </w:tc>
        <w:tc>
          <w:tcPr>
            <w:tcW w:w="1002" w:type="pct"/>
          </w:tcPr>
          <w:p w14:paraId="3AE652C0" w14:textId="77777777" w:rsidR="007D1D8B" w:rsidRPr="006C26A0" w:rsidRDefault="007D1D8B" w:rsidP="00C54708">
            <w:pPr>
              <w:pStyle w:val="Compact"/>
              <w:spacing w:before="0"/>
              <w:rPr>
                <w:sz w:val="16"/>
                <w:szCs w:val="16"/>
              </w:rPr>
            </w:pPr>
            <w:r w:rsidRPr="006C26A0">
              <w:rPr>
                <w:sz w:val="16"/>
                <w:szCs w:val="16"/>
              </w:rPr>
              <w:t>0.79</w:t>
            </w:r>
          </w:p>
        </w:tc>
        <w:tc>
          <w:tcPr>
            <w:tcW w:w="1129" w:type="pct"/>
          </w:tcPr>
          <w:p w14:paraId="31015416" w14:textId="77777777" w:rsidR="007D1D8B" w:rsidRPr="006C26A0" w:rsidRDefault="007D1D8B" w:rsidP="00C54708">
            <w:pPr>
              <w:pStyle w:val="Compact"/>
              <w:spacing w:before="0"/>
              <w:rPr>
                <w:sz w:val="16"/>
                <w:szCs w:val="16"/>
              </w:rPr>
            </w:pPr>
          </w:p>
        </w:tc>
        <w:tc>
          <w:tcPr>
            <w:tcW w:w="377" w:type="pct"/>
          </w:tcPr>
          <w:p w14:paraId="1B039CA5" w14:textId="77777777" w:rsidR="007D1D8B" w:rsidRPr="006C26A0" w:rsidRDefault="007D1D8B" w:rsidP="00C54708">
            <w:pPr>
              <w:pStyle w:val="Compact"/>
              <w:spacing w:before="0"/>
              <w:rPr>
                <w:sz w:val="16"/>
                <w:szCs w:val="16"/>
              </w:rPr>
            </w:pPr>
          </w:p>
        </w:tc>
        <w:tc>
          <w:tcPr>
            <w:tcW w:w="421" w:type="pct"/>
          </w:tcPr>
          <w:p w14:paraId="749D38CF" w14:textId="77777777" w:rsidR="007D1D8B" w:rsidRPr="006C26A0" w:rsidRDefault="007D1D8B" w:rsidP="00C54708">
            <w:pPr>
              <w:pStyle w:val="Compact"/>
              <w:spacing w:before="0"/>
              <w:rPr>
                <w:sz w:val="16"/>
                <w:szCs w:val="16"/>
              </w:rPr>
            </w:pPr>
          </w:p>
        </w:tc>
        <w:tc>
          <w:tcPr>
            <w:tcW w:w="271" w:type="pct"/>
          </w:tcPr>
          <w:p w14:paraId="4E99595B" w14:textId="77777777" w:rsidR="007D1D8B" w:rsidRPr="006C26A0" w:rsidRDefault="007D1D8B" w:rsidP="00C54708">
            <w:pPr>
              <w:pStyle w:val="Compact"/>
              <w:spacing w:before="0"/>
              <w:rPr>
                <w:sz w:val="16"/>
                <w:szCs w:val="16"/>
              </w:rPr>
            </w:pPr>
          </w:p>
        </w:tc>
        <w:tc>
          <w:tcPr>
            <w:tcW w:w="279" w:type="pct"/>
          </w:tcPr>
          <w:p w14:paraId="6C05D125" w14:textId="77777777" w:rsidR="007D1D8B" w:rsidRPr="006C26A0" w:rsidRDefault="007D1D8B" w:rsidP="00C54708">
            <w:pPr>
              <w:pStyle w:val="Compact"/>
              <w:spacing w:before="0"/>
              <w:rPr>
                <w:sz w:val="16"/>
                <w:szCs w:val="16"/>
              </w:rPr>
            </w:pPr>
          </w:p>
        </w:tc>
      </w:tr>
      <w:tr w:rsidR="007D1D8B" w:rsidRPr="006C26A0" w14:paraId="226824F8" w14:textId="77777777" w:rsidTr="00C54708">
        <w:tc>
          <w:tcPr>
            <w:tcW w:w="1520" w:type="pct"/>
          </w:tcPr>
          <w:p w14:paraId="3C37058E" w14:textId="77777777" w:rsidR="007D1D8B" w:rsidRPr="006C26A0" w:rsidRDefault="007D1D8B" w:rsidP="00C54708">
            <w:pPr>
              <w:pStyle w:val="Compact"/>
              <w:spacing w:before="0"/>
              <w:rPr>
                <w:sz w:val="16"/>
                <w:szCs w:val="16"/>
              </w:rPr>
            </w:pPr>
            <w:r w:rsidRPr="006C26A0">
              <w:rPr>
                <w:sz w:val="16"/>
                <w:szCs w:val="16"/>
              </w:rPr>
              <w:t>MEQ_F1_item6</w:t>
            </w:r>
          </w:p>
        </w:tc>
        <w:tc>
          <w:tcPr>
            <w:tcW w:w="1002" w:type="pct"/>
          </w:tcPr>
          <w:p w14:paraId="25DCE311" w14:textId="77777777" w:rsidR="007D1D8B" w:rsidRPr="006C26A0" w:rsidRDefault="007D1D8B" w:rsidP="00C54708">
            <w:pPr>
              <w:pStyle w:val="Compact"/>
              <w:spacing w:before="0"/>
              <w:rPr>
                <w:sz w:val="16"/>
                <w:szCs w:val="16"/>
              </w:rPr>
            </w:pPr>
            <w:r w:rsidRPr="006C26A0">
              <w:rPr>
                <w:sz w:val="16"/>
                <w:szCs w:val="16"/>
              </w:rPr>
              <w:t>0.55</w:t>
            </w:r>
          </w:p>
        </w:tc>
        <w:tc>
          <w:tcPr>
            <w:tcW w:w="1129" w:type="pct"/>
          </w:tcPr>
          <w:p w14:paraId="25FFCBC9" w14:textId="77777777" w:rsidR="007D1D8B" w:rsidRPr="006C26A0" w:rsidRDefault="007D1D8B" w:rsidP="00C54708">
            <w:pPr>
              <w:pStyle w:val="Compact"/>
              <w:spacing w:before="0"/>
              <w:rPr>
                <w:sz w:val="16"/>
                <w:szCs w:val="16"/>
              </w:rPr>
            </w:pPr>
          </w:p>
        </w:tc>
        <w:tc>
          <w:tcPr>
            <w:tcW w:w="377" w:type="pct"/>
          </w:tcPr>
          <w:p w14:paraId="613991DE" w14:textId="77777777" w:rsidR="007D1D8B" w:rsidRPr="006C26A0" w:rsidRDefault="007D1D8B" w:rsidP="00C54708">
            <w:pPr>
              <w:pStyle w:val="Compact"/>
              <w:spacing w:before="0"/>
              <w:rPr>
                <w:sz w:val="16"/>
                <w:szCs w:val="16"/>
              </w:rPr>
            </w:pPr>
          </w:p>
        </w:tc>
        <w:tc>
          <w:tcPr>
            <w:tcW w:w="421" w:type="pct"/>
          </w:tcPr>
          <w:p w14:paraId="789DE629" w14:textId="77777777" w:rsidR="007D1D8B" w:rsidRPr="006C26A0" w:rsidRDefault="007D1D8B" w:rsidP="00C54708">
            <w:pPr>
              <w:pStyle w:val="Compact"/>
              <w:spacing w:before="0"/>
              <w:rPr>
                <w:sz w:val="16"/>
                <w:szCs w:val="16"/>
              </w:rPr>
            </w:pPr>
          </w:p>
        </w:tc>
        <w:tc>
          <w:tcPr>
            <w:tcW w:w="271" w:type="pct"/>
          </w:tcPr>
          <w:p w14:paraId="5C939E0A" w14:textId="77777777" w:rsidR="007D1D8B" w:rsidRPr="006C26A0" w:rsidRDefault="007D1D8B" w:rsidP="00C54708">
            <w:pPr>
              <w:pStyle w:val="Compact"/>
              <w:spacing w:before="0"/>
              <w:rPr>
                <w:sz w:val="16"/>
                <w:szCs w:val="16"/>
              </w:rPr>
            </w:pPr>
          </w:p>
        </w:tc>
        <w:tc>
          <w:tcPr>
            <w:tcW w:w="279" w:type="pct"/>
          </w:tcPr>
          <w:p w14:paraId="2622DC3F" w14:textId="77777777" w:rsidR="007D1D8B" w:rsidRPr="006C26A0" w:rsidRDefault="007D1D8B" w:rsidP="00C54708">
            <w:pPr>
              <w:pStyle w:val="Compact"/>
              <w:spacing w:before="0"/>
              <w:rPr>
                <w:sz w:val="16"/>
                <w:szCs w:val="16"/>
              </w:rPr>
            </w:pPr>
          </w:p>
        </w:tc>
      </w:tr>
      <w:tr w:rsidR="007D1D8B" w:rsidRPr="006C26A0" w14:paraId="7E6B6150" w14:textId="77777777" w:rsidTr="00C54708">
        <w:tc>
          <w:tcPr>
            <w:tcW w:w="1520" w:type="pct"/>
          </w:tcPr>
          <w:p w14:paraId="105F0DE5" w14:textId="77777777" w:rsidR="007D1D8B" w:rsidRPr="006C26A0" w:rsidRDefault="007D1D8B" w:rsidP="00C54708">
            <w:pPr>
              <w:pStyle w:val="Compact"/>
              <w:spacing w:before="0"/>
              <w:rPr>
                <w:sz w:val="16"/>
                <w:szCs w:val="16"/>
              </w:rPr>
            </w:pPr>
            <w:r w:rsidRPr="006C26A0">
              <w:rPr>
                <w:sz w:val="16"/>
                <w:szCs w:val="16"/>
              </w:rPr>
              <w:t>MEQ F2</w:t>
            </w:r>
          </w:p>
        </w:tc>
        <w:tc>
          <w:tcPr>
            <w:tcW w:w="1002" w:type="pct"/>
          </w:tcPr>
          <w:p w14:paraId="29A4CED4" w14:textId="77777777" w:rsidR="007D1D8B" w:rsidRPr="006C26A0" w:rsidRDefault="007D1D8B" w:rsidP="00C54708">
            <w:pPr>
              <w:pStyle w:val="Compact"/>
              <w:spacing w:before="0"/>
              <w:rPr>
                <w:sz w:val="16"/>
                <w:szCs w:val="16"/>
              </w:rPr>
            </w:pPr>
          </w:p>
        </w:tc>
        <w:tc>
          <w:tcPr>
            <w:tcW w:w="1129" w:type="pct"/>
          </w:tcPr>
          <w:p w14:paraId="329F5D2E" w14:textId="77777777" w:rsidR="007D1D8B" w:rsidRPr="006C26A0" w:rsidRDefault="007D1D8B" w:rsidP="00C54708">
            <w:pPr>
              <w:pStyle w:val="Compact"/>
              <w:spacing w:before="0"/>
              <w:rPr>
                <w:sz w:val="16"/>
                <w:szCs w:val="16"/>
              </w:rPr>
            </w:pPr>
            <w:r w:rsidRPr="006C26A0">
              <w:rPr>
                <w:sz w:val="16"/>
                <w:szCs w:val="16"/>
              </w:rPr>
              <w:t>0.72</w:t>
            </w:r>
          </w:p>
        </w:tc>
        <w:tc>
          <w:tcPr>
            <w:tcW w:w="377" w:type="pct"/>
          </w:tcPr>
          <w:p w14:paraId="26C67019" w14:textId="77777777" w:rsidR="007D1D8B" w:rsidRPr="006C26A0" w:rsidRDefault="007D1D8B" w:rsidP="00C54708">
            <w:pPr>
              <w:pStyle w:val="Compact"/>
              <w:spacing w:before="0"/>
              <w:rPr>
                <w:sz w:val="16"/>
                <w:szCs w:val="16"/>
              </w:rPr>
            </w:pPr>
            <w:r w:rsidRPr="006C26A0">
              <w:rPr>
                <w:sz w:val="16"/>
                <w:szCs w:val="16"/>
              </w:rPr>
              <w:t>0.84</w:t>
            </w:r>
          </w:p>
        </w:tc>
        <w:tc>
          <w:tcPr>
            <w:tcW w:w="421" w:type="pct"/>
          </w:tcPr>
          <w:p w14:paraId="25C74660" w14:textId="77777777" w:rsidR="007D1D8B" w:rsidRPr="006C26A0" w:rsidRDefault="007D1D8B" w:rsidP="00C54708">
            <w:pPr>
              <w:pStyle w:val="Compact"/>
              <w:spacing w:before="0"/>
              <w:rPr>
                <w:sz w:val="16"/>
                <w:szCs w:val="16"/>
              </w:rPr>
            </w:pPr>
            <w:r w:rsidRPr="006C26A0">
              <w:rPr>
                <w:sz w:val="16"/>
                <w:szCs w:val="16"/>
              </w:rPr>
              <w:t>0.64</w:t>
            </w:r>
          </w:p>
        </w:tc>
        <w:tc>
          <w:tcPr>
            <w:tcW w:w="271" w:type="pct"/>
          </w:tcPr>
          <w:p w14:paraId="68E39BCD" w14:textId="77777777" w:rsidR="007D1D8B" w:rsidRPr="006C26A0" w:rsidRDefault="007D1D8B" w:rsidP="00C54708">
            <w:pPr>
              <w:pStyle w:val="Compact"/>
              <w:spacing w:before="0"/>
              <w:rPr>
                <w:sz w:val="16"/>
                <w:szCs w:val="16"/>
              </w:rPr>
            </w:pPr>
          </w:p>
        </w:tc>
        <w:tc>
          <w:tcPr>
            <w:tcW w:w="279" w:type="pct"/>
          </w:tcPr>
          <w:p w14:paraId="7EDCF9E2" w14:textId="77777777" w:rsidR="007D1D8B" w:rsidRPr="006C26A0" w:rsidRDefault="007D1D8B" w:rsidP="00C54708">
            <w:pPr>
              <w:pStyle w:val="Compact"/>
              <w:spacing w:before="0"/>
              <w:rPr>
                <w:sz w:val="16"/>
                <w:szCs w:val="16"/>
              </w:rPr>
            </w:pPr>
          </w:p>
        </w:tc>
      </w:tr>
      <w:tr w:rsidR="007D1D8B" w:rsidRPr="006C26A0" w14:paraId="0B683195" w14:textId="77777777" w:rsidTr="00C54708">
        <w:tc>
          <w:tcPr>
            <w:tcW w:w="1520" w:type="pct"/>
          </w:tcPr>
          <w:p w14:paraId="788130F8" w14:textId="77777777" w:rsidR="007D1D8B" w:rsidRPr="006C26A0" w:rsidRDefault="007D1D8B" w:rsidP="00C54708">
            <w:pPr>
              <w:pStyle w:val="Compact"/>
              <w:spacing w:before="0"/>
              <w:rPr>
                <w:sz w:val="16"/>
                <w:szCs w:val="16"/>
              </w:rPr>
            </w:pPr>
            <w:r w:rsidRPr="006C26A0">
              <w:rPr>
                <w:sz w:val="16"/>
                <w:szCs w:val="16"/>
              </w:rPr>
              <w:t>MEQ_F2_item1</w:t>
            </w:r>
          </w:p>
        </w:tc>
        <w:tc>
          <w:tcPr>
            <w:tcW w:w="1002" w:type="pct"/>
          </w:tcPr>
          <w:p w14:paraId="0F40A47D" w14:textId="77777777" w:rsidR="007D1D8B" w:rsidRPr="006C26A0" w:rsidRDefault="007D1D8B" w:rsidP="00C54708">
            <w:pPr>
              <w:pStyle w:val="Compact"/>
              <w:spacing w:before="0"/>
              <w:rPr>
                <w:sz w:val="16"/>
                <w:szCs w:val="16"/>
              </w:rPr>
            </w:pPr>
            <w:r w:rsidRPr="006C26A0">
              <w:rPr>
                <w:sz w:val="16"/>
                <w:szCs w:val="16"/>
              </w:rPr>
              <w:t>0.87</w:t>
            </w:r>
          </w:p>
        </w:tc>
        <w:tc>
          <w:tcPr>
            <w:tcW w:w="1129" w:type="pct"/>
          </w:tcPr>
          <w:p w14:paraId="3DF315C5" w14:textId="77777777" w:rsidR="007D1D8B" w:rsidRPr="006C26A0" w:rsidRDefault="007D1D8B" w:rsidP="00C54708">
            <w:pPr>
              <w:pStyle w:val="Compact"/>
              <w:spacing w:before="0"/>
              <w:rPr>
                <w:sz w:val="16"/>
                <w:szCs w:val="16"/>
              </w:rPr>
            </w:pPr>
          </w:p>
        </w:tc>
        <w:tc>
          <w:tcPr>
            <w:tcW w:w="377" w:type="pct"/>
          </w:tcPr>
          <w:p w14:paraId="3196EF8C" w14:textId="77777777" w:rsidR="007D1D8B" w:rsidRPr="006C26A0" w:rsidRDefault="007D1D8B" w:rsidP="00C54708">
            <w:pPr>
              <w:pStyle w:val="Compact"/>
              <w:spacing w:before="0"/>
              <w:rPr>
                <w:sz w:val="16"/>
                <w:szCs w:val="16"/>
              </w:rPr>
            </w:pPr>
          </w:p>
        </w:tc>
        <w:tc>
          <w:tcPr>
            <w:tcW w:w="421" w:type="pct"/>
          </w:tcPr>
          <w:p w14:paraId="0670A48E" w14:textId="77777777" w:rsidR="007D1D8B" w:rsidRPr="006C26A0" w:rsidRDefault="007D1D8B" w:rsidP="00C54708">
            <w:pPr>
              <w:pStyle w:val="Compact"/>
              <w:spacing w:before="0"/>
              <w:rPr>
                <w:sz w:val="16"/>
                <w:szCs w:val="16"/>
              </w:rPr>
            </w:pPr>
          </w:p>
        </w:tc>
        <w:tc>
          <w:tcPr>
            <w:tcW w:w="271" w:type="pct"/>
          </w:tcPr>
          <w:p w14:paraId="2A659522" w14:textId="77777777" w:rsidR="007D1D8B" w:rsidRPr="006C26A0" w:rsidRDefault="007D1D8B" w:rsidP="00C54708">
            <w:pPr>
              <w:pStyle w:val="Compact"/>
              <w:spacing w:before="0"/>
              <w:rPr>
                <w:sz w:val="16"/>
                <w:szCs w:val="16"/>
              </w:rPr>
            </w:pPr>
          </w:p>
        </w:tc>
        <w:tc>
          <w:tcPr>
            <w:tcW w:w="279" w:type="pct"/>
          </w:tcPr>
          <w:p w14:paraId="16170003" w14:textId="77777777" w:rsidR="007D1D8B" w:rsidRPr="006C26A0" w:rsidRDefault="007D1D8B" w:rsidP="00C54708">
            <w:pPr>
              <w:pStyle w:val="Compact"/>
              <w:spacing w:before="0"/>
              <w:rPr>
                <w:sz w:val="16"/>
                <w:szCs w:val="16"/>
              </w:rPr>
            </w:pPr>
          </w:p>
        </w:tc>
      </w:tr>
      <w:tr w:rsidR="007D1D8B" w:rsidRPr="006C26A0" w14:paraId="6FD651E5" w14:textId="77777777" w:rsidTr="00C54708">
        <w:tc>
          <w:tcPr>
            <w:tcW w:w="1520" w:type="pct"/>
          </w:tcPr>
          <w:p w14:paraId="3742E756" w14:textId="77777777" w:rsidR="007D1D8B" w:rsidRPr="006C26A0" w:rsidRDefault="007D1D8B" w:rsidP="00C54708">
            <w:pPr>
              <w:pStyle w:val="Compact"/>
              <w:spacing w:before="0"/>
              <w:rPr>
                <w:sz w:val="16"/>
                <w:szCs w:val="16"/>
              </w:rPr>
            </w:pPr>
            <w:r w:rsidRPr="006C26A0">
              <w:rPr>
                <w:sz w:val="16"/>
                <w:szCs w:val="16"/>
              </w:rPr>
              <w:t>MEQ_F2_item2</w:t>
            </w:r>
          </w:p>
        </w:tc>
        <w:tc>
          <w:tcPr>
            <w:tcW w:w="1002" w:type="pct"/>
          </w:tcPr>
          <w:p w14:paraId="1CB1AFA7" w14:textId="77777777" w:rsidR="007D1D8B" w:rsidRPr="006C26A0" w:rsidRDefault="007D1D8B" w:rsidP="00C54708">
            <w:pPr>
              <w:pStyle w:val="Compact"/>
              <w:spacing w:before="0"/>
              <w:rPr>
                <w:sz w:val="16"/>
                <w:szCs w:val="16"/>
              </w:rPr>
            </w:pPr>
            <w:r w:rsidRPr="006C26A0">
              <w:rPr>
                <w:sz w:val="16"/>
                <w:szCs w:val="16"/>
              </w:rPr>
              <w:t>0.80</w:t>
            </w:r>
          </w:p>
        </w:tc>
        <w:tc>
          <w:tcPr>
            <w:tcW w:w="1129" w:type="pct"/>
          </w:tcPr>
          <w:p w14:paraId="67AC523D" w14:textId="77777777" w:rsidR="007D1D8B" w:rsidRPr="006C26A0" w:rsidRDefault="007D1D8B" w:rsidP="00C54708">
            <w:pPr>
              <w:pStyle w:val="Compact"/>
              <w:spacing w:before="0"/>
              <w:rPr>
                <w:sz w:val="16"/>
                <w:szCs w:val="16"/>
              </w:rPr>
            </w:pPr>
          </w:p>
        </w:tc>
        <w:tc>
          <w:tcPr>
            <w:tcW w:w="377" w:type="pct"/>
          </w:tcPr>
          <w:p w14:paraId="58DBCD51" w14:textId="77777777" w:rsidR="007D1D8B" w:rsidRPr="006C26A0" w:rsidRDefault="007D1D8B" w:rsidP="00C54708">
            <w:pPr>
              <w:pStyle w:val="Compact"/>
              <w:spacing w:before="0"/>
              <w:rPr>
                <w:sz w:val="16"/>
                <w:szCs w:val="16"/>
              </w:rPr>
            </w:pPr>
          </w:p>
        </w:tc>
        <w:tc>
          <w:tcPr>
            <w:tcW w:w="421" w:type="pct"/>
          </w:tcPr>
          <w:p w14:paraId="0360907E" w14:textId="77777777" w:rsidR="007D1D8B" w:rsidRPr="006C26A0" w:rsidRDefault="007D1D8B" w:rsidP="00C54708">
            <w:pPr>
              <w:pStyle w:val="Compact"/>
              <w:spacing w:before="0"/>
              <w:rPr>
                <w:sz w:val="16"/>
                <w:szCs w:val="16"/>
              </w:rPr>
            </w:pPr>
          </w:p>
        </w:tc>
        <w:tc>
          <w:tcPr>
            <w:tcW w:w="271" w:type="pct"/>
          </w:tcPr>
          <w:p w14:paraId="2A93F31D" w14:textId="77777777" w:rsidR="007D1D8B" w:rsidRPr="006C26A0" w:rsidRDefault="007D1D8B" w:rsidP="00C54708">
            <w:pPr>
              <w:pStyle w:val="Compact"/>
              <w:spacing w:before="0"/>
              <w:rPr>
                <w:sz w:val="16"/>
                <w:szCs w:val="16"/>
              </w:rPr>
            </w:pPr>
          </w:p>
        </w:tc>
        <w:tc>
          <w:tcPr>
            <w:tcW w:w="279" w:type="pct"/>
          </w:tcPr>
          <w:p w14:paraId="08E26200" w14:textId="77777777" w:rsidR="007D1D8B" w:rsidRPr="006C26A0" w:rsidRDefault="007D1D8B" w:rsidP="00C54708">
            <w:pPr>
              <w:pStyle w:val="Compact"/>
              <w:spacing w:before="0"/>
              <w:rPr>
                <w:sz w:val="16"/>
                <w:szCs w:val="16"/>
              </w:rPr>
            </w:pPr>
          </w:p>
        </w:tc>
      </w:tr>
      <w:tr w:rsidR="007D1D8B" w:rsidRPr="006C26A0" w14:paraId="3FA4F829" w14:textId="77777777" w:rsidTr="00C54708">
        <w:tc>
          <w:tcPr>
            <w:tcW w:w="1520" w:type="pct"/>
          </w:tcPr>
          <w:p w14:paraId="0C10AB5E" w14:textId="77777777" w:rsidR="007D1D8B" w:rsidRPr="006C26A0" w:rsidRDefault="007D1D8B" w:rsidP="00C54708">
            <w:pPr>
              <w:pStyle w:val="Compact"/>
              <w:spacing w:before="0"/>
              <w:rPr>
                <w:sz w:val="16"/>
                <w:szCs w:val="16"/>
              </w:rPr>
            </w:pPr>
            <w:r w:rsidRPr="006C26A0">
              <w:rPr>
                <w:sz w:val="16"/>
                <w:szCs w:val="16"/>
              </w:rPr>
              <w:t>MEQ_F2_item3</w:t>
            </w:r>
          </w:p>
        </w:tc>
        <w:tc>
          <w:tcPr>
            <w:tcW w:w="1002" w:type="pct"/>
          </w:tcPr>
          <w:p w14:paraId="768ADB49" w14:textId="77777777" w:rsidR="007D1D8B" w:rsidRPr="006C26A0" w:rsidRDefault="007D1D8B" w:rsidP="00C54708">
            <w:pPr>
              <w:pStyle w:val="Compact"/>
              <w:spacing w:before="0"/>
              <w:rPr>
                <w:sz w:val="16"/>
                <w:szCs w:val="16"/>
              </w:rPr>
            </w:pPr>
            <w:r w:rsidRPr="006C26A0">
              <w:rPr>
                <w:sz w:val="16"/>
                <w:szCs w:val="16"/>
              </w:rPr>
              <w:t>0.73</w:t>
            </w:r>
          </w:p>
        </w:tc>
        <w:tc>
          <w:tcPr>
            <w:tcW w:w="1129" w:type="pct"/>
          </w:tcPr>
          <w:p w14:paraId="480B6AD1" w14:textId="77777777" w:rsidR="007D1D8B" w:rsidRPr="006C26A0" w:rsidRDefault="007D1D8B" w:rsidP="00C54708">
            <w:pPr>
              <w:pStyle w:val="Compact"/>
              <w:spacing w:before="0"/>
              <w:rPr>
                <w:sz w:val="16"/>
                <w:szCs w:val="16"/>
              </w:rPr>
            </w:pPr>
          </w:p>
        </w:tc>
        <w:tc>
          <w:tcPr>
            <w:tcW w:w="377" w:type="pct"/>
          </w:tcPr>
          <w:p w14:paraId="790DB1F5" w14:textId="77777777" w:rsidR="007D1D8B" w:rsidRPr="006C26A0" w:rsidRDefault="007D1D8B" w:rsidP="00C54708">
            <w:pPr>
              <w:pStyle w:val="Compact"/>
              <w:spacing w:before="0"/>
              <w:rPr>
                <w:sz w:val="16"/>
                <w:szCs w:val="16"/>
              </w:rPr>
            </w:pPr>
          </w:p>
        </w:tc>
        <w:tc>
          <w:tcPr>
            <w:tcW w:w="421" w:type="pct"/>
          </w:tcPr>
          <w:p w14:paraId="1D7102A3" w14:textId="77777777" w:rsidR="007D1D8B" w:rsidRPr="006C26A0" w:rsidRDefault="007D1D8B" w:rsidP="00C54708">
            <w:pPr>
              <w:pStyle w:val="Compact"/>
              <w:spacing w:before="0"/>
              <w:rPr>
                <w:sz w:val="16"/>
                <w:szCs w:val="16"/>
              </w:rPr>
            </w:pPr>
          </w:p>
        </w:tc>
        <w:tc>
          <w:tcPr>
            <w:tcW w:w="271" w:type="pct"/>
          </w:tcPr>
          <w:p w14:paraId="137ED9CB" w14:textId="77777777" w:rsidR="007D1D8B" w:rsidRPr="006C26A0" w:rsidRDefault="007D1D8B" w:rsidP="00C54708">
            <w:pPr>
              <w:pStyle w:val="Compact"/>
              <w:spacing w:before="0"/>
              <w:rPr>
                <w:sz w:val="16"/>
                <w:szCs w:val="16"/>
              </w:rPr>
            </w:pPr>
          </w:p>
        </w:tc>
        <w:tc>
          <w:tcPr>
            <w:tcW w:w="279" w:type="pct"/>
          </w:tcPr>
          <w:p w14:paraId="04760B87" w14:textId="77777777" w:rsidR="007D1D8B" w:rsidRPr="006C26A0" w:rsidRDefault="007D1D8B" w:rsidP="00C54708">
            <w:pPr>
              <w:pStyle w:val="Compact"/>
              <w:spacing w:before="0"/>
              <w:rPr>
                <w:sz w:val="16"/>
                <w:szCs w:val="16"/>
              </w:rPr>
            </w:pPr>
          </w:p>
        </w:tc>
      </w:tr>
      <w:tr w:rsidR="007D1D8B" w:rsidRPr="006C26A0" w14:paraId="4EF0D45C" w14:textId="77777777" w:rsidTr="00C54708">
        <w:tc>
          <w:tcPr>
            <w:tcW w:w="1520" w:type="pct"/>
          </w:tcPr>
          <w:p w14:paraId="36D106A0" w14:textId="77777777" w:rsidR="007D1D8B" w:rsidRPr="006C26A0" w:rsidRDefault="007D1D8B" w:rsidP="00C54708">
            <w:pPr>
              <w:pStyle w:val="Compact"/>
              <w:spacing w:before="0"/>
              <w:rPr>
                <w:sz w:val="16"/>
                <w:szCs w:val="16"/>
              </w:rPr>
            </w:pPr>
            <w:r w:rsidRPr="006C26A0">
              <w:rPr>
                <w:sz w:val="16"/>
                <w:szCs w:val="16"/>
              </w:rPr>
              <w:t>MEQ F3</w:t>
            </w:r>
          </w:p>
        </w:tc>
        <w:tc>
          <w:tcPr>
            <w:tcW w:w="1002" w:type="pct"/>
          </w:tcPr>
          <w:p w14:paraId="0BF7F7C7" w14:textId="77777777" w:rsidR="007D1D8B" w:rsidRPr="006C26A0" w:rsidRDefault="007D1D8B" w:rsidP="00C54708">
            <w:pPr>
              <w:pStyle w:val="Compact"/>
              <w:spacing w:before="0"/>
              <w:rPr>
                <w:sz w:val="16"/>
                <w:szCs w:val="16"/>
              </w:rPr>
            </w:pPr>
          </w:p>
        </w:tc>
        <w:tc>
          <w:tcPr>
            <w:tcW w:w="1129" w:type="pct"/>
          </w:tcPr>
          <w:p w14:paraId="42E943FE" w14:textId="77777777" w:rsidR="007D1D8B" w:rsidRPr="006C26A0" w:rsidRDefault="007D1D8B" w:rsidP="00C54708">
            <w:pPr>
              <w:pStyle w:val="Compact"/>
              <w:spacing w:before="0"/>
              <w:rPr>
                <w:sz w:val="16"/>
                <w:szCs w:val="16"/>
              </w:rPr>
            </w:pPr>
            <w:r w:rsidRPr="006C26A0">
              <w:rPr>
                <w:sz w:val="16"/>
                <w:szCs w:val="16"/>
              </w:rPr>
              <w:t>0.60</w:t>
            </w:r>
          </w:p>
        </w:tc>
        <w:tc>
          <w:tcPr>
            <w:tcW w:w="377" w:type="pct"/>
          </w:tcPr>
          <w:p w14:paraId="09E231AE" w14:textId="77777777" w:rsidR="007D1D8B" w:rsidRPr="006C26A0" w:rsidRDefault="007D1D8B" w:rsidP="00C54708">
            <w:pPr>
              <w:pStyle w:val="Compact"/>
              <w:spacing w:before="0"/>
              <w:rPr>
                <w:sz w:val="16"/>
                <w:szCs w:val="16"/>
              </w:rPr>
            </w:pPr>
            <w:r w:rsidRPr="006C26A0">
              <w:rPr>
                <w:sz w:val="16"/>
                <w:szCs w:val="16"/>
              </w:rPr>
              <w:t>0.77</w:t>
            </w:r>
          </w:p>
        </w:tc>
        <w:tc>
          <w:tcPr>
            <w:tcW w:w="421" w:type="pct"/>
          </w:tcPr>
          <w:p w14:paraId="4598A1D9" w14:textId="77777777" w:rsidR="007D1D8B" w:rsidRPr="006C26A0" w:rsidRDefault="007D1D8B" w:rsidP="00C54708">
            <w:pPr>
              <w:pStyle w:val="Compact"/>
              <w:spacing w:before="0"/>
              <w:rPr>
                <w:sz w:val="16"/>
                <w:szCs w:val="16"/>
              </w:rPr>
            </w:pPr>
            <w:r w:rsidRPr="006C26A0">
              <w:rPr>
                <w:sz w:val="16"/>
                <w:szCs w:val="16"/>
              </w:rPr>
              <w:t>0.46</w:t>
            </w:r>
          </w:p>
        </w:tc>
        <w:tc>
          <w:tcPr>
            <w:tcW w:w="271" w:type="pct"/>
          </w:tcPr>
          <w:p w14:paraId="0B85E02C" w14:textId="77777777" w:rsidR="007D1D8B" w:rsidRPr="006C26A0" w:rsidRDefault="007D1D8B" w:rsidP="00C54708">
            <w:pPr>
              <w:pStyle w:val="Compact"/>
              <w:spacing w:before="0"/>
              <w:rPr>
                <w:sz w:val="16"/>
                <w:szCs w:val="16"/>
              </w:rPr>
            </w:pPr>
          </w:p>
        </w:tc>
        <w:tc>
          <w:tcPr>
            <w:tcW w:w="279" w:type="pct"/>
          </w:tcPr>
          <w:p w14:paraId="29F59F66" w14:textId="77777777" w:rsidR="007D1D8B" w:rsidRPr="006C26A0" w:rsidRDefault="007D1D8B" w:rsidP="00C54708">
            <w:pPr>
              <w:pStyle w:val="Compact"/>
              <w:spacing w:before="0"/>
              <w:rPr>
                <w:sz w:val="16"/>
                <w:szCs w:val="16"/>
              </w:rPr>
            </w:pPr>
          </w:p>
        </w:tc>
      </w:tr>
      <w:tr w:rsidR="007D1D8B" w:rsidRPr="006C26A0" w14:paraId="383784C1" w14:textId="77777777" w:rsidTr="00C54708">
        <w:tc>
          <w:tcPr>
            <w:tcW w:w="1520" w:type="pct"/>
          </w:tcPr>
          <w:p w14:paraId="080FB221" w14:textId="77777777" w:rsidR="007D1D8B" w:rsidRPr="006C26A0" w:rsidRDefault="007D1D8B" w:rsidP="00C54708">
            <w:pPr>
              <w:pStyle w:val="Compact"/>
              <w:spacing w:before="0"/>
              <w:rPr>
                <w:sz w:val="16"/>
                <w:szCs w:val="16"/>
              </w:rPr>
            </w:pPr>
            <w:r w:rsidRPr="006C26A0">
              <w:rPr>
                <w:sz w:val="16"/>
                <w:szCs w:val="16"/>
              </w:rPr>
              <w:t>MEQ_F3_item1</w:t>
            </w:r>
          </w:p>
        </w:tc>
        <w:tc>
          <w:tcPr>
            <w:tcW w:w="1002" w:type="pct"/>
          </w:tcPr>
          <w:p w14:paraId="5D315442" w14:textId="77777777" w:rsidR="007D1D8B" w:rsidRPr="006C26A0" w:rsidRDefault="007D1D8B" w:rsidP="00C54708">
            <w:pPr>
              <w:pStyle w:val="Compact"/>
              <w:spacing w:before="0"/>
              <w:rPr>
                <w:sz w:val="16"/>
                <w:szCs w:val="16"/>
              </w:rPr>
            </w:pPr>
            <w:r w:rsidRPr="006C26A0">
              <w:rPr>
                <w:sz w:val="16"/>
                <w:szCs w:val="16"/>
              </w:rPr>
              <w:t>0.76</w:t>
            </w:r>
          </w:p>
        </w:tc>
        <w:tc>
          <w:tcPr>
            <w:tcW w:w="1129" w:type="pct"/>
          </w:tcPr>
          <w:p w14:paraId="487A51A0" w14:textId="77777777" w:rsidR="007D1D8B" w:rsidRPr="006C26A0" w:rsidRDefault="007D1D8B" w:rsidP="00C54708">
            <w:pPr>
              <w:pStyle w:val="Compact"/>
              <w:spacing w:before="0"/>
              <w:rPr>
                <w:sz w:val="16"/>
                <w:szCs w:val="16"/>
              </w:rPr>
            </w:pPr>
          </w:p>
        </w:tc>
        <w:tc>
          <w:tcPr>
            <w:tcW w:w="377" w:type="pct"/>
          </w:tcPr>
          <w:p w14:paraId="179A4550" w14:textId="77777777" w:rsidR="007D1D8B" w:rsidRPr="006C26A0" w:rsidRDefault="007D1D8B" w:rsidP="00C54708">
            <w:pPr>
              <w:pStyle w:val="Compact"/>
              <w:spacing w:before="0"/>
              <w:rPr>
                <w:sz w:val="16"/>
                <w:szCs w:val="16"/>
              </w:rPr>
            </w:pPr>
          </w:p>
        </w:tc>
        <w:tc>
          <w:tcPr>
            <w:tcW w:w="421" w:type="pct"/>
          </w:tcPr>
          <w:p w14:paraId="1461CDE8" w14:textId="77777777" w:rsidR="007D1D8B" w:rsidRPr="006C26A0" w:rsidRDefault="007D1D8B" w:rsidP="00C54708">
            <w:pPr>
              <w:pStyle w:val="Compact"/>
              <w:spacing w:before="0"/>
              <w:rPr>
                <w:sz w:val="16"/>
                <w:szCs w:val="16"/>
              </w:rPr>
            </w:pPr>
          </w:p>
        </w:tc>
        <w:tc>
          <w:tcPr>
            <w:tcW w:w="271" w:type="pct"/>
          </w:tcPr>
          <w:p w14:paraId="0724E778" w14:textId="77777777" w:rsidR="007D1D8B" w:rsidRPr="006C26A0" w:rsidRDefault="007D1D8B" w:rsidP="00C54708">
            <w:pPr>
              <w:pStyle w:val="Compact"/>
              <w:spacing w:before="0"/>
              <w:rPr>
                <w:sz w:val="16"/>
                <w:szCs w:val="16"/>
              </w:rPr>
            </w:pPr>
          </w:p>
        </w:tc>
        <w:tc>
          <w:tcPr>
            <w:tcW w:w="279" w:type="pct"/>
          </w:tcPr>
          <w:p w14:paraId="2DD0A430" w14:textId="77777777" w:rsidR="007D1D8B" w:rsidRPr="006C26A0" w:rsidRDefault="007D1D8B" w:rsidP="00C54708">
            <w:pPr>
              <w:pStyle w:val="Compact"/>
              <w:spacing w:before="0"/>
              <w:rPr>
                <w:sz w:val="16"/>
                <w:szCs w:val="16"/>
              </w:rPr>
            </w:pPr>
          </w:p>
        </w:tc>
      </w:tr>
      <w:tr w:rsidR="007D1D8B" w:rsidRPr="006C26A0" w14:paraId="7138ADAE" w14:textId="77777777" w:rsidTr="00C54708">
        <w:tc>
          <w:tcPr>
            <w:tcW w:w="1520" w:type="pct"/>
          </w:tcPr>
          <w:p w14:paraId="44ECA63F" w14:textId="77777777" w:rsidR="007D1D8B" w:rsidRPr="006C26A0" w:rsidRDefault="007D1D8B" w:rsidP="00C54708">
            <w:pPr>
              <w:pStyle w:val="Compact"/>
              <w:spacing w:before="0"/>
              <w:rPr>
                <w:sz w:val="16"/>
                <w:szCs w:val="16"/>
              </w:rPr>
            </w:pPr>
            <w:r w:rsidRPr="006C26A0">
              <w:rPr>
                <w:sz w:val="16"/>
                <w:szCs w:val="16"/>
              </w:rPr>
              <w:t>MEQ_F3_item2</w:t>
            </w:r>
          </w:p>
        </w:tc>
        <w:tc>
          <w:tcPr>
            <w:tcW w:w="1002" w:type="pct"/>
          </w:tcPr>
          <w:p w14:paraId="45B29953" w14:textId="77777777" w:rsidR="007D1D8B" w:rsidRPr="006C26A0" w:rsidRDefault="007D1D8B" w:rsidP="00C54708">
            <w:pPr>
              <w:pStyle w:val="Compact"/>
              <w:spacing w:before="0"/>
              <w:rPr>
                <w:sz w:val="16"/>
                <w:szCs w:val="16"/>
              </w:rPr>
            </w:pPr>
            <w:r w:rsidRPr="006C26A0">
              <w:rPr>
                <w:sz w:val="16"/>
                <w:szCs w:val="16"/>
              </w:rPr>
              <w:t>0.61</w:t>
            </w:r>
          </w:p>
        </w:tc>
        <w:tc>
          <w:tcPr>
            <w:tcW w:w="1129" w:type="pct"/>
          </w:tcPr>
          <w:p w14:paraId="6FB0E834" w14:textId="77777777" w:rsidR="007D1D8B" w:rsidRPr="006C26A0" w:rsidRDefault="007D1D8B" w:rsidP="00C54708">
            <w:pPr>
              <w:pStyle w:val="Compact"/>
              <w:spacing w:before="0"/>
              <w:rPr>
                <w:sz w:val="16"/>
                <w:szCs w:val="16"/>
              </w:rPr>
            </w:pPr>
          </w:p>
        </w:tc>
        <w:tc>
          <w:tcPr>
            <w:tcW w:w="377" w:type="pct"/>
          </w:tcPr>
          <w:p w14:paraId="70C91809" w14:textId="77777777" w:rsidR="007D1D8B" w:rsidRPr="006C26A0" w:rsidRDefault="007D1D8B" w:rsidP="00C54708">
            <w:pPr>
              <w:pStyle w:val="Compact"/>
              <w:spacing w:before="0"/>
              <w:rPr>
                <w:sz w:val="16"/>
                <w:szCs w:val="16"/>
              </w:rPr>
            </w:pPr>
          </w:p>
        </w:tc>
        <w:tc>
          <w:tcPr>
            <w:tcW w:w="421" w:type="pct"/>
          </w:tcPr>
          <w:p w14:paraId="6DAC08ED" w14:textId="77777777" w:rsidR="007D1D8B" w:rsidRPr="006C26A0" w:rsidRDefault="007D1D8B" w:rsidP="00C54708">
            <w:pPr>
              <w:pStyle w:val="Compact"/>
              <w:spacing w:before="0"/>
              <w:rPr>
                <w:sz w:val="16"/>
                <w:szCs w:val="16"/>
              </w:rPr>
            </w:pPr>
          </w:p>
        </w:tc>
        <w:tc>
          <w:tcPr>
            <w:tcW w:w="271" w:type="pct"/>
          </w:tcPr>
          <w:p w14:paraId="7BDF6F72" w14:textId="77777777" w:rsidR="007D1D8B" w:rsidRPr="006C26A0" w:rsidRDefault="007D1D8B" w:rsidP="00C54708">
            <w:pPr>
              <w:pStyle w:val="Compact"/>
              <w:spacing w:before="0"/>
              <w:rPr>
                <w:sz w:val="16"/>
                <w:szCs w:val="16"/>
              </w:rPr>
            </w:pPr>
          </w:p>
        </w:tc>
        <w:tc>
          <w:tcPr>
            <w:tcW w:w="279" w:type="pct"/>
          </w:tcPr>
          <w:p w14:paraId="45C3524A" w14:textId="77777777" w:rsidR="007D1D8B" w:rsidRPr="006C26A0" w:rsidRDefault="007D1D8B" w:rsidP="00C54708">
            <w:pPr>
              <w:pStyle w:val="Compact"/>
              <w:spacing w:before="0"/>
              <w:rPr>
                <w:sz w:val="16"/>
                <w:szCs w:val="16"/>
              </w:rPr>
            </w:pPr>
          </w:p>
        </w:tc>
      </w:tr>
      <w:tr w:rsidR="007D1D8B" w:rsidRPr="006C26A0" w14:paraId="427119F3" w14:textId="77777777" w:rsidTr="00C54708">
        <w:tc>
          <w:tcPr>
            <w:tcW w:w="1520" w:type="pct"/>
          </w:tcPr>
          <w:p w14:paraId="266BF362" w14:textId="77777777" w:rsidR="007D1D8B" w:rsidRPr="006C26A0" w:rsidRDefault="007D1D8B" w:rsidP="00C54708">
            <w:pPr>
              <w:pStyle w:val="Compact"/>
              <w:spacing w:before="0"/>
              <w:rPr>
                <w:sz w:val="16"/>
                <w:szCs w:val="16"/>
              </w:rPr>
            </w:pPr>
            <w:r w:rsidRPr="006C26A0">
              <w:rPr>
                <w:sz w:val="16"/>
                <w:szCs w:val="16"/>
              </w:rPr>
              <w:t>MEQ_F3_item3</w:t>
            </w:r>
          </w:p>
        </w:tc>
        <w:tc>
          <w:tcPr>
            <w:tcW w:w="1002" w:type="pct"/>
          </w:tcPr>
          <w:p w14:paraId="1664C428" w14:textId="77777777" w:rsidR="007D1D8B" w:rsidRPr="006C26A0" w:rsidRDefault="007D1D8B" w:rsidP="00C54708">
            <w:pPr>
              <w:pStyle w:val="Compact"/>
              <w:spacing w:before="0"/>
              <w:rPr>
                <w:sz w:val="16"/>
                <w:szCs w:val="16"/>
              </w:rPr>
            </w:pPr>
            <w:r w:rsidRPr="006C26A0">
              <w:rPr>
                <w:sz w:val="16"/>
                <w:szCs w:val="16"/>
              </w:rPr>
              <w:t>0.78</w:t>
            </w:r>
          </w:p>
        </w:tc>
        <w:tc>
          <w:tcPr>
            <w:tcW w:w="1129" w:type="pct"/>
          </w:tcPr>
          <w:p w14:paraId="32C5E5EF" w14:textId="77777777" w:rsidR="007D1D8B" w:rsidRPr="006C26A0" w:rsidRDefault="007D1D8B" w:rsidP="00C54708">
            <w:pPr>
              <w:pStyle w:val="Compact"/>
              <w:spacing w:before="0"/>
              <w:rPr>
                <w:sz w:val="16"/>
                <w:szCs w:val="16"/>
              </w:rPr>
            </w:pPr>
          </w:p>
        </w:tc>
        <w:tc>
          <w:tcPr>
            <w:tcW w:w="377" w:type="pct"/>
          </w:tcPr>
          <w:p w14:paraId="6D12CC86" w14:textId="77777777" w:rsidR="007D1D8B" w:rsidRPr="006C26A0" w:rsidRDefault="007D1D8B" w:rsidP="00C54708">
            <w:pPr>
              <w:pStyle w:val="Compact"/>
              <w:spacing w:before="0"/>
              <w:rPr>
                <w:sz w:val="16"/>
                <w:szCs w:val="16"/>
              </w:rPr>
            </w:pPr>
          </w:p>
        </w:tc>
        <w:tc>
          <w:tcPr>
            <w:tcW w:w="421" w:type="pct"/>
          </w:tcPr>
          <w:p w14:paraId="053D348F" w14:textId="77777777" w:rsidR="007D1D8B" w:rsidRPr="006C26A0" w:rsidRDefault="007D1D8B" w:rsidP="00C54708">
            <w:pPr>
              <w:pStyle w:val="Compact"/>
              <w:spacing w:before="0"/>
              <w:rPr>
                <w:sz w:val="16"/>
                <w:szCs w:val="16"/>
              </w:rPr>
            </w:pPr>
          </w:p>
        </w:tc>
        <w:tc>
          <w:tcPr>
            <w:tcW w:w="271" w:type="pct"/>
          </w:tcPr>
          <w:p w14:paraId="1815F970" w14:textId="77777777" w:rsidR="007D1D8B" w:rsidRPr="006C26A0" w:rsidRDefault="007D1D8B" w:rsidP="00C54708">
            <w:pPr>
              <w:pStyle w:val="Compact"/>
              <w:spacing w:before="0"/>
              <w:rPr>
                <w:sz w:val="16"/>
                <w:szCs w:val="16"/>
              </w:rPr>
            </w:pPr>
          </w:p>
        </w:tc>
        <w:tc>
          <w:tcPr>
            <w:tcW w:w="279" w:type="pct"/>
          </w:tcPr>
          <w:p w14:paraId="1E0F0CF7" w14:textId="77777777" w:rsidR="007D1D8B" w:rsidRPr="006C26A0" w:rsidRDefault="007D1D8B" w:rsidP="00C54708">
            <w:pPr>
              <w:pStyle w:val="Compact"/>
              <w:spacing w:before="0"/>
              <w:rPr>
                <w:sz w:val="16"/>
                <w:szCs w:val="16"/>
              </w:rPr>
            </w:pPr>
          </w:p>
        </w:tc>
      </w:tr>
      <w:tr w:rsidR="007D1D8B" w:rsidRPr="006C26A0" w14:paraId="4BBEAAC3" w14:textId="77777777" w:rsidTr="00C54708">
        <w:tc>
          <w:tcPr>
            <w:tcW w:w="1520" w:type="pct"/>
          </w:tcPr>
          <w:p w14:paraId="07FD5E4A" w14:textId="77777777" w:rsidR="007D1D8B" w:rsidRPr="006C26A0" w:rsidRDefault="007D1D8B" w:rsidP="00C54708">
            <w:pPr>
              <w:pStyle w:val="Compact"/>
              <w:spacing w:before="0"/>
              <w:rPr>
                <w:sz w:val="16"/>
                <w:szCs w:val="16"/>
              </w:rPr>
            </w:pPr>
            <w:r w:rsidRPr="006C26A0">
              <w:rPr>
                <w:sz w:val="16"/>
                <w:szCs w:val="16"/>
              </w:rPr>
              <w:t>MEQ_F3_item4</w:t>
            </w:r>
          </w:p>
        </w:tc>
        <w:tc>
          <w:tcPr>
            <w:tcW w:w="1002" w:type="pct"/>
          </w:tcPr>
          <w:p w14:paraId="1E16FCA6" w14:textId="77777777" w:rsidR="007D1D8B" w:rsidRPr="006C26A0" w:rsidRDefault="007D1D8B" w:rsidP="00C54708">
            <w:pPr>
              <w:pStyle w:val="Compact"/>
              <w:spacing w:before="0"/>
              <w:rPr>
                <w:sz w:val="16"/>
                <w:szCs w:val="16"/>
              </w:rPr>
            </w:pPr>
            <w:r w:rsidRPr="006C26A0">
              <w:rPr>
                <w:sz w:val="16"/>
                <w:szCs w:val="16"/>
              </w:rPr>
              <w:t>0.53</w:t>
            </w:r>
          </w:p>
        </w:tc>
        <w:tc>
          <w:tcPr>
            <w:tcW w:w="1129" w:type="pct"/>
          </w:tcPr>
          <w:p w14:paraId="72E735E2" w14:textId="77777777" w:rsidR="007D1D8B" w:rsidRPr="006C26A0" w:rsidRDefault="007D1D8B" w:rsidP="00C54708">
            <w:pPr>
              <w:pStyle w:val="Compact"/>
              <w:spacing w:before="0"/>
              <w:rPr>
                <w:sz w:val="16"/>
                <w:szCs w:val="16"/>
              </w:rPr>
            </w:pPr>
          </w:p>
        </w:tc>
        <w:tc>
          <w:tcPr>
            <w:tcW w:w="377" w:type="pct"/>
          </w:tcPr>
          <w:p w14:paraId="2B0B072E" w14:textId="77777777" w:rsidR="007D1D8B" w:rsidRPr="006C26A0" w:rsidRDefault="007D1D8B" w:rsidP="00C54708">
            <w:pPr>
              <w:pStyle w:val="Compact"/>
              <w:spacing w:before="0"/>
              <w:rPr>
                <w:sz w:val="16"/>
                <w:szCs w:val="16"/>
              </w:rPr>
            </w:pPr>
          </w:p>
        </w:tc>
        <w:tc>
          <w:tcPr>
            <w:tcW w:w="421" w:type="pct"/>
          </w:tcPr>
          <w:p w14:paraId="611F2EB9" w14:textId="77777777" w:rsidR="007D1D8B" w:rsidRPr="006C26A0" w:rsidRDefault="007D1D8B" w:rsidP="00C54708">
            <w:pPr>
              <w:pStyle w:val="Compact"/>
              <w:spacing w:before="0"/>
              <w:rPr>
                <w:sz w:val="16"/>
                <w:szCs w:val="16"/>
              </w:rPr>
            </w:pPr>
          </w:p>
        </w:tc>
        <w:tc>
          <w:tcPr>
            <w:tcW w:w="271" w:type="pct"/>
          </w:tcPr>
          <w:p w14:paraId="04506632" w14:textId="77777777" w:rsidR="007D1D8B" w:rsidRPr="006C26A0" w:rsidRDefault="007D1D8B" w:rsidP="00C54708">
            <w:pPr>
              <w:pStyle w:val="Compact"/>
              <w:spacing w:before="0"/>
              <w:rPr>
                <w:sz w:val="16"/>
                <w:szCs w:val="16"/>
              </w:rPr>
            </w:pPr>
          </w:p>
        </w:tc>
        <w:tc>
          <w:tcPr>
            <w:tcW w:w="279" w:type="pct"/>
          </w:tcPr>
          <w:p w14:paraId="1B6D50BA" w14:textId="77777777" w:rsidR="007D1D8B" w:rsidRPr="006C26A0" w:rsidRDefault="007D1D8B" w:rsidP="00C54708">
            <w:pPr>
              <w:pStyle w:val="Compact"/>
              <w:spacing w:before="0"/>
              <w:rPr>
                <w:sz w:val="16"/>
                <w:szCs w:val="16"/>
              </w:rPr>
            </w:pPr>
          </w:p>
        </w:tc>
      </w:tr>
      <w:tr w:rsidR="007D1D8B" w:rsidRPr="006C26A0" w14:paraId="5B0DE425" w14:textId="77777777" w:rsidTr="00C54708">
        <w:tc>
          <w:tcPr>
            <w:tcW w:w="1520" w:type="pct"/>
          </w:tcPr>
          <w:p w14:paraId="6CA9E7B5" w14:textId="77777777" w:rsidR="007D1D8B" w:rsidRPr="006C26A0" w:rsidRDefault="007D1D8B" w:rsidP="00C54708">
            <w:pPr>
              <w:pStyle w:val="Compact"/>
              <w:spacing w:before="0"/>
              <w:rPr>
                <w:sz w:val="16"/>
                <w:szCs w:val="16"/>
              </w:rPr>
            </w:pPr>
            <w:r w:rsidRPr="006C26A0">
              <w:rPr>
                <w:sz w:val="16"/>
                <w:szCs w:val="16"/>
              </w:rPr>
              <w:t>MEQ F4</w:t>
            </w:r>
          </w:p>
        </w:tc>
        <w:tc>
          <w:tcPr>
            <w:tcW w:w="1002" w:type="pct"/>
          </w:tcPr>
          <w:p w14:paraId="4D2B0809" w14:textId="77777777" w:rsidR="007D1D8B" w:rsidRPr="006C26A0" w:rsidRDefault="007D1D8B" w:rsidP="00C54708">
            <w:pPr>
              <w:pStyle w:val="Compact"/>
              <w:spacing w:before="0"/>
              <w:rPr>
                <w:sz w:val="16"/>
                <w:szCs w:val="16"/>
              </w:rPr>
            </w:pPr>
          </w:p>
        </w:tc>
        <w:tc>
          <w:tcPr>
            <w:tcW w:w="1129" w:type="pct"/>
          </w:tcPr>
          <w:p w14:paraId="06E00FB9" w14:textId="77777777" w:rsidR="007D1D8B" w:rsidRPr="006C26A0" w:rsidRDefault="007D1D8B" w:rsidP="00C54708">
            <w:pPr>
              <w:pStyle w:val="Compact"/>
              <w:spacing w:before="0"/>
              <w:rPr>
                <w:sz w:val="16"/>
                <w:szCs w:val="16"/>
              </w:rPr>
            </w:pPr>
            <w:r w:rsidRPr="006C26A0">
              <w:rPr>
                <w:sz w:val="16"/>
                <w:szCs w:val="16"/>
              </w:rPr>
              <w:t>0.51</w:t>
            </w:r>
          </w:p>
        </w:tc>
        <w:tc>
          <w:tcPr>
            <w:tcW w:w="377" w:type="pct"/>
          </w:tcPr>
          <w:p w14:paraId="5CC7E680" w14:textId="77777777" w:rsidR="007D1D8B" w:rsidRPr="006C26A0" w:rsidRDefault="007D1D8B" w:rsidP="00C54708">
            <w:pPr>
              <w:pStyle w:val="Compact"/>
              <w:spacing w:before="0"/>
              <w:rPr>
                <w:sz w:val="16"/>
                <w:szCs w:val="16"/>
              </w:rPr>
            </w:pPr>
            <w:r w:rsidRPr="006C26A0">
              <w:rPr>
                <w:sz w:val="16"/>
                <w:szCs w:val="16"/>
              </w:rPr>
              <w:t>0.80</w:t>
            </w:r>
          </w:p>
        </w:tc>
        <w:tc>
          <w:tcPr>
            <w:tcW w:w="421" w:type="pct"/>
          </w:tcPr>
          <w:p w14:paraId="7BE2A279" w14:textId="77777777" w:rsidR="007D1D8B" w:rsidRPr="006C26A0" w:rsidRDefault="007D1D8B" w:rsidP="00C54708">
            <w:pPr>
              <w:pStyle w:val="Compact"/>
              <w:spacing w:before="0"/>
              <w:rPr>
                <w:sz w:val="16"/>
                <w:szCs w:val="16"/>
              </w:rPr>
            </w:pPr>
            <w:r w:rsidRPr="006C26A0">
              <w:rPr>
                <w:sz w:val="16"/>
                <w:szCs w:val="16"/>
              </w:rPr>
              <w:t>0.67</w:t>
            </w:r>
          </w:p>
        </w:tc>
        <w:tc>
          <w:tcPr>
            <w:tcW w:w="271" w:type="pct"/>
          </w:tcPr>
          <w:p w14:paraId="40800454" w14:textId="77777777" w:rsidR="007D1D8B" w:rsidRPr="006C26A0" w:rsidRDefault="007D1D8B" w:rsidP="00C54708">
            <w:pPr>
              <w:pStyle w:val="Compact"/>
              <w:spacing w:before="0"/>
              <w:rPr>
                <w:sz w:val="16"/>
                <w:szCs w:val="16"/>
              </w:rPr>
            </w:pPr>
          </w:p>
        </w:tc>
        <w:tc>
          <w:tcPr>
            <w:tcW w:w="279" w:type="pct"/>
          </w:tcPr>
          <w:p w14:paraId="0A32D479" w14:textId="77777777" w:rsidR="007D1D8B" w:rsidRPr="006C26A0" w:rsidRDefault="007D1D8B" w:rsidP="00C54708">
            <w:pPr>
              <w:pStyle w:val="Compact"/>
              <w:spacing w:before="0"/>
              <w:rPr>
                <w:sz w:val="16"/>
                <w:szCs w:val="16"/>
              </w:rPr>
            </w:pPr>
          </w:p>
        </w:tc>
      </w:tr>
      <w:tr w:rsidR="007D1D8B" w:rsidRPr="006C26A0" w14:paraId="05B18867" w14:textId="77777777" w:rsidTr="00C54708">
        <w:tc>
          <w:tcPr>
            <w:tcW w:w="1520" w:type="pct"/>
          </w:tcPr>
          <w:p w14:paraId="3EF65681" w14:textId="77777777" w:rsidR="007D1D8B" w:rsidRPr="006C26A0" w:rsidRDefault="007D1D8B" w:rsidP="00C54708">
            <w:pPr>
              <w:pStyle w:val="Compact"/>
              <w:spacing w:before="0"/>
              <w:rPr>
                <w:sz w:val="16"/>
                <w:szCs w:val="16"/>
              </w:rPr>
            </w:pPr>
            <w:r w:rsidRPr="006C26A0">
              <w:rPr>
                <w:sz w:val="16"/>
                <w:szCs w:val="16"/>
              </w:rPr>
              <w:t>MEQ_F4_item1</w:t>
            </w:r>
          </w:p>
        </w:tc>
        <w:tc>
          <w:tcPr>
            <w:tcW w:w="1002" w:type="pct"/>
          </w:tcPr>
          <w:p w14:paraId="0B615E65" w14:textId="77777777" w:rsidR="007D1D8B" w:rsidRPr="006C26A0" w:rsidRDefault="007D1D8B" w:rsidP="00C54708">
            <w:pPr>
              <w:pStyle w:val="Compact"/>
              <w:spacing w:before="0"/>
              <w:rPr>
                <w:sz w:val="16"/>
                <w:szCs w:val="16"/>
              </w:rPr>
            </w:pPr>
            <w:r w:rsidRPr="006C26A0">
              <w:rPr>
                <w:sz w:val="16"/>
                <w:szCs w:val="16"/>
              </w:rPr>
              <w:t>0.85</w:t>
            </w:r>
          </w:p>
        </w:tc>
        <w:tc>
          <w:tcPr>
            <w:tcW w:w="1129" w:type="pct"/>
          </w:tcPr>
          <w:p w14:paraId="316EFFC4" w14:textId="77777777" w:rsidR="007D1D8B" w:rsidRPr="006C26A0" w:rsidRDefault="007D1D8B" w:rsidP="00C54708">
            <w:pPr>
              <w:pStyle w:val="Compact"/>
              <w:spacing w:before="0"/>
              <w:rPr>
                <w:sz w:val="16"/>
                <w:szCs w:val="16"/>
              </w:rPr>
            </w:pPr>
          </w:p>
        </w:tc>
        <w:tc>
          <w:tcPr>
            <w:tcW w:w="377" w:type="pct"/>
          </w:tcPr>
          <w:p w14:paraId="0A56C917" w14:textId="77777777" w:rsidR="007D1D8B" w:rsidRPr="006C26A0" w:rsidRDefault="007D1D8B" w:rsidP="00C54708">
            <w:pPr>
              <w:pStyle w:val="Compact"/>
              <w:spacing w:before="0"/>
              <w:rPr>
                <w:sz w:val="16"/>
                <w:szCs w:val="16"/>
              </w:rPr>
            </w:pPr>
          </w:p>
        </w:tc>
        <w:tc>
          <w:tcPr>
            <w:tcW w:w="421" w:type="pct"/>
          </w:tcPr>
          <w:p w14:paraId="3E6D2463" w14:textId="77777777" w:rsidR="007D1D8B" w:rsidRPr="006C26A0" w:rsidRDefault="007D1D8B" w:rsidP="00C54708">
            <w:pPr>
              <w:pStyle w:val="Compact"/>
              <w:spacing w:before="0"/>
              <w:rPr>
                <w:sz w:val="16"/>
                <w:szCs w:val="16"/>
              </w:rPr>
            </w:pPr>
          </w:p>
        </w:tc>
        <w:tc>
          <w:tcPr>
            <w:tcW w:w="271" w:type="pct"/>
          </w:tcPr>
          <w:p w14:paraId="7C19CA2B" w14:textId="77777777" w:rsidR="007D1D8B" w:rsidRPr="006C26A0" w:rsidRDefault="007D1D8B" w:rsidP="00C54708">
            <w:pPr>
              <w:pStyle w:val="Compact"/>
              <w:spacing w:before="0"/>
              <w:rPr>
                <w:sz w:val="16"/>
                <w:szCs w:val="16"/>
              </w:rPr>
            </w:pPr>
          </w:p>
        </w:tc>
        <w:tc>
          <w:tcPr>
            <w:tcW w:w="279" w:type="pct"/>
          </w:tcPr>
          <w:p w14:paraId="046DDC85" w14:textId="77777777" w:rsidR="007D1D8B" w:rsidRPr="006C26A0" w:rsidRDefault="007D1D8B" w:rsidP="00C54708">
            <w:pPr>
              <w:pStyle w:val="Compact"/>
              <w:spacing w:before="0"/>
              <w:rPr>
                <w:sz w:val="16"/>
                <w:szCs w:val="16"/>
              </w:rPr>
            </w:pPr>
          </w:p>
        </w:tc>
      </w:tr>
      <w:tr w:rsidR="007D1D8B" w:rsidRPr="006C26A0" w14:paraId="35576B6E" w14:textId="77777777" w:rsidTr="00C54708">
        <w:tc>
          <w:tcPr>
            <w:tcW w:w="1520" w:type="pct"/>
          </w:tcPr>
          <w:p w14:paraId="06CA7FBC" w14:textId="77777777" w:rsidR="007D1D8B" w:rsidRPr="006C26A0" w:rsidRDefault="007D1D8B" w:rsidP="00C54708">
            <w:pPr>
              <w:pStyle w:val="Compact"/>
              <w:spacing w:before="0"/>
              <w:rPr>
                <w:sz w:val="16"/>
                <w:szCs w:val="16"/>
              </w:rPr>
            </w:pPr>
            <w:r w:rsidRPr="006C26A0">
              <w:rPr>
                <w:sz w:val="16"/>
                <w:szCs w:val="16"/>
              </w:rPr>
              <w:t>MEQ_F4_item2</w:t>
            </w:r>
          </w:p>
        </w:tc>
        <w:tc>
          <w:tcPr>
            <w:tcW w:w="1002" w:type="pct"/>
          </w:tcPr>
          <w:p w14:paraId="2192F823" w14:textId="77777777" w:rsidR="007D1D8B" w:rsidRPr="006C26A0" w:rsidRDefault="007D1D8B" w:rsidP="00C54708">
            <w:pPr>
              <w:pStyle w:val="Compact"/>
              <w:spacing w:before="0"/>
              <w:rPr>
                <w:sz w:val="16"/>
                <w:szCs w:val="16"/>
              </w:rPr>
            </w:pPr>
            <w:r w:rsidRPr="006C26A0">
              <w:rPr>
                <w:sz w:val="16"/>
                <w:szCs w:val="16"/>
              </w:rPr>
              <w:t>0.78</w:t>
            </w:r>
          </w:p>
        </w:tc>
        <w:tc>
          <w:tcPr>
            <w:tcW w:w="1129" w:type="pct"/>
          </w:tcPr>
          <w:p w14:paraId="1E4609F8" w14:textId="77777777" w:rsidR="007D1D8B" w:rsidRPr="006C26A0" w:rsidRDefault="007D1D8B" w:rsidP="00C54708">
            <w:pPr>
              <w:pStyle w:val="Compact"/>
              <w:spacing w:before="0"/>
              <w:rPr>
                <w:sz w:val="16"/>
                <w:szCs w:val="16"/>
              </w:rPr>
            </w:pPr>
          </w:p>
        </w:tc>
        <w:tc>
          <w:tcPr>
            <w:tcW w:w="377" w:type="pct"/>
          </w:tcPr>
          <w:p w14:paraId="7FF92BDB" w14:textId="77777777" w:rsidR="007D1D8B" w:rsidRPr="006C26A0" w:rsidRDefault="007D1D8B" w:rsidP="00C54708">
            <w:pPr>
              <w:pStyle w:val="Compact"/>
              <w:spacing w:before="0"/>
              <w:rPr>
                <w:sz w:val="16"/>
                <w:szCs w:val="16"/>
              </w:rPr>
            </w:pPr>
          </w:p>
        </w:tc>
        <w:tc>
          <w:tcPr>
            <w:tcW w:w="421" w:type="pct"/>
          </w:tcPr>
          <w:p w14:paraId="15147CAD" w14:textId="77777777" w:rsidR="007D1D8B" w:rsidRPr="006C26A0" w:rsidRDefault="007D1D8B" w:rsidP="00C54708">
            <w:pPr>
              <w:pStyle w:val="Compact"/>
              <w:spacing w:before="0"/>
              <w:rPr>
                <w:sz w:val="16"/>
                <w:szCs w:val="16"/>
              </w:rPr>
            </w:pPr>
          </w:p>
        </w:tc>
        <w:tc>
          <w:tcPr>
            <w:tcW w:w="271" w:type="pct"/>
          </w:tcPr>
          <w:p w14:paraId="4DFFC619" w14:textId="77777777" w:rsidR="007D1D8B" w:rsidRPr="006C26A0" w:rsidRDefault="007D1D8B" w:rsidP="00C54708">
            <w:pPr>
              <w:pStyle w:val="Compact"/>
              <w:spacing w:before="0"/>
              <w:rPr>
                <w:sz w:val="16"/>
                <w:szCs w:val="16"/>
              </w:rPr>
            </w:pPr>
          </w:p>
        </w:tc>
        <w:tc>
          <w:tcPr>
            <w:tcW w:w="279" w:type="pct"/>
          </w:tcPr>
          <w:p w14:paraId="685F9155" w14:textId="77777777" w:rsidR="007D1D8B" w:rsidRPr="006C26A0" w:rsidRDefault="007D1D8B" w:rsidP="00C54708">
            <w:pPr>
              <w:pStyle w:val="Compact"/>
              <w:spacing w:before="0"/>
              <w:rPr>
                <w:sz w:val="16"/>
                <w:szCs w:val="16"/>
              </w:rPr>
            </w:pPr>
          </w:p>
        </w:tc>
      </w:tr>
      <w:tr w:rsidR="007D1D8B" w:rsidRPr="006C26A0" w14:paraId="26C19EFA" w14:textId="77777777" w:rsidTr="00C54708">
        <w:tc>
          <w:tcPr>
            <w:tcW w:w="1520" w:type="pct"/>
          </w:tcPr>
          <w:p w14:paraId="75C136F8" w14:textId="77777777" w:rsidR="007D1D8B" w:rsidRPr="006C26A0" w:rsidRDefault="007D1D8B" w:rsidP="00C54708">
            <w:pPr>
              <w:pStyle w:val="Compact"/>
              <w:spacing w:before="0"/>
              <w:rPr>
                <w:sz w:val="16"/>
                <w:szCs w:val="16"/>
              </w:rPr>
            </w:pPr>
            <w:r w:rsidRPr="006C26A0">
              <w:rPr>
                <w:sz w:val="16"/>
                <w:szCs w:val="16"/>
              </w:rPr>
              <w:t>Positive Affect</w:t>
            </w:r>
          </w:p>
        </w:tc>
        <w:tc>
          <w:tcPr>
            <w:tcW w:w="1002" w:type="pct"/>
          </w:tcPr>
          <w:p w14:paraId="1066CA66" w14:textId="77777777" w:rsidR="007D1D8B" w:rsidRPr="006C26A0" w:rsidRDefault="007D1D8B" w:rsidP="00C54708">
            <w:pPr>
              <w:pStyle w:val="Compact"/>
              <w:spacing w:before="0"/>
              <w:rPr>
                <w:sz w:val="16"/>
                <w:szCs w:val="16"/>
              </w:rPr>
            </w:pPr>
          </w:p>
        </w:tc>
        <w:tc>
          <w:tcPr>
            <w:tcW w:w="1129" w:type="pct"/>
          </w:tcPr>
          <w:p w14:paraId="526F59BC" w14:textId="77777777" w:rsidR="007D1D8B" w:rsidRPr="006C26A0" w:rsidRDefault="007D1D8B" w:rsidP="00C54708">
            <w:pPr>
              <w:pStyle w:val="Compact"/>
              <w:spacing w:before="0"/>
              <w:rPr>
                <w:sz w:val="16"/>
                <w:szCs w:val="16"/>
              </w:rPr>
            </w:pPr>
            <w:r w:rsidRPr="006C26A0">
              <w:rPr>
                <w:sz w:val="16"/>
                <w:szCs w:val="16"/>
              </w:rPr>
              <w:t>0.92</w:t>
            </w:r>
          </w:p>
        </w:tc>
        <w:tc>
          <w:tcPr>
            <w:tcW w:w="377" w:type="pct"/>
          </w:tcPr>
          <w:p w14:paraId="14D2615C" w14:textId="77777777" w:rsidR="007D1D8B" w:rsidRPr="006C26A0" w:rsidRDefault="007D1D8B" w:rsidP="00C54708">
            <w:pPr>
              <w:pStyle w:val="Compact"/>
              <w:spacing w:before="0"/>
              <w:rPr>
                <w:sz w:val="16"/>
                <w:szCs w:val="16"/>
              </w:rPr>
            </w:pPr>
            <w:r w:rsidRPr="006C26A0">
              <w:rPr>
                <w:sz w:val="16"/>
                <w:szCs w:val="16"/>
              </w:rPr>
              <w:t>0.93</w:t>
            </w:r>
          </w:p>
        </w:tc>
        <w:tc>
          <w:tcPr>
            <w:tcW w:w="421" w:type="pct"/>
          </w:tcPr>
          <w:p w14:paraId="65EDB4A7" w14:textId="77777777" w:rsidR="007D1D8B" w:rsidRPr="006C26A0" w:rsidRDefault="007D1D8B" w:rsidP="00C54708">
            <w:pPr>
              <w:pStyle w:val="Compact"/>
              <w:spacing w:before="0"/>
              <w:rPr>
                <w:sz w:val="16"/>
                <w:szCs w:val="16"/>
              </w:rPr>
            </w:pPr>
            <w:r w:rsidRPr="006C26A0">
              <w:rPr>
                <w:sz w:val="16"/>
                <w:szCs w:val="16"/>
              </w:rPr>
              <w:t>0.57</w:t>
            </w:r>
          </w:p>
        </w:tc>
        <w:tc>
          <w:tcPr>
            <w:tcW w:w="271" w:type="pct"/>
          </w:tcPr>
          <w:p w14:paraId="6B384747" w14:textId="77777777" w:rsidR="007D1D8B" w:rsidRPr="006C26A0" w:rsidRDefault="007D1D8B" w:rsidP="00C54708">
            <w:pPr>
              <w:pStyle w:val="Compact"/>
              <w:spacing w:before="0"/>
              <w:rPr>
                <w:sz w:val="16"/>
                <w:szCs w:val="16"/>
              </w:rPr>
            </w:pPr>
          </w:p>
        </w:tc>
        <w:tc>
          <w:tcPr>
            <w:tcW w:w="279" w:type="pct"/>
          </w:tcPr>
          <w:p w14:paraId="69135C1C" w14:textId="77777777" w:rsidR="007D1D8B" w:rsidRPr="006C26A0" w:rsidRDefault="007D1D8B" w:rsidP="00C54708">
            <w:pPr>
              <w:pStyle w:val="Compact"/>
              <w:spacing w:before="0"/>
              <w:rPr>
                <w:sz w:val="16"/>
                <w:szCs w:val="16"/>
              </w:rPr>
            </w:pPr>
          </w:p>
        </w:tc>
      </w:tr>
      <w:tr w:rsidR="007D1D8B" w:rsidRPr="006C26A0" w14:paraId="661DD016" w14:textId="77777777" w:rsidTr="00C54708">
        <w:tc>
          <w:tcPr>
            <w:tcW w:w="1520" w:type="pct"/>
          </w:tcPr>
          <w:p w14:paraId="6CFC9983" w14:textId="77777777" w:rsidR="007D1D8B" w:rsidRPr="006C26A0" w:rsidRDefault="007D1D8B" w:rsidP="00C54708">
            <w:pPr>
              <w:pStyle w:val="Compact"/>
              <w:spacing w:before="0"/>
              <w:rPr>
                <w:sz w:val="16"/>
                <w:szCs w:val="16"/>
              </w:rPr>
            </w:pPr>
            <w:r w:rsidRPr="006C26A0">
              <w:rPr>
                <w:sz w:val="16"/>
                <w:szCs w:val="16"/>
              </w:rPr>
              <w:t>PA1</w:t>
            </w:r>
          </w:p>
        </w:tc>
        <w:tc>
          <w:tcPr>
            <w:tcW w:w="1002" w:type="pct"/>
          </w:tcPr>
          <w:p w14:paraId="319A1560" w14:textId="77777777" w:rsidR="007D1D8B" w:rsidRPr="006C26A0" w:rsidRDefault="007D1D8B" w:rsidP="00C54708">
            <w:pPr>
              <w:pStyle w:val="Compact"/>
              <w:spacing w:before="0"/>
              <w:rPr>
                <w:sz w:val="16"/>
                <w:szCs w:val="16"/>
              </w:rPr>
            </w:pPr>
            <w:r w:rsidRPr="006C26A0">
              <w:rPr>
                <w:sz w:val="16"/>
                <w:szCs w:val="16"/>
              </w:rPr>
              <w:t>0.74</w:t>
            </w:r>
          </w:p>
        </w:tc>
        <w:tc>
          <w:tcPr>
            <w:tcW w:w="1129" w:type="pct"/>
          </w:tcPr>
          <w:p w14:paraId="7F32D52B" w14:textId="77777777" w:rsidR="007D1D8B" w:rsidRPr="006C26A0" w:rsidRDefault="007D1D8B" w:rsidP="00C54708">
            <w:pPr>
              <w:pStyle w:val="Compact"/>
              <w:spacing w:before="0"/>
              <w:rPr>
                <w:sz w:val="16"/>
                <w:szCs w:val="16"/>
              </w:rPr>
            </w:pPr>
          </w:p>
        </w:tc>
        <w:tc>
          <w:tcPr>
            <w:tcW w:w="377" w:type="pct"/>
          </w:tcPr>
          <w:p w14:paraId="5C28D5E5" w14:textId="77777777" w:rsidR="007D1D8B" w:rsidRPr="006C26A0" w:rsidRDefault="007D1D8B" w:rsidP="00C54708">
            <w:pPr>
              <w:pStyle w:val="Compact"/>
              <w:spacing w:before="0"/>
              <w:rPr>
                <w:sz w:val="16"/>
                <w:szCs w:val="16"/>
              </w:rPr>
            </w:pPr>
          </w:p>
        </w:tc>
        <w:tc>
          <w:tcPr>
            <w:tcW w:w="421" w:type="pct"/>
          </w:tcPr>
          <w:p w14:paraId="25A29506" w14:textId="77777777" w:rsidR="007D1D8B" w:rsidRPr="006C26A0" w:rsidRDefault="007D1D8B" w:rsidP="00C54708">
            <w:pPr>
              <w:pStyle w:val="Compact"/>
              <w:spacing w:before="0"/>
              <w:rPr>
                <w:sz w:val="16"/>
                <w:szCs w:val="16"/>
              </w:rPr>
            </w:pPr>
          </w:p>
        </w:tc>
        <w:tc>
          <w:tcPr>
            <w:tcW w:w="271" w:type="pct"/>
          </w:tcPr>
          <w:p w14:paraId="693BD10F" w14:textId="77777777" w:rsidR="007D1D8B" w:rsidRPr="006C26A0" w:rsidRDefault="007D1D8B" w:rsidP="00C54708">
            <w:pPr>
              <w:pStyle w:val="Compact"/>
              <w:spacing w:before="0"/>
              <w:rPr>
                <w:sz w:val="16"/>
                <w:szCs w:val="16"/>
              </w:rPr>
            </w:pPr>
          </w:p>
        </w:tc>
        <w:tc>
          <w:tcPr>
            <w:tcW w:w="279" w:type="pct"/>
          </w:tcPr>
          <w:p w14:paraId="36D00A09" w14:textId="77777777" w:rsidR="007D1D8B" w:rsidRPr="006C26A0" w:rsidRDefault="007D1D8B" w:rsidP="00C54708">
            <w:pPr>
              <w:pStyle w:val="Compact"/>
              <w:spacing w:before="0"/>
              <w:rPr>
                <w:sz w:val="16"/>
                <w:szCs w:val="16"/>
              </w:rPr>
            </w:pPr>
          </w:p>
        </w:tc>
      </w:tr>
      <w:tr w:rsidR="007D1D8B" w:rsidRPr="006C26A0" w14:paraId="6D094694" w14:textId="77777777" w:rsidTr="00C54708">
        <w:tc>
          <w:tcPr>
            <w:tcW w:w="1520" w:type="pct"/>
          </w:tcPr>
          <w:p w14:paraId="20C4CD83" w14:textId="77777777" w:rsidR="007D1D8B" w:rsidRPr="006C26A0" w:rsidRDefault="007D1D8B" w:rsidP="00C54708">
            <w:pPr>
              <w:pStyle w:val="Compact"/>
              <w:spacing w:before="0"/>
              <w:rPr>
                <w:sz w:val="16"/>
                <w:szCs w:val="16"/>
              </w:rPr>
            </w:pPr>
            <w:r w:rsidRPr="006C26A0">
              <w:rPr>
                <w:sz w:val="16"/>
                <w:szCs w:val="16"/>
              </w:rPr>
              <w:lastRenderedPageBreak/>
              <w:t>PA2</w:t>
            </w:r>
          </w:p>
        </w:tc>
        <w:tc>
          <w:tcPr>
            <w:tcW w:w="1002" w:type="pct"/>
          </w:tcPr>
          <w:p w14:paraId="390CD52F" w14:textId="77777777" w:rsidR="007D1D8B" w:rsidRPr="006C26A0" w:rsidRDefault="007D1D8B" w:rsidP="00C54708">
            <w:pPr>
              <w:pStyle w:val="Compact"/>
              <w:spacing w:before="0"/>
              <w:rPr>
                <w:sz w:val="16"/>
                <w:szCs w:val="16"/>
              </w:rPr>
            </w:pPr>
            <w:r w:rsidRPr="006C26A0">
              <w:rPr>
                <w:sz w:val="16"/>
                <w:szCs w:val="16"/>
              </w:rPr>
              <w:t>0.72</w:t>
            </w:r>
          </w:p>
        </w:tc>
        <w:tc>
          <w:tcPr>
            <w:tcW w:w="1129" w:type="pct"/>
          </w:tcPr>
          <w:p w14:paraId="3C5B4790" w14:textId="77777777" w:rsidR="007D1D8B" w:rsidRPr="006C26A0" w:rsidRDefault="007D1D8B" w:rsidP="00C54708">
            <w:pPr>
              <w:pStyle w:val="Compact"/>
              <w:spacing w:before="0"/>
              <w:rPr>
                <w:sz w:val="16"/>
                <w:szCs w:val="16"/>
              </w:rPr>
            </w:pPr>
          </w:p>
        </w:tc>
        <w:tc>
          <w:tcPr>
            <w:tcW w:w="377" w:type="pct"/>
          </w:tcPr>
          <w:p w14:paraId="14D530D6" w14:textId="77777777" w:rsidR="007D1D8B" w:rsidRPr="006C26A0" w:rsidRDefault="007D1D8B" w:rsidP="00C54708">
            <w:pPr>
              <w:pStyle w:val="Compact"/>
              <w:spacing w:before="0"/>
              <w:rPr>
                <w:sz w:val="16"/>
                <w:szCs w:val="16"/>
              </w:rPr>
            </w:pPr>
          </w:p>
        </w:tc>
        <w:tc>
          <w:tcPr>
            <w:tcW w:w="421" w:type="pct"/>
          </w:tcPr>
          <w:p w14:paraId="51BF4D32" w14:textId="77777777" w:rsidR="007D1D8B" w:rsidRPr="006C26A0" w:rsidRDefault="007D1D8B" w:rsidP="00C54708">
            <w:pPr>
              <w:pStyle w:val="Compact"/>
              <w:spacing w:before="0"/>
              <w:rPr>
                <w:sz w:val="16"/>
                <w:szCs w:val="16"/>
              </w:rPr>
            </w:pPr>
          </w:p>
        </w:tc>
        <w:tc>
          <w:tcPr>
            <w:tcW w:w="271" w:type="pct"/>
          </w:tcPr>
          <w:p w14:paraId="33014DA2" w14:textId="77777777" w:rsidR="007D1D8B" w:rsidRPr="006C26A0" w:rsidRDefault="007D1D8B" w:rsidP="00C54708">
            <w:pPr>
              <w:pStyle w:val="Compact"/>
              <w:spacing w:before="0"/>
              <w:rPr>
                <w:sz w:val="16"/>
                <w:szCs w:val="16"/>
              </w:rPr>
            </w:pPr>
          </w:p>
        </w:tc>
        <w:tc>
          <w:tcPr>
            <w:tcW w:w="279" w:type="pct"/>
          </w:tcPr>
          <w:p w14:paraId="540C0ADB" w14:textId="77777777" w:rsidR="007D1D8B" w:rsidRPr="006C26A0" w:rsidRDefault="007D1D8B" w:rsidP="00C54708">
            <w:pPr>
              <w:pStyle w:val="Compact"/>
              <w:spacing w:before="0"/>
              <w:rPr>
                <w:sz w:val="16"/>
                <w:szCs w:val="16"/>
              </w:rPr>
            </w:pPr>
          </w:p>
        </w:tc>
      </w:tr>
      <w:tr w:rsidR="007D1D8B" w:rsidRPr="006C26A0" w14:paraId="6EBA71FE" w14:textId="77777777" w:rsidTr="00C54708">
        <w:tc>
          <w:tcPr>
            <w:tcW w:w="1520" w:type="pct"/>
          </w:tcPr>
          <w:p w14:paraId="17E57F7F" w14:textId="77777777" w:rsidR="007D1D8B" w:rsidRPr="006C26A0" w:rsidRDefault="007D1D8B" w:rsidP="00C54708">
            <w:pPr>
              <w:pStyle w:val="Compact"/>
              <w:spacing w:before="0"/>
              <w:rPr>
                <w:sz w:val="16"/>
                <w:szCs w:val="16"/>
              </w:rPr>
            </w:pPr>
            <w:r w:rsidRPr="006C26A0">
              <w:rPr>
                <w:sz w:val="16"/>
                <w:szCs w:val="16"/>
              </w:rPr>
              <w:t>PA3</w:t>
            </w:r>
          </w:p>
        </w:tc>
        <w:tc>
          <w:tcPr>
            <w:tcW w:w="1002" w:type="pct"/>
          </w:tcPr>
          <w:p w14:paraId="5A58FBFC" w14:textId="77777777" w:rsidR="007D1D8B" w:rsidRPr="006C26A0" w:rsidRDefault="007D1D8B" w:rsidP="00C54708">
            <w:pPr>
              <w:pStyle w:val="Compact"/>
              <w:spacing w:before="0"/>
              <w:rPr>
                <w:sz w:val="16"/>
                <w:szCs w:val="16"/>
              </w:rPr>
            </w:pPr>
            <w:r w:rsidRPr="006C26A0">
              <w:rPr>
                <w:sz w:val="16"/>
                <w:szCs w:val="16"/>
              </w:rPr>
              <w:t>0.84</w:t>
            </w:r>
          </w:p>
        </w:tc>
        <w:tc>
          <w:tcPr>
            <w:tcW w:w="1129" w:type="pct"/>
          </w:tcPr>
          <w:p w14:paraId="22C7CC03" w14:textId="77777777" w:rsidR="007D1D8B" w:rsidRPr="006C26A0" w:rsidRDefault="007D1D8B" w:rsidP="00C54708">
            <w:pPr>
              <w:pStyle w:val="Compact"/>
              <w:spacing w:before="0"/>
              <w:rPr>
                <w:sz w:val="16"/>
                <w:szCs w:val="16"/>
              </w:rPr>
            </w:pPr>
          </w:p>
        </w:tc>
        <w:tc>
          <w:tcPr>
            <w:tcW w:w="377" w:type="pct"/>
          </w:tcPr>
          <w:p w14:paraId="65EA6448" w14:textId="77777777" w:rsidR="007D1D8B" w:rsidRPr="006C26A0" w:rsidRDefault="007D1D8B" w:rsidP="00C54708">
            <w:pPr>
              <w:pStyle w:val="Compact"/>
              <w:spacing w:before="0"/>
              <w:rPr>
                <w:sz w:val="16"/>
                <w:szCs w:val="16"/>
              </w:rPr>
            </w:pPr>
          </w:p>
        </w:tc>
        <w:tc>
          <w:tcPr>
            <w:tcW w:w="421" w:type="pct"/>
          </w:tcPr>
          <w:p w14:paraId="6C160C26" w14:textId="77777777" w:rsidR="007D1D8B" w:rsidRPr="006C26A0" w:rsidRDefault="007D1D8B" w:rsidP="00C54708">
            <w:pPr>
              <w:pStyle w:val="Compact"/>
              <w:spacing w:before="0"/>
              <w:rPr>
                <w:sz w:val="16"/>
                <w:szCs w:val="16"/>
              </w:rPr>
            </w:pPr>
          </w:p>
        </w:tc>
        <w:tc>
          <w:tcPr>
            <w:tcW w:w="271" w:type="pct"/>
          </w:tcPr>
          <w:p w14:paraId="24DD0086" w14:textId="77777777" w:rsidR="007D1D8B" w:rsidRPr="006C26A0" w:rsidRDefault="007D1D8B" w:rsidP="00C54708">
            <w:pPr>
              <w:pStyle w:val="Compact"/>
              <w:spacing w:before="0"/>
              <w:rPr>
                <w:sz w:val="16"/>
                <w:szCs w:val="16"/>
              </w:rPr>
            </w:pPr>
          </w:p>
        </w:tc>
        <w:tc>
          <w:tcPr>
            <w:tcW w:w="279" w:type="pct"/>
          </w:tcPr>
          <w:p w14:paraId="4D69CBC0" w14:textId="77777777" w:rsidR="007D1D8B" w:rsidRPr="006C26A0" w:rsidRDefault="007D1D8B" w:rsidP="00C54708">
            <w:pPr>
              <w:pStyle w:val="Compact"/>
              <w:spacing w:before="0"/>
              <w:rPr>
                <w:sz w:val="16"/>
                <w:szCs w:val="16"/>
              </w:rPr>
            </w:pPr>
          </w:p>
        </w:tc>
      </w:tr>
      <w:tr w:rsidR="007D1D8B" w:rsidRPr="006C26A0" w14:paraId="08B5BEEE" w14:textId="77777777" w:rsidTr="00C54708">
        <w:tc>
          <w:tcPr>
            <w:tcW w:w="1520" w:type="pct"/>
          </w:tcPr>
          <w:p w14:paraId="01B41709" w14:textId="77777777" w:rsidR="007D1D8B" w:rsidRPr="006C26A0" w:rsidRDefault="007D1D8B" w:rsidP="00C54708">
            <w:pPr>
              <w:pStyle w:val="Compact"/>
              <w:spacing w:before="0"/>
              <w:rPr>
                <w:sz w:val="16"/>
                <w:szCs w:val="16"/>
              </w:rPr>
            </w:pPr>
            <w:r w:rsidRPr="006C26A0">
              <w:rPr>
                <w:sz w:val="16"/>
                <w:szCs w:val="16"/>
              </w:rPr>
              <w:t>PA4</w:t>
            </w:r>
          </w:p>
        </w:tc>
        <w:tc>
          <w:tcPr>
            <w:tcW w:w="1002" w:type="pct"/>
          </w:tcPr>
          <w:p w14:paraId="74E46E30" w14:textId="77777777" w:rsidR="007D1D8B" w:rsidRPr="006C26A0" w:rsidRDefault="007D1D8B" w:rsidP="00C54708">
            <w:pPr>
              <w:pStyle w:val="Compact"/>
              <w:spacing w:before="0"/>
              <w:rPr>
                <w:sz w:val="16"/>
                <w:szCs w:val="16"/>
              </w:rPr>
            </w:pPr>
            <w:r w:rsidRPr="006C26A0">
              <w:rPr>
                <w:sz w:val="16"/>
                <w:szCs w:val="16"/>
              </w:rPr>
              <w:t>0.81</w:t>
            </w:r>
          </w:p>
        </w:tc>
        <w:tc>
          <w:tcPr>
            <w:tcW w:w="1129" w:type="pct"/>
          </w:tcPr>
          <w:p w14:paraId="7A6410F0" w14:textId="77777777" w:rsidR="007D1D8B" w:rsidRPr="006C26A0" w:rsidRDefault="007D1D8B" w:rsidP="00C54708">
            <w:pPr>
              <w:pStyle w:val="Compact"/>
              <w:spacing w:before="0"/>
              <w:rPr>
                <w:sz w:val="16"/>
                <w:szCs w:val="16"/>
              </w:rPr>
            </w:pPr>
          </w:p>
        </w:tc>
        <w:tc>
          <w:tcPr>
            <w:tcW w:w="377" w:type="pct"/>
          </w:tcPr>
          <w:p w14:paraId="6BEAAE83" w14:textId="77777777" w:rsidR="007D1D8B" w:rsidRPr="006C26A0" w:rsidRDefault="007D1D8B" w:rsidP="00C54708">
            <w:pPr>
              <w:pStyle w:val="Compact"/>
              <w:spacing w:before="0"/>
              <w:rPr>
                <w:sz w:val="16"/>
                <w:szCs w:val="16"/>
              </w:rPr>
            </w:pPr>
          </w:p>
        </w:tc>
        <w:tc>
          <w:tcPr>
            <w:tcW w:w="421" w:type="pct"/>
          </w:tcPr>
          <w:p w14:paraId="2535C403" w14:textId="77777777" w:rsidR="007D1D8B" w:rsidRPr="006C26A0" w:rsidRDefault="007D1D8B" w:rsidP="00C54708">
            <w:pPr>
              <w:pStyle w:val="Compact"/>
              <w:spacing w:before="0"/>
              <w:rPr>
                <w:sz w:val="16"/>
                <w:szCs w:val="16"/>
              </w:rPr>
            </w:pPr>
          </w:p>
        </w:tc>
        <w:tc>
          <w:tcPr>
            <w:tcW w:w="271" w:type="pct"/>
          </w:tcPr>
          <w:p w14:paraId="1AAD7AA3" w14:textId="77777777" w:rsidR="007D1D8B" w:rsidRPr="006C26A0" w:rsidRDefault="007D1D8B" w:rsidP="00C54708">
            <w:pPr>
              <w:pStyle w:val="Compact"/>
              <w:spacing w:before="0"/>
              <w:rPr>
                <w:sz w:val="16"/>
                <w:szCs w:val="16"/>
              </w:rPr>
            </w:pPr>
          </w:p>
        </w:tc>
        <w:tc>
          <w:tcPr>
            <w:tcW w:w="279" w:type="pct"/>
          </w:tcPr>
          <w:p w14:paraId="0C468700" w14:textId="77777777" w:rsidR="007D1D8B" w:rsidRPr="006C26A0" w:rsidRDefault="007D1D8B" w:rsidP="00C54708">
            <w:pPr>
              <w:pStyle w:val="Compact"/>
              <w:spacing w:before="0"/>
              <w:rPr>
                <w:sz w:val="16"/>
                <w:szCs w:val="16"/>
              </w:rPr>
            </w:pPr>
          </w:p>
        </w:tc>
      </w:tr>
      <w:tr w:rsidR="007D1D8B" w:rsidRPr="006C26A0" w14:paraId="610F1BDE" w14:textId="77777777" w:rsidTr="00C54708">
        <w:tc>
          <w:tcPr>
            <w:tcW w:w="1520" w:type="pct"/>
          </w:tcPr>
          <w:p w14:paraId="3F6A5F37" w14:textId="77777777" w:rsidR="007D1D8B" w:rsidRPr="006C26A0" w:rsidRDefault="007D1D8B" w:rsidP="00C54708">
            <w:pPr>
              <w:pStyle w:val="Compact"/>
              <w:spacing w:before="0"/>
              <w:rPr>
                <w:sz w:val="16"/>
                <w:szCs w:val="16"/>
              </w:rPr>
            </w:pPr>
            <w:r w:rsidRPr="006C26A0">
              <w:rPr>
                <w:sz w:val="16"/>
                <w:szCs w:val="16"/>
              </w:rPr>
              <w:t>PA5</w:t>
            </w:r>
          </w:p>
        </w:tc>
        <w:tc>
          <w:tcPr>
            <w:tcW w:w="1002" w:type="pct"/>
          </w:tcPr>
          <w:p w14:paraId="6ED3A801" w14:textId="77777777" w:rsidR="007D1D8B" w:rsidRPr="006C26A0" w:rsidRDefault="007D1D8B" w:rsidP="00C54708">
            <w:pPr>
              <w:pStyle w:val="Compact"/>
              <w:spacing w:before="0"/>
              <w:rPr>
                <w:sz w:val="16"/>
                <w:szCs w:val="16"/>
              </w:rPr>
            </w:pPr>
            <w:r w:rsidRPr="006C26A0">
              <w:rPr>
                <w:sz w:val="16"/>
                <w:szCs w:val="16"/>
              </w:rPr>
              <w:t>0.71</w:t>
            </w:r>
          </w:p>
        </w:tc>
        <w:tc>
          <w:tcPr>
            <w:tcW w:w="1129" w:type="pct"/>
          </w:tcPr>
          <w:p w14:paraId="48E12533" w14:textId="77777777" w:rsidR="007D1D8B" w:rsidRPr="006C26A0" w:rsidRDefault="007D1D8B" w:rsidP="00C54708">
            <w:pPr>
              <w:pStyle w:val="Compact"/>
              <w:spacing w:before="0"/>
              <w:rPr>
                <w:sz w:val="16"/>
                <w:szCs w:val="16"/>
              </w:rPr>
            </w:pPr>
          </w:p>
        </w:tc>
        <w:tc>
          <w:tcPr>
            <w:tcW w:w="377" w:type="pct"/>
          </w:tcPr>
          <w:p w14:paraId="005CF2AB" w14:textId="77777777" w:rsidR="007D1D8B" w:rsidRPr="006C26A0" w:rsidRDefault="007D1D8B" w:rsidP="00C54708">
            <w:pPr>
              <w:pStyle w:val="Compact"/>
              <w:spacing w:before="0"/>
              <w:rPr>
                <w:sz w:val="16"/>
                <w:szCs w:val="16"/>
              </w:rPr>
            </w:pPr>
          </w:p>
        </w:tc>
        <w:tc>
          <w:tcPr>
            <w:tcW w:w="421" w:type="pct"/>
          </w:tcPr>
          <w:p w14:paraId="08D63522" w14:textId="77777777" w:rsidR="007D1D8B" w:rsidRPr="006C26A0" w:rsidRDefault="007D1D8B" w:rsidP="00C54708">
            <w:pPr>
              <w:pStyle w:val="Compact"/>
              <w:spacing w:before="0"/>
              <w:rPr>
                <w:sz w:val="16"/>
                <w:szCs w:val="16"/>
              </w:rPr>
            </w:pPr>
          </w:p>
        </w:tc>
        <w:tc>
          <w:tcPr>
            <w:tcW w:w="271" w:type="pct"/>
          </w:tcPr>
          <w:p w14:paraId="1CC116DF" w14:textId="77777777" w:rsidR="007D1D8B" w:rsidRPr="006C26A0" w:rsidRDefault="007D1D8B" w:rsidP="00C54708">
            <w:pPr>
              <w:pStyle w:val="Compact"/>
              <w:spacing w:before="0"/>
              <w:rPr>
                <w:sz w:val="16"/>
                <w:szCs w:val="16"/>
              </w:rPr>
            </w:pPr>
          </w:p>
        </w:tc>
        <w:tc>
          <w:tcPr>
            <w:tcW w:w="279" w:type="pct"/>
          </w:tcPr>
          <w:p w14:paraId="36972FBC" w14:textId="77777777" w:rsidR="007D1D8B" w:rsidRPr="006C26A0" w:rsidRDefault="007D1D8B" w:rsidP="00C54708">
            <w:pPr>
              <w:pStyle w:val="Compact"/>
              <w:spacing w:before="0"/>
              <w:rPr>
                <w:sz w:val="16"/>
                <w:szCs w:val="16"/>
              </w:rPr>
            </w:pPr>
          </w:p>
        </w:tc>
      </w:tr>
      <w:tr w:rsidR="007D1D8B" w:rsidRPr="006C26A0" w14:paraId="43A10898" w14:textId="77777777" w:rsidTr="00C54708">
        <w:tc>
          <w:tcPr>
            <w:tcW w:w="1520" w:type="pct"/>
          </w:tcPr>
          <w:p w14:paraId="1BAD10A2" w14:textId="77777777" w:rsidR="007D1D8B" w:rsidRPr="006C26A0" w:rsidRDefault="007D1D8B" w:rsidP="00C54708">
            <w:pPr>
              <w:pStyle w:val="Compact"/>
              <w:spacing w:before="0"/>
              <w:rPr>
                <w:sz w:val="16"/>
                <w:szCs w:val="16"/>
              </w:rPr>
            </w:pPr>
            <w:r w:rsidRPr="006C26A0">
              <w:rPr>
                <w:sz w:val="16"/>
                <w:szCs w:val="16"/>
              </w:rPr>
              <w:t>PA6</w:t>
            </w:r>
          </w:p>
        </w:tc>
        <w:tc>
          <w:tcPr>
            <w:tcW w:w="1002" w:type="pct"/>
          </w:tcPr>
          <w:p w14:paraId="5963C96D" w14:textId="77777777" w:rsidR="007D1D8B" w:rsidRPr="006C26A0" w:rsidRDefault="007D1D8B" w:rsidP="00C54708">
            <w:pPr>
              <w:pStyle w:val="Compact"/>
              <w:spacing w:before="0"/>
              <w:rPr>
                <w:sz w:val="16"/>
                <w:szCs w:val="16"/>
              </w:rPr>
            </w:pPr>
            <w:r w:rsidRPr="006C26A0">
              <w:rPr>
                <w:sz w:val="16"/>
                <w:szCs w:val="16"/>
              </w:rPr>
              <w:t>0.63</w:t>
            </w:r>
          </w:p>
        </w:tc>
        <w:tc>
          <w:tcPr>
            <w:tcW w:w="1129" w:type="pct"/>
          </w:tcPr>
          <w:p w14:paraId="64334BBD" w14:textId="77777777" w:rsidR="007D1D8B" w:rsidRPr="006C26A0" w:rsidRDefault="007D1D8B" w:rsidP="00C54708">
            <w:pPr>
              <w:pStyle w:val="Compact"/>
              <w:spacing w:before="0"/>
              <w:rPr>
                <w:sz w:val="16"/>
                <w:szCs w:val="16"/>
              </w:rPr>
            </w:pPr>
          </w:p>
        </w:tc>
        <w:tc>
          <w:tcPr>
            <w:tcW w:w="377" w:type="pct"/>
          </w:tcPr>
          <w:p w14:paraId="1EED7624" w14:textId="77777777" w:rsidR="007D1D8B" w:rsidRPr="006C26A0" w:rsidRDefault="007D1D8B" w:rsidP="00C54708">
            <w:pPr>
              <w:pStyle w:val="Compact"/>
              <w:spacing w:before="0"/>
              <w:rPr>
                <w:sz w:val="16"/>
                <w:szCs w:val="16"/>
              </w:rPr>
            </w:pPr>
          </w:p>
        </w:tc>
        <w:tc>
          <w:tcPr>
            <w:tcW w:w="421" w:type="pct"/>
          </w:tcPr>
          <w:p w14:paraId="16DA0CCF" w14:textId="77777777" w:rsidR="007D1D8B" w:rsidRPr="006C26A0" w:rsidRDefault="007D1D8B" w:rsidP="00C54708">
            <w:pPr>
              <w:pStyle w:val="Compact"/>
              <w:spacing w:before="0"/>
              <w:rPr>
                <w:sz w:val="16"/>
                <w:szCs w:val="16"/>
              </w:rPr>
            </w:pPr>
          </w:p>
        </w:tc>
        <w:tc>
          <w:tcPr>
            <w:tcW w:w="271" w:type="pct"/>
          </w:tcPr>
          <w:p w14:paraId="462A30D9" w14:textId="77777777" w:rsidR="007D1D8B" w:rsidRPr="006C26A0" w:rsidRDefault="007D1D8B" w:rsidP="00C54708">
            <w:pPr>
              <w:pStyle w:val="Compact"/>
              <w:spacing w:before="0"/>
              <w:rPr>
                <w:sz w:val="16"/>
                <w:szCs w:val="16"/>
              </w:rPr>
            </w:pPr>
          </w:p>
        </w:tc>
        <w:tc>
          <w:tcPr>
            <w:tcW w:w="279" w:type="pct"/>
          </w:tcPr>
          <w:p w14:paraId="5BA0D1E4" w14:textId="77777777" w:rsidR="007D1D8B" w:rsidRPr="006C26A0" w:rsidRDefault="007D1D8B" w:rsidP="00C54708">
            <w:pPr>
              <w:pStyle w:val="Compact"/>
              <w:spacing w:before="0"/>
              <w:rPr>
                <w:sz w:val="16"/>
                <w:szCs w:val="16"/>
              </w:rPr>
            </w:pPr>
          </w:p>
        </w:tc>
      </w:tr>
      <w:tr w:rsidR="007D1D8B" w:rsidRPr="006C26A0" w14:paraId="1AA8B741" w14:textId="77777777" w:rsidTr="00C54708">
        <w:tc>
          <w:tcPr>
            <w:tcW w:w="1520" w:type="pct"/>
          </w:tcPr>
          <w:p w14:paraId="13D39739" w14:textId="77777777" w:rsidR="007D1D8B" w:rsidRPr="006C26A0" w:rsidRDefault="007D1D8B" w:rsidP="00C54708">
            <w:pPr>
              <w:pStyle w:val="Compact"/>
              <w:spacing w:before="0"/>
              <w:rPr>
                <w:sz w:val="16"/>
                <w:szCs w:val="16"/>
              </w:rPr>
            </w:pPr>
            <w:r w:rsidRPr="006C26A0">
              <w:rPr>
                <w:sz w:val="16"/>
                <w:szCs w:val="16"/>
              </w:rPr>
              <w:t>PA7</w:t>
            </w:r>
          </w:p>
        </w:tc>
        <w:tc>
          <w:tcPr>
            <w:tcW w:w="1002" w:type="pct"/>
          </w:tcPr>
          <w:p w14:paraId="375D1DAE" w14:textId="77777777" w:rsidR="007D1D8B" w:rsidRPr="006C26A0" w:rsidRDefault="007D1D8B" w:rsidP="00C54708">
            <w:pPr>
              <w:pStyle w:val="Compact"/>
              <w:spacing w:before="0"/>
              <w:rPr>
                <w:sz w:val="16"/>
                <w:szCs w:val="16"/>
              </w:rPr>
            </w:pPr>
            <w:r w:rsidRPr="006C26A0">
              <w:rPr>
                <w:sz w:val="16"/>
                <w:szCs w:val="16"/>
              </w:rPr>
              <w:t>0.80</w:t>
            </w:r>
          </w:p>
        </w:tc>
        <w:tc>
          <w:tcPr>
            <w:tcW w:w="1129" w:type="pct"/>
          </w:tcPr>
          <w:p w14:paraId="0A4869FD" w14:textId="77777777" w:rsidR="007D1D8B" w:rsidRPr="006C26A0" w:rsidRDefault="007D1D8B" w:rsidP="00C54708">
            <w:pPr>
              <w:pStyle w:val="Compact"/>
              <w:spacing w:before="0"/>
              <w:rPr>
                <w:sz w:val="16"/>
                <w:szCs w:val="16"/>
              </w:rPr>
            </w:pPr>
          </w:p>
        </w:tc>
        <w:tc>
          <w:tcPr>
            <w:tcW w:w="377" w:type="pct"/>
          </w:tcPr>
          <w:p w14:paraId="1716D738" w14:textId="77777777" w:rsidR="007D1D8B" w:rsidRPr="006C26A0" w:rsidRDefault="007D1D8B" w:rsidP="00C54708">
            <w:pPr>
              <w:pStyle w:val="Compact"/>
              <w:spacing w:before="0"/>
              <w:rPr>
                <w:sz w:val="16"/>
                <w:szCs w:val="16"/>
              </w:rPr>
            </w:pPr>
          </w:p>
        </w:tc>
        <w:tc>
          <w:tcPr>
            <w:tcW w:w="421" w:type="pct"/>
          </w:tcPr>
          <w:p w14:paraId="624B3DAF" w14:textId="77777777" w:rsidR="007D1D8B" w:rsidRPr="006C26A0" w:rsidRDefault="007D1D8B" w:rsidP="00C54708">
            <w:pPr>
              <w:pStyle w:val="Compact"/>
              <w:spacing w:before="0"/>
              <w:rPr>
                <w:sz w:val="16"/>
                <w:szCs w:val="16"/>
              </w:rPr>
            </w:pPr>
          </w:p>
        </w:tc>
        <w:tc>
          <w:tcPr>
            <w:tcW w:w="271" w:type="pct"/>
          </w:tcPr>
          <w:p w14:paraId="7B8A4135" w14:textId="77777777" w:rsidR="007D1D8B" w:rsidRPr="006C26A0" w:rsidRDefault="007D1D8B" w:rsidP="00C54708">
            <w:pPr>
              <w:pStyle w:val="Compact"/>
              <w:spacing w:before="0"/>
              <w:rPr>
                <w:sz w:val="16"/>
                <w:szCs w:val="16"/>
              </w:rPr>
            </w:pPr>
          </w:p>
        </w:tc>
        <w:tc>
          <w:tcPr>
            <w:tcW w:w="279" w:type="pct"/>
          </w:tcPr>
          <w:p w14:paraId="01F477E8" w14:textId="77777777" w:rsidR="007D1D8B" w:rsidRPr="006C26A0" w:rsidRDefault="007D1D8B" w:rsidP="00C54708">
            <w:pPr>
              <w:pStyle w:val="Compact"/>
              <w:spacing w:before="0"/>
              <w:rPr>
                <w:sz w:val="16"/>
                <w:szCs w:val="16"/>
              </w:rPr>
            </w:pPr>
          </w:p>
        </w:tc>
      </w:tr>
      <w:tr w:rsidR="007D1D8B" w:rsidRPr="006C26A0" w14:paraId="6A57959C" w14:textId="77777777" w:rsidTr="00C54708">
        <w:tc>
          <w:tcPr>
            <w:tcW w:w="1520" w:type="pct"/>
          </w:tcPr>
          <w:p w14:paraId="558B0664" w14:textId="77777777" w:rsidR="007D1D8B" w:rsidRPr="006C26A0" w:rsidRDefault="007D1D8B" w:rsidP="00C54708">
            <w:pPr>
              <w:pStyle w:val="Compact"/>
              <w:spacing w:before="0"/>
              <w:rPr>
                <w:sz w:val="16"/>
                <w:szCs w:val="16"/>
              </w:rPr>
            </w:pPr>
            <w:r w:rsidRPr="006C26A0">
              <w:rPr>
                <w:sz w:val="16"/>
                <w:szCs w:val="16"/>
              </w:rPr>
              <w:t>PA8</w:t>
            </w:r>
          </w:p>
        </w:tc>
        <w:tc>
          <w:tcPr>
            <w:tcW w:w="1002" w:type="pct"/>
          </w:tcPr>
          <w:p w14:paraId="518109A3" w14:textId="77777777" w:rsidR="007D1D8B" w:rsidRPr="006C26A0" w:rsidRDefault="007D1D8B" w:rsidP="00C54708">
            <w:pPr>
              <w:pStyle w:val="Compact"/>
              <w:spacing w:before="0"/>
              <w:rPr>
                <w:sz w:val="16"/>
                <w:szCs w:val="16"/>
              </w:rPr>
            </w:pPr>
            <w:r w:rsidRPr="006C26A0">
              <w:rPr>
                <w:sz w:val="16"/>
                <w:szCs w:val="16"/>
              </w:rPr>
              <w:t>0.77</w:t>
            </w:r>
          </w:p>
        </w:tc>
        <w:tc>
          <w:tcPr>
            <w:tcW w:w="1129" w:type="pct"/>
          </w:tcPr>
          <w:p w14:paraId="5E5B8DDA" w14:textId="77777777" w:rsidR="007D1D8B" w:rsidRPr="006C26A0" w:rsidRDefault="007D1D8B" w:rsidP="00C54708">
            <w:pPr>
              <w:pStyle w:val="Compact"/>
              <w:spacing w:before="0"/>
              <w:rPr>
                <w:sz w:val="16"/>
                <w:szCs w:val="16"/>
              </w:rPr>
            </w:pPr>
          </w:p>
        </w:tc>
        <w:tc>
          <w:tcPr>
            <w:tcW w:w="377" w:type="pct"/>
          </w:tcPr>
          <w:p w14:paraId="795DC3A7" w14:textId="77777777" w:rsidR="007D1D8B" w:rsidRPr="006C26A0" w:rsidRDefault="007D1D8B" w:rsidP="00C54708">
            <w:pPr>
              <w:pStyle w:val="Compact"/>
              <w:spacing w:before="0"/>
              <w:rPr>
                <w:sz w:val="16"/>
                <w:szCs w:val="16"/>
              </w:rPr>
            </w:pPr>
          </w:p>
        </w:tc>
        <w:tc>
          <w:tcPr>
            <w:tcW w:w="421" w:type="pct"/>
          </w:tcPr>
          <w:p w14:paraId="1D27C73F" w14:textId="77777777" w:rsidR="007D1D8B" w:rsidRPr="006C26A0" w:rsidRDefault="007D1D8B" w:rsidP="00C54708">
            <w:pPr>
              <w:pStyle w:val="Compact"/>
              <w:spacing w:before="0"/>
              <w:rPr>
                <w:sz w:val="16"/>
                <w:szCs w:val="16"/>
              </w:rPr>
            </w:pPr>
          </w:p>
        </w:tc>
        <w:tc>
          <w:tcPr>
            <w:tcW w:w="271" w:type="pct"/>
          </w:tcPr>
          <w:p w14:paraId="1A136CD1" w14:textId="77777777" w:rsidR="007D1D8B" w:rsidRPr="006C26A0" w:rsidRDefault="007D1D8B" w:rsidP="00C54708">
            <w:pPr>
              <w:pStyle w:val="Compact"/>
              <w:spacing w:before="0"/>
              <w:rPr>
                <w:sz w:val="16"/>
                <w:szCs w:val="16"/>
              </w:rPr>
            </w:pPr>
          </w:p>
        </w:tc>
        <w:tc>
          <w:tcPr>
            <w:tcW w:w="279" w:type="pct"/>
          </w:tcPr>
          <w:p w14:paraId="764258DA" w14:textId="77777777" w:rsidR="007D1D8B" w:rsidRPr="006C26A0" w:rsidRDefault="007D1D8B" w:rsidP="00C54708">
            <w:pPr>
              <w:pStyle w:val="Compact"/>
              <w:spacing w:before="0"/>
              <w:rPr>
                <w:sz w:val="16"/>
                <w:szCs w:val="16"/>
              </w:rPr>
            </w:pPr>
          </w:p>
        </w:tc>
      </w:tr>
      <w:tr w:rsidR="007D1D8B" w:rsidRPr="006C26A0" w14:paraId="31C719B2" w14:textId="77777777" w:rsidTr="00C54708">
        <w:tc>
          <w:tcPr>
            <w:tcW w:w="1520" w:type="pct"/>
          </w:tcPr>
          <w:p w14:paraId="3D136999" w14:textId="77777777" w:rsidR="007D1D8B" w:rsidRPr="006C26A0" w:rsidRDefault="007D1D8B" w:rsidP="00C54708">
            <w:pPr>
              <w:pStyle w:val="Compact"/>
              <w:spacing w:before="0"/>
              <w:rPr>
                <w:sz w:val="16"/>
                <w:szCs w:val="16"/>
              </w:rPr>
            </w:pPr>
            <w:r w:rsidRPr="006C26A0">
              <w:rPr>
                <w:sz w:val="16"/>
                <w:szCs w:val="16"/>
              </w:rPr>
              <w:t>PA9</w:t>
            </w:r>
          </w:p>
        </w:tc>
        <w:tc>
          <w:tcPr>
            <w:tcW w:w="1002" w:type="pct"/>
          </w:tcPr>
          <w:p w14:paraId="2CC6E9F3" w14:textId="77777777" w:rsidR="007D1D8B" w:rsidRPr="006C26A0" w:rsidRDefault="007D1D8B" w:rsidP="00C54708">
            <w:pPr>
              <w:pStyle w:val="Compact"/>
              <w:spacing w:before="0"/>
              <w:rPr>
                <w:sz w:val="16"/>
                <w:szCs w:val="16"/>
              </w:rPr>
            </w:pPr>
            <w:r w:rsidRPr="006C26A0">
              <w:rPr>
                <w:sz w:val="16"/>
                <w:szCs w:val="16"/>
              </w:rPr>
              <w:t>0.72</w:t>
            </w:r>
          </w:p>
        </w:tc>
        <w:tc>
          <w:tcPr>
            <w:tcW w:w="1129" w:type="pct"/>
          </w:tcPr>
          <w:p w14:paraId="6609E12C" w14:textId="77777777" w:rsidR="007D1D8B" w:rsidRPr="006C26A0" w:rsidRDefault="007D1D8B" w:rsidP="00C54708">
            <w:pPr>
              <w:pStyle w:val="Compact"/>
              <w:spacing w:before="0"/>
              <w:rPr>
                <w:sz w:val="16"/>
                <w:szCs w:val="16"/>
              </w:rPr>
            </w:pPr>
          </w:p>
        </w:tc>
        <w:tc>
          <w:tcPr>
            <w:tcW w:w="377" w:type="pct"/>
          </w:tcPr>
          <w:p w14:paraId="24104348" w14:textId="77777777" w:rsidR="007D1D8B" w:rsidRPr="006C26A0" w:rsidRDefault="007D1D8B" w:rsidP="00C54708">
            <w:pPr>
              <w:pStyle w:val="Compact"/>
              <w:spacing w:before="0"/>
              <w:rPr>
                <w:sz w:val="16"/>
                <w:szCs w:val="16"/>
              </w:rPr>
            </w:pPr>
          </w:p>
        </w:tc>
        <w:tc>
          <w:tcPr>
            <w:tcW w:w="421" w:type="pct"/>
          </w:tcPr>
          <w:p w14:paraId="1EF1E305" w14:textId="77777777" w:rsidR="007D1D8B" w:rsidRPr="006C26A0" w:rsidRDefault="007D1D8B" w:rsidP="00C54708">
            <w:pPr>
              <w:pStyle w:val="Compact"/>
              <w:spacing w:before="0"/>
              <w:rPr>
                <w:sz w:val="16"/>
                <w:szCs w:val="16"/>
              </w:rPr>
            </w:pPr>
          </w:p>
        </w:tc>
        <w:tc>
          <w:tcPr>
            <w:tcW w:w="271" w:type="pct"/>
          </w:tcPr>
          <w:p w14:paraId="409F03B1" w14:textId="77777777" w:rsidR="007D1D8B" w:rsidRPr="006C26A0" w:rsidRDefault="007D1D8B" w:rsidP="00C54708">
            <w:pPr>
              <w:pStyle w:val="Compact"/>
              <w:spacing w:before="0"/>
              <w:rPr>
                <w:sz w:val="16"/>
                <w:szCs w:val="16"/>
              </w:rPr>
            </w:pPr>
          </w:p>
        </w:tc>
        <w:tc>
          <w:tcPr>
            <w:tcW w:w="279" w:type="pct"/>
          </w:tcPr>
          <w:p w14:paraId="2F5D8514" w14:textId="77777777" w:rsidR="007D1D8B" w:rsidRPr="006C26A0" w:rsidRDefault="007D1D8B" w:rsidP="00C54708">
            <w:pPr>
              <w:pStyle w:val="Compact"/>
              <w:spacing w:before="0"/>
              <w:rPr>
                <w:sz w:val="16"/>
                <w:szCs w:val="16"/>
              </w:rPr>
            </w:pPr>
          </w:p>
        </w:tc>
      </w:tr>
      <w:tr w:rsidR="007D1D8B" w:rsidRPr="006C26A0" w14:paraId="58BD71C1" w14:textId="77777777" w:rsidTr="00C54708">
        <w:tc>
          <w:tcPr>
            <w:tcW w:w="1520" w:type="pct"/>
          </w:tcPr>
          <w:p w14:paraId="3E319BCE" w14:textId="77777777" w:rsidR="007D1D8B" w:rsidRPr="006C26A0" w:rsidRDefault="007D1D8B" w:rsidP="00C54708">
            <w:pPr>
              <w:pStyle w:val="Compact"/>
              <w:spacing w:before="0"/>
              <w:rPr>
                <w:sz w:val="16"/>
                <w:szCs w:val="16"/>
              </w:rPr>
            </w:pPr>
            <w:r w:rsidRPr="006C26A0">
              <w:rPr>
                <w:sz w:val="16"/>
                <w:szCs w:val="16"/>
              </w:rPr>
              <w:t>PA10</w:t>
            </w:r>
          </w:p>
        </w:tc>
        <w:tc>
          <w:tcPr>
            <w:tcW w:w="1002" w:type="pct"/>
          </w:tcPr>
          <w:p w14:paraId="1032F505" w14:textId="77777777" w:rsidR="007D1D8B" w:rsidRPr="006C26A0" w:rsidRDefault="007D1D8B" w:rsidP="00C54708">
            <w:pPr>
              <w:pStyle w:val="Compact"/>
              <w:spacing w:before="0"/>
              <w:rPr>
                <w:sz w:val="16"/>
                <w:szCs w:val="16"/>
              </w:rPr>
            </w:pPr>
            <w:r w:rsidRPr="006C26A0">
              <w:rPr>
                <w:sz w:val="16"/>
                <w:szCs w:val="16"/>
              </w:rPr>
              <w:t>0.82</w:t>
            </w:r>
          </w:p>
        </w:tc>
        <w:tc>
          <w:tcPr>
            <w:tcW w:w="1129" w:type="pct"/>
          </w:tcPr>
          <w:p w14:paraId="0DEE89BA" w14:textId="77777777" w:rsidR="007D1D8B" w:rsidRPr="006C26A0" w:rsidRDefault="007D1D8B" w:rsidP="00C54708">
            <w:pPr>
              <w:pStyle w:val="Compact"/>
              <w:spacing w:before="0"/>
              <w:rPr>
                <w:sz w:val="16"/>
                <w:szCs w:val="16"/>
              </w:rPr>
            </w:pPr>
          </w:p>
        </w:tc>
        <w:tc>
          <w:tcPr>
            <w:tcW w:w="377" w:type="pct"/>
          </w:tcPr>
          <w:p w14:paraId="13264DEF" w14:textId="77777777" w:rsidR="007D1D8B" w:rsidRPr="006C26A0" w:rsidRDefault="007D1D8B" w:rsidP="00C54708">
            <w:pPr>
              <w:pStyle w:val="Compact"/>
              <w:spacing w:before="0"/>
              <w:rPr>
                <w:sz w:val="16"/>
                <w:szCs w:val="16"/>
              </w:rPr>
            </w:pPr>
          </w:p>
        </w:tc>
        <w:tc>
          <w:tcPr>
            <w:tcW w:w="421" w:type="pct"/>
          </w:tcPr>
          <w:p w14:paraId="3F88877E" w14:textId="77777777" w:rsidR="007D1D8B" w:rsidRPr="006C26A0" w:rsidRDefault="007D1D8B" w:rsidP="00C54708">
            <w:pPr>
              <w:pStyle w:val="Compact"/>
              <w:spacing w:before="0"/>
              <w:rPr>
                <w:sz w:val="16"/>
                <w:szCs w:val="16"/>
              </w:rPr>
            </w:pPr>
          </w:p>
        </w:tc>
        <w:tc>
          <w:tcPr>
            <w:tcW w:w="271" w:type="pct"/>
          </w:tcPr>
          <w:p w14:paraId="73C2B30E" w14:textId="77777777" w:rsidR="007D1D8B" w:rsidRPr="006C26A0" w:rsidRDefault="007D1D8B" w:rsidP="00C54708">
            <w:pPr>
              <w:pStyle w:val="Compact"/>
              <w:spacing w:before="0"/>
              <w:rPr>
                <w:sz w:val="16"/>
                <w:szCs w:val="16"/>
              </w:rPr>
            </w:pPr>
          </w:p>
        </w:tc>
        <w:tc>
          <w:tcPr>
            <w:tcW w:w="279" w:type="pct"/>
          </w:tcPr>
          <w:p w14:paraId="0F5C0877" w14:textId="77777777" w:rsidR="007D1D8B" w:rsidRPr="006C26A0" w:rsidRDefault="007D1D8B" w:rsidP="00C54708">
            <w:pPr>
              <w:pStyle w:val="Compact"/>
              <w:spacing w:before="0"/>
              <w:rPr>
                <w:sz w:val="16"/>
                <w:szCs w:val="16"/>
              </w:rPr>
            </w:pPr>
          </w:p>
        </w:tc>
      </w:tr>
      <w:tr w:rsidR="007D1D8B" w:rsidRPr="006C26A0" w14:paraId="4BAF3255" w14:textId="77777777" w:rsidTr="00C54708">
        <w:tc>
          <w:tcPr>
            <w:tcW w:w="1520" w:type="pct"/>
          </w:tcPr>
          <w:p w14:paraId="76C1DF9D" w14:textId="77777777" w:rsidR="007D1D8B" w:rsidRPr="006C26A0" w:rsidRDefault="007D1D8B" w:rsidP="00C54708">
            <w:pPr>
              <w:pStyle w:val="Compact"/>
              <w:spacing w:before="0"/>
              <w:rPr>
                <w:sz w:val="16"/>
                <w:szCs w:val="16"/>
              </w:rPr>
            </w:pPr>
            <w:r w:rsidRPr="006C26A0">
              <w:rPr>
                <w:sz w:val="16"/>
                <w:szCs w:val="16"/>
              </w:rPr>
              <w:t>Negative Affect</w:t>
            </w:r>
          </w:p>
        </w:tc>
        <w:tc>
          <w:tcPr>
            <w:tcW w:w="1002" w:type="pct"/>
          </w:tcPr>
          <w:p w14:paraId="06AC7676" w14:textId="77777777" w:rsidR="007D1D8B" w:rsidRPr="006C26A0" w:rsidRDefault="007D1D8B" w:rsidP="00C54708">
            <w:pPr>
              <w:pStyle w:val="Compact"/>
              <w:spacing w:before="0"/>
              <w:rPr>
                <w:sz w:val="16"/>
                <w:szCs w:val="16"/>
              </w:rPr>
            </w:pPr>
          </w:p>
        </w:tc>
        <w:tc>
          <w:tcPr>
            <w:tcW w:w="1129" w:type="pct"/>
          </w:tcPr>
          <w:p w14:paraId="21493A0D" w14:textId="77777777" w:rsidR="007D1D8B" w:rsidRPr="006C26A0" w:rsidRDefault="007D1D8B" w:rsidP="00C54708">
            <w:pPr>
              <w:pStyle w:val="Compact"/>
              <w:spacing w:before="0"/>
              <w:rPr>
                <w:sz w:val="16"/>
                <w:szCs w:val="16"/>
              </w:rPr>
            </w:pPr>
            <w:r w:rsidRPr="006C26A0">
              <w:rPr>
                <w:sz w:val="16"/>
                <w:szCs w:val="16"/>
              </w:rPr>
              <w:t>0.86</w:t>
            </w:r>
          </w:p>
        </w:tc>
        <w:tc>
          <w:tcPr>
            <w:tcW w:w="377" w:type="pct"/>
          </w:tcPr>
          <w:p w14:paraId="1144CC82" w14:textId="77777777" w:rsidR="007D1D8B" w:rsidRPr="006C26A0" w:rsidRDefault="007D1D8B" w:rsidP="00C54708">
            <w:pPr>
              <w:pStyle w:val="Compact"/>
              <w:spacing w:before="0"/>
              <w:rPr>
                <w:sz w:val="16"/>
                <w:szCs w:val="16"/>
              </w:rPr>
            </w:pPr>
            <w:r w:rsidRPr="006C26A0">
              <w:rPr>
                <w:sz w:val="16"/>
                <w:szCs w:val="16"/>
              </w:rPr>
              <w:t>0.89</w:t>
            </w:r>
          </w:p>
        </w:tc>
        <w:tc>
          <w:tcPr>
            <w:tcW w:w="421" w:type="pct"/>
          </w:tcPr>
          <w:p w14:paraId="17664B28" w14:textId="77777777" w:rsidR="007D1D8B" w:rsidRPr="006C26A0" w:rsidRDefault="007D1D8B" w:rsidP="00C54708">
            <w:pPr>
              <w:pStyle w:val="Compact"/>
              <w:spacing w:before="0"/>
              <w:rPr>
                <w:sz w:val="16"/>
                <w:szCs w:val="16"/>
              </w:rPr>
            </w:pPr>
            <w:r w:rsidRPr="006C26A0">
              <w:rPr>
                <w:sz w:val="16"/>
                <w:szCs w:val="16"/>
              </w:rPr>
              <w:t>0.45</w:t>
            </w:r>
          </w:p>
        </w:tc>
        <w:tc>
          <w:tcPr>
            <w:tcW w:w="271" w:type="pct"/>
          </w:tcPr>
          <w:p w14:paraId="4A5DEC49" w14:textId="77777777" w:rsidR="007D1D8B" w:rsidRPr="006C26A0" w:rsidRDefault="007D1D8B" w:rsidP="00C54708">
            <w:pPr>
              <w:pStyle w:val="Compact"/>
              <w:spacing w:before="0"/>
              <w:rPr>
                <w:sz w:val="16"/>
                <w:szCs w:val="16"/>
              </w:rPr>
            </w:pPr>
          </w:p>
        </w:tc>
        <w:tc>
          <w:tcPr>
            <w:tcW w:w="279" w:type="pct"/>
          </w:tcPr>
          <w:p w14:paraId="103E938D" w14:textId="77777777" w:rsidR="007D1D8B" w:rsidRPr="006C26A0" w:rsidRDefault="007D1D8B" w:rsidP="00C54708">
            <w:pPr>
              <w:pStyle w:val="Compact"/>
              <w:spacing w:before="0"/>
              <w:rPr>
                <w:sz w:val="16"/>
                <w:szCs w:val="16"/>
              </w:rPr>
            </w:pPr>
          </w:p>
        </w:tc>
      </w:tr>
      <w:tr w:rsidR="007D1D8B" w:rsidRPr="006C26A0" w14:paraId="6A7D2358" w14:textId="77777777" w:rsidTr="00C54708">
        <w:tc>
          <w:tcPr>
            <w:tcW w:w="1520" w:type="pct"/>
          </w:tcPr>
          <w:p w14:paraId="1B2AC3DE" w14:textId="77777777" w:rsidR="007D1D8B" w:rsidRPr="006C26A0" w:rsidRDefault="007D1D8B" w:rsidP="00C54708">
            <w:pPr>
              <w:pStyle w:val="Compact"/>
              <w:spacing w:before="0"/>
              <w:rPr>
                <w:sz w:val="16"/>
                <w:szCs w:val="16"/>
              </w:rPr>
            </w:pPr>
            <w:r w:rsidRPr="006C26A0">
              <w:rPr>
                <w:sz w:val="16"/>
                <w:szCs w:val="16"/>
              </w:rPr>
              <w:t>NegA1</w:t>
            </w:r>
          </w:p>
        </w:tc>
        <w:tc>
          <w:tcPr>
            <w:tcW w:w="1002" w:type="pct"/>
          </w:tcPr>
          <w:p w14:paraId="52A8DF15" w14:textId="77777777" w:rsidR="007D1D8B" w:rsidRPr="006C26A0" w:rsidRDefault="007D1D8B" w:rsidP="00C54708">
            <w:pPr>
              <w:pStyle w:val="Compact"/>
              <w:spacing w:before="0"/>
              <w:rPr>
                <w:sz w:val="16"/>
                <w:szCs w:val="16"/>
              </w:rPr>
            </w:pPr>
            <w:r w:rsidRPr="006C26A0">
              <w:rPr>
                <w:sz w:val="16"/>
                <w:szCs w:val="16"/>
              </w:rPr>
              <w:t>0.67</w:t>
            </w:r>
          </w:p>
        </w:tc>
        <w:tc>
          <w:tcPr>
            <w:tcW w:w="1129" w:type="pct"/>
          </w:tcPr>
          <w:p w14:paraId="338314C0" w14:textId="77777777" w:rsidR="007D1D8B" w:rsidRPr="006C26A0" w:rsidRDefault="007D1D8B" w:rsidP="00C54708">
            <w:pPr>
              <w:pStyle w:val="Compact"/>
              <w:spacing w:before="0"/>
              <w:rPr>
                <w:sz w:val="16"/>
                <w:szCs w:val="16"/>
              </w:rPr>
            </w:pPr>
          </w:p>
        </w:tc>
        <w:tc>
          <w:tcPr>
            <w:tcW w:w="377" w:type="pct"/>
          </w:tcPr>
          <w:p w14:paraId="46BFE7B6" w14:textId="77777777" w:rsidR="007D1D8B" w:rsidRPr="006C26A0" w:rsidRDefault="007D1D8B" w:rsidP="00C54708">
            <w:pPr>
              <w:pStyle w:val="Compact"/>
              <w:spacing w:before="0"/>
              <w:rPr>
                <w:sz w:val="16"/>
                <w:szCs w:val="16"/>
              </w:rPr>
            </w:pPr>
          </w:p>
        </w:tc>
        <w:tc>
          <w:tcPr>
            <w:tcW w:w="421" w:type="pct"/>
          </w:tcPr>
          <w:p w14:paraId="4B29026A" w14:textId="77777777" w:rsidR="007D1D8B" w:rsidRPr="006C26A0" w:rsidRDefault="007D1D8B" w:rsidP="00C54708">
            <w:pPr>
              <w:pStyle w:val="Compact"/>
              <w:spacing w:before="0"/>
              <w:rPr>
                <w:sz w:val="16"/>
                <w:szCs w:val="16"/>
              </w:rPr>
            </w:pPr>
          </w:p>
        </w:tc>
        <w:tc>
          <w:tcPr>
            <w:tcW w:w="271" w:type="pct"/>
          </w:tcPr>
          <w:p w14:paraId="7F4E796A" w14:textId="77777777" w:rsidR="007D1D8B" w:rsidRPr="006C26A0" w:rsidRDefault="007D1D8B" w:rsidP="00C54708">
            <w:pPr>
              <w:pStyle w:val="Compact"/>
              <w:spacing w:before="0"/>
              <w:rPr>
                <w:sz w:val="16"/>
                <w:szCs w:val="16"/>
              </w:rPr>
            </w:pPr>
          </w:p>
        </w:tc>
        <w:tc>
          <w:tcPr>
            <w:tcW w:w="279" w:type="pct"/>
          </w:tcPr>
          <w:p w14:paraId="0094E0B5" w14:textId="77777777" w:rsidR="007D1D8B" w:rsidRPr="006C26A0" w:rsidRDefault="007D1D8B" w:rsidP="00C54708">
            <w:pPr>
              <w:pStyle w:val="Compact"/>
              <w:spacing w:before="0"/>
              <w:rPr>
                <w:sz w:val="16"/>
                <w:szCs w:val="16"/>
              </w:rPr>
            </w:pPr>
          </w:p>
        </w:tc>
      </w:tr>
      <w:tr w:rsidR="007D1D8B" w:rsidRPr="006C26A0" w14:paraId="6AEA7697" w14:textId="77777777" w:rsidTr="00C54708">
        <w:tc>
          <w:tcPr>
            <w:tcW w:w="1520" w:type="pct"/>
          </w:tcPr>
          <w:p w14:paraId="5DC1CB86" w14:textId="77777777" w:rsidR="007D1D8B" w:rsidRPr="006C26A0" w:rsidRDefault="007D1D8B" w:rsidP="00C54708">
            <w:pPr>
              <w:pStyle w:val="Compact"/>
              <w:spacing w:before="0"/>
              <w:rPr>
                <w:sz w:val="16"/>
                <w:szCs w:val="16"/>
              </w:rPr>
            </w:pPr>
            <w:r w:rsidRPr="006C26A0">
              <w:rPr>
                <w:sz w:val="16"/>
                <w:szCs w:val="16"/>
              </w:rPr>
              <w:t>NegA2</w:t>
            </w:r>
          </w:p>
        </w:tc>
        <w:tc>
          <w:tcPr>
            <w:tcW w:w="1002" w:type="pct"/>
          </w:tcPr>
          <w:p w14:paraId="6EA9AFD7" w14:textId="77777777" w:rsidR="007D1D8B" w:rsidRPr="006C26A0" w:rsidRDefault="007D1D8B" w:rsidP="00C54708">
            <w:pPr>
              <w:pStyle w:val="Compact"/>
              <w:spacing w:before="0"/>
              <w:rPr>
                <w:sz w:val="16"/>
                <w:szCs w:val="16"/>
              </w:rPr>
            </w:pPr>
            <w:r w:rsidRPr="006C26A0">
              <w:rPr>
                <w:sz w:val="16"/>
                <w:szCs w:val="16"/>
              </w:rPr>
              <w:t>0.72</w:t>
            </w:r>
          </w:p>
        </w:tc>
        <w:tc>
          <w:tcPr>
            <w:tcW w:w="1129" w:type="pct"/>
          </w:tcPr>
          <w:p w14:paraId="7ECBB4FA" w14:textId="77777777" w:rsidR="007D1D8B" w:rsidRPr="006C26A0" w:rsidRDefault="007D1D8B" w:rsidP="00C54708">
            <w:pPr>
              <w:pStyle w:val="Compact"/>
              <w:spacing w:before="0"/>
              <w:rPr>
                <w:sz w:val="16"/>
                <w:szCs w:val="16"/>
              </w:rPr>
            </w:pPr>
          </w:p>
        </w:tc>
        <w:tc>
          <w:tcPr>
            <w:tcW w:w="377" w:type="pct"/>
          </w:tcPr>
          <w:p w14:paraId="67EACDFC" w14:textId="77777777" w:rsidR="007D1D8B" w:rsidRPr="006C26A0" w:rsidRDefault="007D1D8B" w:rsidP="00C54708">
            <w:pPr>
              <w:pStyle w:val="Compact"/>
              <w:spacing w:before="0"/>
              <w:rPr>
                <w:sz w:val="16"/>
                <w:szCs w:val="16"/>
              </w:rPr>
            </w:pPr>
          </w:p>
        </w:tc>
        <w:tc>
          <w:tcPr>
            <w:tcW w:w="421" w:type="pct"/>
          </w:tcPr>
          <w:p w14:paraId="35ED1D6E" w14:textId="77777777" w:rsidR="007D1D8B" w:rsidRPr="006C26A0" w:rsidRDefault="007D1D8B" w:rsidP="00C54708">
            <w:pPr>
              <w:pStyle w:val="Compact"/>
              <w:spacing w:before="0"/>
              <w:rPr>
                <w:sz w:val="16"/>
                <w:szCs w:val="16"/>
              </w:rPr>
            </w:pPr>
          </w:p>
        </w:tc>
        <w:tc>
          <w:tcPr>
            <w:tcW w:w="271" w:type="pct"/>
          </w:tcPr>
          <w:p w14:paraId="648ED97A" w14:textId="77777777" w:rsidR="007D1D8B" w:rsidRPr="006C26A0" w:rsidRDefault="007D1D8B" w:rsidP="00C54708">
            <w:pPr>
              <w:pStyle w:val="Compact"/>
              <w:spacing w:before="0"/>
              <w:rPr>
                <w:sz w:val="16"/>
                <w:szCs w:val="16"/>
              </w:rPr>
            </w:pPr>
          </w:p>
        </w:tc>
        <w:tc>
          <w:tcPr>
            <w:tcW w:w="279" w:type="pct"/>
          </w:tcPr>
          <w:p w14:paraId="573A1953" w14:textId="77777777" w:rsidR="007D1D8B" w:rsidRPr="006C26A0" w:rsidRDefault="007D1D8B" w:rsidP="00C54708">
            <w:pPr>
              <w:pStyle w:val="Compact"/>
              <w:spacing w:before="0"/>
              <w:rPr>
                <w:sz w:val="16"/>
                <w:szCs w:val="16"/>
              </w:rPr>
            </w:pPr>
          </w:p>
        </w:tc>
      </w:tr>
      <w:tr w:rsidR="007D1D8B" w:rsidRPr="006C26A0" w14:paraId="05D5286C" w14:textId="77777777" w:rsidTr="00C54708">
        <w:tc>
          <w:tcPr>
            <w:tcW w:w="1520" w:type="pct"/>
          </w:tcPr>
          <w:p w14:paraId="3FD47F35" w14:textId="77777777" w:rsidR="007D1D8B" w:rsidRPr="006C26A0" w:rsidRDefault="007D1D8B" w:rsidP="00C54708">
            <w:pPr>
              <w:pStyle w:val="Compact"/>
              <w:spacing w:before="0"/>
              <w:rPr>
                <w:sz w:val="16"/>
                <w:szCs w:val="16"/>
              </w:rPr>
            </w:pPr>
            <w:r w:rsidRPr="006C26A0">
              <w:rPr>
                <w:sz w:val="16"/>
                <w:szCs w:val="16"/>
              </w:rPr>
              <w:t>NegA3</w:t>
            </w:r>
          </w:p>
        </w:tc>
        <w:tc>
          <w:tcPr>
            <w:tcW w:w="1002" w:type="pct"/>
          </w:tcPr>
          <w:p w14:paraId="5620F3F0" w14:textId="77777777" w:rsidR="007D1D8B" w:rsidRPr="006C26A0" w:rsidRDefault="007D1D8B" w:rsidP="00C54708">
            <w:pPr>
              <w:pStyle w:val="Compact"/>
              <w:spacing w:before="0"/>
              <w:rPr>
                <w:sz w:val="16"/>
                <w:szCs w:val="16"/>
              </w:rPr>
            </w:pPr>
            <w:r w:rsidRPr="006C26A0">
              <w:rPr>
                <w:sz w:val="16"/>
                <w:szCs w:val="16"/>
              </w:rPr>
              <w:t>0.64</w:t>
            </w:r>
          </w:p>
        </w:tc>
        <w:tc>
          <w:tcPr>
            <w:tcW w:w="1129" w:type="pct"/>
          </w:tcPr>
          <w:p w14:paraId="493B164E" w14:textId="77777777" w:rsidR="007D1D8B" w:rsidRPr="006C26A0" w:rsidRDefault="007D1D8B" w:rsidP="00C54708">
            <w:pPr>
              <w:pStyle w:val="Compact"/>
              <w:spacing w:before="0"/>
              <w:rPr>
                <w:sz w:val="16"/>
                <w:szCs w:val="16"/>
              </w:rPr>
            </w:pPr>
          </w:p>
        </w:tc>
        <w:tc>
          <w:tcPr>
            <w:tcW w:w="377" w:type="pct"/>
          </w:tcPr>
          <w:p w14:paraId="7AD37930" w14:textId="77777777" w:rsidR="007D1D8B" w:rsidRPr="006C26A0" w:rsidRDefault="007D1D8B" w:rsidP="00C54708">
            <w:pPr>
              <w:pStyle w:val="Compact"/>
              <w:spacing w:before="0"/>
              <w:rPr>
                <w:sz w:val="16"/>
                <w:szCs w:val="16"/>
              </w:rPr>
            </w:pPr>
          </w:p>
        </w:tc>
        <w:tc>
          <w:tcPr>
            <w:tcW w:w="421" w:type="pct"/>
          </w:tcPr>
          <w:p w14:paraId="1DDD11E3" w14:textId="77777777" w:rsidR="007D1D8B" w:rsidRPr="006C26A0" w:rsidRDefault="007D1D8B" w:rsidP="00C54708">
            <w:pPr>
              <w:pStyle w:val="Compact"/>
              <w:spacing w:before="0"/>
              <w:rPr>
                <w:sz w:val="16"/>
                <w:szCs w:val="16"/>
              </w:rPr>
            </w:pPr>
          </w:p>
        </w:tc>
        <w:tc>
          <w:tcPr>
            <w:tcW w:w="271" w:type="pct"/>
          </w:tcPr>
          <w:p w14:paraId="4503F739" w14:textId="77777777" w:rsidR="007D1D8B" w:rsidRPr="006C26A0" w:rsidRDefault="007D1D8B" w:rsidP="00C54708">
            <w:pPr>
              <w:pStyle w:val="Compact"/>
              <w:spacing w:before="0"/>
              <w:rPr>
                <w:sz w:val="16"/>
                <w:szCs w:val="16"/>
              </w:rPr>
            </w:pPr>
          </w:p>
        </w:tc>
        <w:tc>
          <w:tcPr>
            <w:tcW w:w="279" w:type="pct"/>
          </w:tcPr>
          <w:p w14:paraId="443023AB" w14:textId="77777777" w:rsidR="007D1D8B" w:rsidRPr="006C26A0" w:rsidRDefault="007D1D8B" w:rsidP="00C54708">
            <w:pPr>
              <w:pStyle w:val="Compact"/>
              <w:spacing w:before="0"/>
              <w:rPr>
                <w:sz w:val="16"/>
                <w:szCs w:val="16"/>
              </w:rPr>
            </w:pPr>
          </w:p>
        </w:tc>
      </w:tr>
      <w:tr w:rsidR="007D1D8B" w:rsidRPr="006C26A0" w14:paraId="73E21A62" w14:textId="77777777" w:rsidTr="00C54708">
        <w:tc>
          <w:tcPr>
            <w:tcW w:w="1520" w:type="pct"/>
          </w:tcPr>
          <w:p w14:paraId="5D7C6DC8" w14:textId="77777777" w:rsidR="007D1D8B" w:rsidRPr="006C26A0" w:rsidRDefault="007D1D8B" w:rsidP="00C54708">
            <w:pPr>
              <w:pStyle w:val="Compact"/>
              <w:spacing w:before="0"/>
              <w:rPr>
                <w:sz w:val="16"/>
                <w:szCs w:val="16"/>
              </w:rPr>
            </w:pPr>
            <w:r w:rsidRPr="006C26A0">
              <w:rPr>
                <w:sz w:val="16"/>
                <w:szCs w:val="16"/>
              </w:rPr>
              <w:t>NegA4</w:t>
            </w:r>
          </w:p>
        </w:tc>
        <w:tc>
          <w:tcPr>
            <w:tcW w:w="1002" w:type="pct"/>
          </w:tcPr>
          <w:p w14:paraId="098C747E" w14:textId="77777777" w:rsidR="007D1D8B" w:rsidRPr="006C26A0" w:rsidRDefault="007D1D8B" w:rsidP="00C54708">
            <w:pPr>
              <w:pStyle w:val="Compact"/>
              <w:spacing w:before="0"/>
              <w:rPr>
                <w:sz w:val="16"/>
                <w:szCs w:val="16"/>
              </w:rPr>
            </w:pPr>
            <w:r w:rsidRPr="006C26A0">
              <w:rPr>
                <w:sz w:val="16"/>
                <w:szCs w:val="16"/>
              </w:rPr>
              <w:t>0.74</w:t>
            </w:r>
          </w:p>
        </w:tc>
        <w:tc>
          <w:tcPr>
            <w:tcW w:w="1129" w:type="pct"/>
          </w:tcPr>
          <w:p w14:paraId="6C5DA949" w14:textId="77777777" w:rsidR="007D1D8B" w:rsidRPr="006C26A0" w:rsidRDefault="007D1D8B" w:rsidP="00C54708">
            <w:pPr>
              <w:pStyle w:val="Compact"/>
              <w:spacing w:before="0"/>
              <w:rPr>
                <w:sz w:val="16"/>
                <w:szCs w:val="16"/>
              </w:rPr>
            </w:pPr>
          </w:p>
        </w:tc>
        <w:tc>
          <w:tcPr>
            <w:tcW w:w="377" w:type="pct"/>
          </w:tcPr>
          <w:p w14:paraId="60345977" w14:textId="77777777" w:rsidR="007D1D8B" w:rsidRPr="006C26A0" w:rsidRDefault="007D1D8B" w:rsidP="00C54708">
            <w:pPr>
              <w:pStyle w:val="Compact"/>
              <w:spacing w:before="0"/>
              <w:rPr>
                <w:sz w:val="16"/>
                <w:szCs w:val="16"/>
              </w:rPr>
            </w:pPr>
          </w:p>
        </w:tc>
        <w:tc>
          <w:tcPr>
            <w:tcW w:w="421" w:type="pct"/>
          </w:tcPr>
          <w:p w14:paraId="5359257D" w14:textId="77777777" w:rsidR="007D1D8B" w:rsidRPr="006C26A0" w:rsidRDefault="007D1D8B" w:rsidP="00C54708">
            <w:pPr>
              <w:pStyle w:val="Compact"/>
              <w:spacing w:before="0"/>
              <w:rPr>
                <w:sz w:val="16"/>
                <w:szCs w:val="16"/>
              </w:rPr>
            </w:pPr>
          </w:p>
        </w:tc>
        <w:tc>
          <w:tcPr>
            <w:tcW w:w="271" w:type="pct"/>
          </w:tcPr>
          <w:p w14:paraId="1DFFFE89" w14:textId="77777777" w:rsidR="007D1D8B" w:rsidRPr="006C26A0" w:rsidRDefault="007D1D8B" w:rsidP="00C54708">
            <w:pPr>
              <w:pStyle w:val="Compact"/>
              <w:spacing w:before="0"/>
              <w:rPr>
                <w:sz w:val="16"/>
                <w:szCs w:val="16"/>
              </w:rPr>
            </w:pPr>
          </w:p>
        </w:tc>
        <w:tc>
          <w:tcPr>
            <w:tcW w:w="279" w:type="pct"/>
          </w:tcPr>
          <w:p w14:paraId="00D4843F" w14:textId="77777777" w:rsidR="007D1D8B" w:rsidRPr="006C26A0" w:rsidRDefault="007D1D8B" w:rsidP="00C54708">
            <w:pPr>
              <w:pStyle w:val="Compact"/>
              <w:spacing w:before="0"/>
              <w:rPr>
                <w:sz w:val="16"/>
                <w:szCs w:val="16"/>
              </w:rPr>
            </w:pPr>
          </w:p>
        </w:tc>
      </w:tr>
      <w:tr w:rsidR="007D1D8B" w:rsidRPr="006C26A0" w14:paraId="667F0357" w14:textId="77777777" w:rsidTr="00C54708">
        <w:tc>
          <w:tcPr>
            <w:tcW w:w="1520" w:type="pct"/>
          </w:tcPr>
          <w:p w14:paraId="441B15F7" w14:textId="77777777" w:rsidR="007D1D8B" w:rsidRPr="006C26A0" w:rsidRDefault="007D1D8B" w:rsidP="00C54708">
            <w:pPr>
              <w:pStyle w:val="Compact"/>
              <w:spacing w:before="0"/>
              <w:rPr>
                <w:sz w:val="16"/>
                <w:szCs w:val="16"/>
              </w:rPr>
            </w:pPr>
            <w:r w:rsidRPr="006C26A0">
              <w:rPr>
                <w:sz w:val="16"/>
                <w:szCs w:val="16"/>
              </w:rPr>
              <w:t>NegA5</w:t>
            </w:r>
          </w:p>
        </w:tc>
        <w:tc>
          <w:tcPr>
            <w:tcW w:w="1002" w:type="pct"/>
          </w:tcPr>
          <w:p w14:paraId="5E268D8E" w14:textId="77777777" w:rsidR="007D1D8B" w:rsidRPr="006C26A0" w:rsidRDefault="007D1D8B" w:rsidP="00C54708">
            <w:pPr>
              <w:pStyle w:val="Compact"/>
              <w:spacing w:before="0"/>
              <w:rPr>
                <w:sz w:val="16"/>
                <w:szCs w:val="16"/>
              </w:rPr>
            </w:pPr>
            <w:r w:rsidRPr="006C26A0">
              <w:rPr>
                <w:sz w:val="16"/>
                <w:szCs w:val="16"/>
              </w:rPr>
              <w:t>0.46</w:t>
            </w:r>
          </w:p>
        </w:tc>
        <w:tc>
          <w:tcPr>
            <w:tcW w:w="1129" w:type="pct"/>
          </w:tcPr>
          <w:p w14:paraId="08115ED9" w14:textId="77777777" w:rsidR="007D1D8B" w:rsidRPr="006C26A0" w:rsidRDefault="007D1D8B" w:rsidP="00C54708">
            <w:pPr>
              <w:pStyle w:val="Compact"/>
              <w:spacing w:before="0"/>
              <w:rPr>
                <w:sz w:val="16"/>
                <w:szCs w:val="16"/>
              </w:rPr>
            </w:pPr>
          </w:p>
        </w:tc>
        <w:tc>
          <w:tcPr>
            <w:tcW w:w="377" w:type="pct"/>
          </w:tcPr>
          <w:p w14:paraId="1D7071A4" w14:textId="77777777" w:rsidR="007D1D8B" w:rsidRPr="006C26A0" w:rsidRDefault="007D1D8B" w:rsidP="00C54708">
            <w:pPr>
              <w:pStyle w:val="Compact"/>
              <w:spacing w:before="0"/>
              <w:rPr>
                <w:sz w:val="16"/>
                <w:szCs w:val="16"/>
              </w:rPr>
            </w:pPr>
          </w:p>
        </w:tc>
        <w:tc>
          <w:tcPr>
            <w:tcW w:w="421" w:type="pct"/>
          </w:tcPr>
          <w:p w14:paraId="7DC46D00" w14:textId="77777777" w:rsidR="007D1D8B" w:rsidRPr="006C26A0" w:rsidRDefault="007D1D8B" w:rsidP="00C54708">
            <w:pPr>
              <w:pStyle w:val="Compact"/>
              <w:spacing w:before="0"/>
              <w:rPr>
                <w:sz w:val="16"/>
                <w:szCs w:val="16"/>
              </w:rPr>
            </w:pPr>
          </w:p>
        </w:tc>
        <w:tc>
          <w:tcPr>
            <w:tcW w:w="271" w:type="pct"/>
          </w:tcPr>
          <w:p w14:paraId="7396A3B0" w14:textId="77777777" w:rsidR="007D1D8B" w:rsidRPr="006C26A0" w:rsidRDefault="007D1D8B" w:rsidP="00C54708">
            <w:pPr>
              <w:pStyle w:val="Compact"/>
              <w:spacing w:before="0"/>
              <w:rPr>
                <w:sz w:val="16"/>
                <w:szCs w:val="16"/>
              </w:rPr>
            </w:pPr>
          </w:p>
        </w:tc>
        <w:tc>
          <w:tcPr>
            <w:tcW w:w="279" w:type="pct"/>
          </w:tcPr>
          <w:p w14:paraId="75129F87" w14:textId="77777777" w:rsidR="007D1D8B" w:rsidRPr="006C26A0" w:rsidRDefault="007D1D8B" w:rsidP="00C54708">
            <w:pPr>
              <w:pStyle w:val="Compact"/>
              <w:spacing w:before="0"/>
              <w:rPr>
                <w:sz w:val="16"/>
                <w:szCs w:val="16"/>
              </w:rPr>
            </w:pPr>
          </w:p>
        </w:tc>
      </w:tr>
      <w:tr w:rsidR="007D1D8B" w:rsidRPr="006C26A0" w14:paraId="4157F31D" w14:textId="77777777" w:rsidTr="00C54708">
        <w:tc>
          <w:tcPr>
            <w:tcW w:w="1520" w:type="pct"/>
          </w:tcPr>
          <w:p w14:paraId="31AFFFD7" w14:textId="77777777" w:rsidR="007D1D8B" w:rsidRPr="006C26A0" w:rsidRDefault="007D1D8B" w:rsidP="00C54708">
            <w:pPr>
              <w:pStyle w:val="Compact"/>
              <w:spacing w:before="0"/>
              <w:rPr>
                <w:sz w:val="16"/>
                <w:szCs w:val="16"/>
              </w:rPr>
            </w:pPr>
            <w:r w:rsidRPr="006C26A0">
              <w:rPr>
                <w:sz w:val="16"/>
                <w:szCs w:val="16"/>
              </w:rPr>
              <w:t>NegA6</w:t>
            </w:r>
          </w:p>
        </w:tc>
        <w:tc>
          <w:tcPr>
            <w:tcW w:w="1002" w:type="pct"/>
          </w:tcPr>
          <w:p w14:paraId="47F6AFC6" w14:textId="77777777" w:rsidR="007D1D8B" w:rsidRPr="006C26A0" w:rsidRDefault="007D1D8B" w:rsidP="00C54708">
            <w:pPr>
              <w:pStyle w:val="Compact"/>
              <w:spacing w:before="0"/>
              <w:rPr>
                <w:sz w:val="16"/>
                <w:szCs w:val="16"/>
              </w:rPr>
            </w:pPr>
            <w:r w:rsidRPr="006C26A0">
              <w:rPr>
                <w:sz w:val="16"/>
                <w:szCs w:val="16"/>
              </w:rPr>
              <w:t>0.68</w:t>
            </w:r>
          </w:p>
        </w:tc>
        <w:tc>
          <w:tcPr>
            <w:tcW w:w="1129" w:type="pct"/>
          </w:tcPr>
          <w:p w14:paraId="5DC22282" w14:textId="77777777" w:rsidR="007D1D8B" w:rsidRPr="006C26A0" w:rsidRDefault="007D1D8B" w:rsidP="00C54708">
            <w:pPr>
              <w:pStyle w:val="Compact"/>
              <w:spacing w:before="0"/>
              <w:rPr>
                <w:sz w:val="16"/>
                <w:szCs w:val="16"/>
              </w:rPr>
            </w:pPr>
          </w:p>
        </w:tc>
        <w:tc>
          <w:tcPr>
            <w:tcW w:w="377" w:type="pct"/>
          </w:tcPr>
          <w:p w14:paraId="7BB2BE6C" w14:textId="77777777" w:rsidR="007D1D8B" w:rsidRPr="006C26A0" w:rsidRDefault="007D1D8B" w:rsidP="00C54708">
            <w:pPr>
              <w:pStyle w:val="Compact"/>
              <w:spacing w:before="0"/>
              <w:rPr>
                <w:sz w:val="16"/>
                <w:szCs w:val="16"/>
              </w:rPr>
            </w:pPr>
          </w:p>
        </w:tc>
        <w:tc>
          <w:tcPr>
            <w:tcW w:w="421" w:type="pct"/>
          </w:tcPr>
          <w:p w14:paraId="13403657" w14:textId="77777777" w:rsidR="007D1D8B" w:rsidRPr="006C26A0" w:rsidRDefault="007D1D8B" w:rsidP="00C54708">
            <w:pPr>
              <w:pStyle w:val="Compact"/>
              <w:spacing w:before="0"/>
              <w:rPr>
                <w:sz w:val="16"/>
                <w:szCs w:val="16"/>
              </w:rPr>
            </w:pPr>
          </w:p>
        </w:tc>
        <w:tc>
          <w:tcPr>
            <w:tcW w:w="271" w:type="pct"/>
          </w:tcPr>
          <w:p w14:paraId="217159E2" w14:textId="77777777" w:rsidR="007D1D8B" w:rsidRPr="006C26A0" w:rsidRDefault="007D1D8B" w:rsidP="00C54708">
            <w:pPr>
              <w:pStyle w:val="Compact"/>
              <w:spacing w:before="0"/>
              <w:rPr>
                <w:sz w:val="16"/>
                <w:szCs w:val="16"/>
              </w:rPr>
            </w:pPr>
          </w:p>
        </w:tc>
        <w:tc>
          <w:tcPr>
            <w:tcW w:w="279" w:type="pct"/>
          </w:tcPr>
          <w:p w14:paraId="1492085F" w14:textId="77777777" w:rsidR="007D1D8B" w:rsidRPr="006C26A0" w:rsidRDefault="007D1D8B" w:rsidP="00C54708">
            <w:pPr>
              <w:pStyle w:val="Compact"/>
              <w:spacing w:before="0"/>
              <w:rPr>
                <w:sz w:val="16"/>
                <w:szCs w:val="16"/>
              </w:rPr>
            </w:pPr>
          </w:p>
        </w:tc>
      </w:tr>
      <w:tr w:rsidR="007D1D8B" w:rsidRPr="006C26A0" w14:paraId="51D9055A" w14:textId="77777777" w:rsidTr="00C54708">
        <w:tc>
          <w:tcPr>
            <w:tcW w:w="1520" w:type="pct"/>
          </w:tcPr>
          <w:p w14:paraId="661667C4" w14:textId="77777777" w:rsidR="007D1D8B" w:rsidRPr="006C26A0" w:rsidRDefault="007D1D8B" w:rsidP="00C54708">
            <w:pPr>
              <w:pStyle w:val="Compact"/>
              <w:spacing w:before="0"/>
              <w:rPr>
                <w:sz w:val="16"/>
                <w:szCs w:val="16"/>
              </w:rPr>
            </w:pPr>
            <w:r w:rsidRPr="006C26A0">
              <w:rPr>
                <w:sz w:val="16"/>
                <w:szCs w:val="16"/>
              </w:rPr>
              <w:t>NegA7</w:t>
            </w:r>
          </w:p>
        </w:tc>
        <w:tc>
          <w:tcPr>
            <w:tcW w:w="1002" w:type="pct"/>
          </w:tcPr>
          <w:p w14:paraId="0497A7F1" w14:textId="77777777" w:rsidR="007D1D8B" w:rsidRPr="006C26A0" w:rsidRDefault="007D1D8B" w:rsidP="00C54708">
            <w:pPr>
              <w:pStyle w:val="Compact"/>
              <w:spacing w:before="0"/>
              <w:rPr>
                <w:sz w:val="16"/>
                <w:szCs w:val="16"/>
              </w:rPr>
            </w:pPr>
            <w:r w:rsidRPr="006C26A0">
              <w:rPr>
                <w:sz w:val="16"/>
                <w:szCs w:val="16"/>
              </w:rPr>
              <w:t>0.65</w:t>
            </w:r>
          </w:p>
        </w:tc>
        <w:tc>
          <w:tcPr>
            <w:tcW w:w="1129" w:type="pct"/>
          </w:tcPr>
          <w:p w14:paraId="491284F1" w14:textId="77777777" w:rsidR="007D1D8B" w:rsidRPr="006C26A0" w:rsidRDefault="007D1D8B" w:rsidP="00C54708">
            <w:pPr>
              <w:pStyle w:val="Compact"/>
              <w:spacing w:before="0"/>
              <w:rPr>
                <w:sz w:val="16"/>
                <w:szCs w:val="16"/>
              </w:rPr>
            </w:pPr>
          </w:p>
        </w:tc>
        <w:tc>
          <w:tcPr>
            <w:tcW w:w="377" w:type="pct"/>
          </w:tcPr>
          <w:p w14:paraId="6682FAD3" w14:textId="77777777" w:rsidR="007D1D8B" w:rsidRPr="006C26A0" w:rsidRDefault="007D1D8B" w:rsidP="00C54708">
            <w:pPr>
              <w:pStyle w:val="Compact"/>
              <w:spacing w:before="0"/>
              <w:rPr>
                <w:sz w:val="16"/>
                <w:szCs w:val="16"/>
              </w:rPr>
            </w:pPr>
          </w:p>
        </w:tc>
        <w:tc>
          <w:tcPr>
            <w:tcW w:w="421" w:type="pct"/>
          </w:tcPr>
          <w:p w14:paraId="49DD525C" w14:textId="77777777" w:rsidR="007D1D8B" w:rsidRPr="006C26A0" w:rsidRDefault="007D1D8B" w:rsidP="00C54708">
            <w:pPr>
              <w:pStyle w:val="Compact"/>
              <w:spacing w:before="0"/>
              <w:rPr>
                <w:sz w:val="16"/>
                <w:szCs w:val="16"/>
              </w:rPr>
            </w:pPr>
          </w:p>
        </w:tc>
        <w:tc>
          <w:tcPr>
            <w:tcW w:w="271" w:type="pct"/>
          </w:tcPr>
          <w:p w14:paraId="4AAD67DE" w14:textId="77777777" w:rsidR="007D1D8B" w:rsidRPr="006C26A0" w:rsidRDefault="007D1D8B" w:rsidP="00C54708">
            <w:pPr>
              <w:pStyle w:val="Compact"/>
              <w:spacing w:before="0"/>
              <w:rPr>
                <w:sz w:val="16"/>
                <w:szCs w:val="16"/>
              </w:rPr>
            </w:pPr>
          </w:p>
        </w:tc>
        <w:tc>
          <w:tcPr>
            <w:tcW w:w="279" w:type="pct"/>
          </w:tcPr>
          <w:p w14:paraId="79767E52" w14:textId="77777777" w:rsidR="007D1D8B" w:rsidRPr="006C26A0" w:rsidRDefault="007D1D8B" w:rsidP="00C54708">
            <w:pPr>
              <w:pStyle w:val="Compact"/>
              <w:spacing w:before="0"/>
              <w:rPr>
                <w:sz w:val="16"/>
                <w:szCs w:val="16"/>
              </w:rPr>
            </w:pPr>
          </w:p>
        </w:tc>
      </w:tr>
      <w:tr w:rsidR="007D1D8B" w:rsidRPr="006C26A0" w14:paraId="1428C2B1" w14:textId="77777777" w:rsidTr="00C54708">
        <w:tc>
          <w:tcPr>
            <w:tcW w:w="1520" w:type="pct"/>
          </w:tcPr>
          <w:p w14:paraId="0DAF2763" w14:textId="77777777" w:rsidR="007D1D8B" w:rsidRPr="006C26A0" w:rsidRDefault="007D1D8B" w:rsidP="00C54708">
            <w:pPr>
              <w:pStyle w:val="Compact"/>
              <w:spacing w:before="0"/>
              <w:rPr>
                <w:sz w:val="16"/>
                <w:szCs w:val="16"/>
              </w:rPr>
            </w:pPr>
            <w:r w:rsidRPr="006C26A0">
              <w:rPr>
                <w:sz w:val="16"/>
                <w:szCs w:val="16"/>
              </w:rPr>
              <w:t>NegA8</w:t>
            </w:r>
          </w:p>
        </w:tc>
        <w:tc>
          <w:tcPr>
            <w:tcW w:w="1002" w:type="pct"/>
          </w:tcPr>
          <w:p w14:paraId="1386C4B4" w14:textId="77777777" w:rsidR="007D1D8B" w:rsidRPr="006C26A0" w:rsidRDefault="007D1D8B" w:rsidP="00C54708">
            <w:pPr>
              <w:pStyle w:val="Compact"/>
              <w:spacing w:before="0"/>
              <w:rPr>
                <w:sz w:val="16"/>
                <w:szCs w:val="16"/>
              </w:rPr>
            </w:pPr>
            <w:r w:rsidRPr="006C26A0">
              <w:rPr>
                <w:sz w:val="16"/>
                <w:szCs w:val="16"/>
              </w:rPr>
              <w:t>0.73</w:t>
            </w:r>
          </w:p>
        </w:tc>
        <w:tc>
          <w:tcPr>
            <w:tcW w:w="1129" w:type="pct"/>
          </w:tcPr>
          <w:p w14:paraId="3434E8A9" w14:textId="77777777" w:rsidR="007D1D8B" w:rsidRPr="006C26A0" w:rsidRDefault="007D1D8B" w:rsidP="00C54708">
            <w:pPr>
              <w:pStyle w:val="Compact"/>
              <w:spacing w:before="0"/>
              <w:rPr>
                <w:sz w:val="16"/>
                <w:szCs w:val="16"/>
              </w:rPr>
            </w:pPr>
          </w:p>
        </w:tc>
        <w:tc>
          <w:tcPr>
            <w:tcW w:w="377" w:type="pct"/>
          </w:tcPr>
          <w:p w14:paraId="6CCE68DE" w14:textId="77777777" w:rsidR="007D1D8B" w:rsidRPr="006C26A0" w:rsidRDefault="007D1D8B" w:rsidP="00C54708">
            <w:pPr>
              <w:pStyle w:val="Compact"/>
              <w:spacing w:before="0"/>
              <w:rPr>
                <w:sz w:val="16"/>
                <w:szCs w:val="16"/>
              </w:rPr>
            </w:pPr>
          </w:p>
        </w:tc>
        <w:tc>
          <w:tcPr>
            <w:tcW w:w="421" w:type="pct"/>
          </w:tcPr>
          <w:p w14:paraId="459A05CF" w14:textId="77777777" w:rsidR="007D1D8B" w:rsidRPr="006C26A0" w:rsidRDefault="007D1D8B" w:rsidP="00C54708">
            <w:pPr>
              <w:pStyle w:val="Compact"/>
              <w:spacing w:before="0"/>
              <w:rPr>
                <w:sz w:val="16"/>
                <w:szCs w:val="16"/>
              </w:rPr>
            </w:pPr>
          </w:p>
        </w:tc>
        <w:tc>
          <w:tcPr>
            <w:tcW w:w="271" w:type="pct"/>
          </w:tcPr>
          <w:p w14:paraId="40DDA519" w14:textId="77777777" w:rsidR="007D1D8B" w:rsidRPr="006C26A0" w:rsidRDefault="007D1D8B" w:rsidP="00C54708">
            <w:pPr>
              <w:pStyle w:val="Compact"/>
              <w:spacing w:before="0"/>
              <w:rPr>
                <w:sz w:val="16"/>
                <w:szCs w:val="16"/>
              </w:rPr>
            </w:pPr>
          </w:p>
        </w:tc>
        <w:tc>
          <w:tcPr>
            <w:tcW w:w="279" w:type="pct"/>
          </w:tcPr>
          <w:p w14:paraId="12139430" w14:textId="77777777" w:rsidR="007D1D8B" w:rsidRPr="006C26A0" w:rsidRDefault="007D1D8B" w:rsidP="00C54708">
            <w:pPr>
              <w:pStyle w:val="Compact"/>
              <w:spacing w:before="0"/>
              <w:rPr>
                <w:sz w:val="16"/>
                <w:szCs w:val="16"/>
              </w:rPr>
            </w:pPr>
          </w:p>
        </w:tc>
      </w:tr>
      <w:tr w:rsidR="007D1D8B" w:rsidRPr="006C26A0" w14:paraId="05585452" w14:textId="77777777" w:rsidTr="00C54708">
        <w:tc>
          <w:tcPr>
            <w:tcW w:w="1520" w:type="pct"/>
          </w:tcPr>
          <w:p w14:paraId="7AC1BE30" w14:textId="77777777" w:rsidR="007D1D8B" w:rsidRPr="006C26A0" w:rsidRDefault="007D1D8B" w:rsidP="00C54708">
            <w:pPr>
              <w:pStyle w:val="Compact"/>
              <w:spacing w:before="0"/>
              <w:rPr>
                <w:sz w:val="16"/>
                <w:szCs w:val="16"/>
              </w:rPr>
            </w:pPr>
            <w:r w:rsidRPr="006C26A0">
              <w:rPr>
                <w:sz w:val="16"/>
                <w:szCs w:val="16"/>
              </w:rPr>
              <w:t>NegA9</w:t>
            </w:r>
          </w:p>
        </w:tc>
        <w:tc>
          <w:tcPr>
            <w:tcW w:w="1002" w:type="pct"/>
          </w:tcPr>
          <w:p w14:paraId="75AA38FC" w14:textId="77777777" w:rsidR="007D1D8B" w:rsidRPr="006C26A0" w:rsidRDefault="007D1D8B" w:rsidP="00C54708">
            <w:pPr>
              <w:pStyle w:val="Compact"/>
              <w:spacing w:before="0"/>
              <w:rPr>
                <w:sz w:val="16"/>
                <w:szCs w:val="16"/>
              </w:rPr>
            </w:pPr>
            <w:r w:rsidRPr="006C26A0">
              <w:rPr>
                <w:sz w:val="16"/>
                <w:szCs w:val="16"/>
              </w:rPr>
              <w:t>0.58</w:t>
            </w:r>
          </w:p>
        </w:tc>
        <w:tc>
          <w:tcPr>
            <w:tcW w:w="1129" w:type="pct"/>
          </w:tcPr>
          <w:p w14:paraId="1E591E00" w14:textId="77777777" w:rsidR="007D1D8B" w:rsidRPr="006C26A0" w:rsidRDefault="007D1D8B" w:rsidP="00C54708">
            <w:pPr>
              <w:pStyle w:val="Compact"/>
              <w:spacing w:before="0"/>
              <w:rPr>
                <w:sz w:val="16"/>
                <w:szCs w:val="16"/>
              </w:rPr>
            </w:pPr>
          </w:p>
        </w:tc>
        <w:tc>
          <w:tcPr>
            <w:tcW w:w="377" w:type="pct"/>
          </w:tcPr>
          <w:p w14:paraId="5BE0A29E" w14:textId="77777777" w:rsidR="007D1D8B" w:rsidRPr="006C26A0" w:rsidRDefault="007D1D8B" w:rsidP="00C54708">
            <w:pPr>
              <w:pStyle w:val="Compact"/>
              <w:spacing w:before="0"/>
              <w:rPr>
                <w:sz w:val="16"/>
                <w:szCs w:val="16"/>
              </w:rPr>
            </w:pPr>
          </w:p>
        </w:tc>
        <w:tc>
          <w:tcPr>
            <w:tcW w:w="421" w:type="pct"/>
          </w:tcPr>
          <w:p w14:paraId="53CB5F37" w14:textId="77777777" w:rsidR="007D1D8B" w:rsidRPr="006C26A0" w:rsidRDefault="007D1D8B" w:rsidP="00C54708">
            <w:pPr>
              <w:pStyle w:val="Compact"/>
              <w:spacing w:before="0"/>
              <w:rPr>
                <w:sz w:val="16"/>
                <w:szCs w:val="16"/>
              </w:rPr>
            </w:pPr>
          </w:p>
        </w:tc>
        <w:tc>
          <w:tcPr>
            <w:tcW w:w="271" w:type="pct"/>
          </w:tcPr>
          <w:p w14:paraId="3C109653" w14:textId="77777777" w:rsidR="007D1D8B" w:rsidRPr="006C26A0" w:rsidRDefault="007D1D8B" w:rsidP="00C54708">
            <w:pPr>
              <w:pStyle w:val="Compact"/>
              <w:spacing w:before="0"/>
              <w:rPr>
                <w:sz w:val="16"/>
                <w:szCs w:val="16"/>
              </w:rPr>
            </w:pPr>
          </w:p>
        </w:tc>
        <w:tc>
          <w:tcPr>
            <w:tcW w:w="279" w:type="pct"/>
          </w:tcPr>
          <w:p w14:paraId="6363C3B8" w14:textId="77777777" w:rsidR="007D1D8B" w:rsidRPr="006C26A0" w:rsidRDefault="007D1D8B" w:rsidP="00C54708">
            <w:pPr>
              <w:pStyle w:val="Compact"/>
              <w:spacing w:before="0"/>
              <w:rPr>
                <w:sz w:val="16"/>
                <w:szCs w:val="16"/>
              </w:rPr>
            </w:pPr>
          </w:p>
        </w:tc>
      </w:tr>
      <w:tr w:rsidR="007D1D8B" w:rsidRPr="006C26A0" w14:paraId="1D0F449A" w14:textId="77777777" w:rsidTr="00C54708">
        <w:tc>
          <w:tcPr>
            <w:tcW w:w="1520" w:type="pct"/>
          </w:tcPr>
          <w:p w14:paraId="28A7858A" w14:textId="77777777" w:rsidR="007D1D8B" w:rsidRPr="006C26A0" w:rsidRDefault="007D1D8B" w:rsidP="00C54708">
            <w:pPr>
              <w:pStyle w:val="Compact"/>
              <w:spacing w:before="0"/>
              <w:rPr>
                <w:sz w:val="16"/>
                <w:szCs w:val="16"/>
              </w:rPr>
            </w:pPr>
            <w:r w:rsidRPr="006C26A0">
              <w:rPr>
                <w:sz w:val="16"/>
                <w:szCs w:val="16"/>
              </w:rPr>
              <w:t>NegA10</w:t>
            </w:r>
          </w:p>
        </w:tc>
        <w:tc>
          <w:tcPr>
            <w:tcW w:w="1002" w:type="pct"/>
          </w:tcPr>
          <w:p w14:paraId="3DBAB801" w14:textId="77777777" w:rsidR="007D1D8B" w:rsidRPr="006C26A0" w:rsidRDefault="007D1D8B" w:rsidP="00C54708">
            <w:pPr>
              <w:pStyle w:val="Compact"/>
              <w:spacing w:before="0"/>
              <w:rPr>
                <w:sz w:val="16"/>
                <w:szCs w:val="16"/>
              </w:rPr>
            </w:pPr>
            <w:r w:rsidRPr="006C26A0">
              <w:rPr>
                <w:sz w:val="16"/>
                <w:szCs w:val="16"/>
              </w:rPr>
              <w:t>0.78</w:t>
            </w:r>
          </w:p>
        </w:tc>
        <w:tc>
          <w:tcPr>
            <w:tcW w:w="1129" w:type="pct"/>
          </w:tcPr>
          <w:p w14:paraId="3F31D308" w14:textId="77777777" w:rsidR="007D1D8B" w:rsidRPr="006C26A0" w:rsidRDefault="007D1D8B" w:rsidP="00C54708">
            <w:pPr>
              <w:pStyle w:val="Compact"/>
              <w:spacing w:before="0"/>
              <w:rPr>
                <w:sz w:val="16"/>
                <w:szCs w:val="16"/>
              </w:rPr>
            </w:pPr>
          </w:p>
        </w:tc>
        <w:tc>
          <w:tcPr>
            <w:tcW w:w="377" w:type="pct"/>
          </w:tcPr>
          <w:p w14:paraId="7579BD7C" w14:textId="77777777" w:rsidR="007D1D8B" w:rsidRPr="006C26A0" w:rsidRDefault="007D1D8B" w:rsidP="00C54708">
            <w:pPr>
              <w:pStyle w:val="Compact"/>
              <w:spacing w:before="0"/>
              <w:rPr>
                <w:sz w:val="16"/>
                <w:szCs w:val="16"/>
              </w:rPr>
            </w:pPr>
          </w:p>
        </w:tc>
        <w:tc>
          <w:tcPr>
            <w:tcW w:w="421" w:type="pct"/>
          </w:tcPr>
          <w:p w14:paraId="5A67273F" w14:textId="77777777" w:rsidR="007D1D8B" w:rsidRPr="006C26A0" w:rsidRDefault="007D1D8B" w:rsidP="00C54708">
            <w:pPr>
              <w:pStyle w:val="Compact"/>
              <w:spacing w:before="0"/>
              <w:rPr>
                <w:sz w:val="16"/>
                <w:szCs w:val="16"/>
              </w:rPr>
            </w:pPr>
          </w:p>
        </w:tc>
        <w:tc>
          <w:tcPr>
            <w:tcW w:w="271" w:type="pct"/>
          </w:tcPr>
          <w:p w14:paraId="425976A0" w14:textId="77777777" w:rsidR="007D1D8B" w:rsidRPr="006C26A0" w:rsidRDefault="007D1D8B" w:rsidP="00C54708">
            <w:pPr>
              <w:pStyle w:val="Compact"/>
              <w:spacing w:before="0"/>
              <w:rPr>
                <w:sz w:val="16"/>
                <w:szCs w:val="16"/>
              </w:rPr>
            </w:pPr>
          </w:p>
        </w:tc>
        <w:tc>
          <w:tcPr>
            <w:tcW w:w="279" w:type="pct"/>
          </w:tcPr>
          <w:p w14:paraId="7D28B0B0" w14:textId="77777777" w:rsidR="007D1D8B" w:rsidRPr="006C26A0" w:rsidRDefault="007D1D8B" w:rsidP="00C54708">
            <w:pPr>
              <w:pStyle w:val="Compact"/>
              <w:spacing w:before="0"/>
              <w:rPr>
                <w:sz w:val="16"/>
                <w:szCs w:val="16"/>
              </w:rPr>
            </w:pPr>
          </w:p>
        </w:tc>
      </w:tr>
    </w:tbl>
    <w:p w14:paraId="6DC79ABD" w14:textId="77777777" w:rsidR="007D1D8B" w:rsidRPr="006C26A0" w:rsidRDefault="007D1D8B" w:rsidP="007D1D8B">
      <w:pPr>
        <w:pStyle w:val="Compact"/>
        <w:sectPr w:rsidR="007D1D8B" w:rsidRPr="006C26A0" w:rsidSect="004F04BA">
          <w:headerReference w:type="even" r:id="rId17"/>
          <w:headerReference w:type="default" r:id="rId18"/>
          <w:headerReference w:type="first" r:id="rId19"/>
          <w:pgSz w:w="12240" w:h="15840"/>
          <w:pgMar w:top="1417" w:right="1417" w:bottom="1134" w:left="1417" w:header="720" w:footer="720" w:gutter="0"/>
          <w:lnNumType w:countBy="1" w:restart="continuous"/>
          <w:cols w:space="720"/>
          <w:titlePg/>
          <w:docGrid w:linePitch="326"/>
        </w:sectPr>
      </w:pPr>
      <w:r w:rsidRPr="006C26A0">
        <w:rPr>
          <w:i/>
          <w:iCs/>
        </w:rPr>
        <w:t>Note.</w:t>
      </w:r>
      <w:r w:rsidRPr="006C26A0">
        <w:t xml:space="preserve"> All factor loadings are significant (p&lt;0.05)</w:t>
      </w:r>
    </w:p>
    <w:p w14:paraId="1D8839DA" w14:textId="77777777" w:rsidR="007D1D8B" w:rsidRPr="006C26A0" w:rsidRDefault="007D1D8B" w:rsidP="007D1D8B">
      <w:r w:rsidRPr="006C26A0">
        <w:lastRenderedPageBreak/>
        <w:t>Table 4:</w:t>
      </w:r>
    </w:p>
    <w:p w14:paraId="0E2016F9" w14:textId="77777777" w:rsidR="007D1D8B" w:rsidRPr="006C26A0" w:rsidRDefault="007D1D8B" w:rsidP="007D1D8B">
      <w:pPr>
        <w:pStyle w:val="TableCaption"/>
      </w:pPr>
      <w:r w:rsidRPr="006C26A0">
        <w:rPr>
          <w:iCs/>
        </w:rPr>
        <w:t xml:space="preserve">Discriminant validity assessment using the </w:t>
      </w:r>
      <w:proofErr w:type="spellStart"/>
      <w:r w:rsidRPr="006C26A0">
        <w:rPr>
          <w:iCs/>
        </w:rPr>
        <w:t>Fornell</w:t>
      </w:r>
      <w:proofErr w:type="spellEnd"/>
      <w:r w:rsidRPr="006C26A0">
        <w:rPr>
          <w:iCs/>
        </w:rPr>
        <w:t xml:space="preserve"> and </w:t>
      </w:r>
      <w:proofErr w:type="spellStart"/>
      <w:r w:rsidRPr="006C26A0">
        <w:rPr>
          <w:iCs/>
        </w:rPr>
        <w:t>Larcker</w:t>
      </w:r>
      <w:proofErr w:type="spellEnd"/>
      <w:r w:rsidRPr="006C26A0">
        <w:rPr>
          <w:iCs/>
        </w:rPr>
        <w:t xml:space="preserve"> Criterion</w:t>
      </w:r>
    </w:p>
    <w:tbl>
      <w:tblPr>
        <w:tblStyle w:val="Table"/>
        <w:tblW w:w="5000" w:type="pct"/>
        <w:tblLook w:val="0020" w:firstRow="1" w:lastRow="0" w:firstColumn="0" w:lastColumn="0" w:noHBand="0" w:noVBand="0"/>
      </w:tblPr>
      <w:tblGrid>
        <w:gridCol w:w="1487"/>
        <w:gridCol w:w="728"/>
        <w:gridCol w:w="727"/>
        <w:gridCol w:w="727"/>
        <w:gridCol w:w="727"/>
        <w:gridCol w:w="727"/>
        <w:gridCol w:w="727"/>
        <w:gridCol w:w="791"/>
        <w:gridCol w:w="727"/>
        <w:gridCol w:w="727"/>
        <w:gridCol w:w="727"/>
        <w:gridCol w:w="727"/>
        <w:gridCol w:w="727"/>
        <w:gridCol w:w="727"/>
        <w:gridCol w:w="1016"/>
        <w:gridCol w:w="1486"/>
      </w:tblGrid>
      <w:tr w:rsidR="007D1D8B" w:rsidRPr="006C26A0" w14:paraId="67631A6F"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551" w:type="pct"/>
          </w:tcPr>
          <w:p w14:paraId="001DF978" w14:textId="77777777" w:rsidR="007D1D8B" w:rsidRPr="006C26A0" w:rsidRDefault="007D1D8B" w:rsidP="00C54708">
            <w:pPr>
              <w:pStyle w:val="Compact"/>
              <w:spacing w:before="0"/>
              <w:rPr>
                <w:sz w:val="16"/>
                <w:szCs w:val="16"/>
                <w:vertAlign w:val="superscript"/>
              </w:rPr>
            </w:pPr>
            <w:r w:rsidRPr="006C26A0">
              <w:rPr>
                <w:sz w:val="16"/>
                <w:szCs w:val="16"/>
              </w:rPr>
              <w:t>Constructs*</w:t>
            </w:r>
          </w:p>
        </w:tc>
        <w:tc>
          <w:tcPr>
            <w:tcW w:w="270" w:type="pct"/>
          </w:tcPr>
          <w:p w14:paraId="18F82E1D" w14:textId="77777777" w:rsidR="007D1D8B" w:rsidRPr="006C26A0" w:rsidRDefault="007D1D8B" w:rsidP="00C54708">
            <w:pPr>
              <w:pStyle w:val="Compact"/>
              <w:spacing w:before="0"/>
              <w:rPr>
                <w:sz w:val="16"/>
                <w:szCs w:val="16"/>
              </w:rPr>
            </w:pPr>
            <w:r w:rsidRPr="006C26A0">
              <w:rPr>
                <w:sz w:val="16"/>
                <w:szCs w:val="16"/>
              </w:rPr>
              <w:t>L1</w:t>
            </w:r>
          </w:p>
        </w:tc>
        <w:tc>
          <w:tcPr>
            <w:tcW w:w="269" w:type="pct"/>
          </w:tcPr>
          <w:p w14:paraId="040DC6E3" w14:textId="77777777" w:rsidR="007D1D8B" w:rsidRPr="006C26A0" w:rsidRDefault="007D1D8B" w:rsidP="00C54708">
            <w:pPr>
              <w:pStyle w:val="Compact"/>
              <w:spacing w:before="0"/>
              <w:rPr>
                <w:sz w:val="16"/>
                <w:szCs w:val="16"/>
              </w:rPr>
            </w:pPr>
            <w:r w:rsidRPr="006C26A0">
              <w:rPr>
                <w:sz w:val="16"/>
                <w:szCs w:val="16"/>
              </w:rPr>
              <w:t>L2</w:t>
            </w:r>
          </w:p>
        </w:tc>
        <w:tc>
          <w:tcPr>
            <w:tcW w:w="269" w:type="pct"/>
          </w:tcPr>
          <w:p w14:paraId="1F93A4BA" w14:textId="77777777" w:rsidR="007D1D8B" w:rsidRPr="006C26A0" w:rsidRDefault="007D1D8B" w:rsidP="00C54708">
            <w:pPr>
              <w:pStyle w:val="Compact"/>
              <w:spacing w:before="0"/>
              <w:rPr>
                <w:sz w:val="16"/>
                <w:szCs w:val="16"/>
              </w:rPr>
            </w:pPr>
            <w:r w:rsidRPr="006C26A0">
              <w:rPr>
                <w:sz w:val="16"/>
                <w:szCs w:val="16"/>
              </w:rPr>
              <w:t>L3</w:t>
            </w:r>
          </w:p>
        </w:tc>
        <w:tc>
          <w:tcPr>
            <w:tcW w:w="269" w:type="pct"/>
          </w:tcPr>
          <w:p w14:paraId="7E232A52" w14:textId="77777777" w:rsidR="007D1D8B" w:rsidRPr="006C26A0" w:rsidRDefault="007D1D8B" w:rsidP="00C54708">
            <w:pPr>
              <w:pStyle w:val="Compact"/>
              <w:spacing w:before="0"/>
              <w:rPr>
                <w:sz w:val="16"/>
                <w:szCs w:val="16"/>
              </w:rPr>
            </w:pPr>
            <w:r w:rsidRPr="006C26A0">
              <w:rPr>
                <w:sz w:val="16"/>
                <w:szCs w:val="16"/>
              </w:rPr>
              <w:t>L4</w:t>
            </w:r>
          </w:p>
        </w:tc>
        <w:tc>
          <w:tcPr>
            <w:tcW w:w="269" w:type="pct"/>
          </w:tcPr>
          <w:p w14:paraId="261B8B65" w14:textId="77777777" w:rsidR="007D1D8B" w:rsidRPr="006C26A0" w:rsidRDefault="007D1D8B" w:rsidP="00C54708">
            <w:pPr>
              <w:pStyle w:val="Compact"/>
              <w:spacing w:before="0"/>
              <w:rPr>
                <w:sz w:val="16"/>
                <w:szCs w:val="16"/>
              </w:rPr>
            </w:pPr>
            <w:r w:rsidRPr="006C26A0">
              <w:rPr>
                <w:sz w:val="16"/>
                <w:szCs w:val="16"/>
              </w:rPr>
              <w:t>L5</w:t>
            </w:r>
          </w:p>
        </w:tc>
        <w:tc>
          <w:tcPr>
            <w:tcW w:w="269" w:type="pct"/>
          </w:tcPr>
          <w:p w14:paraId="09BF620F" w14:textId="77777777" w:rsidR="007D1D8B" w:rsidRPr="006C26A0" w:rsidRDefault="007D1D8B" w:rsidP="00C54708">
            <w:pPr>
              <w:pStyle w:val="Compact"/>
              <w:spacing w:before="0"/>
              <w:rPr>
                <w:sz w:val="16"/>
                <w:szCs w:val="16"/>
              </w:rPr>
            </w:pPr>
            <w:r w:rsidRPr="006C26A0">
              <w:rPr>
                <w:sz w:val="16"/>
                <w:szCs w:val="16"/>
              </w:rPr>
              <w:t>PA</w:t>
            </w:r>
          </w:p>
        </w:tc>
        <w:tc>
          <w:tcPr>
            <w:tcW w:w="293" w:type="pct"/>
          </w:tcPr>
          <w:p w14:paraId="0E218E0D" w14:textId="77777777" w:rsidR="007D1D8B" w:rsidRPr="006C26A0" w:rsidRDefault="007D1D8B" w:rsidP="00C54708">
            <w:pPr>
              <w:pStyle w:val="Compact"/>
              <w:spacing w:before="0"/>
              <w:rPr>
                <w:sz w:val="16"/>
                <w:szCs w:val="16"/>
              </w:rPr>
            </w:pPr>
            <w:proofErr w:type="spellStart"/>
            <w:r w:rsidRPr="006C26A0">
              <w:rPr>
                <w:sz w:val="16"/>
                <w:szCs w:val="16"/>
              </w:rPr>
              <w:t>NegA</w:t>
            </w:r>
            <w:proofErr w:type="spellEnd"/>
          </w:p>
        </w:tc>
        <w:tc>
          <w:tcPr>
            <w:tcW w:w="269" w:type="pct"/>
          </w:tcPr>
          <w:p w14:paraId="38534FD5" w14:textId="77777777" w:rsidR="007D1D8B" w:rsidRPr="006C26A0" w:rsidRDefault="007D1D8B" w:rsidP="00C54708">
            <w:pPr>
              <w:pStyle w:val="Compact"/>
              <w:spacing w:before="0"/>
              <w:rPr>
                <w:sz w:val="16"/>
                <w:szCs w:val="16"/>
              </w:rPr>
            </w:pPr>
            <w:r w:rsidRPr="006C26A0">
              <w:rPr>
                <w:sz w:val="16"/>
                <w:szCs w:val="16"/>
              </w:rPr>
              <w:t>PSQ</w:t>
            </w:r>
          </w:p>
        </w:tc>
        <w:tc>
          <w:tcPr>
            <w:tcW w:w="269" w:type="pct"/>
          </w:tcPr>
          <w:p w14:paraId="6F2A6050" w14:textId="77777777" w:rsidR="007D1D8B" w:rsidRPr="006C26A0" w:rsidRDefault="007D1D8B" w:rsidP="00C54708">
            <w:pPr>
              <w:pStyle w:val="Compact"/>
              <w:spacing w:before="0"/>
              <w:rPr>
                <w:sz w:val="16"/>
                <w:szCs w:val="16"/>
              </w:rPr>
            </w:pPr>
            <w:r w:rsidRPr="006C26A0">
              <w:rPr>
                <w:sz w:val="16"/>
                <w:szCs w:val="16"/>
              </w:rPr>
              <w:t>SE</w:t>
            </w:r>
          </w:p>
        </w:tc>
        <w:tc>
          <w:tcPr>
            <w:tcW w:w="269" w:type="pct"/>
          </w:tcPr>
          <w:p w14:paraId="47BDD745" w14:textId="77777777" w:rsidR="007D1D8B" w:rsidRPr="006C26A0" w:rsidRDefault="007D1D8B" w:rsidP="00C54708">
            <w:pPr>
              <w:pStyle w:val="Compact"/>
              <w:spacing w:before="0"/>
              <w:rPr>
                <w:sz w:val="16"/>
                <w:szCs w:val="16"/>
              </w:rPr>
            </w:pPr>
            <w:r w:rsidRPr="006C26A0">
              <w:rPr>
                <w:sz w:val="16"/>
                <w:szCs w:val="16"/>
              </w:rPr>
              <w:t>PT</w:t>
            </w:r>
          </w:p>
        </w:tc>
        <w:tc>
          <w:tcPr>
            <w:tcW w:w="269" w:type="pct"/>
          </w:tcPr>
          <w:p w14:paraId="58F855CB" w14:textId="77777777" w:rsidR="007D1D8B" w:rsidRPr="006C26A0" w:rsidRDefault="007D1D8B" w:rsidP="00C54708">
            <w:pPr>
              <w:pStyle w:val="Compact"/>
              <w:spacing w:before="0"/>
              <w:rPr>
                <w:sz w:val="16"/>
                <w:szCs w:val="16"/>
              </w:rPr>
            </w:pPr>
            <w:r w:rsidRPr="006C26A0">
              <w:rPr>
                <w:sz w:val="16"/>
                <w:szCs w:val="16"/>
              </w:rPr>
              <w:t>MA</w:t>
            </w:r>
          </w:p>
        </w:tc>
        <w:tc>
          <w:tcPr>
            <w:tcW w:w="269" w:type="pct"/>
          </w:tcPr>
          <w:p w14:paraId="4A0043E2" w14:textId="77777777" w:rsidR="007D1D8B" w:rsidRPr="006C26A0" w:rsidRDefault="007D1D8B" w:rsidP="00C54708">
            <w:pPr>
              <w:pStyle w:val="Compact"/>
              <w:spacing w:before="0"/>
              <w:rPr>
                <w:sz w:val="16"/>
                <w:szCs w:val="16"/>
              </w:rPr>
            </w:pPr>
            <w:r w:rsidRPr="006C26A0">
              <w:rPr>
                <w:sz w:val="16"/>
                <w:szCs w:val="16"/>
              </w:rPr>
              <w:t>RT</w:t>
            </w:r>
          </w:p>
        </w:tc>
        <w:tc>
          <w:tcPr>
            <w:tcW w:w="269" w:type="pct"/>
          </w:tcPr>
          <w:p w14:paraId="0739079A" w14:textId="77777777" w:rsidR="007D1D8B" w:rsidRPr="006C26A0" w:rsidRDefault="007D1D8B" w:rsidP="00C54708">
            <w:pPr>
              <w:pStyle w:val="Compact"/>
              <w:spacing w:before="0"/>
              <w:rPr>
                <w:sz w:val="16"/>
                <w:szCs w:val="16"/>
              </w:rPr>
            </w:pPr>
            <w:r w:rsidRPr="006C26A0">
              <w:rPr>
                <w:sz w:val="16"/>
                <w:szCs w:val="16"/>
              </w:rPr>
              <w:t>RI</w:t>
            </w:r>
          </w:p>
        </w:tc>
        <w:tc>
          <w:tcPr>
            <w:tcW w:w="376" w:type="pct"/>
          </w:tcPr>
          <w:p w14:paraId="31E551E6" w14:textId="77777777" w:rsidR="007D1D8B" w:rsidRPr="006C26A0" w:rsidRDefault="007D1D8B" w:rsidP="00C54708">
            <w:pPr>
              <w:pStyle w:val="Compact"/>
              <w:spacing w:before="0"/>
              <w:rPr>
                <w:sz w:val="16"/>
                <w:szCs w:val="16"/>
              </w:rPr>
            </w:pPr>
            <w:r w:rsidRPr="006C26A0">
              <w:rPr>
                <w:sz w:val="16"/>
                <w:szCs w:val="16"/>
              </w:rPr>
              <w:t>Memory</w:t>
            </w:r>
          </w:p>
        </w:tc>
        <w:tc>
          <w:tcPr>
            <w:tcW w:w="550" w:type="pct"/>
          </w:tcPr>
          <w:p w14:paraId="4583ABD0" w14:textId="77777777" w:rsidR="007D1D8B" w:rsidRPr="006C26A0" w:rsidRDefault="007D1D8B" w:rsidP="00C54708">
            <w:pPr>
              <w:pStyle w:val="Compact"/>
              <w:spacing w:before="0"/>
              <w:rPr>
                <w:sz w:val="16"/>
                <w:szCs w:val="16"/>
              </w:rPr>
            </w:pPr>
            <w:r w:rsidRPr="006C26A0">
              <w:rPr>
                <w:sz w:val="16"/>
                <w:szCs w:val="16"/>
              </w:rPr>
              <w:t>Concentration</w:t>
            </w:r>
          </w:p>
        </w:tc>
      </w:tr>
      <w:tr w:rsidR="007D1D8B" w:rsidRPr="006C26A0" w14:paraId="650A5BDD" w14:textId="77777777" w:rsidTr="00C54708">
        <w:tc>
          <w:tcPr>
            <w:tcW w:w="551" w:type="pct"/>
          </w:tcPr>
          <w:p w14:paraId="5FFA064A" w14:textId="77777777" w:rsidR="007D1D8B" w:rsidRPr="006C26A0" w:rsidRDefault="007D1D8B" w:rsidP="00C54708">
            <w:pPr>
              <w:pStyle w:val="Compact"/>
              <w:spacing w:before="0"/>
              <w:rPr>
                <w:sz w:val="16"/>
                <w:szCs w:val="16"/>
              </w:rPr>
            </w:pPr>
            <w:r w:rsidRPr="006C26A0">
              <w:rPr>
                <w:sz w:val="16"/>
                <w:szCs w:val="16"/>
              </w:rPr>
              <w:t>L1</w:t>
            </w:r>
          </w:p>
        </w:tc>
        <w:tc>
          <w:tcPr>
            <w:tcW w:w="270" w:type="pct"/>
          </w:tcPr>
          <w:p w14:paraId="15D0294A" w14:textId="77777777" w:rsidR="007D1D8B" w:rsidRPr="006C26A0" w:rsidRDefault="007D1D8B" w:rsidP="00C54708">
            <w:pPr>
              <w:pStyle w:val="Compact"/>
              <w:spacing w:before="0"/>
              <w:rPr>
                <w:b/>
                <w:bCs/>
                <w:sz w:val="16"/>
                <w:szCs w:val="16"/>
              </w:rPr>
            </w:pPr>
            <w:r w:rsidRPr="006C26A0">
              <w:rPr>
                <w:b/>
                <w:bCs/>
                <w:sz w:val="16"/>
                <w:szCs w:val="16"/>
              </w:rPr>
              <w:t>0.95</w:t>
            </w:r>
          </w:p>
        </w:tc>
        <w:tc>
          <w:tcPr>
            <w:tcW w:w="269" w:type="pct"/>
          </w:tcPr>
          <w:p w14:paraId="6DCCBEA4" w14:textId="77777777" w:rsidR="007D1D8B" w:rsidRPr="006C26A0" w:rsidRDefault="007D1D8B" w:rsidP="00C54708">
            <w:pPr>
              <w:pStyle w:val="Compact"/>
              <w:spacing w:before="0"/>
              <w:rPr>
                <w:sz w:val="16"/>
                <w:szCs w:val="16"/>
              </w:rPr>
            </w:pPr>
          </w:p>
        </w:tc>
        <w:tc>
          <w:tcPr>
            <w:tcW w:w="269" w:type="pct"/>
          </w:tcPr>
          <w:p w14:paraId="62BA93B6" w14:textId="77777777" w:rsidR="007D1D8B" w:rsidRPr="006C26A0" w:rsidRDefault="007D1D8B" w:rsidP="00C54708">
            <w:pPr>
              <w:pStyle w:val="Compact"/>
              <w:spacing w:before="0"/>
              <w:rPr>
                <w:sz w:val="16"/>
                <w:szCs w:val="16"/>
              </w:rPr>
            </w:pPr>
          </w:p>
        </w:tc>
        <w:tc>
          <w:tcPr>
            <w:tcW w:w="269" w:type="pct"/>
          </w:tcPr>
          <w:p w14:paraId="2AC189F4" w14:textId="77777777" w:rsidR="007D1D8B" w:rsidRPr="006C26A0" w:rsidRDefault="007D1D8B" w:rsidP="00C54708">
            <w:pPr>
              <w:pStyle w:val="Compact"/>
              <w:spacing w:before="0"/>
              <w:rPr>
                <w:sz w:val="16"/>
                <w:szCs w:val="16"/>
              </w:rPr>
            </w:pPr>
          </w:p>
        </w:tc>
        <w:tc>
          <w:tcPr>
            <w:tcW w:w="269" w:type="pct"/>
          </w:tcPr>
          <w:p w14:paraId="5DD63180" w14:textId="77777777" w:rsidR="007D1D8B" w:rsidRPr="006C26A0" w:rsidRDefault="007D1D8B" w:rsidP="00C54708">
            <w:pPr>
              <w:pStyle w:val="Compact"/>
              <w:spacing w:before="0"/>
              <w:rPr>
                <w:sz w:val="16"/>
                <w:szCs w:val="16"/>
              </w:rPr>
            </w:pPr>
          </w:p>
        </w:tc>
        <w:tc>
          <w:tcPr>
            <w:tcW w:w="269" w:type="pct"/>
          </w:tcPr>
          <w:p w14:paraId="7D35EFDC" w14:textId="77777777" w:rsidR="007D1D8B" w:rsidRPr="006C26A0" w:rsidRDefault="007D1D8B" w:rsidP="00C54708">
            <w:pPr>
              <w:pStyle w:val="Compact"/>
              <w:spacing w:before="0"/>
              <w:rPr>
                <w:sz w:val="16"/>
                <w:szCs w:val="16"/>
              </w:rPr>
            </w:pPr>
          </w:p>
        </w:tc>
        <w:tc>
          <w:tcPr>
            <w:tcW w:w="293" w:type="pct"/>
          </w:tcPr>
          <w:p w14:paraId="193FCE80" w14:textId="77777777" w:rsidR="007D1D8B" w:rsidRPr="006C26A0" w:rsidRDefault="007D1D8B" w:rsidP="00C54708">
            <w:pPr>
              <w:pStyle w:val="Compact"/>
              <w:spacing w:before="0"/>
              <w:rPr>
                <w:sz w:val="16"/>
                <w:szCs w:val="16"/>
              </w:rPr>
            </w:pPr>
          </w:p>
        </w:tc>
        <w:tc>
          <w:tcPr>
            <w:tcW w:w="269" w:type="pct"/>
          </w:tcPr>
          <w:p w14:paraId="3FE1B67A" w14:textId="77777777" w:rsidR="007D1D8B" w:rsidRPr="006C26A0" w:rsidRDefault="007D1D8B" w:rsidP="00C54708">
            <w:pPr>
              <w:pStyle w:val="Compact"/>
              <w:spacing w:before="0"/>
              <w:rPr>
                <w:sz w:val="16"/>
                <w:szCs w:val="16"/>
              </w:rPr>
            </w:pPr>
          </w:p>
        </w:tc>
        <w:tc>
          <w:tcPr>
            <w:tcW w:w="269" w:type="pct"/>
          </w:tcPr>
          <w:p w14:paraId="51224614" w14:textId="77777777" w:rsidR="007D1D8B" w:rsidRPr="006C26A0" w:rsidRDefault="007D1D8B" w:rsidP="00C54708">
            <w:pPr>
              <w:pStyle w:val="Compact"/>
              <w:spacing w:before="0"/>
              <w:rPr>
                <w:sz w:val="16"/>
                <w:szCs w:val="16"/>
              </w:rPr>
            </w:pPr>
          </w:p>
        </w:tc>
        <w:tc>
          <w:tcPr>
            <w:tcW w:w="269" w:type="pct"/>
          </w:tcPr>
          <w:p w14:paraId="2AE74C5A" w14:textId="77777777" w:rsidR="007D1D8B" w:rsidRPr="006C26A0" w:rsidRDefault="007D1D8B" w:rsidP="00C54708">
            <w:pPr>
              <w:pStyle w:val="Compact"/>
              <w:spacing w:before="0"/>
              <w:rPr>
                <w:sz w:val="16"/>
                <w:szCs w:val="16"/>
              </w:rPr>
            </w:pPr>
          </w:p>
        </w:tc>
        <w:tc>
          <w:tcPr>
            <w:tcW w:w="269" w:type="pct"/>
          </w:tcPr>
          <w:p w14:paraId="0668DF6E" w14:textId="77777777" w:rsidR="007D1D8B" w:rsidRPr="006C26A0" w:rsidRDefault="007D1D8B" w:rsidP="00C54708">
            <w:pPr>
              <w:pStyle w:val="Compact"/>
              <w:spacing w:before="0"/>
              <w:rPr>
                <w:sz w:val="16"/>
                <w:szCs w:val="16"/>
              </w:rPr>
            </w:pPr>
          </w:p>
        </w:tc>
        <w:tc>
          <w:tcPr>
            <w:tcW w:w="269" w:type="pct"/>
          </w:tcPr>
          <w:p w14:paraId="0050446C" w14:textId="77777777" w:rsidR="007D1D8B" w:rsidRPr="006C26A0" w:rsidRDefault="007D1D8B" w:rsidP="00C54708">
            <w:pPr>
              <w:pStyle w:val="Compact"/>
              <w:spacing w:before="0"/>
              <w:rPr>
                <w:sz w:val="16"/>
                <w:szCs w:val="16"/>
              </w:rPr>
            </w:pPr>
          </w:p>
        </w:tc>
        <w:tc>
          <w:tcPr>
            <w:tcW w:w="269" w:type="pct"/>
          </w:tcPr>
          <w:p w14:paraId="225DA553" w14:textId="77777777" w:rsidR="007D1D8B" w:rsidRPr="006C26A0" w:rsidRDefault="007D1D8B" w:rsidP="00C54708">
            <w:pPr>
              <w:pStyle w:val="Compact"/>
              <w:spacing w:before="0"/>
              <w:rPr>
                <w:sz w:val="16"/>
                <w:szCs w:val="16"/>
              </w:rPr>
            </w:pPr>
          </w:p>
        </w:tc>
        <w:tc>
          <w:tcPr>
            <w:tcW w:w="376" w:type="pct"/>
          </w:tcPr>
          <w:p w14:paraId="7D9C1C92" w14:textId="77777777" w:rsidR="007D1D8B" w:rsidRPr="006C26A0" w:rsidRDefault="007D1D8B" w:rsidP="00C54708">
            <w:pPr>
              <w:pStyle w:val="Compact"/>
              <w:spacing w:before="0"/>
              <w:rPr>
                <w:sz w:val="16"/>
                <w:szCs w:val="16"/>
              </w:rPr>
            </w:pPr>
          </w:p>
        </w:tc>
        <w:tc>
          <w:tcPr>
            <w:tcW w:w="550" w:type="pct"/>
          </w:tcPr>
          <w:p w14:paraId="6900F6D6" w14:textId="77777777" w:rsidR="007D1D8B" w:rsidRPr="006C26A0" w:rsidRDefault="007D1D8B" w:rsidP="00C54708">
            <w:pPr>
              <w:pStyle w:val="Compact"/>
              <w:spacing w:before="0"/>
              <w:rPr>
                <w:sz w:val="16"/>
                <w:szCs w:val="16"/>
              </w:rPr>
            </w:pPr>
          </w:p>
        </w:tc>
      </w:tr>
      <w:tr w:rsidR="007D1D8B" w:rsidRPr="006C26A0" w14:paraId="01F4C0DA" w14:textId="77777777" w:rsidTr="00C54708">
        <w:tc>
          <w:tcPr>
            <w:tcW w:w="551" w:type="pct"/>
          </w:tcPr>
          <w:p w14:paraId="59730B3E" w14:textId="77777777" w:rsidR="007D1D8B" w:rsidRPr="006C26A0" w:rsidRDefault="007D1D8B" w:rsidP="00C54708">
            <w:pPr>
              <w:pStyle w:val="Compact"/>
              <w:spacing w:before="0"/>
              <w:rPr>
                <w:sz w:val="16"/>
                <w:szCs w:val="16"/>
              </w:rPr>
            </w:pPr>
            <w:r w:rsidRPr="006C26A0">
              <w:rPr>
                <w:sz w:val="16"/>
                <w:szCs w:val="16"/>
              </w:rPr>
              <w:t>L2</w:t>
            </w:r>
          </w:p>
        </w:tc>
        <w:tc>
          <w:tcPr>
            <w:tcW w:w="270" w:type="pct"/>
          </w:tcPr>
          <w:p w14:paraId="2D83412F"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1F6884FD" w14:textId="77777777" w:rsidR="007D1D8B" w:rsidRPr="006C26A0" w:rsidRDefault="007D1D8B" w:rsidP="00C54708">
            <w:pPr>
              <w:pStyle w:val="Compact"/>
              <w:spacing w:before="0"/>
              <w:rPr>
                <w:b/>
                <w:bCs/>
                <w:sz w:val="16"/>
                <w:szCs w:val="16"/>
              </w:rPr>
            </w:pPr>
            <w:r w:rsidRPr="006C26A0">
              <w:rPr>
                <w:b/>
                <w:bCs/>
                <w:sz w:val="16"/>
                <w:szCs w:val="16"/>
              </w:rPr>
              <w:t>0.67</w:t>
            </w:r>
          </w:p>
        </w:tc>
        <w:tc>
          <w:tcPr>
            <w:tcW w:w="269" w:type="pct"/>
          </w:tcPr>
          <w:p w14:paraId="07C29A62" w14:textId="77777777" w:rsidR="007D1D8B" w:rsidRPr="006C26A0" w:rsidRDefault="007D1D8B" w:rsidP="00C54708">
            <w:pPr>
              <w:pStyle w:val="Compact"/>
              <w:spacing w:before="0"/>
              <w:rPr>
                <w:sz w:val="16"/>
                <w:szCs w:val="16"/>
              </w:rPr>
            </w:pPr>
          </w:p>
        </w:tc>
        <w:tc>
          <w:tcPr>
            <w:tcW w:w="269" w:type="pct"/>
          </w:tcPr>
          <w:p w14:paraId="4FA9451E" w14:textId="77777777" w:rsidR="007D1D8B" w:rsidRPr="006C26A0" w:rsidRDefault="007D1D8B" w:rsidP="00C54708">
            <w:pPr>
              <w:pStyle w:val="Compact"/>
              <w:spacing w:before="0"/>
              <w:rPr>
                <w:sz w:val="16"/>
                <w:szCs w:val="16"/>
              </w:rPr>
            </w:pPr>
          </w:p>
        </w:tc>
        <w:tc>
          <w:tcPr>
            <w:tcW w:w="269" w:type="pct"/>
          </w:tcPr>
          <w:p w14:paraId="2BCD6D7C" w14:textId="77777777" w:rsidR="007D1D8B" w:rsidRPr="006C26A0" w:rsidRDefault="007D1D8B" w:rsidP="00C54708">
            <w:pPr>
              <w:pStyle w:val="Compact"/>
              <w:spacing w:before="0"/>
              <w:rPr>
                <w:sz w:val="16"/>
                <w:szCs w:val="16"/>
              </w:rPr>
            </w:pPr>
          </w:p>
        </w:tc>
        <w:tc>
          <w:tcPr>
            <w:tcW w:w="269" w:type="pct"/>
          </w:tcPr>
          <w:p w14:paraId="02EE02DF" w14:textId="77777777" w:rsidR="007D1D8B" w:rsidRPr="006C26A0" w:rsidRDefault="007D1D8B" w:rsidP="00C54708">
            <w:pPr>
              <w:pStyle w:val="Compact"/>
              <w:spacing w:before="0"/>
              <w:rPr>
                <w:sz w:val="16"/>
                <w:szCs w:val="16"/>
              </w:rPr>
            </w:pPr>
          </w:p>
        </w:tc>
        <w:tc>
          <w:tcPr>
            <w:tcW w:w="293" w:type="pct"/>
          </w:tcPr>
          <w:p w14:paraId="7FF0C9CC" w14:textId="77777777" w:rsidR="007D1D8B" w:rsidRPr="006C26A0" w:rsidRDefault="007D1D8B" w:rsidP="00C54708">
            <w:pPr>
              <w:pStyle w:val="Compact"/>
              <w:spacing w:before="0"/>
              <w:rPr>
                <w:sz w:val="16"/>
                <w:szCs w:val="16"/>
              </w:rPr>
            </w:pPr>
          </w:p>
        </w:tc>
        <w:tc>
          <w:tcPr>
            <w:tcW w:w="269" w:type="pct"/>
          </w:tcPr>
          <w:p w14:paraId="537A9E6E" w14:textId="77777777" w:rsidR="007D1D8B" w:rsidRPr="006C26A0" w:rsidRDefault="007D1D8B" w:rsidP="00C54708">
            <w:pPr>
              <w:pStyle w:val="Compact"/>
              <w:spacing w:before="0"/>
              <w:rPr>
                <w:sz w:val="16"/>
                <w:szCs w:val="16"/>
              </w:rPr>
            </w:pPr>
          </w:p>
        </w:tc>
        <w:tc>
          <w:tcPr>
            <w:tcW w:w="269" w:type="pct"/>
          </w:tcPr>
          <w:p w14:paraId="221CD487" w14:textId="77777777" w:rsidR="007D1D8B" w:rsidRPr="006C26A0" w:rsidRDefault="007D1D8B" w:rsidP="00C54708">
            <w:pPr>
              <w:pStyle w:val="Compact"/>
              <w:spacing w:before="0"/>
              <w:rPr>
                <w:sz w:val="16"/>
                <w:szCs w:val="16"/>
              </w:rPr>
            </w:pPr>
          </w:p>
        </w:tc>
        <w:tc>
          <w:tcPr>
            <w:tcW w:w="269" w:type="pct"/>
          </w:tcPr>
          <w:p w14:paraId="47120E78" w14:textId="77777777" w:rsidR="007D1D8B" w:rsidRPr="006C26A0" w:rsidRDefault="007D1D8B" w:rsidP="00C54708">
            <w:pPr>
              <w:pStyle w:val="Compact"/>
              <w:spacing w:before="0"/>
              <w:rPr>
                <w:sz w:val="16"/>
                <w:szCs w:val="16"/>
              </w:rPr>
            </w:pPr>
          </w:p>
        </w:tc>
        <w:tc>
          <w:tcPr>
            <w:tcW w:w="269" w:type="pct"/>
          </w:tcPr>
          <w:p w14:paraId="1AC1D9C1" w14:textId="77777777" w:rsidR="007D1D8B" w:rsidRPr="006C26A0" w:rsidRDefault="007D1D8B" w:rsidP="00C54708">
            <w:pPr>
              <w:pStyle w:val="Compact"/>
              <w:spacing w:before="0"/>
              <w:rPr>
                <w:sz w:val="16"/>
                <w:szCs w:val="16"/>
              </w:rPr>
            </w:pPr>
          </w:p>
        </w:tc>
        <w:tc>
          <w:tcPr>
            <w:tcW w:w="269" w:type="pct"/>
          </w:tcPr>
          <w:p w14:paraId="19CB7185" w14:textId="77777777" w:rsidR="007D1D8B" w:rsidRPr="006C26A0" w:rsidRDefault="007D1D8B" w:rsidP="00C54708">
            <w:pPr>
              <w:pStyle w:val="Compact"/>
              <w:spacing w:before="0"/>
              <w:rPr>
                <w:sz w:val="16"/>
                <w:szCs w:val="16"/>
              </w:rPr>
            </w:pPr>
          </w:p>
        </w:tc>
        <w:tc>
          <w:tcPr>
            <w:tcW w:w="269" w:type="pct"/>
          </w:tcPr>
          <w:p w14:paraId="2CCEBBD5" w14:textId="77777777" w:rsidR="007D1D8B" w:rsidRPr="006C26A0" w:rsidRDefault="007D1D8B" w:rsidP="00C54708">
            <w:pPr>
              <w:pStyle w:val="Compact"/>
              <w:spacing w:before="0"/>
              <w:rPr>
                <w:sz w:val="16"/>
                <w:szCs w:val="16"/>
              </w:rPr>
            </w:pPr>
          </w:p>
        </w:tc>
        <w:tc>
          <w:tcPr>
            <w:tcW w:w="376" w:type="pct"/>
          </w:tcPr>
          <w:p w14:paraId="12089CEB" w14:textId="77777777" w:rsidR="007D1D8B" w:rsidRPr="006C26A0" w:rsidRDefault="007D1D8B" w:rsidP="00C54708">
            <w:pPr>
              <w:pStyle w:val="Compact"/>
              <w:spacing w:before="0"/>
              <w:rPr>
                <w:sz w:val="16"/>
                <w:szCs w:val="16"/>
              </w:rPr>
            </w:pPr>
          </w:p>
        </w:tc>
        <w:tc>
          <w:tcPr>
            <w:tcW w:w="550" w:type="pct"/>
          </w:tcPr>
          <w:p w14:paraId="6F78A23C" w14:textId="77777777" w:rsidR="007D1D8B" w:rsidRPr="006C26A0" w:rsidRDefault="007D1D8B" w:rsidP="00C54708">
            <w:pPr>
              <w:pStyle w:val="Compact"/>
              <w:spacing w:before="0"/>
              <w:rPr>
                <w:sz w:val="16"/>
                <w:szCs w:val="16"/>
              </w:rPr>
            </w:pPr>
          </w:p>
        </w:tc>
      </w:tr>
      <w:tr w:rsidR="007D1D8B" w:rsidRPr="006C26A0" w14:paraId="7A88ED4E" w14:textId="77777777" w:rsidTr="00C54708">
        <w:tc>
          <w:tcPr>
            <w:tcW w:w="551" w:type="pct"/>
          </w:tcPr>
          <w:p w14:paraId="259711C9" w14:textId="77777777" w:rsidR="007D1D8B" w:rsidRPr="006C26A0" w:rsidRDefault="007D1D8B" w:rsidP="00C54708">
            <w:pPr>
              <w:pStyle w:val="Compact"/>
              <w:spacing w:before="0"/>
              <w:rPr>
                <w:sz w:val="16"/>
                <w:szCs w:val="16"/>
              </w:rPr>
            </w:pPr>
            <w:r w:rsidRPr="006C26A0">
              <w:rPr>
                <w:sz w:val="16"/>
                <w:szCs w:val="16"/>
              </w:rPr>
              <w:t>L3</w:t>
            </w:r>
          </w:p>
        </w:tc>
        <w:tc>
          <w:tcPr>
            <w:tcW w:w="270" w:type="pct"/>
          </w:tcPr>
          <w:p w14:paraId="2F921467"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12258FBC" w14:textId="77777777" w:rsidR="007D1D8B" w:rsidRPr="006C26A0" w:rsidRDefault="007D1D8B" w:rsidP="00C54708">
            <w:pPr>
              <w:pStyle w:val="Compact"/>
              <w:spacing w:before="0"/>
              <w:rPr>
                <w:sz w:val="16"/>
                <w:szCs w:val="16"/>
              </w:rPr>
            </w:pPr>
            <w:r w:rsidRPr="006C26A0">
              <w:rPr>
                <w:sz w:val="16"/>
                <w:szCs w:val="16"/>
              </w:rPr>
              <w:t>-0.21</w:t>
            </w:r>
          </w:p>
        </w:tc>
        <w:tc>
          <w:tcPr>
            <w:tcW w:w="269" w:type="pct"/>
          </w:tcPr>
          <w:p w14:paraId="4607CA61" w14:textId="77777777" w:rsidR="007D1D8B" w:rsidRPr="006C26A0" w:rsidRDefault="007D1D8B" w:rsidP="00C54708">
            <w:pPr>
              <w:pStyle w:val="Compact"/>
              <w:spacing w:before="0"/>
              <w:rPr>
                <w:b/>
                <w:bCs/>
                <w:sz w:val="16"/>
                <w:szCs w:val="16"/>
              </w:rPr>
            </w:pPr>
            <w:r w:rsidRPr="006C26A0">
              <w:rPr>
                <w:b/>
                <w:bCs/>
                <w:sz w:val="16"/>
                <w:szCs w:val="16"/>
              </w:rPr>
              <w:t>0.80</w:t>
            </w:r>
          </w:p>
        </w:tc>
        <w:tc>
          <w:tcPr>
            <w:tcW w:w="269" w:type="pct"/>
          </w:tcPr>
          <w:p w14:paraId="33EBD616" w14:textId="77777777" w:rsidR="007D1D8B" w:rsidRPr="006C26A0" w:rsidRDefault="007D1D8B" w:rsidP="00C54708">
            <w:pPr>
              <w:pStyle w:val="Compact"/>
              <w:spacing w:before="0"/>
              <w:rPr>
                <w:sz w:val="16"/>
                <w:szCs w:val="16"/>
              </w:rPr>
            </w:pPr>
          </w:p>
        </w:tc>
        <w:tc>
          <w:tcPr>
            <w:tcW w:w="269" w:type="pct"/>
          </w:tcPr>
          <w:p w14:paraId="7980E494" w14:textId="77777777" w:rsidR="007D1D8B" w:rsidRPr="006C26A0" w:rsidRDefault="007D1D8B" w:rsidP="00C54708">
            <w:pPr>
              <w:pStyle w:val="Compact"/>
              <w:spacing w:before="0"/>
              <w:rPr>
                <w:sz w:val="16"/>
                <w:szCs w:val="16"/>
              </w:rPr>
            </w:pPr>
          </w:p>
        </w:tc>
        <w:tc>
          <w:tcPr>
            <w:tcW w:w="269" w:type="pct"/>
          </w:tcPr>
          <w:p w14:paraId="60CDF2C1" w14:textId="77777777" w:rsidR="007D1D8B" w:rsidRPr="006C26A0" w:rsidRDefault="007D1D8B" w:rsidP="00C54708">
            <w:pPr>
              <w:pStyle w:val="Compact"/>
              <w:spacing w:before="0"/>
              <w:rPr>
                <w:sz w:val="16"/>
                <w:szCs w:val="16"/>
              </w:rPr>
            </w:pPr>
          </w:p>
        </w:tc>
        <w:tc>
          <w:tcPr>
            <w:tcW w:w="293" w:type="pct"/>
          </w:tcPr>
          <w:p w14:paraId="57E6D305" w14:textId="77777777" w:rsidR="007D1D8B" w:rsidRPr="006C26A0" w:rsidRDefault="007D1D8B" w:rsidP="00C54708">
            <w:pPr>
              <w:pStyle w:val="Compact"/>
              <w:spacing w:before="0"/>
              <w:rPr>
                <w:sz w:val="16"/>
                <w:szCs w:val="16"/>
              </w:rPr>
            </w:pPr>
          </w:p>
        </w:tc>
        <w:tc>
          <w:tcPr>
            <w:tcW w:w="269" w:type="pct"/>
          </w:tcPr>
          <w:p w14:paraId="4D3A38CA" w14:textId="77777777" w:rsidR="007D1D8B" w:rsidRPr="006C26A0" w:rsidRDefault="007D1D8B" w:rsidP="00C54708">
            <w:pPr>
              <w:pStyle w:val="Compact"/>
              <w:spacing w:before="0"/>
              <w:rPr>
                <w:sz w:val="16"/>
                <w:szCs w:val="16"/>
              </w:rPr>
            </w:pPr>
          </w:p>
        </w:tc>
        <w:tc>
          <w:tcPr>
            <w:tcW w:w="269" w:type="pct"/>
          </w:tcPr>
          <w:p w14:paraId="4DA16C48" w14:textId="77777777" w:rsidR="007D1D8B" w:rsidRPr="006C26A0" w:rsidRDefault="007D1D8B" w:rsidP="00C54708">
            <w:pPr>
              <w:pStyle w:val="Compact"/>
              <w:spacing w:before="0"/>
              <w:rPr>
                <w:sz w:val="16"/>
                <w:szCs w:val="16"/>
              </w:rPr>
            </w:pPr>
          </w:p>
        </w:tc>
        <w:tc>
          <w:tcPr>
            <w:tcW w:w="269" w:type="pct"/>
          </w:tcPr>
          <w:p w14:paraId="44C3EA43" w14:textId="77777777" w:rsidR="007D1D8B" w:rsidRPr="006C26A0" w:rsidRDefault="007D1D8B" w:rsidP="00C54708">
            <w:pPr>
              <w:pStyle w:val="Compact"/>
              <w:spacing w:before="0"/>
              <w:rPr>
                <w:sz w:val="16"/>
                <w:szCs w:val="16"/>
              </w:rPr>
            </w:pPr>
          </w:p>
        </w:tc>
        <w:tc>
          <w:tcPr>
            <w:tcW w:w="269" w:type="pct"/>
          </w:tcPr>
          <w:p w14:paraId="2AFED998" w14:textId="77777777" w:rsidR="007D1D8B" w:rsidRPr="006C26A0" w:rsidRDefault="007D1D8B" w:rsidP="00C54708">
            <w:pPr>
              <w:pStyle w:val="Compact"/>
              <w:spacing w:before="0"/>
              <w:rPr>
                <w:sz w:val="16"/>
                <w:szCs w:val="16"/>
              </w:rPr>
            </w:pPr>
          </w:p>
        </w:tc>
        <w:tc>
          <w:tcPr>
            <w:tcW w:w="269" w:type="pct"/>
          </w:tcPr>
          <w:p w14:paraId="0DEE5A1D" w14:textId="77777777" w:rsidR="007D1D8B" w:rsidRPr="006C26A0" w:rsidRDefault="007D1D8B" w:rsidP="00C54708">
            <w:pPr>
              <w:pStyle w:val="Compact"/>
              <w:spacing w:before="0"/>
              <w:rPr>
                <w:sz w:val="16"/>
                <w:szCs w:val="16"/>
              </w:rPr>
            </w:pPr>
          </w:p>
        </w:tc>
        <w:tc>
          <w:tcPr>
            <w:tcW w:w="269" w:type="pct"/>
          </w:tcPr>
          <w:p w14:paraId="0C03BF5D" w14:textId="77777777" w:rsidR="007D1D8B" w:rsidRPr="006C26A0" w:rsidRDefault="007D1D8B" w:rsidP="00C54708">
            <w:pPr>
              <w:pStyle w:val="Compact"/>
              <w:spacing w:before="0"/>
              <w:rPr>
                <w:sz w:val="16"/>
                <w:szCs w:val="16"/>
              </w:rPr>
            </w:pPr>
          </w:p>
        </w:tc>
        <w:tc>
          <w:tcPr>
            <w:tcW w:w="376" w:type="pct"/>
          </w:tcPr>
          <w:p w14:paraId="06D10870" w14:textId="77777777" w:rsidR="007D1D8B" w:rsidRPr="006C26A0" w:rsidRDefault="007D1D8B" w:rsidP="00C54708">
            <w:pPr>
              <w:pStyle w:val="Compact"/>
              <w:spacing w:before="0"/>
              <w:rPr>
                <w:sz w:val="16"/>
                <w:szCs w:val="16"/>
              </w:rPr>
            </w:pPr>
          </w:p>
        </w:tc>
        <w:tc>
          <w:tcPr>
            <w:tcW w:w="550" w:type="pct"/>
          </w:tcPr>
          <w:p w14:paraId="1C3D6644" w14:textId="77777777" w:rsidR="007D1D8B" w:rsidRPr="006C26A0" w:rsidRDefault="007D1D8B" w:rsidP="00C54708">
            <w:pPr>
              <w:pStyle w:val="Compact"/>
              <w:spacing w:before="0"/>
              <w:rPr>
                <w:sz w:val="16"/>
                <w:szCs w:val="16"/>
              </w:rPr>
            </w:pPr>
          </w:p>
        </w:tc>
      </w:tr>
      <w:tr w:rsidR="007D1D8B" w:rsidRPr="006C26A0" w14:paraId="08D60035" w14:textId="77777777" w:rsidTr="00C54708">
        <w:tc>
          <w:tcPr>
            <w:tcW w:w="551" w:type="pct"/>
          </w:tcPr>
          <w:p w14:paraId="7204C8C9" w14:textId="77777777" w:rsidR="007D1D8B" w:rsidRPr="006C26A0" w:rsidRDefault="007D1D8B" w:rsidP="00C54708">
            <w:pPr>
              <w:pStyle w:val="Compact"/>
              <w:spacing w:before="0"/>
              <w:rPr>
                <w:sz w:val="16"/>
                <w:szCs w:val="16"/>
              </w:rPr>
            </w:pPr>
            <w:r w:rsidRPr="006C26A0">
              <w:rPr>
                <w:sz w:val="16"/>
                <w:szCs w:val="16"/>
              </w:rPr>
              <w:t>L4</w:t>
            </w:r>
          </w:p>
        </w:tc>
        <w:tc>
          <w:tcPr>
            <w:tcW w:w="270" w:type="pct"/>
          </w:tcPr>
          <w:p w14:paraId="3C97C62C" w14:textId="77777777" w:rsidR="007D1D8B" w:rsidRPr="006C26A0" w:rsidRDefault="007D1D8B" w:rsidP="00C54708">
            <w:pPr>
              <w:pStyle w:val="Compact"/>
              <w:spacing w:before="0"/>
              <w:rPr>
                <w:sz w:val="16"/>
                <w:szCs w:val="16"/>
              </w:rPr>
            </w:pPr>
            <w:r w:rsidRPr="006C26A0">
              <w:rPr>
                <w:sz w:val="16"/>
                <w:szCs w:val="16"/>
              </w:rPr>
              <w:t>0.17</w:t>
            </w:r>
          </w:p>
        </w:tc>
        <w:tc>
          <w:tcPr>
            <w:tcW w:w="269" w:type="pct"/>
          </w:tcPr>
          <w:p w14:paraId="259A6944" w14:textId="77777777" w:rsidR="007D1D8B" w:rsidRPr="006C26A0" w:rsidRDefault="007D1D8B" w:rsidP="00C54708">
            <w:pPr>
              <w:pStyle w:val="Compact"/>
              <w:spacing w:before="0"/>
              <w:rPr>
                <w:sz w:val="16"/>
                <w:szCs w:val="16"/>
              </w:rPr>
            </w:pPr>
            <w:r w:rsidRPr="006C26A0">
              <w:rPr>
                <w:sz w:val="16"/>
                <w:szCs w:val="16"/>
              </w:rPr>
              <w:t>0.12</w:t>
            </w:r>
          </w:p>
        </w:tc>
        <w:tc>
          <w:tcPr>
            <w:tcW w:w="269" w:type="pct"/>
          </w:tcPr>
          <w:p w14:paraId="2FC52308"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38DDAEC4" w14:textId="77777777" w:rsidR="007D1D8B" w:rsidRPr="006C26A0" w:rsidRDefault="007D1D8B" w:rsidP="00C54708">
            <w:pPr>
              <w:pStyle w:val="Compact"/>
              <w:spacing w:before="0"/>
              <w:rPr>
                <w:b/>
                <w:bCs/>
                <w:sz w:val="16"/>
                <w:szCs w:val="16"/>
              </w:rPr>
            </w:pPr>
            <w:r w:rsidRPr="006C26A0">
              <w:rPr>
                <w:b/>
                <w:bCs/>
                <w:sz w:val="16"/>
                <w:szCs w:val="16"/>
              </w:rPr>
              <w:t>0.77</w:t>
            </w:r>
          </w:p>
        </w:tc>
        <w:tc>
          <w:tcPr>
            <w:tcW w:w="269" w:type="pct"/>
          </w:tcPr>
          <w:p w14:paraId="2B866C45" w14:textId="77777777" w:rsidR="007D1D8B" w:rsidRPr="006C26A0" w:rsidRDefault="007D1D8B" w:rsidP="00C54708">
            <w:pPr>
              <w:pStyle w:val="Compact"/>
              <w:spacing w:before="0"/>
              <w:rPr>
                <w:sz w:val="16"/>
                <w:szCs w:val="16"/>
              </w:rPr>
            </w:pPr>
          </w:p>
        </w:tc>
        <w:tc>
          <w:tcPr>
            <w:tcW w:w="269" w:type="pct"/>
          </w:tcPr>
          <w:p w14:paraId="5EF46F74" w14:textId="77777777" w:rsidR="007D1D8B" w:rsidRPr="006C26A0" w:rsidRDefault="007D1D8B" w:rsidP="00C54708">
            <w:pPr>
              <w:pStyle w:val="Compact"/>
              <w:spacing w:before="0"/>
              <w:rPr>
                <w:sz w:val="16"/>
                <w:szCs w:val="16"/>
              </w:rPr>
            </w:pPr>
          </w:p>
        </w:tc>
        <w:tc>
          <w:tcPr>
            <w:tcW w:w="293" w:type="pct"/>
          </w:tcPr>
          <w:p w14:paraId="62648D8E" w14:textId="77777777" w:rsidR="007D1D8B" w:rsidRPr="006C26A0" w:rsidRDefault="007D1D8B" w:rsidP="00C54708">
            <w:pPr>
              <w:pStyle w:val="Compact"/>
              <w:spacing w:before="0"/>
              <w:rPr>
                <w:sz w:val="16"/>
                <w:szCs w:val="16"/>
              </w:rPr>
            </w:pPr>
          </w:p>
        </w:tc>
        <w:tc>
          <w:tcPr>
            <w:tcW w:w="269" w:type="pct"/>
          </w:tcPr>
          <w:p w14:paraId="46976750" w14:textId="77777777" w:rsidR="007D1D8B" w:rsidRPr="006C26A0" w:rsidRDefault="007D1D8B" w:rsidP="00C54708">
            <w:pPr>
              <w:pStyle w:val="Compact"/>
              <w:spacing w:before="0"/>
              <w:rPr>
                <w:sz w:val="16"/>
                <w:szCs w:val="16"/>
              </w:rPr>
            </w:pPr>
          </w:p>
        </w:tc>
        <w:tc>
          <w:tcPr>
            <w:tcW w:w="269" w:type="pct"/>
          </w:tcPr>
          <w:p w14:paraId="39634307" w14:textId="77777777" w:rsidR="007D1D8B" w:rsidRPr="006C26A0" w:rsidRDefault="007D1D8B" w:rsidP="00C54708">
            <w:pPr>
              <w:pStyle w:val="Compact"/>
              <w:spacing w:before="0"/>
              <w:rPr>
                <w:sz w:val="16"/>
                <w:szCs w:val="16"/>
              </w:rPr>
            </w:pPr>
          </w:p>
        </w:tc>
        <w:tc>
          <w:tcPr>
            <w:tcW w:w="269" w:type="pct"/>
          </w:tcPr>
          <w:p w14:paraId="300F2AA7" w14:textId="77777777" w:rsidR="007D1D8B" w:rsidRPr="006C26A0" w:rsidRDefault="007D1D8B" w:rsidP="00C54708">
            <w:pPr>
              <w:pStyle w:val="Compact"/>
              <w:spacing w:before="0"/>
              <w:rPr>
                <w:sz w:val="16"/>
                <w:szCs w:val="16"/>
              </w:rPr>
            </w:pPr>
          </w:p>
        </w:tc>
        <w:tc>
          <w:tcPr>
            <w:tcW w:w="269" w:type="pct"/>
          </w:tcPr>
          <w:p w14:paraId="50E40A9B" w14:textId="77777777" w:rsidR="007D1D8B" w:rsidRPr="006C26A0" w:rsidRDefault="007D1D8B" w:rsidP="00C54708">
            <w:pPr>
              <w:pStyle w:val="Compact"/>
              <w:spacing w:before="0"/>
              <w:rPr>
                <w:sz w:val="16"/>
                <w:szCs w:val="16"/>
              </w:rPr>
            </w:pPr>
          </w:p>
        </w:tc>
        <w:tc>
          <w:tcPr>
            <w:tcW w:w="269" w:type="pct"/>
          </w:tcPr>
          <w:p w14:paraId="5777B027" w14:textId="77777777" w:rsidR="007D1D8B" w:rsidRPr="006C26A0" w:rsidRDefault="007D1D8B" w:rsidP="00C54708">
            <w:pPr>
              <w:pStyle w:val="Compact"/>
              <w:spacing w:before="0"/>
              <w:rPr>
                <w:sz w:val="16"/>
                <w:szCs w:val="16"/>
              </w:rPr>
            </w:pPr>
          </w:p>
        </w:tc>
        <w:tc>
          <w:tcPr>
            <w:tcW w:w="269" w:type="pct"/>
          </w:tcPr>
          <w:p w14:paraId="25ADABD3" w14:textId="77777777" w:rsidR="007D1D8B" w:rsidRPr="006C26A0" w:rsidRDefault="007D1D8B" w:rsidP="00C54708">
            <w:pPr>
              <w:pStyle w:val="Compact"/>
              <w:spacing w:before="0"/>
              <w:rPr>
                <w:sz w:val="16"/>
                <w:szCs w:val="16"/>
              </w:rPr>
            </w:pPr>
          </w:p>
        </w:tc>
        <w:tc>
          <w:tcPr>
            <w:tcW w:w="376" w:type="pct"/>
          </w:tcPr>
          <w:p w14:paraId="12A58776" w14:textId="77777777" w:rsidR="007D1D8B" w:rsidRPr="006C26A0" w:rsidRDefault="007D1D8B" w:rsidP="00C54708">
            <w:pPr>
              <w:pStyle w:val="Compact"/>
              <w:spacing w:before="0"/>
              <w:rPr>
                <w:sz w:val="16"/>
                <w:szCs w:val="16"/>
              </w:rPr>
            </w:pPr>
          </w:p>
        </w:tc>
        <w:tc>
          <w:tcPr>
            <w:tcW w:w="550" w:type="pct"/>
          </w:tcPr>
          <w:p w14:paraId="734A6A1E" w14:textId="77777777" w:rsidR="007D1D8B" w:rsidRPr="006C26A0" w:rsidRDefault="007D1D8B" w:rsidP="00C54708">
            <w:pPr>
              <w:pStyle w:val="Compact"/>
              <w:spacing w:before="0"/>
              <w:rPr>
                <w:sz w:val="16"/>
                <w:szCs w:val="16"/>
              </w:rPr>
            </w:pPr>
          </w:p>
        </w:tc>
      </w:tr>
      <w:tr w:rsidR="007D1D8B" w:rsidRPr="006C26A0" w14:paraId="3515F9D5" w14:textId="77777777" w:rsidTr="00C54708">
        <w:tc>
          <w:tcPr>
            <w:tcW w:w="551" w:type="pct"/>
          </w:tcPr>
          <w:p w14:paraId="14D295BF" w14:textId="77777777" w:rsidR="007D1D8B" w:rsidRPr="006C26A0" w:rsidRDefault="007D1D8B" w:rsidP="00C54708">
            <w:pPr>
              <w:pStyle w:val="Compact"/>
              <w:spacing w:before="0"/>
              <w:rPr>
                <w:sz w:val="16"/>
                <w:szCs w:val="16"/>
              </w:rPr>
            </w:pPr>
            <w:r w:rsidRPr="006C26A0">
              <w:rPr>
                <w:sz w:val="16"/>
                <w:szCs w:val="16"/>
              </w:rPr>
              <w:t>L5</w:t>
            </w:r>
          </w:p>
        </w:tc>
        <w:tc>
          <w:tcPr>
            <w:tcW w:w="270" w:type="pct"/>
          </w:tcPr>
          <w:p w14:paraId="6DC78578"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1A583891"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457EE2C6" w14:textId="77777777" w:rsidR="007D1D8B" w:rsidRPr="006C26A0" w:rsidRDefault="007D1D8B" w:rsidP="00C54708">
            <w:pPr>
              <w:pStyle w:val="Compact"/>
              <w:spacing w:before="0"/>
              <w:rPr>
                <w:sz w:val="16"/>
                <w:szCs w:val="16"/>
              </w:rPr>
            </w:pPr>
            <w:r w:rsidRPr="006C26A0">
              <w:rPr>
                <w:sz w:val="16"/>
                <w:szCs w:val="16"/>
              </w:rPr>
              <w:t>-0.17</w:t>
            </w:r>
          </w:p>
        </w:tc>
        <w:tc>
          <w:tcPr>
            <w:tcW w:w="269" w:type="pct"/>
          </w:tcPr>
          <w:p w14:paraId="2FCEA670" w14:textId="77777777" w:rsidR="007D1D8B" w:rsidRPr="006C26A0" w:rsidRDefault="007D1D8B" w:rsidP="00C54708">
            <w:pPr>
              <w:pStyle w:val="Compact"/>
              <w:spacing w:before="0"/>
              <w:rPr>
                <w:sz w:val="16"/>
                <w:szCs w:val="16"/>
              </w:rPr>
            </w:pPr>
            <w:r w:rsidRPr="006C26A0">
              <w:rPr>
                <w:sz w:val="16"/>
                <w:szCs w:val="16"/>
              </w:rPr>
              <w:t>0.29</w:t>
            </w:r>
          </w:p>
        </w:tc>
        <w:tc>
          <w:tcPr>
            <w:tcW w:w="269" w:type="pct"/>
          </w:tcPr>
          <w:p w14:paraId="25D3EEBB" w14:textId="77777777" w:rsidR="007D1D8B" w:rsidRPr="006C26A0" w:rsidRDefault="007D1D8B" w:rsidP="00C54708">
            <w:pPr>
              <w:pStyle w:val="Compact"/>
              <w:spacing w:before="0"/>
              <w:rPr>
                <w:b/>
                <w:bCs/>
                <w:sz w:val="16"/>
                <w:szCs w:val="16"/>
              </w:rPr>
            </w:pPr>
            <w:r w:rsidRPr="006C26A0">
              <w:rPr>
                <w:b/>
                <w:bCs/>
                <w:sz w:val="16"/>
                <w:szCs w:val="16"/>
              </w:rPr>
              <w:t>0.71</w:t>
            </w:r>
          </w:p>
        </w:tc>
        <w:tc>
          <w:tcPr>
            <w:tcW w:w="269" w:type="pct"/>
          </w:tcPr>
          <w:p w14:paraId="4E7A3FD1" w14:textId="77777777" w:rsidR="007D1D8B" w:rsidRPr="006C26A0" w:rsidRDefault="007D1D8B" w:rsidP="00C54708">
            <w:pPr>
              <w:pStyle w:val="Compact"/>
              <w:spacing w:before="0"/>
              <w:rPr>
                <w:sz w:val="16"/>
                <w:szCs w:val="16"/>
              </w:rPr>
            </w:pPr>
          </w:p>
        </w:tc>
        <w:tc>
          <w:tcPr>
            <w:tcW w:w="293" w:type="pct"/>
          </w:tcPr>
          <w:p w14:paraId="42EF247F" w14:textId="77777777" w:rsidR="007D1D8B" w:rsidRPr="006C26A0" w:rsidRDefault="007D1D8B" w:rsidP="00C54708">
            <w:pPr>
              <w:pStyle w:val="Compact"/>
              <w:spacing w:before="0"/>
              <w:rPr>
                <w:sz w:val="16"/>
                <w:szCs w:val="16"/>
              </w:rPr>
            </w:pPr>
          </w:p>
        </w:tc>
        <w:tc>
          <w:tcPr>
            <w:tcW w:w="269" w:type="pct"/>
          </w:tcPr>
          <w:p w14:paraId="6B57E15E" w14:textId="77777777" w:rsidR="007D1D8B" w:rsidRPr="006C26A0" w:rsidRDefault="007D1D8B" w:rsidP="00C54708">
            <w:pPr>
              <w:pStyle w:val="Compact"/>
              <w:spacing w:before="0"/>
              <w:rPr>
                <w:sz w:val="16"/>
                <w:szCs w:val="16"/>
              </w:rPr>
            </w:pPr>
          </w:p>
        </w:tc>
        <w:tc>
          <w:tcPr>
            <w:tcW w:w="269" w:type="pct"/>
          </w:tcPr>
          <w:p w14:paraId="256DCD0F" w14:textId="77777777" w:rsidR="007D1D8B" w:rsidRPr="006C26A0" w:rsidRDefault="007D1D8B" w:rsidP="00C54708">
            <w:pPr>
              <w:pStyle w:val="Compact"/>
              <w:spacing w:before="0"/>
              <w:rPr>
                <w:sz w:val="16"/>
                <w:szCs w:val="16"/>
              </w:rPr>
            </w:pPr>
          </w:p>
        </w:tc>
        <w:tc>
          <w:tcPr>
            <w:tcW w:w="269" w:type="pct"/>
          </w:tcPr>
          <w:p w14:paraId="0060804F" w14:textId="77777777" w:rsidR="007D1D8B" w:rsidRPr="006C26A0" w:rsidRDefault="007D1D8B" w:rsidP="00C54708">
            <w:pPr>
              <w:pStyle w:val="Compact"/>
              <w:spacing w:before="0"/>
              <w:rPr>
                <w:sz w:val="16"/>
                <w:szCs w:val="16"/>
              </w:rPr>
            </w:pPr>
          </w:p>
        </w:tc>
        <w:tc>
          <w:tcPr>
            <w:tcW w:w="269" w:type="pct"/>
          </w:tcPr>
          <w:p w14:paraId="11271199" w14:textId="77777777" w:rsidR="007D1D8B" w:rsidRPr="006C26A0" w:rsidRDefault="007D1D8B" w:rsidP="00C54708">
            <w:pPr>
              <w:pStyle w:val="Compact"/>
              <w:spacing w:before="0"/>
              <w:rPr>
                <w:sz w:val="16"/>
                <w:szCs w:val="16"/>
              </w:rPr>
            </w:pPr>
          </w:p>
        </w:tc>
        <w:tc>
          <w:tcPr>
            <w:tcW w:w="269" w:type="pct"/>
          </w:tcPr>
          <w:p w14:paraId="22DAC538" w14:textId="77777777" w:rsidR="007D1D8B" w:rsidRPr="006C26A0" w:rsidRDefault="007D1D8B" w:rsidP="00C54708">
            <w:pPr>
              <w:pStyle w:val="Compact"/>
              <w:spacing w:before="0"/>
              <w:rPr>
                <w:sz w:val="16"/>
                <w:szCs w:val="16"/>
              </w:rPr>
            </w:pPr>
          </w:p>
        </w:tc>
        <w:tc>
          <w:tcPr>
            <w:tcW w:w="269" w:type="pct"/>
          </w:tcPr>
          <w:p w14:paraId="3DCCC4C0" w14:textId="77777777" w:rsidR="007D1D8B" w:rsidRPr="006C26A0" w:rsidRDefault="007D1D8B" w:rsidP="00C54708">
            <w:pPr>
              <w:pStyle w:val="Compact"/>
              <w:spacing w:before="0"/>
              <w:rPr>
                <w:sz w:val="16"/>
                <w:szCs w:val="16"/>
              </w:rPr>
            </w:pPr>
          </w:p>
        </w:tc>
        <w:tc>
          <w:tcPr>
            <w:tcW w:w="376" w:type="pct"/>
          </w:tcPr>
          <w:p w14:paraId="73A4C9C5" w14:textId="77777777" w:rsidR="007D1D8B" w:rsidRPr="006C26A0" w:rsidRDefault="007D1D8B" w:rsidP="00C54708">
            <w:pPr>
              <w:pStyle w:val="Compact"/>
              <w:spacing w:before="0"/>
              <w:rPr>
                <w:sz w:val="16"/>
                <w:szCs w:val="16"/>
              </w:rPr>
            </w:pPr>
          </w:p>
        </w:tc>
        <w:tc>
          <w:tcPr>
            <w:tcW w:w="550" w:type="pct"/>
          </w:tcPr>
          <w:p w14:paraId="13DD8A79" w14:textId="77777777" w:rsidR="007D1D8B" w:rsidRPr="006C26A0" w:rsidRDefault="007D1D8B" w:rsidP="00C54708">
            <w:pPr>
              <w:pStyle w:val="Compact"/>
              <w:spacing w:before="0"/>
              <w:rPr>
                <w:sz w:val="16"/>
                <w:szCs w:val="16"/>
              </w:rPr>
            </w:pPr>
          </w:p>
        </w:tc>
      </w:tr>
      <w:tr w:rsidR="007D1D8B" w:rsidRPr="006C26A0" w14:paraId="7557BC47" w14:textId="77777777" w:rsidTr="00C54708">
        <w:tc>
          <w:tcPr>
            <w:tcW w:w="551" w:type="pct"/>
          </w:tcPr>
          <w:p w14:paraId="271E2ADC" w14:textId="77777777" w:rsidR="007D1D8B" w:rsidRPr="006C26A0" w:rsidRDefault="007D1D8B" w:rsidP="00C54708">
            <w:pPr>
              <w:pStyle w:val="Compact"/>
              <w:spacing w:before="0"/>
              <w:rPr>
                <w:sz w:val="16"/>
                <w:szCs w:val="16"/>
              </w:rPr>
            </w:pPr>
            <w:r w:rsidRPr="006C26A0">
              <w:rPr>
                <w:sz w:val="16"/>
                <w:szCs w:val="16"/>
              </w:rPr>
              <w:t>PA</w:t>
            </w:r>
          </w:p>
        </w:tc>
        <w:tc>
          <w:tcPr>
            <w:tcW w:w="270" w:type="pct"/>
          </w:tcPr>
          <w:p w14:paraId="4B5F0287"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16F0CF42" w14:textId="77777777" w:rsidR="007D1D8B" w:rsidRPr="006C26A0" w:rsidRDefault="007D1D8B" w:rsidP="00C54708">
            <w:pPr>
              <w:pStyle w:val="Compact"/>
              <w:spacing w:before="0"/>
              <w:rPr>
                <w:sz w:val="16"/>
                <w:szCs w:val="16"/>
              </w:rPr>
            </w:pPr>
            <w:r w:rsidRPr="006C26A0">
              <w:rPr>
                <w:sz w:val="16"/>
                <w:szCs w:val="16"/>
              </w:rPr>
              <w:t>0.35</w:t>
            </w:r>
          </w:p>
        </w:tc>
        <w:tc>
          <w:tcPr>
            <w:tcW w:w="269" w:type="pct"/>
          </w:tcPr>
          <w:p w14:paraId="2F4BE521" w14:textId="77777777" w:rsidR="007D1D8B" w:rsidRPr="006C26A0" w:rsidRDefault="007D1D8B" w:rsidP="00C54708">
            <w:pPr>
              <w:pStyle w:val="Compact"/>
              <w:spacing w:before="0"/>
              <w:rPr>
                <w:sz w:val="16"/>
                <w:szCs w:val="16"/>
              </w:rPr>
            </w:pPr>
            <w:r w:rsidRPr="006C26A0">
              <w:rPr>
                <w:sz w:val="16"/>
                <w:szCs w:val="16"/>
              </w:rPr>
              <w:t>-0.12</w:t>
            </w:r>
          </w:p>
        </w:tc>
        <w:tc>
          <w:tcPr>
            <w:tcW w:w="269" w:type="pct"/>
          </w:tcPr>
          <w:p w14:paraId="0DA1E7C7"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17456708" w14:textId="77777777" w:rsidR="007D1D8B" w:rsidRPr="006C26A0" w:rsidRDefault="007D1D8B" w:rsidP="00C54708">
            <w:pPr>
              <w:pStyle w:val="Compact"/>
              <w:spacing w:before="0"/>
              <w:rPr>
                <w:sz w:val="16"/>
                <w:szCs w:val="16"/>
              </w:rPr>
            </w:pPr>
            <w:r w:rsidRPr="006C26A0">
              <w:rPr>
                <w:sz w:val="16"/>
                <w:szCs w:val="16"/>
              </w:rPr>
              <w:t>0.21</w:t>
            </w:r>
          </w:p>
        </w:tc>
        <w:tc>
          <w:tcPr>
            <w:tcW w:w="269" w:type="pct"/>
          </w:tcPr>
          <w:p w14:paraId="5C8E580D" w14:textId="77777777" w:rsidR="007D1D8B" w:rsidRPr="006C26A0" w:rsidRDefault="007D1D8B" w:rsidP="00C54708">
            <w:pPr>
              <w:pStyle w:val="Compact"/>
              <w:spacing w:before="0"/>
              <w:rPr>
                <w:b/>
                <w:bCs/>
                <w:sz w:val="16"/>
                <w:szCs w:val="16"/>
              </w:rPr>
            </w:pPr>
            <w:r w:rsidRPr="006C26A0">
              <w:rPr>
                <w:b/>
                <w:bCs/>
                <w:sz w:val="16"/>
                <w:szCs w:val="16"/>
              </w:rPr>
              <w:t>0.76</w:t>
            </w:r>
          </w:p>
        </w:tc>
        <w:tc>
          <w:tcPr>
            <w:tcW w:w="293" w:type="pct"/>
          </w:tcPr>
          <w:p w14:paraId="5BD4C2C3" w14:textId="77777777" w:rsidR="007D1D8B" w:rsidRPr="006C26A0" w:rsidRDefault="007D1D8B" w:rsidP="00C54708">
            <w:pPr>
              <w:pStyle w:val="Compact"/>
              <w:spacing w:before="0"/>
              <w:rPr>
                <w:sz w:val="16"/>
                <w:szCs w:val="16"/>
              </w:rPr>
            </w:pPr>
          </w:p>
        </w:tc>
        <w:tc>
          <w:tcPr>
            <w:tcW w:w="269" w:type="pct"/>
          </w:tcPr>
          <w:p w14:paraId="0C409D17" w14:textId="77777777" w:rsidR="007D1D8B" w:rsidRPr="006C26A0" w:rsidRDefault="007D1D8B" w:rsidP="00C54708">
            <w:pPr>
              <w:pStyle w:val="Compact"/>
              <w:spacing w:before="0"/>
              <w:rPr>
                <w:sz w:val="16"/>
                <w:szCs w:val="16"/>
              </w:rPr>
            </w:pPr>
          </w:p>
        </w:tc>
        <w:tc>
          <w:tcPr>
            <w:tcW w:w="269" w:type="pct"/>
          </w:tcPr>
          <w:p w14:paraId="25D74490" w14:textId="77777777" w:rsidR="007D1D8B" w:rsidRPr="006C26A0" w:rsidRDefault="007D1D8B" w:rsidP="00C54708">
            <w:pPr>
              <w:pStyle w:val="Compact"/>
              <w:spacing w:before="0"/>
              <w:rPr>
                <w:sz w:val="16"/>
                <w:szCs w:val="16"/>
              </w:rPr>
            </w:pPr>
          </w:p>
        </w:tc>
        <w:tc>
          <w:tcPr>
            <w:tcW w:w="269" w:type="pct"/>
          </w:tcPr>
          <w:p w14:paraId="4E6E0D8C" w14:textId="77777777" w:rsidR="007D1D8B" w:rsidRPr="006C26A0" w:rsidRDefault="007D1D8B" w:rsidP="00C54708">
            <w:pPr>
              <w:pStyle w:val="Compact"/>
              <w:spacing w:before="0"/>
              <w:rPr>
                <w:sz w:val="16"/>
                <w:szCs w:val="16"/>
              </w:rPr>
            </w:pPr>
          </w:p>
        </w:tc>
        <w:tc>
          <w:tcPr>
            <w:tcW w:w="269" w:type="pct"/>
          </w:tcPr>
          <w:p w14:paraId="6F0A8767" w14:textId="77777777" w:rsidR="007D1D8B" w:rsidRPr="006C26A0" w:rsidRDefault="007D1D8B" w:rsidP="00C54708">
            <w:pPr>
              <w:pStyle w:val="Compact"/>
              <w:spacing w:before="0"/>
              <w:rPr>
                <w:sz w:val="16"/>
                <w:szCs w:val="16"/>
              </w:rPr>
            </w:pPr>
          </w:p>
        </w:tc>
        <w:tc>
          <w:tcPr>
            <w:tcW w:w="269" w:type="pct"/>
          </w:tcPr>
          <w:p w14:paraId="01F96891" w14:textId="77777777" w:rsidR="007D1D8B" w:rsidRPr="006C26A0" w:rsidRDefault="007D1D8B" w:rsidP="00C54708">
            <w:pPr>
              <w:pStyle w:val="Compact"/>
              <w:spacing w:before="0"/>
              <w:rPr>
                <w:sz w:val="16"/>
                <w:szCs w:val="16"/>
              </w:rPr>
            </w:pPr>
          </w:p>
        </w:tc>
        <w:tc>
          <w:tcPr>
            <w:tcW w:w="269" w:type="pct"/>
          </w:tcPr>
          <w:p w14:paraId="582D36C0" w14:textId="77777777" w:rsidR="007D1D8B" w:rsidRPr="006C26A0" w:rsidRDefault="007D1D8B" w:rsidP="00C54708">
            <w:pPr>
              <w:pStyle w:val="Compact"/>
              <w:spacing w:before="0"/>
              <w:rPr>
                <w:sz w:val="16"/>
                <w:szCs w:val="16"/>
              </w:rPr>
            </w:pPr>
          </w:p>
        </w:tc>
        <w:tc>
          <w:tcPr>
            <w:tcW w:w="376" w:type="pct"/>
          </w:tcPr>
          <w:p w14:paraId="599A46CE" w14:textId="77777777" w:rsidR="007D1D8B" w:rsidRPr="006C26A0" w:rsidRDefault="007D1D8B" w:rsidP="00C54708">
            <w:pPr>
              <w:pStyle w:val="Compact"/>
              <w:spacing w:before="0"/>
              <w:rPr>
                <w:sz w:val="16"/>
                <w:szCs w:val="16"/>
              </w:rPr>
            </w:pPr>
          </w:p>
        </w:tc>
        <w:tc>
          <w:tcPr>
            <w:tcW w:w="550" w:type="pct"/>
          </w:tcPr>
          <w:p w14:paraId="0E9B42A0" w14:textId="77777777" w:rsidR="007D1D8B" w:rsidRPr="006C26A0" w:rsidRDefault="007D1D8B" w:rsidP="00C54708">
            <w:pPr>
              <w:pStyle w:val="Compact"/>
              <w:spacing w:before="0"/>
              <w:rPr>
                <w:sz w:val="16"/>
                <w:szCs w:val="16"/>
              </w:rPr>
            </w:pPr>
          </w:p>
        </w:tc>
      </w:tr>
      <w:tr w:rsidR="007D1D8B" w:rsidRPr="006C26A0" w14:paraId="12D1C519" w14:textId="77777777" w:rsidTr="00C54708">
        <w:tc>
          <w:tcPr>
            <w:tcW w:w="551" w:type="pct"/>
          </w:tcPr>
          <w:p w14:paraId="41DEECEC" w14:textId="77777777" w:rsidR="007D1D8B" w:rsidRPr="006C26A0" w:rsidRDefault="007D1D8B" w:rsidP="00C54708">
            <w:pPr>
              <w:pStyle w:val="Compact"/>
              <w:spacing w:before="0"/>
              <w:rPr>
                <w:sz w:val="16"/>
                <w:szCs w:val="16"/>
              </w:rPr>
            </w:pPr>
            <w:proofErr w:type="spellStart"/>
            <w:r w:rsidRPr="006C26A0">
              <w:rPr>
                <w:sz w:val="16"/>
                <w:szCs w:val="16"/>
              </w:rPr>
              <w:t>NegA</w:t>
            </w:r>
            <w:proofErr w:type="spellEnd"/>
          </w:p>
        </w:tc>
        <w:tc>
          <w:tcPr>
            <w:tcW w:w="270" w:type="pct"/>
          </w:tcPr>
          <w:p w14:paraId="203400C3" w14:textId="77777777" w:rsidR="007D1D8B" w:rsidRPr="006C26A0" w:rsidRDefault="007D1D8B" w:rsidP="00C54708">
            <w:pPr>
              <w:pStyle w:val="Compact"/>
              <w:spacing w:before="0"/>
              <w:rPr>
                <w:sz w:val="16"/>
                <w:szCs w:val="16"/>
              </w:rPr>
            </w:pPr>
            <w:r w:rsidRPr="006C26A0">
              <w:rPr>
                <w:sz w:val="16"/>
                <w:szCs w:val="16"/>
              </w:rPr>
              <w:t>0.09</w:t>
            </w:r>
          </w:p>
        </w:tc>
        <w:tc>
          <w:tcPr>
            <w:tcW w:w="269" w:type="pct"/>
          </w:tcPr>
          <w:p w14:paraId="060E0951"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63881F0C" w14:textId="77777777" w:rsidR="007D1D8B" w:rsidRPr="006C26A0" w:rsidRDefault="007D1D8B" w:rsidP="00C54708">
            <w:pPr>
              <w:pStyle w:val="Compact"/>
              <w:spacing w:before="0"/>
              <w:rPr>
                <w:sz w:val="16"/>
                <w:szCs w:val="16"/>
              </w:rPr>
            </w:pPr>
            <w:r w:rsidRPr="006C26A0">
              <w:rPr>
                <w:sz w:val="16"/>
                <w:szCs w:val="16"/>
              </w:rPr>
              <w:t>0.14</w:t>
            </w:r>
          </w:p>
        </w:tc>
        <w:tc>
          <w:tcPr>
            <w:tcW w:w="269" w:type="pct"/>
          </w:tcPr>
          <w:p w14:paraId="781BF928"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64325FA7" w14:textId="77777777" w:rsidR="007D1D8B" w:rsidRPr="006C26A0" w:rsidRDefault="007D1D8B" w:rsidP="00C54708">
            <w:pPr>
              <w:pStyle w:val="Compact"/>
              <w:spacing w:before="0"/>
              <w:rPr>
                <w:sz w:val="16"/>
                <w:szCs w:val="16"/>
              </w:rPr>
            </w:pPr>
            <w:r w:rsidRPr="006C26A0">
              <w:rPr>
                <w:sz w:val="16"/>
                <w:szCs w:val="16"/>
              </w:rPr>
              <w:t>0.13</w:t>
            </w:r>
          </w:p>
        </w:tc>
        <w:tc>
          <w:tcPr>
            <w:tcW w:w="269" w:type="pct"/>
          </w:tcPr>
          <w:p w14:paraId="7B8C67B3" w14:textId="77777777" w:rsidR="007D1D8B" w:rsidRPr="006C26A0" w:rsidRDefault="007D1D8B" w:rsidP="00C54708">
            <w:pPr>
              <w:pStyle w:val="Compact"/>
              <w:spacing w:before="0"/>
              <w:rPr>
                <w:sz w:val="16"/>
                <w:szCs w:val="16"/>
              </w:rPr>
            </w:pPr>
            <w:r w:rsidRPr="006C26A0">
              <w:rPr>
                <w:sz w:val="16"/>
                <w:szCs w:val="16"/>
              </w:rPr>
              <w:t>-0.19</w:t>
            </w:r>
          </w:p>
        </w:tc>
        <w:tc>
          <w:tcPr>
            <w:tcW w:w="293" w:type="pct"/>
          </w:tcPr>
          <w:p w14:paraId="54733CA8" w14:textId="77777777" w:rsidR="007D1D8B" w:rsidRPr="006C26A0" w:rsidRDefault="007D1D8B" w:rsidP="00C54708">
            <w:pPr>
              <w:pStyle w:val="Compact"/>
              <w:spacing w:before="0"/>
              <w:rPr>
                <w:b/>
                <w:bCs/>
                <w:sz w:val="16"/>
                <w:szCs w:val="16"/>
              </w:rPr>
            </w:pPr>
            <w:r w:rsidRPr="006C26A0">
              <w:rPr>
                <w:b/>
                <w:bCs/>
                <w:sz w:val="16"/>
                <w:szCs w:val="16"/>
              </w:rPr>
              <w:t>0.67</w:t>
            </w:r>
          </w:p>
        </w:tc>
        <w:tc>
          <w:tcPr>
            <w:tcW w:w="269" w:type="pct"/>
          </w:tcPr>
          <w:p w14:paraId="63EAD1F8" w14:textId="77777777" w:rsidR="007D1D8B" w:rsidRPr="006C26A0" w:rsidRDefault="007D1D8B" w:rsidP="00C54708">
            <w:pPr>
              <w:pStyle w:val="Compact"/>
              <w:spacing w:before="0"/>
              <w:rPr>
                <w:sz w:val="16"/>
                <w:szCs w:val="16"/>
              </w:rPr>
            </w:pPr>
          </w:p>
        </w:tc>
        <w:tc>
          <w:tcPr>
            <w:tcW w:w="269" w:type="pct"/>
          </w:tcPr>
          <w:p w14:paraId="4286083C" w14:textId="77777777" w:rsidR="007D1D8B" w:rsidRPr="006C26A0" w:rsidRDefault="007D1D8B" w:rsidP="00C54708">
            <w:pPr>
              <w:pStyle w:val="Compact"/>
              <w:spacing w:before="0"/>
              <w:rPr>
                <w:sz w:val="16"/>
                <w:szCs w:val="16"/>
              </w:rPr>
            </w:pPr>
          </w:p>
        </w:tc>
        <w:tc>
          <w:tcPr>
            <w:tcW w:w="269" w:type="pct"/>
          </w:tcPr>
          <w:p w14:paraId="2AF6CA47" w14:textId="77777777" w:rsidR="007D1D8B" w:rsidRPr="006C26A0" w:rsidRDefault="007D1D8B" w:rsidP="00C54708">
            <w:pPr>
              <w:pStyle w:val="Compact"/>
              <w:spacing w:before="0"/>
              <w:rPr>
                <w:sz w:val="16"/>
                <w:szCs w:val="16"/>
              </w:rPr>
            </w:pPr>
          </w:p>
        </w:tc>
        <w:tc>
          <w:tcPr>
            <w:tcW w:w="269" w:type="pct"/>
          </w:tcPr>
          <w:p w14:paraId="58BACF85" w14:textId="77777777" w:rsidR="007D1D8B" w:rsidRPr="006C26A0" w:rsidRDefault="007D1D8B" w:rsidP="00C54708">
            <w:pPr>
              <w:pStyle w:val="Compact"/>
              <w:spacing w:before="0"/>
              <w:rPr>
                <w:sz w:val="16"/>
                <w:szCs w:val="16"/>
              </w:rPr>
            </w:pPr>
          </w:p>
        </w:tc>
        <w:tc>
          <w:tcPr>
            <w:tcW w:w="269" w:type="pct"/>
          </w:tcPr>
          <w:p w14:paraId="11B81755" w14:textId="77777777" w:rsidR="007D1D8B" w:rsidRPr="006C26A0" w:rsidRDefault="007D1D8B" w:rsidP="00C54708">
            <w:pPr>
              <w:pStyle w:val="Compact"/>
              <w:spacing w:before="0"/>
              <w:rPr>
                <w:sz w:val="16"/>
                <w:szCs w:val="16"/>
              </w:rPr>
            </w:pPr>
          </w:p>
        </w:tc>
        <w:tc>
          <w:tcPr>
            <w:tcW w:w="269" w:type="pct"/>
          </w:tcPr>
          <w:p w14:paraId="5E63CE93" w14:textId="77777777" w:rsidR="007D1D8B" w:rsidRPr="006C26A0" w:rsidRDefault="007D1D8B" w:rsidP="00C54708">
            <w:pPr>
              <w:pStyle w:val="Compact"/>
              <w:spacing w:before="0"/>
              <w:rPr>
                <w:sz w:val="16"/>
                <w:szCs w:val="16"/>
              </w:rPr>
            </w:pPr>
          </w:p>
        </w:tc>
        <w:tc>
          <w:tcPr>
            <w:tcW w:w="376" w:type="pct"/>
          </w:tcPr>
          <w:p w14:paraId="35F8CE2C" w14:textId="77777777" w:rsidR="007D1D8B" w:rsidRPr="006C26A0" w:rsidRDefault="007D1D8B" w:rsidP="00C54708">
            <w:pPr>
              <w:pStyle w:val="Compact"/>
              <w:spacing w:before="0"/>
              <w:rPr>
                <w:sz w:val="16"/>
                <w:szCs w:val="16"/>
              </w:rPr>
            </w:pPr>
          </w:p>
        </w:tc>
        <w:tc>
          <w:tcPr>
            <w:tcW w:w="550" w:type="pct"/>
          </w:tcPr>
          <w:p w14:paraId="250A2FA0" w14:textId="77777777" w:rsidR="007D1D8B" w:rsidRPr="006C26A0" w:rsidRDefault="007D1D8B" w:rsidP="00C54708">
            <w:pPr>
              <w:pStyle w:val="Compact"/>
              <w:spacing w:before="0"/>
              <w:rPr>
                <w:sz w:val="16"/>
                <w:szCs w:val="16"/>
              </w:rPr>
            </w:pPr>
          </w:p>
        </w:tc>
      </w:tr>
      <w:tr w:rsidR="007D1D8B" w:rsidRPr="006C26A0" w14:paraId="37793C4E" w14:textId="77777777" w:rsidTr="00C54708">
        <w:tc>
          <w:tcPr>
            <w:tcW w:w="551" w:type="pct"/>
          </w:tcPr>
          <w:p w14:paraId="14831DDC" w14:textId="77777777" w:rsidR="007D1D8B" w:rsidRPr="006C26A0" w:rsidRDefault="007D1D8B" w:rsidP="00C54708">
            <w:pPr>
              <w:pStyle w:val="Compact"/>
              <w:spacing w:before="0"/>
              <w:rPr>
                <w:sz w:val="16"/>
                <w:szCs w:val="16"/>
              </w:rPr>
            </w:pPr>
            <w:r w:rsidRPr="006C26A0">
              <w:rPr>
                <w:sz w:val="16"/>
                <w:szCs w:val="16"/>
              </w:rPr>
              <w:t>PSQ</w:t>
            </w:r>
          </w:p>
        </w:tc>
        <w:tc>
          <w:tcPr>
            <w:tcW w:w="270" w:type="pct"/>
          </w:tcPr>
          <w:p w14:paraId="051D493B"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4F8F1AC6"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4002FC90" w14:textId="77777777" w:rsidR="007D1D8B" w:rsidRPr="006C26A0" w:rsidRDefault="007D1D8B" w:rsidP="00C54708">
            <w:pPr>
              <w:pStyle w:val="Compact"/>
              <w:spacing w:before="0"/>
              <w:rPr>
                <w:sz w:val="16"/>
                <w:szCs w:val="16"/>
              </w:rPr>
            </w:pPr>
            <w:r w:rsidRPr="006C26A0">
              <w:rPr>
                <w:sz w:val="16"/>
                <w:szCs w:val="16"/>
              </w:rPr>
              <w:t>0.23</w:t>
            </w:r>
          </w:p>
        </w:tc>
        <w:tc>
          <w:tcPr>
            <w:tcW w:w="269" w:type="pct"/>
          </w:tcPr>
          <w:p w14:paraId="4DA009F6"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0FAB008E"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2E41076D" w14:textId="77777777" w:rsidR="007D1D8B" w:rsidRPr="006C26A0" w:rsidRDefault="007D1D8B" w:rsidP="00C54708">
            <w:pPr>
              <w:pStyle w:val="Compact"/>
              <w:spacing w:before="0"/>
              <w:rPr>
                <w:sz w:val="16"/>
                <w:szCs w:val="16"/>
              </w:rPr>
            </w:pPr>
            <w:r w:rsidRPr="006C26A0">
              <w:rPr>
                <w:sz w:val="16"/>
                <w:szCs w:val="16"/>
              </w:rPr>
              <w:t>-0.33</w:t>
            </w:r>
          </w:p>
        </w:tc>
        <w:tc>
          <w:tcPr>
            <w:tcW w:w="293" w:type="pct"/>
          </w:tcPr>
          <w:p w14:paraId="0FC6B126" w14:textId="77777777" w:rsidR="007D1D8B" w:rsidRPr="006C26A0" w:rsidRDefault="007D1D8B" w:rsidP="00C54708">
            <w:pPr>
              <w:pStyle w:val="Compact"/>
              <w:spacing w:before="0"/>
              <w:rPr>
                <w:sz w:val="16"/>
                <w:szCs w:val="16"/>
              </w:rPr>
            </w:pPr>
            <w:r w:rsidRPr="006C26A0">
              <w:rPr>
                <w:sz w:val="16"/>
                <w:szCs w:val="16"/>
              </w:rPr>
              <w:t>0.37</w:t>
            </w:r>
          </w:p>
        </w:tc>
        <w:tc>
          <w:tcPr>
            <w:tcW w:w="269" w:type="pct"/>
          </w:tcPr>
          <w:p w14:paraId="5486BC65" w14:textId="77777777" w:rsidR="007D1D8B" w:rsidRPr="006C26A0" w:rsidRDefault="007D1D8B" w:rsidP="00C54708">
            <w:pPr>
              <w:pStyle w:val="Compact"/>
              <w:spacing w:before="0"/>
              <w:rPr>
                <w:b/>
                <w:bCs/>
                <w:sz w:val="16"/>
                <w:szCs w:val="16"/>
              </w:rPr>
            </w:pPr>
            <w:r w:rsidRPr="006C26A0">
              <w:rPr>
                <w:b/>
                <w:bCs/>
                <w:sz w:val="16"/>
                <w:szCs w:val="16"/>
              </w:rPr>
              <w:t>0.60</w:t>
            </w:r>
          </w:p>
        </w:tc>
        <w:tc>
          <w:tcPr>
            <w:tcW w:w="269" w:type="pct"/>
          </w:tcPr>
          <w:p w14:paraId="4FF6545E" w14:textId="77777777" w:rsidR="007D1D8B" w:rsidRPr="006C26A0" w:rsidRDefault="007D1D8B" w:rsidP="00C54708">
            <w:pPr>
              <w:pStyle w:val="Compact"/>
              <w:spacing w:before="0"/>
              <w:rPr>
                <w:sz w:val="16"/>
                <w:szCs w:val="16"/>
              </w:rPr>
            </w:pPr>
          </w:p>
        </w:tc>
        <w:tc>
          <w:tcPr>
            <w:tcW w:w="269" w:type="pct"/>
          </w:tcPr>
          <w:p w14:paraId="380F86A5" w14:textId="77777777" w:rsidR="007D1D8B" w:rsidRPr="006C26A0" w:rsidRDefault="007D1D8B" w:rsidP="00C54708">
            <w:pPr>
              <w:pStyle w:val="Compact"/>
              <w:spacing w:before="0"/>
              <w:rPr>
                <w:sz w:val="16"/>
                <w:szCs w:val="16"/>
              </w:rPr>
            </w:pPr>
          </w:p>
        </w:tc>
        <w:tc>
          <w:tcPr>
            <w:tcW w:w="269" w:type="pct"/>
          </w:tcPr>
          <w:p w14:paraId="46AD4261" w14:textId="77777777" w:rsidR="007D1D8B" w:rsidRPr="006C26A0" w:rsidRDefault="007D1D8B" w:rsidP="00C54708">
            <w:pPr>
              <w:pStyle w:val="Compact"/>
              <w:spacing w:before="0"/>
              <w:rPr>
                <w:sz w:val="16"/>
                <w:szCs w:val="16"/>
              </w:rPr>
            </w:pPr>
          </w:p>
        </w:tc>
        <w:tc>
          <w:tcPr>
            <w:tcW w:w="269" w:type="pct"/>
          </w:tcPr>
          <w:p w14:paraId="7FD8664A" w14:textId="77777777" w:rsidR="007D1D8B" w:rsidRPr="006C26A0" w:rsidRDefault="007D1D8B" w:rsidP="00C54708">
            <w:pPr>
              <w:pStyle w:val="Compact"/>
              <w:spacing w:before="0"/>
              <w:rPr>
                <w:sz w:val="16"/>
                <w:szCs w:val="16"/>
              </w:rPr>
            </w:pPr>
          </w:p>
        </w:tc>
        <w:tc>
          <w:tcPr>
            <w:tcW w:w="269" w:type="pct"/>
          </w:tcPr>
          <w:p w14:paraId="2BD92A08" w14:textId="77777777" w:rsidR="007D1D8B" w:rsidRPr="006C26A0" w:rsidRDefault="007D1D8B" w:rsidP="00C54708">
            <w:pPr>
              <w:pStyle w:val="Compact"/>
              <w:spacing w:before="0"/>
              <w:rPr>
                <w:sz w:val="16"/>
                <w:szCs w:val="16"/>
              </w:rPr>
            </w:pPr>
          </w:p>
        </w:tc>
        <w:tc>
          <w:tcPr>
            <w:tcW w:w="376" w:type="pct"/>
          </w:tcPr>
          <w:p w14:paraId="452E4634" w14:textId="77777777" w:rsidR="007D1D8B" w:rsidRPr="006C26A0" w:rsidRDefault="007D1D8B" w:rsidP="00C54708">
            <w:pPr>
              <w:pStyle w:val="Compact"/>
              <w:spacing w:before="0"/>
              <w:rPr>
                <w:sz w:val="16"/>
                <w:szCs w:val="16"/>
              </w:rPr>
            </w:pPr>
          </w:p>
        </w:tc>
        <w:tc>
          <w:tcPr>
            <w:tcW w:w="550" w:type="pct"/>
          </w:tcPr>
          <w:p w14:paraId="1B4815CE" w14:textId="77777777" w:rsidR="007D1D8B" w:rsidRPr="006C26A0" w:rsidRDefault="007D1D8B" w:rsidP="00C54708">
            <w:pPr>
              <w:pStyle w:val="Compact"/>
              <w:spacing w:before="0"/>
              <w:rPr>
                <w:sz w:val="16"/>
                <w:szCs w:val="16"/>
              </w:rPr>
            </w:pPr>
          </w:p>
        </w:tc>
      </w:tr>
      <w:tr w:rsidR="007D1D8B" w:rsidRPr="006C26A0" w14:paraId="0332161C" w14:textId="77777777" w:rsidTr="00C54708">
        <w:tc>
          <w:tcPr>
            <w:tcW w:w="551" w:type="pct"/>
          </w:tcPr>
          <w:p w14:paraId="410B4637" w14:textId="77777777" w:rsidR="007D1D8B" w:rsidRPr="006C26A0" w:rsidRDefault="007D1D8B" w:rsidP="00C54708">
            <w:pPr>
              <w:pStyle w:val="Compact"/>
              <w:spacing w:before="0"/>
              <w:rPr>
                <w:sz w:val="16"/>
                <w:szCs w:val="16"/>
              </w:rPr>
            </w:pPr>
            <w:r w:rsidRPr="006C26A0">
              <w:rPr>
                <w:sz w:val="16"/>
                <w:szCs w:val="16"/>
              </w:rPr>
              <w:t>SE</w:t>
            </w:r>
          </w:p>
        </w:tc>
        <w:tc>
          <w:tcPr>
            <w:tcW w:w="270" w:type="pct"/>
          </w:tcPr>
          <w:p w14:paraId="68918990"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3257547F"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5B51574A"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5A8E92D7" w14:textId="77777777" w:rsidR="007D1D8B" w:rsidRPr="006C26A0" w:rsidRDefault="007D1D8B" w:rsidP="00C54708">
            <w:pPr>
              <w:pStyle w:val="Compact"/>
              <w:spacing w:before="0"/>
              <w:rPr>
                <w:sz w:val="16"/>
                <w:szCs w:val="16"/>
              </w:rPr>
            </w:pPr>
            <w:r w:rsidRPr="006C26A0">
              <w:rPr>
                <w:sz w:val="16"/>
                <w:szCs w:val="16"/>
              </w:rPr>
              <w:t>-0.03</w:t>
            </w:r>
          </w:p>
        </w:tc>
        <w:tc>
          <w:tcPr>
            <w:tcW w:w="269" w:type="pct"/>
          </w:tcPr>
          <w:p w14:paraId="2AA41D98"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751021BD" w14:textId="77777777" w:rsidR="007D1D8B" w:rsidRPr="006C26A0" w:rsidRDefault="007D1D8B" w:rsidP="00C54708">
            <w:pPr>
              <w:pStyle w:val="Compact"/>
              <w:spacing w:before="0"/>
              <w:rPr>
                <w:sz w:val="16"/>
                <w:szCs w:val="16"/>
              </w:rPr>
            </w:pPr>
            <w:r w:rsidRPr="006C26A0">
              <w:rPr>
                <w:sz w:val="16"/>
                <w:szCs w:val="16"/>
              </w:rPr>
              <w:t>0.22</w:t>
            </w:r>
          </w:p>
        </w:tc>
        <w:tc>
          <w:tcPr>
            <w:tcW w:w="293" w:type="pct"/>
          </w:tcPr>
          <w:p w14:paraId="06EB417B"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0A3BBBDE" w14:textId="77777777" w:rsidR="007D1D8B" w:rsidRPr="006C26A0" w:rsidRDefault="007D1D8B" w:rsidP="00C54708">
            <w:pPr>
              <w:pStyle w:val="Compact"/>
              <w:spacing w:before="0"/>
              <w:rPr>
                <w:sz w:val="16"/>
                <w:szCs w:val="16"/>
              </w:rPr>
            </w:pPr>
            <w:r w:rsidRPr="006C26A0">
              <w:rPr>
                <w:sz w:val="16"/>
                <w:szCs w:val="16"/>
              </w:rPr>
              <w:t>-0.04</w:t>
            </w:r>
          </w:p>
        </w:tc>
        <w:tc>
          <w:tcPr>
            <w:tcW w:w="269" w:type="pct"/>
          </w:tcPr>
          <w:p w14:paraId="30A2DF42" w14:textId="77777777" w:rsidR="007D1D8B" w:rsidRPr="006C26A0" w:rsidRDefault="007D1D8B" w:rsidP="00C54708">
            <w:pPr>
              <w:pStyle w:val="Compact"/>
              <w:spacing w:before="0"/>
              <w:rPr>
                <w:b/>
                <w:bCs/>
                <w:sz w:val="16"/>
                <w:szCs w:val="16"/>
              </w:rPr>
            </w:pPr>
            <w:r w:rsidRPr="006C26A0">
              <w:rPr>
                <w:b/>
                <w:bCs/>
                <w:sz w:val="16"/>
                <w:szCs w:val="16"/>
              </w:rPr>
              <w:t>0.81</w:t>
            </w:r>
          </w:p>
        </w:tc>
        <w:tc>
          <w:tcPr>
            <w:tcW w:w="269" w:type="pct"/>
          </w:tcPr>
          <w:p w14:paraId="735BB5E0" w14:textId="77777777" w:rsidR="007D1D8B" w:rsidRPr="006C26A0" w:rsidRDefault="007D1D8B" w:rsidP="00C54708">
            <w:pPr>
              <w:pStyle w:val="Compact"/>
              <w:spacing w:before="0"/>
              <w:rPr>
                <w:sz w:val="16"/>
                <w:szCs w:val="16"/>
              </w:rPr>
            </w:pPr>
          </w:p>
        </w:tc>
        <w:tc>
          <w:tcPr>
            <w:tcW w:w="269" w:type="pct"/>
          </w:tcPr>
          <w:p w14:paraId="205D367B" w14:textId="77777777" w:rsidR="007D1D8B" w:rsidRPr="006C26A0" w:rsidRDefault="007D1D8B" w:rsidP="00C54708">
            <w:pPr>
              <w:pStyle w:val="Compact"/>
              <w:spacing w:before="0"/>
              <w:rPr>
                <w:sz w:val="16"/>
                <w:szCs w:val="16"/>
              </w:rPr>
            </w:pPr>
          </w:p>
        </w:tc>
        <w:tc>
          <w:tcPr>
            <w:tcW w:w="269" w:type="pct"/>
          </w:tcPr>
          <w:p w14:paraId="32FFD9F0" w14:textId="77777777" w:rsidR="007D1D8B" w:rsidRPr="006C26A0" w:rsidRDefault="007D1D8B" w:rsidP="00C54708">
            <w:pPr>
              <w:pStyle w:val="Compact"/>
              <w:spacing w:before="0"/>
              <w:rPr>
                <w:sz w:val="16"/>
                <w:szCs w:val="16"/>
              </w:rPr>
            </w:pPr>
          </w:p>
        </w:tc>
        <w:tc>
          <w:tcPr>
            <w:tcW w:w="269" w:type="pct"/>
          </w:tcPr>
          <w:p w14:paraId="1C588A15" w14:textId="77777777" w:rsidR="007D1D8B" w:rsidRPr="006C26A0" w:rsidRDefault="007D1D8B" w:rsidP="00C54708">
            <w:pPr>
              <w:pStyle w:val="Compact"/>
              <w:spacing w:before="0"/>
              <w:rPr>
                <w:sz w:val="16"/>
                <w:szCs w:val="16"/>
              </w:rPr>
            </w:pPr>
          </w:p>
        </w:tc>
        <w:tc>
          <w:tcPr>
            <w:tcW w:w="376" w:type="pct"/>
          </w:tcPr>
          <w:p w14:paraId="0BB5FC75" w14:textId="77777777" w:rsidR="007D1D8B" w:rsidRPr="006C26A0" w:rsidRDefault="007D1D8B" w:rsidP="00C54708">
            <w:pPr>
              <w:pStyle w:val="Compact"/>
              <w:spacing w:before="0"/>
              <w:rPr>
                <w:sz w:val="16"/>
                <w:szCs w:val="16"/>
              </w:rPr>
            </w:pPr>
          </w:p>
        </w:tc>
        <w:tc>
          <w:tcPr>
            <w:tcW w:w="550" w:type="pct"/>
          </w:tcPr>
          <w:p w14:paraId="5FA2CA27" w14:textId="77777777" w:rsidR="007D1D8B" w:rsidRPr="006C26A0" w:rsidRDefault="007D1D8B" w:rsidP="00C54708">
            <w:pPr>
              <w:pStyle w:val="Compact"/>
              <w:spacing w:before="0"/>
              <w:rPr>
                <w:sz w:val="16"/>
                <w:szCs w:val="16"/>
              </w:rPr>
            </w:pPr>
          </w:p>
        </w:tc>
      </w:tr>
      <w:tr w:rsidR="007D1D8B" w:rsidRPr="006C26A0" w14:paraId="42C71A0C" w14:textId="77777777" w:rsidTr="00C54708">
        <w:tc>
          <w:tcPr>
            <w:tcW w:w="551" w:type="pct"/>
          </w:tcPr>
          <w:p w14:paraId="3386DEC7" w14:textId="77777777" w:rsidR="007D1D8B" w:rsidRPr="006C26A0" w:rsidRDefault="007D1D8B" w:rsidP="00C54708">
            <w:pPr>
              <w:pStyle w:val="Compact"/>
              <w:spacing w:before="0"/>
              <w:rPr>
                <w:sz w:val="16"/>
                <w:szCs w:val="16"/>
              </w:rPr>
            </w:pPr>
            <w:r w:rsidRPr="006C26A0">
              <w:rPr>
                <w:sz w:val="16"/>
                <w:szCs w:val="16"/>
              </w:rPr>
              <w:t>PT</w:t>
            </w:r>
          </w:p>
        </w:tc>
        <w:tc>
          <w:tcPr>
            <w:tcW w:w="270" w:type="pct"/>
          </w:tcPr>
          <w:p w14:paraId="581D5162" w14:textId="77777777" w:rsidR="007D1D8B" w:rsidRPr="006C26A0" w:rsidRDefault="007D1D8B" w:rsidP="00C54708">
            <w:pPr>
              <w:pStyle w:val="Compact"/>
              <w:spacing w:before="0"/>
              <w:rPr>
                <w:sz w:val="16"/>
                <w:szCs w:val="16"/>
              </w:rPr>
            </w:pPr>
            <w:r w:rsidRPr="006C26A0">
              <w:rPr>
                <w:sz w:val="16"/>
                <w:szCs w:val="16"/>
              </w:rPr>
              <w:t>-0.07</w:t>
            </w:r>
          </w:p>
        </w:tc>
        <w:tc>
          <w:tcPr>
            <w:tcW w:w="269" w:type="pct"/>
          </w:tcPr>
          <w:p w14:paraId="77C80C51"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508D78F5"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5E6640D2"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13D18EC2" w14:textId="77777777" w:rsidR="007D1D8B" w:rsidRPr="006C26A0" w:rsidRDefault="007D1D8B" w:rsidP="00C54708">
            <w:pPr>
              <w:pStyle w:val="Compact"/>
              <w:spacing w:before="0"/>
              <w:rPr>
                <w:sz w:val="16"/>
                <w:szCs w:val="16"/>
              </w:rPr>
            </w:pPr>
            <w:r w:rsidRPr="006C26A0">
              <w:rPr>
                <w:sz w:val="16"/>
                <w:szCs w:val="16"/>
              </w:rPr>
              <w:t>0.17</w:t>
            </w:r>
          </w:p>
        </w:tc>
        <w:tc>
          <w:tcPr>
            <w:tcW w:w="269" w:type="pct"/>
          </w:tcPr>
          <w:p w14:paraId="695E737A" w14:textId="77777777" w:rsidR="007D1D8B" w:rsidRPr="006C26A0" w:rsidRDefault="007D1D8B" w:rsidP="00C54708">
            <w:pPr>
              <w:pStyle w:val="Compact"/>
              <w:spacing w:before="0"/>
              <w:rPr>
                <w:sz w:val="16"/>
                <w:szCs w:val="16"/>
              </w:rPr>
            </w:pPr>
            <w:r w:rsidRPr="006C26A0">
              <w:rPr>
                <w:sz w:val="16"/>
                <w:szCs w:val="16"/>
              </w:rPr>
              <w:t>0.33</w:t>
            </w:r>
          </w:p>
        </w:tc>
        <w:tc>
          <w:tcPr>
            <w:tcW w:w="293" w:type="pct"/>
          </w:tcPr>
          <w:p w14:paraId="678108B4" w14:textId="77777777" w:rsidR="007D1D8B" w:rsidRPr="006C26A0" w:rsidRDefault="007D1D8B" w:rsidP="00C54708">
            <w:pPr>
              <w:pStyle w:val="Compact"/>
              <w:spacing w:before="0"/>
              <w:rPr>
                <w:sz w:val="16"/>
                <w:szCs w:val="16"/>
              </w:rPr>
            </w:pPr>
            <w:r w:rsidRPr="006C26A0">
              <w:rPr>
                <w:sz w:val="16"/>
                <w:szCs w:val="16"/>
              </w:rPr>
              <w:t>-0.17</w:t>
            </w:r>
          </w:p>
        </w:tc>
        <w:tc>
          <w:tcPr>
            <w:tcW w:w="269" w:type="pct"/>
          </w:tcPr>
          <w:p w14:paraId="5C37C51E" w14:textId="77777777" w:rsidR="007D1D8B" w:rsidRPr="006C26A0" w:rsidRDefault="007D1D8B" w:rsidP="00C54708">
            <w:pPr>
              <w:pStyle w:val="Compact"/>
              <w:spacing w:before="0"/>
              <w:rPr>
                <w:sz w:val="16"/>
                <w:szCs w:val="16"/>
              </w:rPr>
            </w:pPr>
            <w:r w:rsidRPr="006C26A0">
              <w:rPr>
                <w:sz w:val="16"/>
                <w:szCs w:val="16"/>
              </w:rPr>
              <w:t>-0.26</w:t>
            </w:r>
          </w:p>
        </w:tc>
        <w:tc>
          <w:tcPr>
            <w:tcW w:w="269" w:type="pct"/>
          </w:tcPr>
          <w:p w14:paraId="62920708"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1724B6C5" w14:textId="77777777" w:rsidR="007D1D8B" w:rsidRPr="006C26A0" w:rsidRDefault="007D1D8B" w:rsidP="00C54708">
            <w:pPr>
              <w:pStyle w:val="Compact"/>
              <w:spacing w:before="0"/>
              <w:rPr>
                <w:b/>
                <w:bCs/>
                <w:sz w:val="16"/>
                <w:szCs w:val="16"/>
              </w:rPr>
            </w:pPr>
            <w:r w:rsidRPr="006C26A0">
              <w:rPr>
                <w:b/>
                <w:bCs/>
                <w:sz w:val="16"/>
                <w:szCs w:val="16"/>
              </w:rPr>
              <w:t>0.63</w:t>
            </w:r>
          </w:p>
        </w:tc>
        <w:tc>
          <w:tcPr>
            <w:tcW w:w="269" w:type="pct"/>
          </w:tcPr>
          <w:p w14:paraId="76845684" w14:textId="77777777" w:rsidR="007D1D8B" w:rsidRPr="006C26A0" w:rsidRDefault="007D1D8B" w:rsidP="00C54708">
            <w:pPr>
              <w:pStyle w:val="Compact"/>
              <w:spacing w:before="0"/>
              <w:rPr>
                <w:sz w:val="16"/>
                <w:szCs w:val="16"/>
              </w:rPr>
            </w:pPr>
          </w:p>
        </w:tc>
        <w:tc>
          <w:tcPr>
            <w:tcW w:w="269" w:type="pct"/>
          </w:tcPr>
          <w:p w14:paraId="4DF7F393" w14:textId="77777777" w:rsidR="007D1D8B" w:rsidRPr="006C26A0" w:rsidRDefault="007D1D8B" w:rsidP="00C54708">
            <w:pPr>
              <w:pStyle w:val="Compact"/>
              <w:spacing w:before="0"/>
              <w:rPr>
                <w:sz w:val="16"/>
                <w:szCs w:val="16"/>
              </w:rPr>
            </w:pPr>
          </w:p>
        </w:tc>
        <w:tc>
          <w:tcPr>
            <w:tcW w:w="269" w:type="pct"/>
          </w:tcPr>
          <w:p w14:paraId="3C481E5A" w14:textId="77777777" w:rsidR="007D1D8B" w:rsidRPr="006C26A0" w:rsidRDefault="007D1D8B" w:rsidP="00C54708">
            <w:pPr>
              <w:pStyle w:val="Compact"/>
              <w:spacing w:before="0"/>
              <w:rPr>
                <w:sz w:val="16"/>
                <w:szCs w:val="16"/>
              </w:rPr>
            </w:pPr>
          </w:p>
        </w:tc>
        <w:tc>
          <w:tcPr>
            <w:tcW w:w="376" w:type="pct"/>
          </w:tcPr>
          <w:p w14:paraId="35C13544" w14:textId="77777777" w:rsidR="007D1D8B" w:rsidRPr="006C26A0" w:rsidRDefault="007D1D8B" w:rsidP="00C54708">
            <w:pPr>
              <w:pStyle w:val="Compact"/>
              <w:spacing w:before="0"/>
              <w:rPr>
                <w:sz w:val="16"/>
                <w:szCs w:val="16"/>
              </w:rPr>
            </w:pPr>
          </w:p>
        </w:tc>
        <w:tc>
          <w:tcPr>
            <w:tcW w:w="550" w:type="pct"/>
          </w:tcPr>
          <w:p w14:paraId="502551FC" w14:textId="77777777" w:rsidR="007D1D8B" w:rsidRPr="006C26A0" w:rsidRDefault="007D1D8B" w:rsidP="00C54708">
            <w:pPr>
              <w:pStyle w:val="Compact"/>
              <w:spacing w:before="0"/>
              <w:rPr>
                <w:sz w:val="16"/>
                <w:szCs w:val="16"/>
              </w:rPr>
            </w:pPr>
          </w:p>
        </w:tc>
      </w:tr>
      <w:tr w:rsidR="007D1D8B" w:rsidRPr="006C26A0" w14:paraId="784470B0" w14:textId="77777777" w:rsidTr="00C54708">
        <w:tc>
          <w:tcPr>
            <w:tcW w:w="551" w:type="pct"/>
          </w:tcPr>
          <w:p w14:paraId="6B3F0E9B" w14:textId="77777777" w:rsidR="007D1D8B" w:rsidRPr="006C26A0" w:rsidRDefault="007D1D8B" w:rsidP="00C54708">
            <w:pPr>
              <w:pStyle w:val="Compact"/>
              <w:spacing w:before="0"/>
              <w:rPr>
                <w:sz w:val="16"/>
                <w:szCs w:val="16"/>
              </w:rPr>
            </w:pPr>
            <w:r w:rsidRPr="006C26A0">
              <w:rPr>
                <w:sz w:val="16"/>
                <w:szCs w:val="16"/>
              </w:rPr>
              <w:t>MA</w:t>
            </w:r>
          </w:p>
        </w:tc>
        <w:tc>
          <w:tcPr>
            <w:tcW w:w="270" w:type="pct"/>
          </w:tcPr>
          <w:p w14:paraId="6D203EC0" w14:textId="77777777" w:rsidR="007D1D8B" w:rsidRPr="006C26A0" w:rsidRDefault="007D1D8B" w:rsidP="00C54708">
            <w:pPr>
              <w:pStyle w:val="Compact"/>
              <w:spacing w:before="0"/>
              <w:rPr>
                <w:sz w:val="16"/>
                <w:szCs w:val="16"/>
              </w:rPr>
            </w:pPr>
            <w:r w:rsidRPr="006C26A0">
              <w:rPr>
                <w:sz w:val="16"/>
                <w:szCs w:val="16"/>
              </w:rPr>
              <w:t>-0.12</w:t>
            </w:r>
          </w:p>
        </w:tc>
        <w:tc>
          <w:tcPr>
            <w:tcW w:w="269" w:type="pct"/>
          </w:tcPr>
          <w:p w14:paraId="09144211" w14:textId="77777777" w:rsidR="007D1D8B" w:rsidRPr="006C26A0" w:rsidRDefault="007D1D8B" w:rsidP="00C54708">
            <w:pPr>
              <w:pStyle w:val="Compact"/>
              <w:spacing w:before="0"/>
              <w:rPr>
                <w:sz w:val="16"/>
                <w:szCs w:val="16"/>
              </w:rPr>
            </w:pPr>
            <w:r w:rsidRPr="006C26A0">
              <w:rPr>
                <w:sz w:val="16"/>
                <w:szCs w:val="16"/>
              </w:rPr>
              <w:t>0.12</w:t>
            </w:r>
          </w:p>
        </w:tc>
        <w:tc>
          <w:tcPr>
            <w:tcW w:w="269" w:type="pct"/>
          </w:tcPr>
          <w:p w14:paraId="69373275"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059799C2"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23F2667E"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2552C066" w14:textId="77777777" w:rsidR="007D1D8B" w:rsidRPr="006C26A0" w:rsidRDefault="007D1D8B" w:rsidP="00C54708">
            <w:pPr>
              <w:pStyle w:val="Compact"/>
              <w:spacing w:before="0"/>
              <w:rPr>
                <w:sz w:val="16"/>
                <w:szCs w:val="16"/>
              </w:rPr>
            </w:pPr>
            <w:r w:rsidRPr="006C26A0">
              <w:rPr>
                <w:sz w:val="16"/>
                <w:szCs w:val="16"/>
              </w:rPr>
              <w:t>0.31</w:t>
            </w:r>
          </w:p>
        </w:tc>
        <w:tc>
          <w:tcPr>
            <w:tcW w:w="293" w:type="pct"/>
          </w:tcPr>
          <w:p w14:paraId="72ABCD9C"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43FBE198" w14:textId="77777777" w:rsidR="007D1D8B" w:rsidRPr="006C26A0" w:rsidRDefault="007D1D8B" w:rsidP="00C54708">
            <w:pPr>
              <w:pStyle w:val="Compact"/>
              <w:spacing w:before="0"/>
              <w:rPr>
                <w:sz w:val="16"/>
                <w:szCs w:val="16"/>
              </w:rPr>
            </w:pPr>
            <w:r w:rsidRPr="006C26A0">
              <w:rPr>
                <w:sz w:val="16"/>
                <w:szCs w:val="16"/>
              </w:rPr>
              <w:t>-0.35</w:t>
            </w:r>
          </w:p>
        </w:tc>
        <w:tc>
          <w:tcPr>
            <w:tcW w:w="269" w:type="pct"/>
          </w:tcPr>
          <w:p w14:paraId="310A4AE1"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72E7583A" w14:textId="77777777" w:rsidR="007D1D8B" w:rsidRPr="006C26A0" w:rsidRDefault="007D1D8B" w:rsidP="00C54708">
            <w:pPr>
              <w:pStyle w:val="Compact"/>
              <w:spacing w:before="0"/>
              <w:rPr>
                <w:sz w:val="16"/>
                <w:szCs w:val="16"/>
              </w:rPr>
            </w:pPr>
            <w:r w:rsidRPr="006C26A0">
              <w:rPr>
                <w:sz w:val="16"/>
                <w:szCs w:val="16"/>
              </w:rPr>
              <w:t>0.41</w:t>
            </w:r>
          </w:p>
        </w:tc>
        <w:tc>
          <w:tcPr>
            <w:tcW w:w="269" w:type="pct"/>
          </w:tcPr>
          <w:p w14:paraId="303095A5" w14:textId="77777777" w:rsidR="007D1D8B" w:rsidRPr="006C26A0" w:rsidRDefault="007D1D8B" w:rsidP="00C54708">
            <w:pPr>
              <w:pStyle w:val="Compact"/>
              <w:spacing w:before="0"/>
              <w:rPr>
                <w:b/>
                <w:bCs/>
                <w:sz w:val="16"/>
                <w:szCs w:val="16"/>
              </w:rPr>
            </w:pPr>
            <w:r w:rsidRPr="006C26A0">
              <w:rPr>
                <w:b/>
                <w:bCs/>
                <w:sz w:val="16"/>
                <w:szCs w:val="16"/>
              </w:rPr>
              <w:t>0.80</w:t>
            </w:r>
          </w:p>
        </w:tc>
        <w:tc>
          <w:tcPr>
            <w:tcW w:w="269" w:type="pct"/>
          </w:tcPr>
          <w:p w14:paraId="52E9960F" w14:textId="77777777" w:rsidR="007D1D8B" w:rsidRPr="006C26A0" w:rsidRDefault="007D1D8B" w:rsidP="00C54708">
            <w:pPr>
              <w:pStyle w:val="Compact"/>
              <w:spacing w:before="0"/>
              <w:rPr>
                <w:sz w:val="16"/>
                <w:szCs w:val="16"/>
              </w:rPr>
            </w:pPr>
          </w:p>
        </w:tc>
        <w:tc>
          <w:tcPr>
            <w:tcW w:w="269" w:type="pct"/>
          </w:tcPr>
          <w:p w14:paraId="662EA35A" w14:textId="77777777" w:rsidR="007D1D8B" w:rsidRPr="006C26A0" w:rsidRDefault="007D1D8B" w:rsidP="00C54708">
            <w:pPr>
              <w:pStyle w:val="Compact"/>
              <w:spacing w:before="0"/>
              <w:rPr>
                <w:sz w:val="16"/>
                <w:szCs w:val="16"/>
              </w:rPr>
            </w:pPr>
          </w:p>
        </w:tc>
        <w:tc>
          <w:tcPr>
            <w:tcW w:w="376" w:type="pct"/>
          </w:tcPr>
          <w:p w14:paraId="263D8EBC" w14:textId="77777777" w:rsidR="007D1D8B" w:rsidRPr="006C26A0" w:rsidRDefault="007D1D8B" w:rsidP="00C54708">
            <w:pPr>
              <w:pStyle w:val="Compact"/>
              <w:spacing w:before="0"/>
              <w:rPr>
                <w:sz w:val="16"/>
                <w:szCs w:val="16"/>
              </w:rPr>
            </w:pPr>
          </w:p>
        </w:tc>
        <w:tc>
          <w:tcPr>
            <w:tcW w:w="550" w:type="pct"/>
          </w:tcPr>
          <w:p w14:paraId="22999060" w14:textId="77777777" w:rsidR="007D1D8B" w:rsidRPr="006C26A0" w:rsidRDefault="007D1D8B" w:rsidP="00C54708">
            <w:pPr>
              <w:pStyle w:val="Compact"/>
              <w:spacing w:before="0"/>
              <w:rPr>
                <w:sz w:val="16"/>
                <w:szCs w:val="16"/>
              </w:rPr>
            </w:pPr>
          </w:p>
        </w:tc>
      </w:tr>
      <w:tr w:rsidR="007D1D8B" w:rsidRPr="006C26A0" w14:paraId="58543F68" w14:textId="77777777" w:rsidTr="00C54708">
        <w:tc>
          <w:tcPr>
            <w:tcW w:w="551" w:type="pct"/>
          </w:tcPr>
          <w:p w14:paraId="74A40A84" w14:textId="77777777" w:rsidR="007D1D8B" w:rsidRPr="006C26A0" w:rsidRDefault="007D1D8B" w:rsidP="00C54708">
            <w:pPr>
              <w:pStyle w:val="Compact"/>
              <w:spacing w:before="0"/>
              <w:rPr>
                <w:sz w:val="16"/>
                <w:szCs w:val="16"/>
              </w:rPr>
            </w:pPr>
            <w:r w:rsidRPr="006C26A0">
              <w:rPr>
                <w:sz w:val="16"/>
                <w:szCs w:val="16"/>
              </w:rPr>
              <w:t>RT</w:t>
            </w:r>
          </w:p>
        </w:tc>
        <w:tc>
          <w:tcPr>
            <w:tcW w:w="270" w:type="pct"/>
          </w:tcPr>
          <w:p w14:paraId="54347073"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7ACAC769" w14:textId="77777777" w:rsidR="007D1D8B" w:rsidRPr="006C26A0" w:rsidRDefault="007D1D8B" w:rsidP="00C54708">
            <w:pPr>
              <w:pStyle w:val="Compact"/>
              <w:spacing w:before="0"/>
              <w:rPr>
                <w:sz w:val="16"/>
                <w:szCs w:val="16"/>
              </w:rPr>
            </w:pPr>
            <w:r w:rsidRPr="006C26A0">
              <w:rPr>
                <w:sz w:val="16"/>
                <w:szCs w:val="16"/>
              </w:rPr>
              <w:t>0.21</w:t>
            </w:r>
          </w:p>
        </w:tc>
        <w:tc>
          <w:tcPr>
            <w:tcW w:w="269" w:type="pct"/>
          </w:tcPr>
          <w:p w14:paraId="50510CF7" w14:textId="77777777" w:rsidR="007D1D8B" w:rsidRPr="006C26A0" w:rsidRDefault="007D1D8B" w:rsidP="00C54708">
            <w:pPr>
              <w:pStyle w:val="Compact"/>
              <w:spacing w:before="0"/>
              <w:rPr>
                <w:sz w:val="16"/>
                <w:szCs w:val="16"/>
              </w:rPr>
            </w:pPr>
            <w:r w:rsidRPr="006C26A0">
              <w:rPr>
                <w:sz w:val="16"/>
                <w:szCs w:val="16"/>
              </w:rPr>
              <w:t>-0.31</w:t>
            </w:r>
          </w:p>
        </w:tc>
        <w:tc>
          <w:tcPr>
            <w:tcW w:w="269" w:type="pct"/>
          </w:tcPr>
          <w:p w14:paraId="506B4974" w14:textId="77777777" w:rsidR="007D1D8B" w:rsidRPr="006C26A0" w:rsidRDefault="007D1D8B" w:rsidP="00C54708">
            <w:pPr>
              <w:pStyle w:val="Compact"/>
              <w:spacing w:before="0"/>
              <w:rPr>
                <w:sz w:val="16"/>
                <w:szCs w:val="16"/>
              </w:rPr>
            </w:pPr>
            <w:r w:rsidRPr="006C26A0">
              <w:rPr>
                <w:sz w:val="16"/>
                <w:szCs w:val="16"/>
              </w:rPr>
              <w:t>-0.09</w:t>
            </w:r>
          </w:p>
        </w:tc>
        <w:tc>
          <w:tcPr>
            <w:tcW w:w="269" w:type="pct"/>
          </w:tcPr>
          <w:p w14:paraId="3EEDCC4B"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43C33B54" w14:textId="77777777" w:rsidR="007D1D8B" w:rsidRPr="006C26A0" w:rsidRDefault="007D1D8B" w:rsidP="00C54708">
            <w:pPr>
              <w:pStyle w:val="Compact"/>
              <w:spacing w:before="0"/>
              <w:rPr>
                <w:sz w:val="16"/>
                <w:szCs w:val="16"/>
              </w:rPr>
            </w:pPr>
            <w:r w:rsidRPr="006C26A0">
              <w:rPr>
                <w:sz w:val="16"/>
                <w:szCs w:val="16"/>
              </w:rPr>
              <w:t>0.27</w:t>
            </w:r>
          </w:p>
        </w:tc>
        <w:tc>
          <w:tcPr>
            <w:tcW w:w="293" w:type="pct"/>
          </w:tcPr>
          <w:p w14:paraId="33C7D670"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147A6720"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36D2E156"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531B683F" w14:textId="77777777" w:rsidR="007D1D8B" w:rsidRPr="006C26A0" w:rsidRDefault="007D1D8B" w:rsidP="00C54708">
            <w:pPr>
              <w:pStyle w:val="Compact"/>
              <w:spacing w:before="0"/>
              <w:rPr>
                <w:sz w:val="16"/>
                <w:szCs w:val="16"/>
              </w:rPr>
            </w:pPr>
            <w:r w:rsidRPr="006C26A0">
              <w:rPr>
                <w:sz w:val="16"/>
                <w:szCs w:val="16"/>
              </w:rPr>
              <w:t>0.63</w:t>
            </w:r>
          </w:p>
        </w:tc>
        <w:tc>
          <w:tcPr>
            <w:tcW w:w="269" w:type="pct"/>
          </w:tcPr>
          <w:p w14:paraId="5D7B2814" w14:textId="77777777" w:rsidR="007D1D8B" w:rsidRPr="006C26A0" w:rsidRDefault="007D1D8B" w:rsidP="00C54708">
            <w:pPr>
              <w:pStyle w:val="Compact"/>
              <w:spacing w:before="0"/>
              <w:rPr>
                <w:sz w:val="16"/>
                <w:szCs w:val="16"/>
              </w:rPr>
            </w:pPr>
            <w:r w:rsidRPr="006C26A0">
              <w:rPr>
                <w:sz w:val="16"/>
                <w:szCs w:val="16"/>
              </w:rPr>
              <w:t>0.37</w:t>
            </w:r>
          </w:p>
        </w:tc>
        <w:tc>
          <w:tcPr>
            <w:tcW w:w="269" w:type="pct"/>
          </w:tcPr>
          <w:p w14:paraId="58BD7662" w14:textId="77777777" w:rsidR="007D1D8B" w:rsidRPr="006C26A0" w:rsidRDefault="007D1D8B" w:rsidP="00C54708">
            <w:pPr>
              <w:pStyle w:val="Compact"/>
              <w:spacing w:before="0"/>
              <w:rPr>
                <w:b/>
                <w:bCs/>
                <w:sz w:val="16"/>
                <w:szCs w:val="16"/>
              </w:rPr>
            </w:pPr>
            <w:r w:rsidRPr="006C26A0">
              <w:rPr>
                <w:b/>
                <w:bCs/>
                <w:sz w:val="16"/>
                <w:szCs w:val="16"/>
              </w:rPr>
              <w:t>0.68</w:t>
            </w:r>
          </w:p>
        </w:tc>
        <w:tc>
          <w:tcPr>
            <w:tcW w:w="269" w:type="pct"/>
          </w:tcPr>
          <w:p w14:paraId="777375C0" w14:textId="77777777" w:rsidR="007D1D8B" w:rsidRPr="006C26A0" w:rsidRDefault="007D1D8B" w:rsidP="00C54708">
            <w:pPr>
              <w:pStyle w:val="Compact"/>
              <w:spacing w:before="0"/>
              <w:rPr>
                <w:sz w:val="16"/>
                <w:szCs w:val="16"/>
              </w:rPr>
            </w:pPr>
          </w:p>
        </w:tc>
        <w:tc>
          <w:tcPr>
            <w:tcW w:w="376" w:type="pct"/>
          </w:tcPr>
          <w:p w14:paraId="23793306" w14:textId="77777777" w:rsidR="007D1D8B" w:rsidRPr="006C26A0" w:rsidRDefault="007D1D8B" w:rsidP="00C54708">
            <w:pPr>
              <w:pStyle w:val="Compact"/>
              <w:spacing w:before="0"/>
              <w:rPr>
                <w:sz w:val="16"/>
                <w:szCs w:val="16"/>
              </w:rPr>
            </w:pPr>
          </w:p>
        </w:tc>
        <w:tc>
          <w:tcPr>
            <w:tcW w:w="550" w:type="pct"/>
          </w:tcPr>
          <w:p w14:paraId="7BA732C9" w14:textId="77777777" w:rsidR="007D1D8B" w:rsidRPr="006C26A0" w:rsidRDefault="007D1D8B" w:rsidP="00C54708">
            <w:pPr>
              <w:pStyle w:val="Compact"/>
              <w:spacing w:before="0"/>
              <w:rPr>
                <w:sz w:val="16"/>
                <w:szCs w:val="16"/>
              </w:rPr>
            </w:pPr>
          </w:p>
        </w:tc>
      </w:tr>
      <w:tr w:rsidR="007D1D8B" w:rsidRPr="006C26A0" w14:paraId="62B8334C" w14:textId="77777777" w:rsidTr="00C54708">
        <w:tc>
          <w:tcPr>
            <w:tcW w:w="551" w:type="pct"/>
          </w:tcPr>
          <w:p w14:paraId="33115252" w14:textId="77777777" w:rsidR="007D1D8B" w:rsidRPr="006C26A0" w:rsidRDefault="007D1D8B" w:rsidP="00C54708">
            <w:pPr>
              <w:pStyle w:val="Compact"/>
              <w:spacing w:before="0"/>
              <w:rPr>
                <w:sz w:val="16"/>
                <w:szCs w:val="16"/>
              </w:rPr>
            </w:pPr>
            <w:r w:rsidRPr="006C26A0">
              <w:rPr>
                <w:sz w:val="16"/>
                <w:szCs w:val="16"/>
              </w:rPr>
              <w:t>RI</w:t>
            </w:r>
          </w:p>
        </w:tc>
        <w:tc>
          <w:tcPr>
            <w:tcW w:w="270" w:type="pct"/>
          </w:tcPr>
          <w:p w14:paraId="3A8FEFF4"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3EF52727"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5DEBCFE5"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3A935E08"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428B2A94"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6FED4927" w14:textId="77777777" w:rsidR="007D1D8B" w:rsidRPr="006C26A0" w:rsidRDefault="007D1D8B" w:rsidP="00C54708">
            <w:pPr>
              <w:pStyle w:val="Compact"/>
              <w:spacing w:before="0"/>
              <w:rPr>
                <w:sz w:val="16"/>
                <w:szCs w:val="16"/>
              </w:rPr>
            </w:pPr>
            <w:r w:rsidRPr="006C26A0">
              <w:rPr>
                <w:sz w:val="16"/>
                <w:szCs w:val="16"/>
              </w:rPr>
              <w:t>0.18</w:t>
            </w:r>
          </w:p>
        </w:tc>
        <w:tc>
          <w:tcPr>
            <w:tcW w:w="293" w:type="pct"/>
          </w:tcPr>
          <w:p w14:paraId="7D1C51C1"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42794B3B"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4247E27C"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5AC896E5" w14:textId="77777777" w:rsidR="007D1D8B" w:rsidRPr="006C26A0" w:rsidRDefault="007D1D8B" w:rsidP="00C54708">
            <w:pPr>
              <w:pStyle w:val="Compact"/>
              <w:spacing w:before="0"/>
              <w:rPr>
                <w:sz w:val="16"/>
                <w:szCs w:val="16"/>
              </w:rPr>
            </w:pPr>
            <w:r w:rsidRPr="006C26A0">
              <w:rPr>
                <w:sz w:val="16"/>
                <w:szCs w:val="16"/>
              </w:rPr>
              <w:t>0.35</w:t>
            </w:r>
          </w:p>
        </w:tc>
        <w:tc>
          <w:tcPr>
            <w:tcW w:w="269" w:type="pct"/>
          </w:tcPr>
          <w:p w14:paraId="5C51C5F4"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4823F7A8" w14:textId="77777777" w:rsidR="007D1D8B" w:rsidRPr="006C26A0" w:rsidRDefault="007D1D8B" w:rsidP="00C54708">
            <w:pPr>
              <w:pStyle w:val="Compact"/>
              <w:spacing w:before="0"/>
              <w:rPr>
                <w:sz w:val="16"/>
                <w:szCs w:val="16"/>
              </w:rPr>
            </w:pPr>
            <w:r w:rsidRPr="006C26A0">
              <w:rPr>
                <w:sz w:val="16"/>
                <w:szCs w:val="16"/>
              </w:rPr>
              <w:t>0.34</w:t>
            </w:r>
          </w:p>
        </w:tc>
        <w:tc>
          <w:tcPr>
            <w:tcW w:w="269" w:type="pct"/>
          </w:tcPr>
          <w:p w14:paraId="26E0D5F4" w14:textId="77777777" w:rsidR="007D1D8B" w:rsidRPr="006C26A0" w:rsidRDefault="007D1D8B" w:rsidP="00C54708">
            <w:pPr>
              <w:pStyle w:val="Compact"/>
              <w:spacing w:before="0"/>
              <w:rPr>
                <w:b/>
                <w:bCs/>
                <w:sz w:val="16"/>
                <w:szCs w:val="16"/>
              </w:rPr>
            </w:pPr>
            <w:r w:rsidRPr="006C26A0">
              <w:rPr>
                <w:b/>
                <w:bCs/>
                <w:sz w:val="16"/>
                <w:szCs w:val="16"/>
              </w:rPr>
              <w:t>0.82</w:t>
            </w:r>
          </w:p>
        </w:tc>
        <w:tc>
          <w:tcPr>
            <w:tcW w:w="376" w:type="pct"/>
          </w:tcPr>
          <w:p w14:paraId="1A7CB707" w14:textId="77777777" w:rsidR="007D1D8B" w:rsidRPr="006C26A0" w:rsidRDefault="007D1D8B" w:rsidP="00C54708">
            <w:pPr>
              <w:pStyle w:val="Compact"/>
              <w:spacing w:before="0"/>
              <w:rPr>
                <w:sz w:val="16"/>
                <w:szCs w:val="16"/>
              </w:rPr>
            </w:pPr>
          </w:p>
        </w:tc>
        <w:tc>
          <w:tcPr>
            <w:tcW w:w="550" w:type="pct"/>
          </w:tcPr>
          <w:p w14:paraId="3D8642A9" w14:textId="77777777" w:rsidR="007D1D8B" w:rsidRPr="006C26A0" w:rsidRDefault="007D1D8B" w:rsidP="00C54708">
            <w:pPr>
              <w:pStyle w:val="Compact"/>
              <w:spacing w:before="0"/>
              <w:rPr>
                <w:sz w:val="16"/>
                <w:szCs w:val="16"/>
              </w:rPr>
            </w:pPr>
          </w:p>
        </w:tc>
      </w:tr>
      <w:tr w:rsidR="007D1D8B" w:rsidRPr="006C26A0" w14:paraId="223F20EA" w14:textId="77777777" w:rsidTr="00C54708">
        <w:tc>
          <w:tcPr>
            <w:tcW w:w="551" w:type="pct"/>
          </w:tcPr>
          <w:p w14:paraId="4F94C5A6" w14:textId="77777777" w:rsidR="007D1D8B" w:rsidRPr="006C26A0" w:rsidRDefault="007D1D8B" w:rsidP="00C54708">
            <w:pPr>
              <w:pStyle w:val="Compact"/>
              <w:spacing w:before="0"/>
              <w:rPr>
                <w:sz w:val="16"/>
                <w:szCs w:val="16"/>
              </w:rPr>
            </w:pPr>
            <w:r w:rsidRPr="006C26A0">
              <w:rPr>
                <w:sz w:val="16"/>
                <w:szCs w:val="16"/>
              </w:rPr>
              <w:t>Memory</w:t>
            </w:r>
          </w:p>
        </w:tc>
        <w:tc>
          <w:tcPr>
            <w:tcW w:w="270" w:type="pct"/>
          </w:tcPr>
          <w:p w14:paraId="196F3F62"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5BDF506B" w14:textId="77777777" w:rsidR="007D1D8B" w:rsidRPr="006C26A0" w:rsidRDefault="007D1D8B" w:rsidP="00C54708">
            <w:pPr>
              <w:pStyle w:val="Compact"/>
              <w:spacing w:before="0"/>
              <w:rPr>
                <w:sz w:val="16"/>
                <w:szCs w:val="16"/>
              </w:rPr>
            </w:pPr>
            <w:r w:rsidRPr="006C26A0">
              <w:rPr>
                <w:sz w:val="16"/>
                <w:szCs w:val="16"/>
              </w:rPr>
              <w:t>-0.09</w:t>
            </w:r>
          </w:p>
        </w:tc>
        <w:tc>
          <w:tcPr>
            <w:tcW w:w="269" w:type="pct"/>
          </w:tcPr>
          <w:p w14:paraId="211CED18"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6DC06B7C"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09E875FA"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3602AA19" w14:textId="77777777" w:rsidR="007D1D8B" w:rsidRPr="006C26A0" w:rsidRDefault="007D1D8B" w:rsidP="00C54708">
            <w:pPr>
              <w:pStyle w:val="Compact"/>
              <w:spacing w:before="0"/>
              <w:rPr>
                <w:sz w:val="16"/>
                <w:szCs w:val="16"/>
              </w:rPr>
            </w:pPr>
            <w:r w:rsidRPr="006C26A0">
              <w:rPr>
                <w:sz w:val="16"/>
                <w:szCs w:val="16"/>
              </w:rPr>
              <w:t>-0.16</w:t>
            </w:r>
          </w:p>
        </w:tc>
        <w:tc>
          <w:tcPr>
            <w:tcW w:w="293" w:type="pct"/>
          </w:tcPr>
          <w:p w14:paraId="1F44565A" w14:textId="77777777" w:rsidR="007D1D8B" w:rsidRPr="006C26A0" w:rsidRDefault="007D1D8B" w:rsidP="00C54708">
            <w:pPr>
              <w:pStyle w:val="Compact"/>
              <w:spacing w:before="0"/>
              <w:rPr>
                <w:sz w:val="16"/>
                <w:szCs w:val="16"/>
              </w:rPr>
            </w:pPr>
            <w:r w:rsidRPr="006C26A0">
              <w:rPr>
                <w:sz w:val="16"/>
                <w:szCs w:val="16"/>
              </w:rPr>
              <w:t>0.47</w:t>
            </w:r>
          </w:p>
        </w:tc>
        <w:tc>
          <w:tcPr>
            <w:tcW w:w="269" w:type="pct"/>
          </w:tcPr>
          <w:p w14:paraId="1BB1894C" w14:textId="77777777" w:rsidR="007D1D8B" w:rsidRPr="006C26A0" w:rsidRDefault="007D1D8B" w:rsidP="00C54708">
            <w:pPr>
              <w:pStyle w:val="Compact"/>
              <w:spacing w:before="0"/>
              <w:rPr>
                <w:sz w:val="16"/>
                <w:szCs w:val="16"/>
              </w:rPr>
            </w:pPr>
            <w:r w:rsidRPr="006C26A0">
              <w:rPr>
                <w:sz w:val="16"/>
                <w:szCs w:val="16"/>
              </w:rPr>
              <w:t>0.32</w:t>
            </w:r>
          </w:p>
        </w:tc>
        <w:tc>
          <w:tcPr>
            <w:tcW w:w="269" w:type="pct"/>
          </w:tcPr>
          <w:p w14:paraId="04ECF0D8"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10E045D8"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06E42BDD"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7A738031"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3C09DFDF" w14:textId="77777777" w:rsidR="007D1D8B" w:rsidRPr="006C26A0" w:rsidRDefault="007D1D8B" w:rsidP="00C54708">
            <w:pPr>
              <w:pStyle w:val="Compact"/>
              <w:spacing w:before="0"/>
              <w:rPr>
                <w:sz w:val="16"/>
                <w:szCs w:val="16"/>
              </w:rPr>
            </w:pPr>
            <w:r w:rsidRPr="006C26A0">
              <w:rPr>
                <w:sz w:val="16"/>
                <w:szCs w:val="16"/>
              </w:rPr>
              <w:t>-0.10</w:t>
            </w:r>
          </w:p>
        </w:tc>
        <w:tc>
          <w:tcPr>
            <w:tcW w:w="376" w:type="pct"/>
          </w:tcPr>
          <w:p w14:paraId="61DE4274" w14:textId="77777777" w:rsidR="007D1D8B" w:rsidRPr="006C26A0" w:rsidRDefault="007D1D8B" w:rsidP="00C54708">
            <w:pPr>
              <w:pStyle w:val="Compact"/>
              <w:spacing w:before="0"/>
              <w:rPr>
                <w:b/>
                <w:bCs/>
                <w:sz w:val="16"/>
                <w:szCs w:val="16"/>
              </w:rPr>
            </w:pPr>
            <w:r w:rsidRPr="006C26A0">
              <w:rPr>
                <w:b/>
                <w:bCs/>
                <w:sz w:val="16"/>
                <w:szCs w:val="16"/>
              </w:rPr>
              <w:t>1.00</w:t>
            </w:r>
          </w:p>
        </w:tc>
        <w:tc>
          <w:tcPr>
            <w:tcW w:w="550" w:type="pct"/>
          </w:tcPr>
          <w:p w14:paraId="26A8512E" w14:textId="77777777" w:rsidR="007D1D8B" w:rsidRPr="006C26A0" w:rsidRDefault="007D1D8B" w:rsidP="00C54708">
            <w:pPr>
              <w:pStyle w:val="Compact"/>
              <w:spacing w:before="0"/>
              <w:rPr>
                <w:sz w:val="16"/>
                <w:szCs w:val="16"/>
              </w:rPr>
            </w:pPr>
          </w:p>
        </w:tc>
      </w:tr>
      <w:tr w:rsidR="007D1D8B" w:rsidRPr="006C26A0" w14:paraId="334E78CA" w14:textId="77777777" w:rsidTr="00C54708">
        <w:tc>
          <w:tcPr>
            <w:tcW w:w="551" w:type="pct"/>
          </w:tcPr>
          <w:p w14:paraId="6ADE6442" w14:textId="77777777" w:rsidR="007D1D8B" w:rsidRPr="006C26A0" w:rsidRDefault="007D1D8B" w:rsidP="00C54708">
            <w:pPr>
              <w:pStyle w:val="Compact"/>
              <w:spacing w:before="0"/>
              <w:rPr>
                <w:sz w:val="16"/>
                <w:szCs w:val="16"/>
              </w:rPr>
            </w:pPr>
            <w:r w:rsidRPr="006C26A0">
              <w:rPr>
                <w:sz w:val="16"/>
                <w:szCs w:val="16"/>
              </w:rPr>
              <w:t>Concentration</w:t>
            </w:r>
          </w:p>
        </w:tc>
        <w:tc>
          <w:tcPr>
            <w:tcW w:w="270" w:type="pct"/>
          </w:tcPr>
          <w:p w14:paraId="70B91B1B"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0851C0A4"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4358015C" w14:textId="77777777" w:rsidR="007D1D8B" w:rsidRPr="006C26A0" w:rsidRDefault="007D1D8B" w:rsidP="00C54708">
            <w:pPr>
              <w:pStyle w:val="Compact"/>
              <w:spacing w:before="0"/>
              <w:rPr>
                <w:sz w:val="16"/>
                <w:szCs w:val="16"/>
              </w:rPr>
            </w:pPr>
            <w:r w:rsidRPr="006C26A0">
              <w:rPr>
                <w:sz w:val="16"/>
                <w:szCs w:val="16"/>
              </w:rPr>
              <w:t>0.23</w:t>
            </w:r>
          </w:p>
        </w:tc>
        <w:tc>
          <w:tcPr>
            <w:tcW w:w="269" w:type="pct"/>
          </w:tcPr>
          <w:p w14:paraId="2238FF97"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7FB1FD2C" w14:textId="77777777" w:rsidR="007D1D8B" w:rsidRPr="006C26A0" w:rsidRDefault="007D1D8B" w:rsidP="00C54708">
            <w:pPr>
              <w:pStyle w:val="Compact"/>
              <w:spacing w:before="0"/>
              <w:rPr>
                <w:sz w:val="16"/>
                <w:szCs w:val="16"/>
              </w:rPr>
            </w:pPr>
            <w:r w:rsidRPr="006C26A0">
              <w:rPr>
                <w:sz w:val="16"/>
                <w:szCs w:val="16"/>
              </w:rPr>
              <w:t>-0.04</w:t>
            </w:r>
          </w:p>
        </w:tc>
        <w:tc>
          <w:tcPr>
            <w:tcW w:w="269" w:type="pct"/>
          </w:tcPr>
          <w:p w14:paraId="6A4A7F76" w14:textId="77777777" w:rsidR="007D1D8B" w:rsidRPr="006C26A0" w:rsidRDefault="007D1D8B" w:rsidP="00C54708">
            <w:pPr>
              <w:pStyle w:val="Compact"/>
              <w:spacing w:before="0"/>
              <w:rPr>
                <w:sz w:val="16"/>
                <w:szCs w:val="16"/>
              </w:rPr>
            </w:pPr>
            <w:r w:rsidRPr="006C26A0">
              <w:rPr>
                <w:sz w:val="16"/>
                <w:szCs w:val="16"/>
              </w:rPr>
              <w:t>-0.26</w:t>
            </w:r>
          </w:p>
        </w:tc>
        <w:tc>
          <w:tcPr>
            <w:tcW w:w="293" w:type="pct"/>
          </w:tcPr>
          <w:p w14:paraId="4708C315" w14:textId="77777777" w:rsidR="007D1D8B" w:rsidRPr="006C26A0" w:rsidRDefault="007D1D8B" w:rsidP="00C54708">
            <w:pPr>
              <w:pStyle w:val="Compact"/>
              <w:spacing w:before="0"/>
              <w:rPr>
                <w:sz w:val="16"/>
                <w:szCs w:val="16"/>
              </w:rPr>
            </w:pPr>
            <w:r w:rsidRPr="006C26A0">
              <w:rPr>
                <w:sz w:val="16"/>
                <w:szCs w:val="16"/>
              </w:rPr>
              <w:t>0.46</w:t>
            </w:r>
          </w:p>
        </w:tc>
        <w:tc>
          <w:tcPr>
            <w:tcW w:w="269" w:type="pct"/>
          </w:tcPr>
          <w:p w14:paraId="3630E814" w14:textId="77777777" w:rsidR="007D1D8B" w:rsidRPr="006C26A0" w:rsidRDefault="007D1D8B" w:rsidP="00C54708">
            <w:pPr>
              <w:pStyle w:val="Compact"/>
              <w:spacing w:before="0"/>
              <w:rPr>
                <w:sz w:val="16"/>
                <w:szCs w:val="16"/>
              </w:rPr>
            </w:pPr>
            <w:r w:rsidRPr="006C26A0">
              <w:rPr>
                <w:sz w:val="16"/>
                <w:szCs w:val="16"/>
              </w:rPr>
              <w:t>0.43</w:t>
            </w:r>
          </w:p>
        </w:tc>
        <w:tc>
          <w:tcPr>
            <w:tcW w:w="269" w:type="pct"/>
          </w:tcPr>
          <w:p w14:paraId="0D440CE1"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06AEBD67" w14:textId="77777777" w:rsidR="007D1D8B" w:rsidRPr="006C26A0" w:rsidRDefault="007D1D8B" w:rsidP="00C54708">
            <w:pPr>
              <w:pStyle w:val="Compact"/>
              <w:spacing w:before="0"/>
              <w:rPr>
                <w:sz w:val="16"/>
                <w:szCs w:val="16"/>
              </w:rPr>
            </w:pPr>
            <w:r w:rsidRPr="006C26A0">
              <w:rPr>
                <w:sz w:val="16"/>
                <w:szCs w:val="16"/>
              </w:rPr>
              <w:t>-0.26</w:t>
            </w:r>
          </w:p>
        </w:tc>
        <w:tc>
          <w:tcPr>
            <w:tcW w:w="269" w:type="pct"/>
          </w:tcPr>
          <w:p w14:paraId="78A4CB97" w14:textId="77777777" w:rsidR="007D1D8B" w:rsidRPr="006C26A0" w:rsidRDefault="007D1D8B" w:rsidP="00C54708">
            <w:pPr>
              <w:pStyle w:val="Compact"/>
              <w:spacing w:before="0"/>
              <w:rPr>
                <w:sz w:val="16"/>
                <w:szCs w:val="16"/>
              </w:rPr>
            </w:pPr>
            <w:r w:rsidRPr="006C26A0">
              <w:rPr>
                <w:sz w:val="16"/>
                <w:szCs w:val="16"/>
              </w:rPr>
              <w:t>-0.31</w:t>
            </w:r>
          </w:p>
        </w:tc>
        <w:tc>
          <w:tcPr>
            <w:tcW w:w="269" w:type="pct"/>
          </w:tcPr>
          <w:p w14:paraId="65236261"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19820D44" w14:textId="77777777" w:rsidR="007D1D8B" w:rsidRPr="006C26A0" w:rsidRDefault="007D1D8B" w:rsidP="00C54708">
            <w:pPr>
              <w:pStyle w:val="Compact"/>
              <w:spacing w:before="0"/>
              <w:rPr>
                <w:sz w:val="16"/>
                <w:szCs w:val="16"/>
              </w:rPr>
            </w:pPr>
            <w:r w:rsidRPr="006C26A0">
              <w:rPr>
                <w:sz w:val="16"/>
                <w:szCs w:val="16"/>
              </w:rPr>
              <w:t>-0.17</w:t>
            </w:r>
          </w:p>
        </w:tc>
        <w:tc>
          <w:tcPr>
            <w:tcW w:w="376" w:type="pct"/>
          </w:tcPr>
          <w:p w14:paraId="2D439E01" w14:textId="77777777" w:rsidR="007D1D8B" w:rsidRPr="006C26A0" w:rsidRDefault="007D1D8B" w:rsidP="00C54708">
            <w:pPr>
              <w:pStyle w:val="Compact"/>
              <w:spacing w:before="0"/>
              <w:rPr>
                <w:sz w:val="16"/>
                <w:szCs w:val="16"/>
              </w:rPr>
            </w:pPr>
            <w:r w:rsidRPr="006C26A0">
              <w:rPr>
                <w:sz w:val="16"/>
                <w:szCs w:val="16"/>
              </w:rPr>
              <w:t>0.52</w:t>
            </w:r>
          </w:p>
        </w:tc>
        <w:tc>
          <w:tcPr>
            <w:tcW w:w="550" w:type="pct"/>
          </w:tcPr>
          <w:p w14:paraId="16115DF7" w14:textId="77777777" w:rsidR="007D1D8B" w:rsidRPr="006C26A0" w:rsidRDefault="007D1D8B" w:rsidP="00C54708">
            <w:pPr>
              <w:pStyle w:val="Compact"/>
              <w:spacing w:before="0"/>
              <w:rPr>
                <w:b/>
                <w:bCs/>
                <w:sz w:val="16"/>
                <w:szCs w:val="16"/>
              </w:rPr>
            </w:pPr>
            <w:r w:rsidRPr="006C26A0">
              <w:rPr>
                <w:b/>
                <w:bCs/>
                <w:sz w:val="16"/>
                <w:szCs w:val="16"/>
              </w:rPr>
              <w:t>1.00</w:t>
            </w:r>
          </w:p>
        </w:tc>
      </w:tr>
    </w:tbl>
    <w:p w14:paraId="647CAFBA" w14:textId="77777777" w:rsidR="007D1D8B" w:rsidRPr="006C26A0" w:rsidRDefault="007D1D8B" w:rsidP="007D1D8B">
      <w:pPr>
        <w:pStyle w:val="TableCaption"/>
        <w:spacing w:line="240" w:lineRule="auto"/>
        <w:rPr>
          <w:vertAlign w:val="superscript"/>
        </w:rPr>
      </w:pPr>
      <w:r w:rsidRPr="006C26A0">
        <w:rPr>
          <w:rFonts w:cs="Times New Roman"/>
          <w:vertAlign w:val="superscript"/>
        </w:rPr>
        <w:t xml:space="preserve"> Note. *The bold numbers listed diagonally are the square root of the AVE of the constructs. The </w:t>
      </w:r>
      <w:proofErr w:type="gramStart"/>
      <w:r w:rsidRPr="006C26A0">
        <w:rPr>
          <w:rFonts w:cs="Times New Roman"/>
          <w:vertAlign w:val="superscript"/>
        </w:rPr>
        <w:t>off-diagonals</w:t>
      </w:r>
      <w:proofErr w:type="gramEnd"/>
      <w:r w:rsidRPr="006C26A0">
        <w:rPr>
          <w:rFonts w:cs="Times New Roman"/>
          <w:vertAlign w:val="superscript"/>
        </w:rPr>
        <w:t xml:space="preserve"> are the inter-correlations of the constructs.</w:t>
      </w:r>
      <w:r w:rsidRPr="006C26A0">
        <w:t xml:space="preserve"> </w:t>
      </w:r>
      <w:r w:rsidRPr="006C26A0">
        <w:rPr>
          <w:rFonts w:cs="Times New Roman"/>
          <w:vertAlign w:val="superscript"/>
        </w:rPr>
        <w:t xml:space="preserve">For discriminant validity. The diagonal values should be larger than the values of the </w:t>
      </w:r>
      <w:proofErr w:type="gramStart"/>
      <w:r w:rsidRPr="006C26A0">
        <w:rPr>
          <w:rFonts w:cs="Times New Roman"/>
          <w:vertAlign w:val="superscript"/>
        </w:rPr>
        <w:t>off-diagonals</w:t>
      </w:r>
      <w:proofErr w:type="gramEnd"/>
      <w:r w:rsidRPr="006C26A0">
        <w:rPr>
          <w:rFonts w:cs="Times New Roman"/>
          <w:vertAlign w:val="superscript"/>
        </w:rPr>
        <w:t>.</w:t>
      </w:r>
    </w:p>
    <w:p w14:paraId="1E6E6450" w14:textId="77777777" w:rsidR="007D1D8B" w:rsidRPr="006C26A0" w:rsidRDefault="007D1D8B" w:rsidP="007D1D8B"/>
    <w:p w14:paraId="0C0B2091" w14:textId="77777777" w:rsidR="007D1D8B" w:rsidRPr="006C26A0" w:rsidRDefault="007D1D8B" w:rsidP="007D1D8B">
      <w:r w:rsidRPr="006C26A0">
        <w:lastRenderedPageBreak/>
        <w:t>Table 5:</w:t>
      </w:r>
    </w:p>
    <w:p w14:paraId="21ED0370" w14:textId="77777777" w:rsidR="007D1D8B" w:rsidRPr="006C26A0" w:rsidRDefault="007D1D8B" w:rsidP="007D1D8B">
      <w:pPr>
        <w:pStyle w:val="TableCaption"/>
        <w:rPr>
          <w:iCs/>
        </w:rPr>
      </w:pPr>
      <w:r w:rsidRPr="006C26A0">
        <w:rPr>
          <w:iCs/>
        </w:rPr>
        <w:t>Discriminant validity assessment using the HTMT</w:t>
      </w:r>
    </w:p>
    <w:tbl>
      <w:tblPr>
        <w:tblStyle w:val="Table"/>
        <w:tblW w:w="5000" w:type="pct"/>
        <w:tblLook w:val="0020" w:firstRow="1" w:lastRow="0" w:firstColumn="0" w:lastColumn="0" w:noHBand="0" w:noVBand="0"/>
      </w:tblPr>
      <w:tblGrid>
        <w:gridCol w:w="1792"/>
        <w:gridCol w:w="792"/>
        <w:gridCol w:w="791"/>
        <w:gridCol w:w="791"/>
        <w:gridCol w:w="794"/>
        <w:gridCol w:w="794"/>
        <w:gridCol w:w="794"/>
        <w:gridCol w:w="956"/>
        <w:gridCol w:w="813"/>
        <w:gridCol w:w="794"/>
        <w:gridCol w:w="794"/>
        <w:gridCol w:w="794"/>
        <w:gridCol w:w="794"/>
        <w:gridCol w:w="794"/>
        <w:gridCol w:w="1218"/>
      </w:tblGrid>
      <w:tr w:rsidR="007D1D8B" w:rsidRPr="006C26A0" w14:paraId="29090832"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663" w:type="pct"/>
          </w:tcPr>
          <w:p w14:paraId="1CA9B256" w14:textId="77777777" w:rsidR="007D1D8B" w:rsidRPr="006C26A0" w:rsidRDefault="007D1D8B" w:rsidP="00C54708">
            <w:pPr>
              <w:pStyle w:val="Compact"/>
              <w:spacing w:before="0"/>
              <w:rPr>
                <w:sz w:val="16"/>
                <w:szCs w:val="16"/>
              </w:rPr>
            </w:pPr>
            <w:proofErr w:type="spellStart"/>
            <w:r w:rsidRPr="006C26A0">
              <w:rPr>
                <w:sz w:val="16"/>
                <w:szCs w:val="16"/>
              </w:rPr>
              <w:t>rowname</w:t>
            </w:r>
            <w:proofErr w:type="spellEnd"/>
          </w:p>
        </w:tc>
        <w:tc>
          <w:tcPr>
            <w:tcW w:w="293" w:type="pct"/>
          </w:tcPr>
          <w:p w14:paraId="352B4E22" w14:textId="77777777" w:rsidR="007D1D8B" w:rsidRPr="006C26A0" w:rsidRDefault="007D1D8B" w:rsidP="00C54708">
            <w:pPr>
              <w:pStyle w:val="Compact"/>
              <w:spacing w:before="0"/>
              <w:rPr>
                <w:sz w:val="16"/>
                <w:szCs w:val="16"/>
              </w:rPr>
            </w:pPr>
            <w:r w:rsidRPr="006C26A0">
              <w:rPr>
                <w:sz w:val="16"/>
                <w:szCs w:val="16"/>
              </w:rPr>
              <w:t>L1</w:t>
            </w:r>
          </w:p>
        </w:tc>
        <w:tc>
          <w:tcPr>
            <w:tcW w:w="293" w:type="pct"/>
          </w:tcPr>
          <w:p w14:paraId="59612D5D" w14:textId="77777777" w:rsidR="007D1D8B" w:rsidRPr="006C26A0" w:rsidRDefault="007D1D8B" w:rsidP="00C54708">
            <w:pPr>
              <w:pStyle w:val="Compact"/>
              <w:spacing w:before="0"/>
              <w:rPr>
                <w:sz w:val="16"/>
                <w:szCs w:val="16"/>
              </w:rPr>
            </w:pPr>
            <w:r w:rsidRPr="006C26A0">
              <w:rPr>
                <w:sz w:val="16"/>
                <w:szCs w:val="16"/>
              </w:rPr>
              <w:t>L2</w:t>
            </w:r>
          </w:p>
        </w:tc>
        <w:tc>
          <w:tcPr>
            <w:tcW w:w="293" w:type="pct"/>
          </w:tcPr>
          <w:p w14:paraId="00163FC7" w14:textId="77777777" w:rsidR="007D1D8B" w:rsidRPr="006C26A0" w:rsidRDefault="007D1D8B" w:rsidP="00C54708">
            <w:pPr>
              <w:pStyle w:val="Compact"/>
              <w:spacing w:before="0"/>
              <w:rPr>
                <w:sz w:val="16"/>
                <w:szCs w:val="16"/>
              </w:rPr>
            </w:pPr>
            <w:r w:rsidRPr="006C26A0">
              <w:rPr>
                <w:sz w:val="16"/>
                <w:szCs w:val="16"/>
              </w:rPr>
              <w:t>L3</w:t>
            </w:r>
          </w:p>
        </w:tc>
        <w:tc>
          <w:tcPr>
            <w:tcW w:w="294" w:type="pct"/>
          </w:tcPr>
          <w:p w14:paraId="7099537D" w14:textId="77777777" w:rsidR="007D1D8B" w:rsidRPr="006C26A0" w:rsidRDefault="007D1D8B" w:rsidP="00C54708">
            <w:pPr>
              <w:pStyle w:val="Compact"/>
              <w:spacing w:before="0"/>
              <w:rPr>
                <w:sz w:val="16"/>
                <w:szCs w:val="16"/>
              </w:rPr>
            </w:pPr>
            <w:r w:rsidRPr="006C26A0">
              <w:rPr>
                <w:sz w:val="16"/>
                <w:szCs w:val="16"/>
              </w:rPr>
              <w:t>L4</w:t>
            </w:r>
          </w:p>
        </w:tc>
        <w:tc>
          <w:tcPr>
            <w:tcW w:w="294" w:type="pct"/>
          </w:tcPr>
          <w:p w14:paraId="4524C3F8" w14:textId="77777777" w:rsidR="007D1D8B" w:rsidRPr="006C26A0" w:rsidRDefault="007D1D8B" w:rsidP="00C54708">
            <w:pPr>
              <w:pStyle w:val="Compact"/>
              <w:spacing w:before="0"/>
              <w:rPr>
                <w:sz w:val="16"/>
                <w:szCs w:val="16"/>
              </w:rPr>
            </w:pPr>
            <w:r w:rsidRPr="006C26A0">
              <w:rPr>
                <w:sz w:val="16"/>
                <w:szCs w:val="16"/>
              </w:rPr>
              <w:t>L5</w:t>
            </w:r>
          </w:p>
        </w:tc>
        <w:tc>
          <w:tcPr>
            <w:tcW w:w="294" w:type="pct"/>
          </w:tcPr>
          <w:p w14:paraId="2E7ED564" w14:textId="77777777" w:rsidR="007D1D8B" w:rsidRPr="006C26A0" w:rsidRDefault="007D1D8B" w:rsidP="00C54708">
            <w:pPr>
              <w:pStyle w:val="Compact"/>
              <w:spacing w:before="0"/>
              <w:rPr>
                <w:sz w:val="16"/>
                <w:szCs w:val="16"/>
              </w:rPr>
            </w:pPr>
            <w:r w:rsidRPr="006C26A0">
              <w:rPr>
                <w:sz w:val="16"/>
                <w:szCs w:val="16"/>
              </w:rPr>
              <w:t>PA</w:t>
            </w:r>
          </w:p>
        </w:tc>
        <w:tc>
          <w:tcPr>
            <w:tcW w:w="354" w:type="pct"/>
          </w:tcPr>
          <w:p w14:paraId="52CD1E11" w14:textId="77777777" w:rsidR="007D1D8B" w:rsidRPr="006C26A0" w:rsidRDefault="007D1D8B" w:rsidP="00C54708">
            <w:pPr>
              <w:pStyle w:val="Compact"/>
              <w:spacing w:before="0"/>
              <w:rPr>
                <w:sz w:val="16"/>
                <w:szCs w:val="16"/>
              </w:rPr>
            </w:pPr>
            <w:proofErr w:type="spellStart"/>
            <w:r w:rsidRPr="006C26A0">
              <w:rPr>
                <w:sz w:val="16"/>
                <w:szCs w:val="16"/>
              </w:rPr>
              <w:t>NegA</w:t>
            </w:r>
            <w:proofErr w:type="spellEnd"/>
          </w:p>
        </w:tc>
        <w:tc>
          <w:tcPr>
            <w:tcW w:w="301" w:type="pct"/>
          </w:tcPr>
          <w:p w14:paraId="2207499F" w14:textId="77777777" w:rsidR="007D1D8B" w:rsidRPr="006C26A0" w:rsidRDefault="007D1D8B" w:rsidP="00C54708">
            <w:pPr>
              <w:pStyle w:val="Compact"/>
              <w:spacing w:before="0"/>
              <w:rPr>
                <w:sz w:val="16"/>
                <w:szCs w:val="16"/>
              </w:rPr>
            </w:pPr>
            <w:r w:rsidRPr="006C26A0">
              <w:rPr>
                <w:sz w:val="16"/>
                <w:szCs w:val="16"/>
              </w:rPr>
              <w:t>PSQ</w:t>
            </w:r>
          </w:p>
        </w:tc>
        <w:tc>
          <w:tcPr>
            <w:tcW w:w="294" w:type="pct"/>
          </w:tcPr>
          <w:p w14:paraId="0CA00B44" w14:textId="77777777" w:rsidR="007D1D8B" w:rsidRPr="006C26A0" w:rsidRDefault="007D1D8B" w:rsidP="00C54708">
            <w:pPr>
              <w:pStyle w:val="Compact"/>
              <w:spacing w:before="0"/>
              <w:rPr>
                <w:sz w:val="16"/>
                <w:szCs w:val="16"/>
              </w:rPr>
            </w:pPr>
            <w:r w:rsidRPr="006C26A0">
              <w:rPr>
                <w:sz w:val="16"/>
                <w:szCs w:val="16"/>
              </w:rPr>
              <w:t>SE</w:t>
            </w:r>
          </w:p>
        </w:tc>
        <w:tc>
          <w:tcPr>
            <w:tcW w:w="294" w:type="pct"/>
          </w:tcPr>
          <w:p w14:paraId="72DCF383" w14:textId="77777777" w:rsidR="007D1D8B" w:rsidRPr="006C26A0" w:rsidRDefault="007D1D8B" w:rsidP="00C54708">
            <w:pPr>
              <w:pStyle w:val="Compact"/>
              <w:spacing w:before="0"/>
              <w:rPr>
                <w:sz w:val="16"/>
                <w:szCs w:val="16"/>
              </w:rPr>
            </w:pPr>
            <w:r w:rsidRPr="006C26A0">
              <w:rPr>
                <w:sz w:val="16"/>
                <w:szCs w:val="16"/>
              </w:rPr>
              <w:t>PT</w:t>
            </w:r>
          </w:p>
        </w:tc>
        <w:tc>
          <w:tcPr>
            <w:tcW w:w="294" w:type="pct"/>
          </w:tcPr>
          <w:p w14:paraId="2176D131" w14:textId="77777777" w:rsidR="007D1D8B" w:rsidRPr="006C26A0" w:rsidRDefault="007D1D8B" w:rsidP="00C54708">
            <w:pPr>
              <w:pStyle w:val="Compact"/>
              <w:spacing w:before="0"/>
              <w:rPr>
                <w:sz w:val="16"/>
                <w:szCs w:val="16"/>
              </w:rPr>
            </w:pPr>
            <w:r w:rsidRPr="006C26A0">
              <w:rPr>
                <w:sz w:val="16"/>
                <w:szCs w:val="16"/>
              </w:rPr>
              <w:t>MA</w:t>
            </w:r>
          </w:p>
        </w:tc>
        <w:tc>
          <w:tcPr>
            <w:tcW w:w="294" w:type="pct"/>
          </w:tcPr>
          <w:p w14:paraId="66440E27" w14:textId="77777777" w:rsidR="007D1D8B" w:rsidRPr="006C26A0" w:rsidRDefault="007D1D8B" w:rsidP="00C54708">
            <w:pPr>
              <w:pStyle w:val="Compact"/>
              <w:spacing w:before="0"/>
              <w:rPr>
                <w:sz w:val="16"/>
                <w:szCs w:val="16"/>
              </w:rPr>
            </w:pPr>
            <w:r w:rsidRPr="006C26A0">
              <w:rPr>
                <w:sz w:val="16"/>
                <w:szCs w:val="16"/>
              </w:rPr>
              <w:t>RT</w:t>
            </w:r>
          </w:p>
        </w:tc>
        <w:tc>
          <w:tcPr>
            <w:tcW w:w="294" w:type="pct"/>
          </w:tcPr>
          <w:p w14:paraId="5BDFE7B3" w14:textId="77777777" w:rsidR="007D1D8B" w:rsidRPr="006C26A0" w:rsidRDefault="007D1D8B" w:rsidP="00C54708">
            <w:pPr>
              <w:pStyle w:val="Compact"/>
              <w:spacing w:before="0"/>
              <w:rPr>
                <w:sz w:val="16"/>
                <w:szCs w:val="16"/>
              </w:rPr>
            </w:pPr>
            <w:r w:rsidRPr="006C26A0">
              <w:rPr>
                <w:sz w:val="16"/>
                <w:szCs w:val="16"/>
              </w:rPr>
              <w:t>RI</w:t>
            </w:r>
          </w:p>
        </w:tc>
        <w:tc>
          <w:tcPr>
            <w:tcW w:w="451" w:type="pct"/>
          </w:tcPr>
          <w:p w14:paraId="37C8AFB2" w14:textId="77777777" w:rsidR="007D1D8B" w:rsidRPr="006C26A0" w:rsidRDefault="007D1D8B" w:rsidP="00C54708">
            <w:pPr>
              <w:pStyle w:val="Compact"/>
              <w:spacing w:before="0"/>
              <w:rPr>
                <w:sz w:val="16"/>
                <w:szCs w:val="16"/>
              </w:rPr>
            </w:pPr>
            <w:r w:rsidRPr="006C26A0">
              <w:rPr>
                <w:sz w:val="16"/>
                <w:szCs w:val="16"/>
              </w:rPr>
              <w:t>Memory</w:t>
            </w:r>
          </w:p>
        </w:tc>
      </w:tr>
      <w:tr w:rsidR="007D1D8B" w:rsidRPr="006C26A0" w14:paraId="49FCF877" w14:textId="77777777" w:rsidTr="00C54708">
        <w:tc>
          <w:tcPr>
            <w:tcW w:w="663" w:type="pct"/>
          </w:tcPr>
          <w:p w14:paraId="5A8C3968" w14:textId="77777777" w:rsidR="007D1D8B" w:rsidRPr="006C26A0" w:rsidRDefault="007D1D8B" w:rsidP="00C54708">
            <w:pPr>
              <w:pStyle w:val="Compact"/>
              <w:spacing w:before="0"/>
              <w:rPr>
                <w:sz w:val="16"/>
                <w:szCs w:val="16"/>
              </w:rPr>
            </w:pPr>
            <w:r w:rsidRPr="006C26A0">
              <w:rPr>
                <w:sz w:val="16"/>
                <w:szCs w:val="16"/>
              </w:rPr>
              <w:t>L2</w:t>
            </w:r>
          </w:p>
        </w:tc>
        <w:tc>
          <w:tcPr>
            <w:tcW w:w="293" w:type="pct"/>
          </w:tcPr>
          <w:p w14:paraId="5083436A" w14:textId="77777777" w:rsidR="007D1D8B" w:rsidRPr="006C26A0" w:rsidRDefault="007D1D8B" w:rsidP="00C54708">
            <w:pPr>
              <w:pStyle w:val="Compact"/>
              <w:spacing w:before="0"/>
              <w:rPr>
                <w:sz w:val="16"/>
                <w:szCs w:val="16"/>
              </w:rPr>
            </w:pPr>
            <w:r w:rsidRPr="006C26A0">
              <w:rPr>
                <w:sz w:val="16"/>
                <w:szCs w:val="16"/>
              </w:rPr>
              <w:t>0.09</w:t>
            </w:r>
          </w:p>
        </w:tc>
        <w:tc>
          <w:tcPr>
            <w:tcW w:w="293" w:type="pct"/>
          </w:tcPr>
          <w:p w14:paraId="56BE2448" w14:textId="77777777" w:rsidR="007D1D8B" w:rsidRPr="006C26A0" w:rsidRDefault="007D1D8B" w:rsidP="00C54708">
            <w:pPr>
              <w:pStyle w:val="Compact"/>
              <w:spacing w:before="0"/>
              <w:rPr>
                <w:sz w:val="16"/>
                <w:szCs w:val="16"/>
              </w:rPr>
            </w:pPr>
          </w:p>
        </w:tc>
        <w:tc>
          <w:tcPr>
            <w:tcW w:w="293" w:type="pct"/>
          </w:tcPr>
          <w:p w14:paraId="5782B1C6" w14:textId="77777777" w:rsidR="007D1D8B" w:rsidRPr="006C26A0" w:rsidRDefault="007D1D8B" w:rsidP="00C54708">
            <w:pPr>
              <w:pStyle w:val="Compact"/>
              <w:spacing w:before="0"/>
              <w:rPr>
                <w:sz w:val="16"/>
                <w:szCs w:val="16"/>
              </w:rPr>
            </w:pPr>
          </w:p>
        </w:tc>
        <w:tc>
          <w:tcPr>
            <w:tcW w:w="294" w:type="pct"/>
          </w:tcPr>
          <w:p w14:paraId="4BEAEE0B" w14:textId="77777777" w:rsidR="007D1D8B" w:rsidRPr="006C26A0" w:rsidRDefault="007D1D8B" w:rsidP="00C54708">
            <w:pPr>
              <w:pStyle w:val="Compact"/>
              <w:spacing w:before="0"/>
              <w:rPr>
                <w:sz w:val="16"/>
                <w:szCs w:val="16"/>
              </w:rPr>
            </w:pPr>
          </w:p>
        </w:tc>
        <w:tc>
          <w:tcPr>
            <w:tcW w:w="294" w:type="pct"/>
          </w:tcPr>
          <w:p w14:paraId="0EBAF22B" w14:textId="77777777" w:rsidR="007D1D8B" w:rsidRPr="006C26A0" w:rsidRDefault="007D1D8B" w:rsidP="00C54708">
            <w:pPr>
              <w:pStyle w:val="Compact"/>
              <w:spacing w:before="0"/>
              <w:rPr>
                <w:sz w:val="16"/>
                <w:szCs w:val="16"/>
              </w:rPr>
            </w:pPr>
          </w:p>
        </w:tc>
        <w:tc>
          <w:tcPr>
            <w:tcW w:w="294" w:type="pct"/>
          </w:tcPr>
          <w:p w14:paraId="34E90AC1" w14:textId="77777777" w:rsidR="007D1D8B" w:rsidRPr="006C26A0" w:rsidRDefault="007D1D8B" w:rsidP="00C54708">
            <w:pPr>
              <w:pStyle w:val="Compact"/>
              <w:spacing w:before="0"/>
              <w:rPr>
                <w:sz w:val="16"/>
                <w:szCs w:val="16"/>
              </w:rPr>
            </w:pPr>
          </w:p>
        </w:tc>
        <w:tc>
          <w:tcPr>
            <w:tcW w:w="354" w:type="pct"/>
          </w:tcPr>
          <w:p w14:paraId="6B4E4B41" w14:textId="77777777" w:rsidR="007D1D8B" w:rsidRPr="006C26A0" w:rsidRDefault="007D1D8B" w:rsidP="00C54708">
            <w:pPr>
              <w:pStyle w:val="Compact"/>
              <w:spacing w:before="0"/>
              <w:rPr>
                <w:sz w:val="16"/>
                <w:szCs w:val="16"/>
              </w:rPr>
            </w:pPr>
          </w:p>
        </w:tc>
        <w:tc>
          <w:tcPr>
            <w:tcW w:w="301" w:type="pct"/>
          </w:tcPr>
          <w:p w14:paraId="35A9DED8" w14:textId="77777777" w:rsidR="007D1D8B" w:rsidRPr="006C26A0" w:rsidRDefault="007D1D8B" w:rsidP="00C54708">
            <w:pPr>
              <w:pStyle w:val="Compact"/>
              <w:spacing w:before="0"/>
              <w:rPr>
                <w:sz w:val="16"/>
                <w:szCs w:val="16"/>
              </w:rPr>
            </w:pPr>
          </w:p>
        </w:tc>
        <w:tc>
          <w:tcPr>
            <w:tcW w:w="294" w:type="pct"/>
          </w:tcPr>
          <w:p w14:paraId="50D6E367" w14:textId="77777777" w:rsidR="007D1D8B" w:rsidRPr="006C26A0" w:rsidRDefault="007D1D8B" w:rsidP="00C54708">
            <w:pPr>
              <w:pStyle w:val="Compact"/>
              <w:spacing w:before="0"/>
              <w:rPr>
                <w:sz w:val="16"/>
                <w:szCs w:val="16"/>
              </w:rPr>
            </w:pPr>
          </w:p>
        </w:tc>
        <w:tc>
          <w:tcPr>
            <w:tcW w:w="294" w:type="pct"/>
          </w:tcPr>
          <w:p w14:paraId="5EDEC593" w14:textId="77777777" w:rsidR="007D1D8B" w:rsidRPr="006C26A0" w:rsidRDefault="007D1D8B" w:rsidP="00C54708">
            <w:pPr>
              <w:pStyle w:val="Compact"/>
              <w:spacing w:before="0"/>
              <w:rPr>
                <w:sz w:val="16"/>
                <w:szCs w:val="16"/>
              </w:rPr>
            </w:pPr>
          </w:p>
        </w:tc>
        <w:tc>
          <w:tcPr>
            <w:tcW w:w="294" w:type="pct"/>
          </w:tcPr>
          <w:p w14:paraId="234E8C78" w14:textId="77777777" w:rsidR="007D1D8B" w:rsidRPr="006C26A0" w:rsidRDefault="007D1D8B" w:rsidP="00C54708">
            <w:pPr>
              <w:pStyle w:val="Compact"/>
              <w:spacing w:before="0"/>
              <w:rPr>
                <w:sz w:val="16"/>
                <w:szCs w:val="16"/>
              </w:rPr>
            </w:pPr>
          </w:p>
        </w:tc>
        <w:tc>
          <w:tcPr>
            <w:tcW w:w="294" w:type="pct"/>
          </w:tcPr>
          <w:p w14:paraId="176F98EF" w14:textId="77777777" w:rsidR="007D1D8B" w:rsidRPr="006C26A0" w:rsidRDefault="007D1D8B" w:rsidP="00C54708">
            <w:pPr>
              <w:pStyle w:val="Compact"/>
              <w:spacing w:before="0"/>
              <w:rPr>
                <w:sz w:val="16"/>
                <w:szCs w:val="16"/>
              </w:rPr>
            </w:pPr>
          </w:p>
        </w:tc>
        <w:tc>
          <w:tcPr>
            <w:tcW w:w="294" w:type="pct"/>
          </w:tcPr>
          <w:p w14:paraId="2F4ACB49" w14:textId="77777777" w:rsidR="007D1D8B" w:rsidRPr="006C26A0" w:rsidRDefault="007D1D8B" w:rsidP="00C54708">
            <w:pPr>
              <w:pStyle w:val="Compact"/>
              <w:spacing w:before="0"/>
              <w:rPr>
                <w:sz w:val="16"/>
                <w:szCs w:val="16"/>
              </w:rPr>
            </w:pPr>
          </w:p>
        </w:tc>
        <w:tc>
          <w:tcPr>
            <w:tcW w:w="451" w:type="pct"/>
          </w:tcPr>
          <w:p w14:paraId="63658DC7" w14:textId="77777777" w:rsidR="007D1D8B" w:rsidRPr="006C26A0" w:rsidRDefault="007D1D8B" w:rsidP="00C54708">
            <w:pPr>
              <w:pStyle w:val="Compact"/>
              <w:spacing w:before="0"/>
              <w:rPr>
                <w:sz w:val="16"/>
                <w:szCs w:val="16"/>
              </w:rPr>
            </w:pPr>
          </w:p>
        </w:tc>
      </w:tr>
      <w:tr w:rsidR="007D1D8B" w:rsidRPr="006C26A0" w14:paraId="3A8C7087" w14:textId="77777777" w:rsidTr="00C54708">
        <w:tc>
          <w:tcPr>
            <w:tcW w:w="663" w:type="pct"/>
          </w:tcPr>
          <w:p w14:paraId="08D4B9A9" w14:textId="77777777" w:rsidR="007D1D8B" w:rsidRPr="006C26A0" w:rsidRDefault="007D1D8B" w:rsidP="00C54708">
            <w:pPr>
              <w:pStyle w:val="Compact"/>
              <w:spacing w:before="0"/>
              <w:rPr>
                <w:sz w:val="16"/>
                <w:szCs w:val="16"/>
              </w:rPr>
            </w:pPr>
            <w:r w:rsidRPr="006C26A0">
              <w:rPr>
                <w:sz w:val="16"/>
                <w:szCs w:val="16"/>
              </w:rPr>
              <w:t>L3</w:t>
            </w:r>
          </w:p>
        </w:tc>
        <w:tc>
          <w:tcPr>
            <w:tcW w:w="293" w:type="pct"/>
          </w:tcPr>
          <w:p w14:paraId="63E3465C" w14:textId="77777777" w:rsidR="007D1D8B" w:rsidRPr="006C26A0" w:rsidRDefault="007D1D8B" w:rsidP="00C54708">
            <w:pPr>
              <w:pStyle w:val="Compact"/>
              <w:spacing w:before="0"/>
              <w:rPr>
                <w:sz w:val="16"/>
                <w:szCs w:val="16"/>
              </w:rPr>
            </w:pPr>
            <w:r w:rsidRPr="006C26A0">
              <w:rPr>
                <w:sz w:val="16"/>
                <w:szCs w:val="16"/>
              </w:rPr>
              <w:t>0.13</w:t>
            </w:r>
          </w:p>
        </w:tc>
        <w:tc>
          <w:tcPr>
            <w:tcW w:w="293" w:type="pct"/>
          </w:tcPr>
          <w:p w14:paraId="210F1995" w14:textId="77777777" w:rsidR="007D1D8B" w:rsidRPr="006C26A0" w:rsidRDefault="007D1D8B" w:rsidP="00C54708">
            <w:pPr>
              <w:pStyle w:val="Compact"/>
              <w:spacing w:before="0"/>
              <w:rPr>
                <w:sz w:val="16"/>
                <w:szCs w:val="16"/>
              </w:rPr>
            </w:pPr>
            <w:r w:rsidRPr="006C26A0">
              <w:rPr>
                <w:sz w:val="16"/>
                <w:szCs w:val="16"/>
              </w:rPr>
              <w:t>0.26</w:t>
            </w:r>
          </w:p>
        </w:tc>
        <w:tc>
          <w:tcPr>
            <w:tcW w:w="293" w:type="pct"/>
          </w:tcPr>
          <w:p w14:paraId="5B551AA8" w14:textId="77777777" w:rsidR="007D1D8B" w:rsidRPr="006C26A0" w:rsidRDefault="007D1D8B" w:rsidP="00C54708">
            <w:pPr>
              <w:pStyle w:val="Compact"/>
              <w:spacing w:before="0"/>
              <w:rPr>
                <w:sz w:val="16"/>
                <w:szCs w:val="16"/>
              </w:rPr>
            </w:pPr>
          </w:p>
        </w:tc>
        <w:tc>
          <w:tcPr>
            <w:tcW w:w="294" w:type="pct"/>
          </w:tcPr>
          <w:p w14:paraId="6AEC7B57" w14:textId="77777777" w:rsidR="007D1D8B" w:rsidRPr="006C26A0" w:rsidRDefault="007D1D8B" w:rsidP="00C54708">
            <w:pPr>
              <w:pStyle w:val="Compact"/>
              <w:spacing w:before="0"/>
              <w:rPr>
                <w:sz w:val="16"/>
                <w:szCs w:val="16"/>
              </w:rPr>
            </w:pPr>
          </w:p>
        </w:tc>
        <w:tc>
          <w:tcPr>
            <w:tcW w:w="294" w:type="pct"/>
          </w:tcPr>
          <w:p w14:paraId="0D44B06B" w14:textId="77777777" w:rsidR="007D1D8B" w:rsidRPr="006C26A0" w:rsidRDefault="007D1D8B" w:rsidP="00C54708">
            <w:pPr>
              <w:pStyle w:val="Compact"/>
              <w:spacing w:before="0"/>
              <w:rPr>
                <w:sz w:val="16"/>
                <w:szCs w:val="16"/>
              </w:rPr>
            </w:pPr>
          </w:p>
        </w:tc>
        <w:tc>
          <w:tcPr>
            <w:tcW w:w="294" w:type="pct"/>
          </w:tcPr>
          <w:p w14:paraId="1F30BD6F" w14:textId="77777777" w:rsidR="007D1D8B" w:rsidRPr="006C26A0" w:rsidRDefault="007D1D8B" w:rsidP="00C54708">
            <w:pPr>
              <w:pStyle w:val="Compact"/>
              <w:spacing w:before="0"/>
              <w:rPr>
                <w:sz w:val="16"/>
                <w:szCs w:val="16"/>
              </w:rPr>
            </w:pPr>
          </w:p>
        </w:tc>
        <w:tc>
          <w:tcPr>
            <w:tcW w:w="354" w:type="pct"/>
          </w:tcPr>
          <w:p w14:paraId="2BE00685" w14:textId="77777777" w:rsidR="007D1D8B" w:rsidRPr="006C26A0" w:rsidRDefault="007D1D8B" w:rsidP="00C54708">
            <w:pPr>
              <w:pStyle w:val="Compact"/>
              <w:spacing w:before="0"/>
              <w:rPr>
                <w:sz w:val="16"/>
                <w:szCs w:val="16"/>
              </w:rPr>
            </w:pPr>
          </w:p>
        </w:tc>
        <w:tc>
          <w:tcPr>
            <w:tcW w:w="301" w:type="pct"/>
          </w:tcPr>
          <w:p w14:paraId="4C66E2D3" w14:textId="77777777" w:rsidR="007D1D8B" w:rsidRPr="006C26A0" w:rsidRDefault="007D1D8B" w:rsidP="00C54708">
            <w:pPr>
              <w:pStyle w:val="Compact"/>
              <w:spacing w:before="0"/>
              <w:rPr>
                <w:sz w:val="16"/>
                <w:szCs w:val="16"/>
              </w:rPr>
            </w:pPr>
          </w:p>
        </w:tc>
        <w:tc>
          <w:tcPr>
            <w:tcW w:w="294" w:type="pct"/>
          </w:tcPr>
          <w:p w14:paraId="22188F92" w14:textId="77777777" w:rsidR="007D1D8B" w:rsidRPr="006C26A0" w:rsidRDefault="007D1D8B" w:rsidP="00C54708">
            <w:pPr>
              <w:pStyle w:val="Compact"/>
              <w:spacing w:before="0"/>
              <w:rPr>
                <w:sz w:val="16"/>
                <w:szCs w:val="16"/>
              </w:rPr>
            </w:pPr>
          </w:p>
        </w:tc>
        <w:tc>
          <w:tcPr>
            <w:tcW w:w="294" w:type="pct"/>
          </w:tcPr>
          <w:p w14:paraId="2348A27E" w14:textId="77777777" w:rsidR="007D1D8B" w:rsidRPr="006C26A0" w:rsidRDefault="007D1D8B" w:rsidP="00C54708">
            <w:pPr>
              <w:pStyle w:val="Compact"/>
              <w:spacing w:before="0"/>
              <w:rPr>
                <w:sz w:val="16"/>
                <w:szCs w:val="16"/>
              </w:rPr>
            </w:pPr>
          </w:p>
        </w:tc>
        <w:tc>
          <w:tcPr>
            <w:tcW w:w="294" w:type="pct"/>
          </w:tcPr>
          <w:p w14:paraId="348E7612" w14:textId="77777777" w:rsidR="007D1D8B" w:rsidRPr="006C26A0" w:rsidRDefault="007D1D8B" w:rsidP="00C54708">
            <w:pPr>
              <w:pStyle w:val="Compact"/>
              <w:spacing w:before="0"/>
              <w:rPr>
                <w:sz w:val="16"/>
                <w:szCs w:val="16"/>
              </w:rPr>
            </w:pPr>
          </w:p>
        </w:tc>
        <w:tc>
          <w:tcPr>
            <w:tcW w:w="294" w:type="pct"/>
          </w:tcPr>
          <w:p w14:paraId="58545027" w14:textId="77777777" w:rsidR="007D1D8B" w:rsidRPr="006C26A0" w:rsidRDefault="007D1D8B" w:rsidP="00C54708">
            <w:pPr>
              <w:pStyle w:val="Compact"/>
              <w:spacing w:before="0"/>
              <w:rPr>
                <w:sz w:val="16"/>
                <w:szCs w:val="16"/>
              </w:rPr>
            </w:pPr>
          </w:p>
        </w:tc>
        <w:tc>
          <w:tcPr>
            <w:tcW w:w="294" w:type="pct"/>
          </w:tcPr>
          <w:p w14:paraId="3593CA2D" w14:textId="77777777" w:rsidR="007D1D8B" w:rsidRPr="006C26A0" w:rsidRDefault="007D1D8B" w:rsidP="00C54708">
            <w:pPr>
              <w:pStyle w:val="Compact"/>
              <w:spacing w:before="0"/>
              <w:rPr>
                <w:sz w:val="16"/>
                <w:szCs w:val="16"/>
              </w:rPr>
            </w:pPr>
          </w:p>
        </w:tc>
        <w:tc>
          <w:tcPr>
            <w:tcW w:w="451" w:type="pct"/>
          </w:tcPr>
          <w:p w14:paraId="01BFEA4E" w14:textId="77777777" w:rsidR="007D1D8B" w:rsidRPr="006C26A0" w:rsidRDefault="007D1D8B" w:rsidP="00C54708">
            <w:pPr>
              <w:pStyle w:val="Compact"/>
              <w:spacing w:before="0"/>
              <w:rPr>
                <w:sz w:val="16"/>
                <w:szCs w:val="16"/>
              </w:rPr>
            </w:pPr>
          </w:p>
        </w:tc>
      </w:tr>
      <w:tr w:rsidR="007D1D8B" w:rsidRPr="006C26A0" w14:paraId="25C10EC5" w14:textId="77777777" w:rsidTr="00C54708">
        <w:tc>
          <w:tcPr>
            <w:tcW w:w="663" w:type="pct"/>
          </w:tcPr>
          <w:p w14:paraId="38C5BBBE" w14:textId="77777777" w:rsidR="007D1D8B" w:rsidRPr="006C26A0" w:rsidRDefault="007D1D8B" w:rsidP="00C54708">
            <w:pPr>
              <w:pStyle w:val="Compact"/>
              <w:spacing w:before="0"/>
              <w:rPr>
                <w:sz w:val="16"/>
                <w:szCs w:val="16"/>
              </w:rPr>
            </w:pPr>
            <w:r w:rsidRPr="006C26A0">
              <w:rPr>
                <w:sz w:val="16"/>
                <w:szCs w:val="16"/>
              </w:rPr>
              <w:t>L4</w:t>
            </w:r>
          </w:p>
        </w:tc>
        <w:tc>
          <w:tcPr>
            <w:tcW w:w="293" w:type="pct"/>
          </w:tcPr>
          <w:p w14:paraId="14C04A8F" w14:textId="77777777" w:rsidR="007D1D8B" w:rsidRPr="006C26A0" w:rsidRDefault="007D1D8B" w:rsidP="00C54708">
            <w:pPr>
              <w:pStyle w:val="Compact"/>
              <w:spacing w:before="0"/>
              <w:rPr>
                <w:sz w:val="16"/>
                <w:szCs w:val="16"/>
              </w:rPr>
            </w:pPr>
            <w:r w:rsidRPr="006C26A0">
              <w:rPr>
                <w:sz w:val="16"/>
                <w:szCs w:val="16"/>
              </w:rPr>
              <w:t>0.21</w:t>
            </w:r>
          </w:p>
        </w:tc>
        <w:tc>
          <w:tcPr>
            <w:tcW w:w="293" w:type="pct"/>
          </w:tcPr>
          <w:p w14:paraId="2FF8FDF5" w14:textId="77777777" w:rsidR="007D1D8B" w:rsidRPr="006C26A0" w:rsidRDefault="007D1D8B" w:rsidP="00C54708">
            <w:pPr>
              <w:pStyle w:val="Compact"/>
              <w:spacing w:before="0"/>
              <w:rPr>
                <w:sz w:val="16"/>
                <w:szCs w:val="16"/>
              </w:rPr>
            </w:pPr>
            <w:r w:rsidRPr="006C26A0">
              <w:rPr>
                <w:sz w:val="16"/>
                <w:szCs w:val="16"/>
              </w:rPr>
              <w:t>0.23</w:t>
            </w:r>
          </w:p>
        </w:tc>
        <w:tc>
          <w:tcPr>
            <w:tcW w:w="293" w:type="pct"/>
          </w:tcPr>
          <w:p w14:paraId="7E3367B5" w14:textId="77777777" w:rsidR="007D1D8B" w:rsidRPr="006C26A0" w:rsidRDefault="007D1D8B" w:rsidP="00C54708">
            <w:pPr>
              <w:pStyle w:val="Compact"/>
              <w:spacing w:before="0"/>
              <w:rPr>
                <w:sz w:val="16"/>
                <w:szCs w:val="16"/>
              </w:rPr>
            </w:pPr>
            <w:r w:rsidRPr="006C26A0">
              <w:rPr>
                <w:sz w:val="16"/>
                <w:szCs w:val="16"/>
              </w:rPr>
              <w:t>0.09</w:t>
            </w:r>
          </w:p>
        </w:tc>
        <w:tc>
          <w:tcPr>
            <w:tcW w:w="294" w:type="pct"/>
          </w:tcPr>
          <w:p w14:paraId="151E8471" w14:textId="77777777" w:rsidR="007D1D8B" w:rsidRPr="006C26A0" w:rsidRDefault="007D1D8B" w:rsidP="00C54708">
            <w:pPr>
              <w:pStyle w:val="Compact"/>
              <w:spacing w:before="0"/>
              <w:rPr>
                <w:sz w:val="16"/>
                <w:szCs w:val="16"/>
              </w:rPr>
            </w:pPr>
          </w:p>
        </w:tc>
        <w:tc>
          <w:tcPr>
            <w:tcW w:w="294" w:type="pct"/>
          </w:tcPr>
          <w:p w14:paraId="4ECB95ED" w14:textId="77777777" w:rsidR="007D1D8B" w:rsidRPr="006C26A0" w:rsidRDefault="007D1D8B" w:rsidP="00C54708">
            <w:pPr>
              <w:pStyle w:val="Compact"/>
              <w:spacing w:before="0"/>
              <w:rPr>
                <w:sz w:val="16"/>
                <w:szCs w:val="16"/>
              </w:rPr>
            </w:pPr>
          </w:p>
        </w:tc>
        <w:tc>
          <w:tcPr>
            <w:tcW w:w="294" w:type="pct"/>
          </w:tcPr>
          <w:p w14:paraId="73438BBF" w14:textId="77777777" w:rsidR="007D1D8B" w:rsidRPr="006C26A0" w:rsidRDefault="007D1D8B" w:rsidP="00C54708">
            <w:pPr>
              <w:pStyle w:val="Compact"/>
              <w:spacing w:before="0"/>
              <w:rPr>
                <w:sz w:val="16"/>
                <w:szCs w:val="16"/>
              </w:rPr>
            </w:pPr>
          </w:p>
        </w:tc>
        <w:tc>
          <w:tcPr>
            <w:tcW w:w="354" w:type="pct"/>
          </w:tcPr>
          <w:p w14:paraId="015518C0" w14:textId="77777777" w:rsidR="007D1D8B" w:rsidRPr="006C26A0" w:rsidRDefault="007D1D8B" w:rsidP="00C54708">
            <w:pPr>
              <w:pStyle w:val="Compact"/>
              <w:spacing w:before="0"/>
              <w:rPr>
                <w:sz w:val="16"/>
                <w:szCs w:val="16"/>
              </w:rPr>
            </w:pPr>
          </w:p>
        </w:tc>
        <w:tc>
          <w:tcPr>
            <w:tcW w:w="301" w:type="pct"/>
          </w:tcPr>
          <w:p w14:paraId="38A322B1" w14:textId="77777777" w:rsidR="007D1D8B" w:rsidRPr="006C26A0" w:rsidRDefault="007D1D8B" w:rsidP="00C54708">
            <w:pPr>
              <w:pStyle w:val="Compact"/>
              <w:spacing w:before="0"/>
              <w:rPr>
                <w:sz w:val="16"/>
                <w:szCs w:val="16"/>
              </w:rPr>
            </w:pPr>
          </w:p>
        </w:tc>
        <w:tc>
          <w:tcPr>
            <w:tcW w:w="294" w:type="pct"/>
          </w:tcPr>
          <w:p w14:paraId="6576A8D5" w14:textId="77777777" w:rsidR="007D1D8B" w:rsidRPr="006C26A0" w:rsidRDefault="007D1D8B" w:rsidP="00C54708">
            <w:pPr>
              <w:pStyle w:val="Compact"/>
              <w:spacing w:before="0"/>
              <w:rPr>
                <w:sz w:val="16"/>
                <w:szCs w:val="16"/>
              </w:rPr>
            </w:pPr>
          </w:p>
        </w:tc>
        <w:tc>
          <w:tcPr>
            <w:tcW w:w="294" w:type="pct"/>
          </w:tcPr>
          <w:p w14:paraId="1437D217" w14:textId="77777777" w:rsidR="007D1D8B" w:rsidRPr="006C26A0" w:rsidRDefault="007D1D8B" w:rsidP="00C54708">
            <w:pPr>
              <w:pStyle w:val="Compact"/>
              <w:spacing w:before="0"/>
              <w:rPr>
                <w:sz w:val="16"/>
                <w:szCs w:val="16"/>
              </w:rPr>
            </w:pPr>
          </w:p>
        </w:tc>
        <w:tc>
          <w:tcPr>
            <w:tcW w:w="294" w:type="pct"/>
          </w:tcPr>
          <w:p w14:paraId="3C83869C" w14:textId="77777777" w:rsidR="007D1D8B" w:rsidRPr="006C26A0" w:rsidRDefault="007D1D8B" w:rsidP="00C54708">
            <w:pPr>
              <w:pStyle w:val="Compact"/>
              <w:spacing w:before="0"/>
              <w:rPr>
                <w:sz w:val="16"/>
                <w:szCs w:val="16"/>
              </w:rPr>
            </w:pPr>
          </w:p>
        </w:tc>
        <w:tc>
          <w:tcPr>
            <w:tcW w:w="294" w:type="pct"/>
          </w:tcPr>
          <w:p w14:paraId="1CCFE8BD" w14:textId="77777777" w:rsidR="007D1D8B" w:rsidRPr="006C26A0" w:rsidRDefault="007D1D8B" w:rsidP="00C54708">
            <w:pPr>
              <w:pStyle w:val="Compact"/>
              <w:spacing w:before="0"/>
              <w:rPr>
                <w:sz w:val="16"/>
                <w:szCs w:val="16"/>
              </w:rPr>
            </w:pPr>
          </w:p>
        </w:tc>
        <w:tc>
          <w:tcPr>
            <w:tcW w:w="294" w:type="pct"/>
          </w:tcPr>
          <w:p w14:paraId="6F205ADF" w14:textId="77777777" w:rsidR="007D1D8B" w:rsidRPr="006C26A0" w:rsidRDefault="007D1D8B" w:rsidP="00C54708">
            <w:pPr>
              <w:pStyle w:val="Compact"/>
              <w:spacing w:before="0"/>
              <w:rPr>
                <w:sz w:val="16"/>
                <w:szCs w:val="16"/>
              </w:rPr>
            </w:pPr>
          </w:p>
        </w:tc>
        <w:tc>
          <w:tcPr>
            <w:tcW w:w="451" w:type="pct"/>
          </w:tcPr>
          <w:p w14:paraId="474B1067" w14:textId="77777777" w:rsidR="007D1D8B" w:rsidRPr="006C26A0" w:rsidRDefault="007D1D8B" w:rsidP="00C54708">
            <w:pPr>
              <w:pStyle w:val="Compact"/>
              <w:spacing w:before="0"/>
              <w:rPr>
                <w:sz w:val="16"/>
                <w:szCs w:val="16"/>
              </w:rPr>
            </w:pPr>
          </w:p>
        </w:tc>
      </w:tr>
      <w:tr w:rsidR="007D1D8B" w:rsidRPr="006C26A0" w14:paraId="14977EA0" w14:textId="77777777" w:rsidTr="00C54708">
        <w:tc>
          <w:tcPr>
            <w:tcW w:w="663" w:type="pct"/>
          </w:tcPr>
          <w:p w14:paraId="7A605CC0" w14:textId="77777777" w:rsidR="007D1D8B" w:rsidRPr="006C26A0" w:rsidRDefault="007D1D8B" w:rsidP="00C54708">
            <w:pPr>
              <w:pStyle w:val="Compact"/>
              <w:spacing w:before="0"/>
              <w:rPr>
                <w:sz w:val="16"/>
                <w:szCs w:val="16"/>
              </w:rPr>
            </w:pPr>
            <w:r w:rsidRPr="006C26A0">
              <w:rPr>
                <w:sz w:val="16"/>
                <w:szCs w:val="16"/>
              </w:rPr>
              <w:t>L5</w:t>
            </w:r>
          </w:p>
        </w:tc>
        <w:tc>
          <w:tcPr>
            <w:tcW w:w="293" w:type="pct"/>
          </w:tcPr>
          <w:p w14:paraId="5DD33300" w14:textId="77777777" w:rsidR="007D1D8B" w:rsidRPr="006C26A0" w:rsidRDefault="007D1D8B" w:rsidP="00C54708">
            <w:pPr>
              <w:pStyle w:val="Compact"/>
              <w:spacing w:before="0"/>
              <w:rPr>
                <w:sz w:val="16"/>
                <w:szCs w:val="16"/>
              </w:rPr>
            </w:pPr>
            <w:r w:rsidRPr="006C26A0">
              <w:rPr>
                <w:sz w:val="16"/>
                <w:szCs w:val="16"/>
              </w:rPr>
              <w:t>0.19</w:t>
            </w:r>
          </w:p>
        </w:tc>
        <w:tc>
          <w:tcPr>
            <w:tcW w:w="293" w:type="pct"/>
          </w:tcPr>
          <w:p w14:paraId="0A586D95" w14:textId="77777777" w:rsidR="007D1D8B" w:rsidRPr="006C26A0" w:rsidRDefault="007D1D8B" w:rsidP="00C54708">
            <w:pPr>
              <w:pStyle w:val="Compact"/>
              <w:spacing w:before="0"/>
              <w:rPr>
                <w:sz w:val="16"/>
                <w:szCs w:val="16"/>
              </w:rPr>
            </w:pPr>
            <w:r w:rsidRPr="006C26A0">
              <w:rPr>
                <w:sz w:val="16"/>
                <w:szCs w:val="16"/>
              </w:rPr>
              <w:t>0.40</w:t>
            </w:r>
          </w:p>
        </w:tc>
        <w:tc>
          <w:tcPr>
            <w:tcW w:w="293" w:type="pct"/>
          </w:tcPr>
          <w:p w14:paraId="7D7093CA" w14:textId="77777777" w:rsidR="007D1D8B" w:rsidRPr="006C26A0" w:rsidRDefault="007D1D8B" w:rsidP="00C54708">
            <w:pPr>
              <w:pStyle w:val="Compact"/>
              <w:spacing w:before="0"/>
              <w:rPr>
                <w:sz w:val="16"/>
                <w:szCs w:val="16"/>
              </w:rPr>
            </w:pPr>
            <w:r w:rsidRPr="006C26A0">
              <w:rPr>
                <w:sz w:val="16"/>
                <w:szCs w:val="16"/>
              </w:rPr>
              <w:t>0.28</w:t>
            </w:r>
          </w:p>
        </w:tc>
        <w:tc>
          <w:tcPr>
            <w:tcW w:w="294" w:type="pct"/>
          </w:tcPr>
          <w:p w14:paraId="62E2A218" w14:textId="77777777" w:rsidR="007D1D8B" w:rsidRPr="006C26A0" w:rsidRDefault="007D1D8B" w:rsidP="00C54708">
            <w:pPr>
              <w:pStyle w:val="Compact"/>
              <w:spacing w:before="0"/>
              <w:rPr>
                <w:sz w:val="16"/>
                <w:szCs w:val="16"/>
              </w:rPr>
            </w:pPr>
            <w:r w:rsidRPr="006C26A0">
              <w:rPr>
                <w:sz w:val="16"/>
                <w:szCs w:val="16"/>
              </w:rPr>
              <w:t>0.52</w:t>
            </w:r>
          </w:p>
        </w:tc>
        <w:tc>
          <w:tcPr>
            <w:tcW w:w="294" w:type="pct"/>
          </w:tcPr>
          <w:p w14:paraId="2B715A59" w14:textId="77777777" w:rsidR="007D1D8B" w:rsidRPr="006C26A0" w:rsidRDefault="007D1D8B" w:rsidP="00C54708">
            <w:pPr>
              <w:pStyle w:val="Compact"/>
              <w:spacing w:before="0"/>
              <w:rPr>
                <w:sz w:val="16"/>
                <w:szCs w:val="16"/>
              </w:rPr>
            </w:pPr>
          </w:p>
        </w:tc>
        <w:tc>
          <w:tcPr>
            <w:tcW w:w="294" w:type="pct"/>
          </w:tcPr>
          <w:p w14:paraId="36A3C3D3" w14:textId="77777777" w:rsidR="007D1D8B" w:rsidRPr="006C26A0" w:rsidRDefault="007D1D8B" w:rsidP="00C54708">
            <w:pPr>
              <w:pStyle w:val="Compact"/>
              <w:spacing w:before="0"/>
              <w:rPr>
                <w:sz w:val="16"/>
                <w:szCs w:val="16"/>
              </w:rPr>
            </w:pPr>
          </w:p>
        </w:tc>
        <w:tc>
          <w:tcPr>
            <w:tcW w:w="354" w:type="pct"/>
          </w:tcPr>
          <w:p w14:paraId="439C5809" w14:textId="77777777" w:rsidR="007D1D8B" w:rsidRPr="006C26A0" w:rsidRDefault="007D1D8B" w:rsidP="00C54708">
            <w:pPr>
              <w:pStyle w:val="Compact"/>
              <w:spacing w:before="0"/>
              <w:rPr>
                <w:sz w:val="16"/>
                <w:szCs w:val="16"/>
              </w:rPr>
            </w:pPr>
          </w:p>
        </w:tc>
        <w:tc>
          <w:tcPr>
            <w:tcW w:w="301" w:type="pct"/>
          </w:tcPr>
          <w:p w14:paraId="5FEA17B3" w14:textId="77777777" w:rsidR="007D1D8B" w:rsidRPr="006C26A0" w:rsidRDefault="007D1D8B" w:rsidP="00C54708">
            <w:pPr>
              <w:pStyle w:val="Compact"/>
              <w:spacing w:before="0"/>
              <w:rPr>
                <w:sz w:val="16"/>
                <w:szCs w:val="16"/>
              </w:rPr>
            </w:pPr>
          </w:p>
        </w:tc>
        <w:tc>
          <w:tcPr>
            <w:tcW w:w="294" w:type="pct"/>
          </w:tcPr>
          <w:p w14:paraId="329C2457" w14:textId="77777777" w:rsidR="007D1D8B" w:rsidRPr="006C26A0" w:rsidRDefault="007D1D8B" w:rsidP="00C54708">
            <w:pPr>
              <w:pStyle w:val="Compact"/>
              <w:spacing w:before="0"/>
              <w:rPr>
                <w:sz w:val="16"/>
                <w:szCs w:val="16"/>
              </w:rPr>
            </w:pPr>
          </w:p>
        </w:tc>
        <w:tc>
          <w:tcPr>
            <w:tcW w:w="294" w:type="pct"/>
          </w:tcPr>
          <w:p w14:paraId="2B2AF02E" w14:textId="77777777" w:rsidR="007D1D8B" w:rsidRPr="006C26A0" w:rsidRDefault="007D1D8B" w:rsidP="00C54708">
            <w:pPr>
              <w:pStyle w:val="Compact"/>
              <w:spacing w:before="0"/>
              <w:rPr>
                <w:sz w:val="16"/>
                <w:szCs w:val="16"/>
              </w:rPr>
            </w:pPr>
          </w:p>
        </w:tc>
        <w:tc>
          <w:tcPr>
            <w:tcW w:w="294" w:type="pct"/>
          </w:tcPr>
          <w:p w14:paraId="294CCEA2" w14:textId="77777777" w:rsidR="007D1D8B" w:rsidRPr="006C26A0" w:rsidRDefault="007D1D8B" w:rsidP="00C54708">
            <w:pPr>
              <w:pStyle w:val="Compact"/>
              <w:spacing w:before="0"/>
              <w:rPr>
                <w:sz w:val="16"/>
                <w:szCs w:val="16"/>
              </w:rPr>
            </w:pPr>
          </w:p>
        </w:tc>
        <w:tc>
          <w:tcPr>
            <w:tcW w:w="294" w:type="pct"/>
          </w:tcPr>
          <w:p w14:paraId="029FDFFE" w14:textId="77777777" w:rsidR="007D1D8B" w:rsidRPr="006C26A0" w:rsidRDefault="007D1D8B" w:rsidP="00C54708">
            <w:pPr>
              <w:pStyle w:val="Compact"/>
              <w:spacing w:before="0"/>
              <w:rPr>
                <w:sz w:val="16"/>
                <w:szCs w:val="16"/>
              </w:rPr>
            </w:pPr>
          </w:p>
        </w:tc>
        <w:tc>
          <w:tcPr>
            <w:tcW w:w="294" w:type="pct"/>
          </w:tcPr>
          <w:p w14:paraId="4A60BD28" w14:textId="77777777" w:rsidR="007D1D8B" w:rsidRPr="006C26A0" w:rsidRDefault="007D1D8B" w:rsidP="00C54708">
            <w:pPr>
              <w:pStyle w:val="Compact"/>
              <w:spacing w:before="0"/>
              <w:rPr>
                <w:sz w:val="16"/>
                <w:szCs w:val="16"/>
              </w:rPr>
            </w:pPr>
          </w:p>
        </w:tc>
        <w:tc>
          <w:tcPr>
            <w:tcW w:w="451" w:type="pct"/>
          </w:tcPr>
          <w:p w14:paraId="7C4595F9" w14:textId="77777777" w:rsidR="007D1D8B" w:rsidRPr="006C26A0" w:rsidRDefault="007D1D8B" w:rsidP="00C54708">
            <w:pPr>
              <w:pStyle w:val="Compact"/>
              <w:spacing w:before="0"/>
              <w:rPr>
                <w:sz w:val="16"/>
                <w:szCs w:val="16"/>
              </w:rPr>
            </w:pPr>
          </w:p>
        </w:tc>
      </w:tr>
      <w:tr w:rsidR="007D1D8B" w:rsidRPr="006C26A0" w14:paraId="05FEA2ED" w14:textId="77777777" w:rsidTr="00C54708">
        <w:tc>
          <w:tcPr>
            <w:tcW w:w="663" w:type="pct"/>
          </w:tcPr>
          <w:p w14:paraId="12E17BB2" w14:textId="77777777" w:rsidR="007D1D8B" w:rsidRPr="006C26A0" w:rsidRDefault="007D1D8B" w:rsidP="00C54708">
            <w:pPr>
              <w:pStyle w:val="Compact"/>
              <w:spacing w:before="0"/>
              <w:rPr>
                <w:sz w:val="16"/>
                <w:szCs w:val="16"/>
              </w:rPr>
            </w:pPr>
            <w:r w:rsidRPr="006C26A0">
              <w:rPr>
                <w:sz w:val="16"/>
                <w:szCs w:val="16"/>
              </w:rPr>
              <w:t>PA</w:t>
            </w:r>
          </w:p>
        </w:tc>
        <w:tc>
          <w:tcPr>
            <w:tcW w:w="293" w:type="pct"/>
          </w:tcPr>
          <w:p w14:paraId="6F531EA6" w14:textId="77777777" w:rsidR="007D1D8B" w:rsidRPr="006C26A0" w:rsidRDefault="007D1D8B" w:rsidP="00C54708">
            <w:pPr>
              <w:pStyle w:val="Compact"/>
              <w:spacing w:before="0"/>
              <w:rPr>
                <w:sz w:val="16"/>
                <w:szCs w:val="16"/>
              </w:rPr>
            </w:pPr>
            <w:r w:rsidRPr="006C26A0">
              <w:rPr>
                <w:sz w:val="16"/>
                <w:szCs w:val="16"/>
              </w:rPr>
              <w:t>0.07</w:t>
            </w:r>
          </w:p>
        </w:tc>
        <w:tc>
          <w:tcPr>
            <w:tcW w:w="293" w:type="pct"/>
          </w:tcPr>
          <w:p w14:paraId="62CBAEFA" w14:textId="77777777" w:rsidR="007D1D8B" w:rsidRPr="006C26A0" w:rsidRDefault="007D1D8B" w:rsidP="00C54708">
            <w:pPr>
              <w:pStyle w:val="Compact"/>
              <w:spacing w:before="0"/>
              <w:rPr>
                <w:sz w:val="16"/>
                <w:szCs w:val="16"/>
              </w:rPr>
            </w:pPr>
            <w:r w:rsidRPr="006C26A0">
              <w:rPr>
                <w:sz w:val="16"/>
                <w:szCs w:val="16"/>
              </w:rPr>
              <w:t>0.41</w:t>
            </w:r>
          </w:p>
        </w:tc>
        <w:tc>
          <w:tcPr>
            <w:tcW w:w="293" w:type="pct"/>
          </w:tcPr>
          <w:p w14:paraId="3B04A395" w14:textId="77777777" w:rsidR="007D1D8B" w:rsidRPr="006C26A0" w:rsidRDefault="007D1D8B" w:rsidP="00C54708">
            <w:pPr>
              <w:pStyle w:val="Compact"/>
              <w:spacing w:before="0"/>
              <w:rPr>
                <w:sz w:val="16"/>
                <w:szCs w:val="16"/>
              </w:rPr>
            </w:pPr>
            <w:r w:rsidRPr="006C26A0">
              <w:rPr>
                <w:sz w:val="16"/>
                <w:szCs w:val="16"/>
              </w:rPr>
              <w:t>0.15</w:t>
            </w:r>
          </w:p>
        </w:tc>
        <w:tc>
          <w:tcPr>
            <w:tcW w:w="294" w:type="pct"/>
          </w:tcPr>
          <w:p w14:paraId="3C046126" w14:textId="77777777" w:rsidR="007D1D8B" w:rsidRPr="006C26A0" w:rsidRDefault="007D1D8B" w:rsidP="00C54708">
            <w:pPr>
              <w:pStyle w:val="Compact"/>
              <w:spacing w:before="0"/>
              <w:rPr>
                <w:sz w:val="16"/>
                <w:szCs w:val="16"/>
              </w:rPr>
            </w:pPr>
            <w:r w:rsidRPr="006C26A0">
              <w:rPr>
                <w:sz w:val="16"/>
                <w:szCs w:val="16"/>
              </w:rPr>
              <w:t>0.09</w:t>
            </w:r>
          </w:p>
        </w:tc>
        <w:tc>
          <w:tcPr>
            <w:tcW w:w="294" w:type="pct"/>
          </w:tcPr>
          <w:p w14:paraId="0F0FB65D" w14:textId="77777777" w:rsidR="007D1D8B" w:rsidRPr="006C26A0" w:rsidRDefault="007D1D8B" w:rsidP="00C54708">
            <w:pPr>
              <w:pStyle w:val="Compact"/>
              <w:spacing w:before="0"/>
              <w:rPr>
                <w:sz w:val="16"/>
                <w:szCs w:val="16"/>
              </w:rPr>
            </w:pPr>
            <w:r w:rsidRPr="006C26A0">
              <w:rPr>
                <w:sz w:val="16"/>
                <w:szCs w:val="16"/>
              </w:rPr>
              <w:t>0.31</w:t>
            </w:r>
          </w:p>
        </w:tc>
        <w:tc>
          <w:tcPr>
            <w:tcW w:w="294" w:type="pct"/>
          </w:tcPr>
          <w:p w14:paraId="68D3D32B" w14:textId="77777777" w:rsidR="007D1D8B" w:rsidRPr="006C26A0" w:rsidRDefault="007D1D8B" w:rsidP="00C54708">
            <w:pPr>
              <w:pStyle w:val="Compact"/>
              <w:spacing w:before="0"/>
              <w:rPr>
                <w:sz w:val="16"/>
                <w:szCs w:val="16"/>
              </w:rPr>
            </w:pPr>
          </w:p>
        </w:tc>
        <w:tc>
          <w:tcPr>
            <w:tcW w:w="354" w:type="pct"/>
          </w:tcPr>
          <w:p w14:paraId="2158FA1B" w14:textId="77777777" w:rsidR="007D1D8B" w:rsidRPr="006C26A0" w:rsidRDefault="007D1D8B" w:rsidP="00C54708">
            <w:pPr>
              <w:pStyle w:val="Compact"/>
              <w:spacing w:before="0"/>
              <w:rPr>
                <w:sz w:val="16"/>
                <w:szCs w:val="16"/>
              </w:rPr>
            </w:pPr>
          </w:p>
        </w:tc>
        <w:tc>
          <w:tcPr>
            <w:tcW w:w="301" w:type="pct"/>
          </w:tcPr>
          <w:p w14:paraId="6D7F9D58" w14:textId="77777777" w:rsidR="007D1D8B" w:rsidRPr="006C26A0" w:rsidRDefault="007D1D8B" w:rsidP="00C54708">
            <w:pPr>
              <w:pStyle w:val="Compact"/>
              <w:spacing w:before="0"/>
              <w:rPr>
                <w:sz w:val="16"/>
                <w:szCs w:val="16"/>
              </w:rPr>
            </w:pPr>
          </w:p>
        </w:tc>
        <w:tc>
          <w:tcPr>
            <w:tcW w:w="294" w:type="pct"/>
          </w:tcPr>
          <w:p w14:paraId="53C43A5E" w14:textId="77777777" w:rsidR="007D1D8B" w:rsidRPr="006C26A0" w:rsidRDefault="007D1D8B" w:rsidP="00C54708">
            <w:pPr>
              <w:pStyle w:val="Compact"/>
              <w:spacing w:before="0"/>
              <w:rPr>
                <w:sz w:val="16"/>
                <w:szCs w:val="16"/>
              </w:rPr>
            </w:pPr>
          </w:p>
        </w:tc>
        <w:tc>
          <w:tcPr>
            <w:tcW w:w="294" w:type="pct"/>
          </w:tcPr>
          <w:p w14:paraId="2A001CAA" w14:textId="77777777" w:rsidR="007D1D8B" w:rsidRPr="006C26A0" w:rsidRDefault="007D1D8B" w:rsidP="00C54708">
            <w:pPr>
              <w:pStyle w:val="Compact"/>
              <w:spacing w:before="0"/>
              <w:rPr>
                <w:sz w:val="16"/>
                <w:szCs w:val="16"/>
              </w:rPr>
            </w:pPr>
          </w:p>
        </w:tc>
        <w:tc>
          <w:tcPr>
            <w:tcW w:w="294" w:type="pct"/>
          </w:tcPr>
          <w:p w14:paraId="61586A8A" w14:textId="77777777" w:rsidR="007D1D8B" w:rsidRPr="006C26A0" w:rsidRDefault="007D1D8B" w:rsidP="00C54708">
            <w:pPr>
              <w:pStyle w:val="Compact"/>
              <w:spacing w:before="0"/>
              <w:rPr>
                <w:sz w:val="16"/>
                <w:szCs w:val="16"/>
              </w:rPr>
            </w:pPr>
          </w:p>
        </w:tc>
        <w:tc>
          <w:tcPr>
            <w:tcW w:w="294" w:type="pct"/>
          </w:tcPr>
          <w:p w14:paraId="17FC2699" w14:textId="77777777" w:rsidR="007D1D8B" w:rsidRPr="006C26A0" w:rsidRDefault="007D1D8B" w:rsidP="00C54708">
            <w:pPr>
              <w:pStyle w:val="Compact"/>
              <w:spacing w:before="0"/>
              <w:rPr>
                <w:sz w:val="16"/>
                <w:szCs w:val="16"/>
              </w:rPr>
            </w:pPr>
          </w:p>
        </w:tc>
        <w:tc>
          <w:tcPr>
            <w:tcW w:w="294" w:type="pct"/>
          </w:tcPr>
          <w:p w14:paraId="3F6175BA" w14:textId="77777777" w:rsidR="007D1D8B" w:rsidRPr="006C26A0" w:rsidRDefault="007D1D8B" w:rsidP="00C54708">
            <w:pPr>
              <w:pStyle w:val="Compact"/>
              <w:spacing w:before="0"/>
              <w:rPr>
                <w:sz w:val="16"/>
                <w:szCs w:val="16"/>
              </w:rPr>
            </w:pPr>
          </w:p>
        </w:tc>
        <w:tc>
          <w:tcPr>
            <w:tcW w:w="451" w:type="pct"/>
          </w:tcPr>
          <w:p w14:paraId="18EE389D" w14:textId="77777777" w:rsidR="007D1D8B" w:rsidRPr="006C26A0" w:rsidRDefault="007D1D8B" w:rsidP="00C54708">
            <w:pPr>
              <w:pStyle w:val="Compact"/>
              <w:spacing w:before="0"/>
              <w:rPr>
                <w:sz w:val="16"/>
                <w:szCs w:val="16"/>
              </w:rPr>
            </w:pPr>
          </w:p>
        </w:tc>
      </w:tr>
      <w:tr w:rsidR="007D1D8B" w:rsidRPr="006C26A0" w14:paraId="6159A4C2" w14:textId="77777777" w:rsidTr="00C54708">
        <w:tc>
          <w:tcPr>
            <w:tcW w:w="663" w:type="pct"/>
          </w:tcPr>
          <w:p w14:paraId="14BD00F1" w14:textId="77777777" w:rsidR="007D1D8B" w:rsidRPr="006C26A0" w:rsidRDefault="007D1D8B" w:rsidP="00C54708">
            <w:pPr>
              <w:pStyle w:val="Compact"/>
              <w:spacing w:before="0"/>
              <w:rPr>
                <w:sz w:val="16"/>
                <w:szCs w:val="16"/>
              </w:rPr>
            </w:pPr>
            <w:proofErr w:type="spellStart"/>
            <w:r w:rsidRPr="006C26A0">
              <w:rPr>
                <w:sz w:val="16"/>
                <w:szCs w:val="16"/>
              </w:rPr>
              <w:t>NegA</w:t>
            </w:r>
            <w:proofErr w:type="spellEnd"/>
          </w:p>
        </w:tc>
        <w:tc>
          <w:tcPr>
            <w:tcW w:w="293" w:type="pct"/>
          </w:tcPr>
          <w:p w14:paraId="31D9E2C9" w14:textId="77777777" w:rsidR="007D1D8B" w:rsidRPr="006C26A0" w:rsidRDefault="007D1D8B" w:rsidP="00C54708">
            <w:pPr>
              <w:pStyle w:val="Compact"/>
              <w:spacing w:before="0"/>
              <w:rPr>
                <w:sz w:val="16"/>
                <w:szCs w:val="16"/>
              </w:rPr>
            </w:pPr>
            <w:r w:rsidRPr="006C26A0">
              <w:rPr>
                <w:sz w:val="16"/>
                <w:szCs w:val="16"/>
              </w:rPr>
              <w:t>0.11</w:t>
            </w:r>
          </w:p>
        </w:tc>
        <w:tc>
          <w:tcPr>
            <w:tcW w:w="293" w:type="pct"/>
          </w:tcPr>
          <w:p w14:paraId="0EDE0C91" w14:textId="77777777" w:rsidR="007D1D8B" w:rsidRPr="006C26A0" w:rsidRDefault="007D1D8B" w:rsidP="00C54708">
            <w:pPr>
              <w:pStyle w:val="Compact"/>
              <w:spacing w:before="0"/>
              <w:rPr>
                <w:sz w:val="16"/>
                <w:szCs w:val="16"/>
              </w:rPr>
            </w:pPr>
            <w:r w:rsidRPr="006C26A0">
              <w:rPr>
                <w:sz w:val="16"/>
                <w:szCs w:val="16"/>
              </w:rPr>
              <w:t>0.16</w:t>
            </w:r>
          </w:p>
        </w:tc>
        <w:tc>
          <w:tcPr>
            <w:tcW w:w="293" w:type="pct"/>
          </w:tcPr>
          <w:p w14:paraId="7794DE74"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252708CB" w14:textId="77777777" w:rsidR="007D1D8B" w:rsidRPr="006C26A0" w:rsidRDefault="007D1D8B" w:rsidP="00C54708">
            <w:pPr>
              <w:pStyle w:val="Compact"/>
              <w:spacing w:before="0"/>
              <w:rPr>
                <w:sz w:val="16"/>
                <w:szCs w:val="16"/>
              </w:rPr>
            </w:pPr>
            <w:r w:rsidRPr="006C26A0">
              <w:rPr>
                <w:sz w:val="16"/>
                <w:szCs w:val="16"/>
              </w:rPr>
              <w:t>0.11</w:t>
            </w:r>
          </w:p>
        </w:tc>
        <w:tc>
          <w:tcPr>
            <w:tcW w:w="294" w:type="pct"/>
          </w:tcPr>
          <w:p w14:paraId="658928F0"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59F46D2E" w14:textId="77777777" w:rsidR="007D1D8B" w:rsidRPr="006C26A0" w:rsidRDefault="007D1D8B" w:rsidP="00C54708">
            <w:pPr>
              <w:pStyle w:val="Compact"/>
              <w:spacing w:before="0"/>
              <w:rPr>
                <w:sz w:val="16"/>
                <w:szCs w:val="16"/>
              </w:rPr>
            </w:pPr>
            <w:r w:rsidRPr="006C26A0">
              <w:rPr>
                <w:sz w:val="16"/>
                <w:szCs w:val="16"/>
              </w:rPr>
              <w:t>0.25</w:t>
            </w:r>
          </w:p>
        </w:tc>
        <w:tc>
          <w:tcPr>
            <w:tcW w:w="354" w:type="pct"/>
          </w:tcPr>
          <w:p w14:paraId="110D706E" w14:textId="77777777" w:rsidR="007D1D8B" w:rsidRPr="006C26A0" w:rsidRDefault="007D1D8B" w:rsidP="00C54708">
            <w:pPr>
              <w:pStyle w:val="Compact"/>
              <w:spacing w:before="0"/>
              <w:rPr>
                <w:sz w:val="16"/>
                <w:szCs w:val="16"/>
              </w:rPr>
            </w:pPr>
          </w:p>
        </w:tc>
        <w:tc>
          <w:tcPr>
            <w:tcW w:w="301" w:type="pct"/>
          </w:tcPr>
          <w:p w14:paraId="4B9EE2F5" w14:textId="77777777" w:rsidR="007D1D8B" w:rsidRPr="006C26A0" w:rsidRDefault="007D1D8B" w:rsidP="00C54708">
            <w:pPr>
              <w:pStyle w:val="Compact"/>
              <w:spacing w:before="0"/>
              <w:rPr>
                <w:sz w:val="16"/>
                <w:szCs w:val="16"/>
              </w:rPr>
            </w:pPr>
          </w:p>
        </w:tc>
        <w:tc>
          <w:tcPr>
            <w:tcW w:w="294" w:type="pct"/>
          </w:tcPr>
          <w:p w14:paraId="2975B748" w14:textId="77777777" w:rsidR="007D1D8B" w:rsidRPr="006C26A0" w:rsidRDefault="007D1D8B" w:rsidP="00C54708">
            <w:pPr>
              <w:pStyle w:val="Compact"/>
              <w:spacing w:before="0"/>
              <w:rPr>
                <w:sz w:val="16"/>
                <w:szCs w:val="16"/>
              </w:rPr>
            </w:pPr>
          </w:p>
        </w:tc>
        <w:tc>
          <w:tcPr>
            <w:tcW w:w="294" w:type="pct"/>
          </w:tcPr>
          <w:p w14:paraId="24051CAD" w14:textId="77777777" w:rsidR="007D1D8B" w:rsidRPr="006C26A0" w:rsidRDefault="007D1D8B" w:rsidP="00C54708">
            <w:pPr>
              <w:pStyle w:val="Compact"/>
              <w:spacing w:before="0"/>
              <w:rPr>
                <w:sz w:val="16"/>
                <w:szCs w:val="16"/>
              </w:rPr>
            </w:pPr>
          </w:p>
        </w:tc>
        <w:tc>
          <w:tcPr>
            <w:tcW w:w="294" w:type="pct"/>
          </w:tcPr>
          <w:p w14:paraId="7329D251" w14:textId="77777777" w:rsidR="007D1D8B" w:rsidRPr="006C26A0" w:rsidRDefault="007D1D8B" w:rsidP="00C54708">
            <w:pPr>
              <w:pStyle w:val="Compact"/>
              <w:spacing w:before="0"/>
              <w:rPr>
                <w:sz w:val="16"/>
                <w:szCs w:val="16"/>
              </w:rPr>
            </w:pPr>
          </w:p>
        </w:tc>
        <w:tc>
          <w:tcPr>
            <w:tcW w:w="294" w:type="pct"/>
          </w:tcPr>
          <w:p w14:paraId="2676537B" w14:textId="77777777" w:rsidR="007D1D8B" w:rsidRPr="006C26A0" w:rsidRDefault="007D1D8B" w:rsidP="00C54708">
            <w:pPr>
              <w:pStyle w:val="Compact"/>
              <w:spacing w:before="0"/>
              <w:rPr>
                <w:sz w:val="16"/>
                <w:szCs w:val="16"/>
              </w:rPr>
            </w:pPr>
          </w:p>
        </w:tc>
        <w:tc>
          <w:tcPr>
            <w:tcW w:w="294" w:type="pct"/>
          </w:tcPr>
          <w:p w14:paraId="246D5872" w14:textId="77777777" w:rsidR="007D1D8B" w:rsidRPr="006C26A0" w:rsidRDefault="007D1D8B" w:rsidP="00C54708">
            <w:pPr>
              <w:pStyle w:val="Compact"/>
              <w:spacing w:before="0"/>
              <w:rPr>
                <w:sz w:val="16"/>
                <w:szCs w:val="16"/>
              </w:rPr>
            </w:pPr>
          </w:p>
        </w:tc>
        <w:tc>
          <w:tcPr>
            <w:tcW w:w="451" w:type="pct"/>
          </w:tcPr>
          <w:p w14:paraId="11E6E130" w14:textId="77777777" w:rsidR="007D1D8B" w:rsidRPr="006C26A0" w:rsidRDefault="007D1D8B" w:rsidP="00C54708">
            <w:pPr>
              <w:pStyle w:val="Compact"/>
              <w:spacing w:before="0"/>
              <w:rPr>
                <w:sz w:val="16"/>
                <w:szCs w:val="16"/>
              </w:rPr>
            </w:pPr>
          </w:p>
        </w:tc>
      </w:tr>
      <w:tr w:rsidR="007D1D8B" w:rsidRPr="006C26A0" w14:paraId="7847342D" w14:textId="77777777" w:rsidTr="00C54708">
        <w:tc>
          <w:tcPr>
            <w:tcW w:w="663" w:type="pct"/>
          </w:tcPr>
          <w:p w14:paraId="47129AC4" w14:textId="77777777" w:rsidR="007D1D8B" w:rsidRPr="006C26A0" w:rsidRDefault="007D1D8B" w:rsidP="00C54708">
            <w:pPr>
              <w:pStyle w:val="Compact"/>
              <w:spacing w:before="0"/>
              <w:rPr>
                <w:sz w:val="16"/>
                <w:szCs w:val="16"/>
              </w:rPr>
            </w:pPr>
            <w:r w:rsidRPr="006C26A0">
              <w:rPr>
                <w:sz w:val="16"/>
                <w:szCs w:val="16"/>
              </w:rPr>
              <w:t>PSQ</w:t>
            </w:r>
          </w:p>
        </w:tc>
        <w:tc>
          <w:tcPr>
            <w:tcW w:w="293" w:type="pct"/>
          </w:tcPr>
          <w:p w14:paraId="2FC82772" w14:textId="77777777" w:rsidR="007D1D8B" w:rsidRPr="006C26A0" w:rsidRDefault="007D1D8B" w:rsidP="00C54708">
            <w:pPr>
              <w:pStyle w:val="Compact"/>
              <w:spacing w:before="0"/>
              <w:rPr>
                <w:sz w:val="16"/>
                <w:szCs w:val="16"/>
              </w:rPr>
            </w:pPr>
            <w:r w:rsidRPr="006C26A0">
              <w:rPr>
                <w:sz w:val="16"/>
                <w:szCs w:val="16"/>
              </w:rPr>
              <w:t>0.12</w:t>
            </w:r>
          </w:p>
        </w:tc>
        <w:tc>
          <w:tcPr>
            <w:tcW w:w="293" w:type="pct"/>
          </w:tcPr>
          <w:p w14:paraId="2C9E1CE1" w14:textId="77777777" w:rsidR="007D1D8B" w:rsidRPr="006C26A0" w:rsidRDefault="007D1D8B" w:rsidP="00C54708">
            <w:pPr>
              <w:pStyle w:val="Compact"/>
              <w:spacing w:before="0"/>
              <w:rPr>
                <w:sz w:val="16"/>
                <w:szCs w:val="16"/>
              </w:rPr>
            </w:pPr>
            <w:r w:rsidRPr="006C26A0">
              <w:rPr>
                <w:sz w:val="16"/>
                <w:szCs w:val="16"/>
              </w:rPr>
              <w:t>0.28</w:t>
            </w:r>
          </w:p>
        </w:tc>
        <w:tc>
          <w:tcPr>
            <w:tcW w:w="293" w:type="pct"/>
          </w:tcPr>
          <w:p w14:paraId="48C69CC2" w14:textId="77777777" w:rsidR="007D1D8B" w:rsidRPr="006C26A0" w:rsidRDefault="007D1D8B" w:rsidP="00C54708">
            <w:pPr>
              <w:pStyle w:val="Compact"/>
              <w:spacing w:before="0"/>
              <w:rPr>
                <w:sz w:val="16"/>
                <w:szCs w:val="16"/>
              </w:rPr>
            </w:pPr>
            <w:r w:rsidRPr="006C26A0">
              <w:rPr>
                <w:sz w:val="16"/>
                <w:szCs w:val="16"/>
              </w:rPr>
              <w:t>0.38</w:t>
            </w:r>
          </w:p>
        </w:tc>
        <w:tc>
          <w:tcPr>
            <w:tcW w:w="294" w:type="pct"/>
          </w:tcPr>
          <w:p w14:paraId="0678A116"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5CC87DF7"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129556AF" w14:textId="77777777" w:rsidR="007D1D8B" w:rsidRPr="006C26A0" w:rsidRDefault="007D1D8B" w:rsidP="00C54708">
            <w:pPr>
              <w:pStyle w:val="Compact"/>
              <w:spacing w:before="0"/>
              <w:rPr>
                <w:sz w:val="16"/>
                <w:szCs w:val="16"/>
              </w:rPr>
            </w:pPr>
            <w:r w:rsidRPr="006C26A0">
              <w:rPr>
                <w:sz w:val="16"/>
                <w:szCs w:val="16"/>
              </w:rPr>
              <w:t>0.35</w:t>
            </w:r>
          </w:p>
        </w:tc>
        <w:tc>
          <w:tcPr>
            <w:tcW w:w="354" w:type="pct"/>
          </w:tcPr>
          <w:p w14:paraId="062B24E9"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4033AE00" w14:textId="77777777" w:rsidR="007D1D8B" w:rsidRPr="006C26A0" w:rsidRDefault="007D1D8B" w:rsidP="00C54708">
            <w:pPr>
              <w:pStyle w:val="Compact"/>
              <w:spacing w:before="0"/>
              <w:rPr>
                <w:sz w:val="16"/>
                <w:szCs w:val="16"/>
              </w:rPr>
            </w:pPr>
          </w:p>
        </w:tc>
        <w:tc>
          <w:tcPr>
            <w:tcW w:w="294" w:type="pct"/>
          </w:tcPr>
          <w:p w14:paraId="19A7080D" w14:textId="77777777" w:rsidR="007D1D8B" w:rsidRPr="006C26A0" w:rsidRDefault="007D1D8B" w:rsidP="00C54708">
            <w:pPr>
              <w:pStyle w:val="Compact"/>
              <w:spacing w:before="0"/>
              <w:rPr>
                <w:sz w:val="16"/>
                <w:szCs w:val="16"/>
              </w:rPr>
            </w:pPr>
          </w:p>
        </w:tc>
        <w:tc>
          <w:tcPr>
            <w:tcW w:w="294" w:type="pct"/>
          </w:tcPr>
          <w:p w14:paraId="37EC8A3A" w14:textId="77777777" w:rsidR="007D1D8B" w:rsidRPr="006C26A0" w:rsidRDefault="007D1D8B" w:rsidP="00C54708">
            <w:pPr>
              <w:pStyle w:val="Compact"/>
              <w:spacing w:before="0"/>
              <w:rPr>
                <w:sz w:val="16"/>
                <w:szCs w:val="16"/>
              </w:rPr>
            </w:pPr>
          </w:p>
        </w:tc>
        <w:tc>
          <w:tcPr>
            <w:tcW w:w="294" w:type="pct"/>
          </w:tcPr>
          <w:p w14:paraId="087FB30F" w14:textId="77777777" w:rsidR="007D1D8B" w:rsidRPr="006C26A0" w:rsidRDefault="007D1D8B" w:rsidP="00C54708">
            <w:pPr>
              <w:pStyle w:val="Compact"/>
              <w:spacing w:before="0"/>
              <w:rPr>
                <w:sz w:val="16"/>
                <w:szCs w:val="16"/>
              </w:rPr>
            </w:pPr>
          </w:p>
        </w:tc>
        <w:tc>
          <w:tcPr>
            <w:tcW w:w="294" w:type="pct"/>
          </w:tcPr>
          <w:p w14:paraId="2604EDB7" w14:textId="77777777" w:rsidR="007D1D8B" w:rsidRPr="006C26A0" w:rsidRDefault="007D1D8B" w:rsidP="00C54708">
            <w:pPr>
              <w:pStyle w:val="Compact"/>
              <w:spacing w:before="0"/>
              <w:rPr>
                <w:sz w:val="16"/>
                <w:szCs w:val="16"/>
              </w:rPr>
            </w:pPr>
          </w:p>
        </w:tc>
        <w:tc>
          <w:tcPr>
            <w:tcW w:w="294" w:type="pct"/>
          </w:tcPr>
          <w:p w14:paraId="26203FDA" w14:textId="77777777" w:rsidR="007D1D8B" w:rsidRPr="006C26A0" w:rsidRDefault="007D1D8B" w:rsidP="00C54708">
            <w:pPr>
              <w:pStyle w:val="Compact"/>
              <w:spacing w:before="0"/>
              <w:rPr>
                <w:sz w:val="16"/>
                <w:szCs w:val="16"/>
              </w:rPr>
            </w:pPr>
          </w:p>
        </w:tc>
        <w:tc>
          <w:tcPr>
            <w:tcW w:w="451" w:type="pct"/>
          </w:tcPr>
          <w:p w14:paraId="3E3E54C7" w14:textId="77777777" w:rsidR="007D1D8B" w:rsidRPr="006C26A0" w:rsidRDefault="007D1D8B" w:rsidP="00C54708">
            <w:pPr>
              <w:pStyle w:val="Compact"/>
              <w:spacing w:before="0"/>
              <w:rPr>
                <w:sz w:val="16"/>
                <w:szCs w:val="16"/>
              </w:rPr>
            </w:pPr>
          </w:p>
        </w:tc>
      </w:tr>
      <w:tr w:rsidR="007D1D8B" w:rsidRPr="006C26A0" w14:paraId="06FB4DA2" w14:textId="77777777" w:rsidTr="00C54708">
        <w:tc>
          <w:tcPr>
            <w:tcW w:w="663" w:type="pct"/>
          </w:tcPr>
          <w:p w14:paraId="5EA9930A" w14:textId="77777777" w:rsidR="007D1D8B" w:rsidRPr="006C26A0" w:rsidRDefault="007D1D8B" w:rsidP="00C54708">
            <w:pPr>
              <w:pStyle w:val="Compact"/>
              <w:spacing w:before="0"/>
              <w:rPr>
                <w:sz w:val="16"/>
                <w:szCs w:val="16"/>
              </w:rPr>
            </w:pPr>
            <w:r w:rsidRPr="006C26A0">
              <w:rPr>
                <w:sz w:val="16"/>
                <w:szCs w:val="16"/>
              </w:rPr>
              <w:t>SE</w:t>
            </w:r>
          </w:p>
        </w:tc>
        <w:tc>
          <w:tcPr>
            <w:tcW w:w="293" w:type="pct"/>
          </w:tcPr>
          <w:p w14:paraId="2A7AC7AB" w14:textId="77777777" w:rsidR="007D1D8B" w:rsidRPr="006C26A0" w:rsidRDefault="007D1D8B" w:rsidP="00C54708">
            <w:pPr>
              <w:pStyle w:val="Compact"/>
              <w:spacing w:before="0"/>
              <w:rPr>
                <w:sz w:val="16"/>
                <w:szCs w:val="16"/>
              </w:rPr>
            </w:pPr>
            <w:r w:rsidRPr="006C26A0">
              <w:rPr>
                <w:sz w:val="16"/>
                <w:szCs w:val="16"/>
              </w:rPr>
              <w:t>0.09</w:t>
            </w:r>
          </w:p>
        </w:tc>
        <w:tc>
          <w:tcPr>
            <w:tcW w:w="293" w:type="pct"/>
          </w:tcPr>
          <w:p w14:paraId="434AA737" w14:textId="77777777" w:rsidR="007D1D8B" w:rsidRPr="006C26A0" w:rsidRDefault="007D1D8B" w:rsidP="00C54708">
            <w:pPr>
              <w:pStyle w:val="Compact"/>
              <w:spacing w:before="0"/>
              <w:rPr>
                <w:sz w:val="16"/>
                <w:szCs w:val="16"/>
              </w:rPr>
            </w:pPr>
            <w:r w:rsidRPr="006C26A0">
              <w:rPr>
                <w:sz w:val="16"/>
                <w:szCs w:val="16"/>
              </w:rPr>
              <w:t>0.06</w:t>
            </w:r>
          </w:p>
        </w:tc>
        <w:tc>
          <w:tcPr>
            <w:tcW w:w="293" w:type="pct"/>
          </w:tcPr>
          <w:p w14:paraId="21FDB662" w14:textId="77777777" w:rsidR="007D1D8B" w:rsidRPr="006C26A0" w:rsidRDefault="007D1D8B" w:rsidP="00C54708">
            <w:pPr>
              <w:pStyle w:val="Compact"/>
              <w:spacing w:before="0"/>
              <w:rPr>
                <w:sz w:val="16"/>
                <w:szCs w:val="16"/>
              </w:rPr>
            </w:pPr>
            <w:r w:rsidRPr="006C26A0">
              <w:rPr>
                <w:sz w:val="16"/>
                <w:szCs w:val="16"/>
              </w:rPr>
              <w:t>0.17</w:t>
            </w:r>
          </w:p>
        </w:tc>
        <w:tc>
          <w:tcPr>
            <w:tcW w:w="294" w:type="pct"/>
          </w:tcPr>
          <w:p w14:paraId="1D4A996E" w14:textId="77777777" w:rsidR="007D1D8B" w:rsidRPr="006C26A0" w:rsidRDefault="007D1D8B" w:rsidP="00C54708">
            <w:pPr>
              <w:pStyle w:val="Compact"/>
              <w:spacing w:before="0"/>
              <w:rPr>
                <w:sz w:val="16"/>
                <w:szCs w:val="16"/>
              </w:rPr>
            </w:pPr>
            <w:r w:rsidRPr="006C26A0">
              <w:rPr>
                <w:sz w:val="16"/>
                <w:szCs w:val="16"/>
              </w:rPr>
              <w:t>0.17</w:t>
            </w:r>
          </w:p>
        </w:tc>
        <w:tc>
          <w:tcPr>
            <w:tcW w:w="294" w:type="pct"/>
          </w:tcPr>
          <w:p w14:paraId="51ECE3E8" w14:textId="77777777" w:rsidR="007D1D8B" w:rsidRPr="006C26A0" w:rsidRDefault="007D1D8B" w:rsidP="00C54708">
            <w:pPr>
              <w:pStyle w:val="Compact"/>
              <w:spacing w:before="0"/>
              <w:rPr>
                <w:sz w:val="16"/>
                <w:szCs w:val="16"/>
              </w:rPr>
            </w:pPr>
            <w:r w:rsidRPr="006C26A0">
              <w:rPr>
                <w:sz w:val="16"/>
                <w:szCs w:val="16"/>
              </w:rPr>
              <w:t>0.13</w:t>
            </w:r>
          </w:p>
        </w:tc>
        <w:tc>
          <w:tcPr>
            <w:tcW w:w="294" w:type="pct"/>
          </w:tcPr>
          <w:p w14:paraId="07F0180C" w14:textId="77777777" w:rsidR="007D1D8B" w:rsidRPr="006C26A0" w:rsidRDefault="007D1D8B" w:rsidP="00C54708">
            <w:pPr>
              <w:pStyle w:val="Compact"/>
              <w:spacing w:before="0"/>
              <w:rPr>
                <w:sz w:val="16"/>
                <w:szCs w:val="16"/>
              </w:rPr>
            </w:pPr>
            <w:r w:rsidRPr="006C26A0">
              <w:rPr>
                <w:sz w:val="16"/>
                <w:szCs w:val="16"/>
              </w:rPr>
              <w:t>0.32</w:t>
            </w:r>
          </w:p>
        </w:tc>
        <w:tc>
          <w:tcPr>
            <w:tcW w:w="354" w:type="pct"/>
          </w:tcPr>
          <w:p w14:paraId="20D732E4" w14:textId="77777777" w:rsidR="007D1D8B" w:rsidRPr="006C26A0" w:rsidRDefault="007D1D8B" w:rsidP="00C54708">
            <w:pPr>
              <w:pStyle w:val="Compact"/>
              <w:spacing w:before="0"/>
              <w:rPr>
                <w:sz w:val="16"/>
                <w:szCs w:val="16"/>
              </w:rPr>
            </w:pPr>
            <w:r w:rsidRPr="006C26A0">
              <w:rPr>
                <w:sz w:val="16"/>
                <w:szCs w:val="16"/>
              </w:rPr>
              <w:t>0.13</w:t>
            </w:r>
          </w:p>
        </w:tc>
        <w:tc>
          <w:tcPr>
            <w:tcW w:w="301" w:type="pct"/>
          </w:tcPr>
          <w:p w14:paraId="7AC826F2" w14:textId="77777777" w:rsidR="007D1D8B" w:rsidRPr="006C26A0" w:rsidRDefault="007D1D8B" w:rsidP="00C54708">
            <w:pPr>
              <w:pStyle w:val="Compact"/>
              <w:spacing w:before="0"/>
              <w:rPr>
                <w:sz w:val="16"/>
                <w:szCs w:val="16"/>
              </w:rPr>
            </w:pPr>
            <w:r w:rsidRPr="006C26A0">
              <w:rPr>
                <w:sz w:val="16"/>
                <w:szCs w:val="16"/>
              </w:rPr>
              <w:t>0.23</w:t>
            </w:r>
          </w:p>
        </w:tc>
        <w:tc>
          <w:tcPr>
            <w:tcW w:w="294" w:type="pct"/>
          </w:tcPr>
          <w:p w14:paraId="6B8B151C" w14:textId="77777777" w:rsidR="007D1D8B" w:rsidRPr="006C26A0" w:rsidRDefault="007D1D8B" w:rsidP="00C54708">
            <w:pPr>
              <w:pStyle w:val="Compact"/>
              <w:spacing w:before="0"/>
              <w:rPr>
                <w:sz w:val="16"/>
                <w:szCs w:val="16"/>
              </w:rPr>
            </w:pPr>
          </w:p>
        </w:tc>
        <w:tc>
          <w:tcPr>
            <w:tcW w:w="294" w:type="pct"/>
          </w:tcPr>
          <w:p w14:paraId="51B5D579" w14:textId="77777777" w:rsidR="007D1D8B" w:rsidRPr="006C26A0" w:rsidRDefault="007D1D8B" w:rsidP="00C54708">
            <w:pPr>
              <w:pStyle w:val="Compact"/>
              <w:spacing w:before="0"/>
              <w:rPr>
                <w:sz w:val="16"/>
                <w:szCs w:val="16"/>
              </w:rPr>
            </w:pPr>
          </w:p>
        </w:tc>
        <w:tc>
          <w:tcPr>
            <w:tcW w:w="294" w:type="pct"/>
          </w:tcPr>
          <w:p w14:paraId="47CB5800" w14:textId="77777777" w:rsidR="007D1D8B" w:rsidRPr="006C26A0" w:rsidRDefault="007D1D8B" w:rsidP="00C54708">
            <w:pPr>
              <w:pStyle w:val="Compact"/>
              <w:spacing w:before="0"/>
              <w:rPr>
                <w:sz w:val="16"/>
                <w:szCs w:val="16"/>
              </w:rPr>
            </w:pPr>
          </w:p>
        </w:tc>
        <w:tc>
          <w:tcPr>
            <w:tcW w:w="294" w:type="pct"/>
          </w:tcPr>
          <w:p w14:paraId="5EFBD80E" w14:textId="77777777" w:rsidR="007D1D8B" w:rsidRPr="006C26A0" w:rsidRDefault="007D1D8B" w:rsidP="00C54708">
            <w:pPr>
              <w:pStyle w:val="Compact"/>
              <w:spacing w:before="0"/>
              <w:rPr>
                <w:sz w:val="16"/>
                <w:szCs w:val="16"/>
              </w:rPr>
            </w:pPr>
          </w:p>
        </w:tc>
        <w:tc>
          <w:tcPr>
            <w:tcW w:w="294" w:type="pct"/>
          </w:tcPr>
          <w:p w14:paraId="7E9C8C0A" w14:textId="77777777" w:rsidR="007D1D8B" w:rsidRPr="006C26A0" w:rsidRDefault="007D1D8B" w:rsidP="00C54708">
            <w:pPr>
              <w:pStyle w:val="Compact"/>
              <w:spacing w:before="0"/>
              <w:rPr>
                <w:sz w:val="16"/>
                <w:szCs w:val="16"/>
              </w:rPr>
            </w:pPr>
          </w:p>
        </w:tc>
        <w:tc>
          <w:tcPr>
            <w:tcW w:w="451" w:type="pct"/>
          </w:tcPr>
          <w:p w14:paraId="56B55E9B" w14:textId="77777777" w:rsidR="007D1D8B" w:rsidRPr="006C26A0" w:rsidRDefault="007D1D8B" w:rsidP="00C54708">
            <w:pPr>
              <w:pStyle w:val="Compact"/>
              <w:spacing w:before="0"/>
              <w:rPr>
                <w:sz w:val="16"/>
                <w:szCs w:val="16"/>
              </w:rPr>
            </w:pPr>
          </w:p>
        </w:tc>
      </w:tr>
      <w:tr w:rsidR="007D1D8B" w:rsidRPr="006C26A0" w14:paraId="5F8DEB28" w14:textId="77777777" w:rsidTr="00C54708">
        <w:tc>
          <w:tcPr>
            <w:tcW w:w="663" w:type="pct"/>
          </w:tcPr>
          <w:p w14:paraId="71DDF3D9" w14:textId="77777777" w:rsidR="007D1D8B" w:rsidRPr="006C26A0" w:rsidRDefault="007D1D8B" w:rsidP="00C54708">
            <w:pPr>
              <w:pStyle w:val="Compact"/>
              <w:spacing w:before="0"/>
              <w:rPr>
                <w:sz w:val="16"/>
                <w:szCs w:val="16"/>
              </w:rPr>
            </w:pPr>
            <w:r w:rsidRPr="006C26A0">
              <w:rPr>
                <w:sz w:val="16"/>
                <w:szCs w:val="16"/>
              </w:rPr>
              <w:t>PT</w:t>
            </w:r>
          </w:p>
        </w:tc>
        <w:tc>
          <w:tcPr>
            <w:tcW w:w="293" w:type="pct"/>
          </w:tcPr>
          <w:p w14:paraId="6AE0CE48" w14:textId="77777777" w:rsidR="007D1D8B" w:rsidRPr="006C26A0" w:rsidRDefault="007D1D8B" w:rsidP="00C54708">
            <w:pPr>
              <w:pStyle w:val="Compact"/>
              <w:spacing w:before="0"/>
              <w:rPr>
                <w:sz w:val="16"/>
                <w:szCs w:val="16"/>
              </w:rPr>
            </w:pPr>
            <w:r w:rsidRPr="006C26A0">
              <w:rPr>
                <w:sz w:val="16"/>
                <w:szCs w:val="16"/>
              </w:rPr>
              <w:t>0.09</w:t>
            </w:r>
          </w:p>
        </w:tc>
        <w:tc>
          <w:tcPr>
            <w:tcW w:w="293" w:type="pct"/>
          </w:tcPr>
          <w:p w14:paraId="4D568323" w14:textId="77777777" w:rsidR="007D1D8B" w:rsidRPr="006C26A0" w:rsidRDefault="007D1D8B" w:rsidP="00C54708">
            <w:pPr>
              <w:pStyle w:val="Compact"/>
              <w:spacing w:before="0"/>
              <w:rPr>
                <w:sz w:val="16"/>
                <w:szCs w:val="16"/>
              </w:rPr>
            </w:pPr>
            <w:r w:rsidRPr="006C26A0">
              <w:rPr>
                <w:sz w:val="16"/>
                <w:szCs w:val="16"/>
              </w:rPr>
              <w:t>0.25</w:t>
            </w:r>
          </w:p>
        </w:tc>
        <w:tc>
          <w:tcPr>
            <w:tcW w:w="293" w:type="pct"/>
          </w:tcPr>
          <w:p w14:paraId="0AF1AD9C"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749DEF9E" w14:textId="77777777" w:rsidR="007D1D8B" w:rsidRPr="006C26A0" w:rsidRDefault="007D1D8B" w:rsidP="00C54708">
            <w:pPr>
              <w:pStyle w:val="Compact"/>
              <w:spacing w:before="0"/>
              <w:rPr>
                <w:sz w:val="16"/>
                <w:szCs w:val="16"/>
              </w:rPr>
            </w:pPr>
            <w:r w:rsidRPr="006C26A0">
              <w:rPr>
                <w:sz w:val="16"/>
                <w:szCs w:val="16"/>
              </w:rPr>
              <w:t>0.15</w:t>
            </w:r>
          </w:p>
        </w:tc>
        <w:tc>
          <w:tcPr>
            <w:tcW w:w="294" w:type="pct"/>
          </w:tcPr>
          <w:p w14:paraId="69FE7835"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6256742D" w14:textId="77777777" w:rsidR="007D1D8B" w:rsidRPr="006C26A0" w:rsidRDefault="007D1D8B" w:rsidP="00C54708">
            <w:pPr>
              <w:pStyle w:val="Compact"/>
              <w:spacing w:before="0"/>
              <w:rPr>
                <w:sz w:val="16"/>
                <w:szCs w:val="16"/>
              </w:rPr>
            </w:pPr>
            <w:r w:rsidRPr="006C26A0">
              <w:rPr>
                <w:sz w:val="16"/>
                <w:szCs w:val="16"/>
              </w:rPr>
              <w:t>0.41</w:t>
            </w:r>
          </w:p>
        </w:tc>
        <w:tc>
          <w:tcPr>
            <w:tcW w:w="354" w:type="pct"/>
          </w:tcPr>
          <w:p w14:paraId="29B3C3E8" w14:textId="77777777" w:rsidR="007D1D8B" w:rsidRPr="006C26A0" w:rsidRDefault="007D1D8B" w:rsidP="00C54708">
            <w:pPr>
              <w:pStyle w:val="Compact"/>
              <w:spacing w:before="0"/>
              <w:rPr>
                <w:sz w:val="16"/>
                <w:szCs w:val="16"/>
              </w:rPr>
            </w:pPr>
            <w:r w:rsidRPr="006C26A0">
              <w:rPr>
                <w:sz w:val="16"/>
                <w:szCs w:val="16"/>
              </w:rPr>
              <w:t>0.26</w:t>
            </w:r>
          </w:p>
        </w:tc>
        <w:tc>
          <w:tcPr>
            <w:tcW w:w="301" w:type="pct"/>
          </w:tcPr>
          <w:p w14:paraId="706F61C9"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7C07594C"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40F9AD6C" w14:textId="77777777" w:rsidR="007D1D8B" w:rsidRPr="006C26A0" w:rsidRDefault="007D1D8B" w:rsidP="00C54708">
            <w:pPr>
              <w:pStyle w:val="Compact"/>
              <w:spacing w:before="0"/>
              <w:rPr>
                <w:sz w:val="16"/>
                <w:szCs w:val="16"/>
              </w:rPr>
            </w:pPr>
          </w:p>
        </w:tc>
        <w:tc>
          <w:tcPr>
            <w:tcW w:w="294" w:type="pct"/>
          </w:tcPr>
          <w:p w14:paraId="457EE8F7" w14:textId="77777777" w:rsidR="007D1D8B" w:rsidRPr="006C26A0" w:rsidRDefault="007D1D8B" w:rsidP="00C54708">
            <w:pPr>
              <w:pStyle w:val="Compact"/>
              <w:spacing w:before="0"/>
              <w:rPr>
                <w:sz w:val="16"/>
                <w:szCs w:val="16"/>
              </w:rPr>
            </w:pPr>
          </w:p>
        </w:tc>
        <w:tc>
          <w:tcPr>
            <w:tcW w:w="294" w:type="pct"/>
          </w:tcPr>
          <w:p w14:paraId="30BC38AD" w14:textId="77777777" w:rsidR="007D1D8B" w:rsidRPr="006C26A0" w:rsidRDefault="007D1D8B" w:rsidP="00C54708">
            <w:pPr>
              <w:pStyle w:val="Compact"/>
              <w:spacing w:before="0"/>
              <w:rPr>
                <w:sz w:val="16"/>
                <w:szCs w:val="16"/>
              </w:rPr>
            </w:pPr>
          </w:p>
        </w:tc>
        <w:tc>
          <w:tcPr>
            <w:tcW w:w="294" w:type="pct"/>
          </w:tcPr>
          <w:p w14:paraId="3FD722BC" w14:textId="77777777" w:rsidR="007D1D8B" w:rsidRPr="006C26A0" w:rsidRDefault="007D1D8B" w:rsidP="00C54708">
            <w:pPr>
              <w:pStyle w:val="Compact"/>
              <w:spacing w:before="0"/>
              <w:rPr>
                <w:sz w:val="16"/>
                <w:szCs w:val="16"/>
              </w:rPr>
            </w:pPr>
          </w:p>
        </w:tc>
        <w:tc>
          <w:tcPr>
            <w:tcW w:w="451" w:type="pct"/>
          </w:tcPr>
          <w:p w14:paraId="3B5C50A0" w14:textId="77777777" w:rsidR="007D1D8B" w:rsidRPr="006C26A0" w:rsidRDefault="007D1D8B" w:rsidP="00C54708">
            <w:pPr>
              <w:pStyle w:val="Compact"/>
              <w:spacing w:before="0"/>
              <w:rPr>
                <w:sz w:val="16"/>
                <w:szCs w:val="16"/>
              </w:rPr>
            </w:pPr>
          </w:p>
        </w:tc>
      </w:tr>
      <w:tr w:rsidR="007D1D8B" w:rsidRPr="006C26A0" w14:paraId="2CFDBA33" w14:textId="77777777" w:rsidTr="00C54708">
        <w:tc>
          <w:tcPr>
            <w:tcW w:w="663" w:type="pct"/>
          </w:tcPr>
          <w:p w14:paraId="62833FFC" w14:textId="77777777" w:rsidR="007D1D8B" w:rsidRPr="006C26A0" w:rsidRDefault="007D1D8B" w:rsidP="00C54708">
            <w:pPr>
              <w:pStyle w:val="Compact"/>
              <w:spacing w:before="0"/>
              <w:rPr>
                <w:sz w:val="16"/>
                <w:szCs w:val="16"/>
              </w:rPr>
            </w:pPr>
            <w:r w:rsidRPr="006C26A0">
              <w:rPr>
                <w:sz w:val="16"/>
                <w:szCs w:val="16"/>
              </w:rPr>
              <w:t>MA</w:t>
            </w:r>
          </w:p>
        </w:tc>
        <w:tc>
          <w:tcPr>
            <w:tcW w:w="293" w:type="pct"/>
          </w:tcPr>
          <w:p w14:paraId="603A9A4F" w14:textId="77777777" w:rsidR="007D1D8B" w:rsidRPr="006C26A0" w:rsidRDefault="007D1D8B" w:rsidP="00C54708">
            <w:pPr>
              <w:pStyle w:val="Compact"/>
              <w:spacing w:before="0"/>
              <w:rPr>
                <w:sz w:val="16"/>
                <w:szCs w:val="16"/>
              </w:rPr>
            </w:pPr>
            <w:r w:rsidRPr="006C26A0">
              <w:rPr>
                <w:sz w:val="16"/>
                <w:szCs w:val="16"/>
              </w:rPr>
              <w:t>0.15</w:t>
            </w:r>
          </w:p>
        </w:tc>
        <w:tc>
          <w:tcPr>
            <w:tcW w:w="293" w:type="pct"/>
          </w:tcPr>
          <w:p w14:paraId="433EBAE4" w14:textId="77777777" w:rsidR="007D1D8B" w:rsidRPr="006C26A0" w:rsidRDefault="007D1D8B" w:rsidP="00C54708">
            <w:pPr>
              <w:pStyle w:val="Compact"/>
              <w:spacing w:before="0"/>
              <w:rPr>
                <w:sz w:val="16"/>
                <w:szCs w:val="16"/>
              </w:rPr>
            </w:pPr>
            <w:r w:rsidRPr="006C26A0">
              <w:rPr>
                <w:sz w:val="16"/>
                <w:szCs w:val="16"/>
              </w:rPr>
              <w:t>0.15</w:t>
            </w:r>
          </w:p>
        </w:tc>
        <w:tc>
          <w:tcPr>
            <w:tcW w:w="293" w:type="pct"/>
          </w:tcPr>
          <w:p w14:paraId="58948FC6" w14:textId="77777777" w:rsidR="007D1D8B" w:rsidRPr="006C26A0" w:rsidRDefault="007D1D8B" w:rsidP="00C54708">
            <w:pPr>
              <w:pStyle w:val="Compact"/>
              <w:spacing w:before="0"/>
              <w:rPr>
                <w:sz w:val="16"/>
                <w:szCs w:val="16"/>
              </w:rPr>
            </w:pPr>
            <w:r w:rsidRPr="006C26A0">
              <w:rPr>
                <w:sz w:val="16"/>
                <w:szCs w:val="16"/>
              </w:rPr>
              <w:t>0.20</w:t>
            </w:r>
          </w:p>
        </w:tc>
        <w:tc>
          <w:tcPr>
            <w:tcW w:w="294" w:type="pct"/>
          </w:tcPr>
          <w:p w14:paraId="565C7BB1" w14:textId="77777777" w:rsidR="007D1D8B" w:rsidRPr="006C26A0" w:rsidRDefault="007D1D8B" w:rsidP="00C54708">
            <w:pPr>
              <w:pStyle w:val="Compact"/>
              <w:spacing w:before="0"/>
              <w:rPr>
                <w:sz w:val="16"/>
                <w:szCs w:val="16"/>
              </w:rPr>
            </w:pPr>
            <w:r w:rsidRPr="006C26A0">
              <w:rPr>
                <w:sz w:val="16"/>
                <w:szCs w:val="16"/>
              </w:rPr>
              <w:t>0.08</w:t>
            </w:r>
          </w:p>
        </w:tc>
        <w:tc>
          <w:tcPr>
            <w:tcW w:w="294" w:type="pct"/>
          </w:tcPr>
          <w:p w14:paraId="35020A32" w14:textId="77777777" w:rsidR="007D1D8B" w:rsidRPr="006C26A0" w:rsidRDefault="007D1D8B" w:rsidP="00C54708">
            <w:pPr>
              <w:pStyle w:val="Compact"/>
              <w:spacing w:before="0"/>
              <w:rPr>
                <w:sz w:val="16"/>
                <w:szCs w:val="16"/>
              </w:rPr>
            </w:pPr>
            <w:r w:rsidRPr="006C26A0">
              <w:rPr>
                <w:sz w:val="16"/>
                <w:szCs w:val="16"/>
              </w:rPr>
              <w:t>0.27</w:t>
            </w:r>
          </w:p>
        </w:tc>
        <w:tc>
          <w:tcPr>
            <w:tcW w:w="294" w:type="pct"/>
          </w:tcPr>
          <w:p w14:paraId="2A4DF24A" w14:textId="77777777" w:rsidR="007D1D8B" w:rsidRPr="006C26A0" w:rsidRDefault="007D1D8B" w:rsidP="00C54708">
            <w:pPr>
              <w:pStyle w:val="Compact"/>
              <w:spacing w:before="0"/>
              <w:rPr>
                <w:sz w:val="16"/>
                <w:szCs w:val="16"/>
              </w:rPr>
            </w:pPr>
            <w:r w:rsidRPr="006C26A0">
              <w:rPr>
                <w:sz w:val="16"/>
                <w:szCs w:val="16"/>
              </w:rPr>
              <w:t>0.36</w:t>
            </w:r>
          </w:p>
        </w:tc>
        <w:tc>
          <w:tcPr>
            <w:tcW w:w="354" w:type="pct"/>
          </w:tcPr>
          <w:p w14:paraId="0B54B75C" w14:textId="77777777" w:rsidR="007D1D8B" w:rsidRPr="006C26A0" w:rsidRDefault="007D1D8B" w:rsidP="00C54708">
            <w:pPr>
              <w:pStyle w:val="Compact"/>
              <w:spacing w:before="0"/>
              <w:rPr>
                <w:sz w:val="16"/>
                <w:szCs w:val="16"/>
              </w:rPr>
            </w:pPr>
            <w:r w:rsidRPr="006C26A0">
              <w:rPr>
                <w:sz w:val="16"/>
                <w:szCs w:val="16"/>
              </w:rPr>
              <w:t>0.25</w:t>
            </w:r>
          </w:p>
        </w:tc>
        <w:tc>
          <w:tcPr>
            <w:tcW w:w="301" w:type="pct"/>
          </w:tcPr>
          <w:p w14:paraId="4C0AF9EC" w14:textId="77777777" w:rsidR="007D1D8B" w:rsidRPr="006C26A0" w:rsidRDefault="007D1D8B" w:rsidP="00C54708">
            <w:pPr>
              <w:pStyle w:val="Compact"/>
              <w:spacing w:before="0"/>
              <w:rPr>
                <w:sz w:val="16"/>
                <w:szCs w:val="16"/>
              </w:rPr>
            </w:pPr>
            <w:r w:rsidRPr="006C26A0">
              <w:rPr>
                <w:sz w:val="16"/>
                <w:szCs w:val="16"/>
              </w:rPr>
              <w:t>0.43</w:t>
            </w:r>
          </w:p>
        </w:tc>
        <w:tc>
          <w:tcPr>
            <w:tcW w:w="294" w:type="pct"/>
          </w:tcPr>
          <w:p w14:paraId="5C22A0BC" w14:textId="77777777" w:rsidR="007D1D8B" w:rsidRPr="006C26A0" w:rsidRDefault="007D1D8B" w:rsidP="00C54708">
            <w:pPr>
              <w:pStyle w:val="Compact"/>
              <w:spacing w:before="0"/>
              <w:rPr>
                <w:sz w:val="16"/>
                <w:szCs w:val="16"/>
              </w:rPr>
            </w:pPr>
            <w:r w:rsidRPr="006C26A0">
              <w:rPr>
                <w:sz w:val="16"/>
                <w:szCs w:val="16"/>
              </w:rPr>
              <w:t>0.31</w:t>
            </w:r>
          </w:p>
        </w:tc>
        <w:tc>
          <w:tcPr>
            <w:tcW w:w="294" w:type="pct"/>
          </w:tcPr>
          <w:p w14:paraId="377D2982" w14:textId="77777777" w:rsidR="007D1D8B" w:rsidRPr="006C26A0" w:rsidRDefault="007D1D8B" w:rsidP="00C54708">
            <w:pPr>
              <w:pStyle w:val="Compact"/>
              <w:spacing w:before="0"/>
              <w:rPr>
                <w:sz w:val="16"/>
                <w:szCs w:val="16"/>
              </w:rPr>
            </w:pPr>
            <w:r w:rsidRPr="006C26A0">
              <w:rPr>
                <w:sz w:val="16"/>
                <w:szCs w:val="16"/>
              </w:rPr>
              <w:t>0.52</w:t>
            </w:r>
          </w:p>
        </w:tc>
        <w:tc>
          <w:tcPr>
            <w:tcW w:w="294" w:type="pct"/>
          </w:tcPr>
          <w:p w14:paraId="57AE3891" w14:textId="77777777" w:rsidR="007D1D8B" w:rsidRPr="006C26A0" w:rsidRDefault="007D1D8B" w:rsidP="00C54708">
            <w:pPr>
              <w:pStyle w:val="Compact"/>
              <w:spacing w:before="0"/>
              <w:rPr>
                <w:sz w:val="16"/>
                <w:szCs w:val="16"/>
              </w:rPr>
            </w:pPr>
          </w:p>
        </w:tc>
        <w:tc>
          <w:tcPr>
            <w:tcW w:w="294" w:type="pct"/>
          </w:tcPr>
          <w:p w14:paraId="51BCF26F" w14:textId="77777777" w:rsidR="007D1D8B" w:rsidRPr="006C26A0" w:rsidRDefault="007D1D8B" w:rsidP="00C54708">
            <w:pPr>
              <w:pStyle w:val="Compact"/>
              <w:spacing w:before="0"/>
              <w:rPr>
                <w:sz w:val="16"/>
                <w:szCs w:val="16"/>
              </w:rPr>
            </w:pPr>
          </w:p>
        </w:tc>
        <w:tc>
          <w:tcPr>
            <w:tcW w:w="294" w:type="pct"/>
          </w:tcPr>
          <w:p w14:paraId="58AD6B68" w14:textId="77777777" w:rsidR="007D1D8B" w:rsidRPr="006C26A0" w:rsidRDefault="007D1D8B" w:rsidP="00C54708">
            <w:pPr>
              <w:pStyle w:val="Compact"/>
              <w:spacing w:before="0"/>
              <w:rPr>
                <w:sz w:val="16"/>
                <w:szCs w:val="16"/>
              </w:rPr>
            </w:pPr>
          </w:p>
        </w:tc>
        <w:tc>
          <w:tcPr>
            <w:tcW w:w="451" w:type="pct"/>
          </w:tcPr>
          <w:p w14:paraId="0FFE61E1" w14:textId="77777777" w:rsidR="007D1D8B" w:rsidRPr="006C26A0" w:rsidRDefault="007D1D8B" w:rsidP="00C54708">
            <w:pPr>
              <w:pStyle w:val="Compact"/>
              <w:spacing w:before="0"/>
              <w:rPr>
                <w:sz w:val="16"/>
                <w:szCs w:val="16"/>
              </w:rPr>
            </w:pPr>
          </w:p>
        </w:tc>
      </w:tr>
      <w:tr w:rsidR="007D1D8B" w:rsidRPr="006C26A0" w14:paraId="549E18B0" w14:textId="77777777" w:rsidTr="00C54708">
        <w:tc>
          <w:tcPr>
            <w:tcW w:w="663" w:type="pct"/>
          </w:tcPr>
          <w:p w14:paraId="1CDCF89E" w14:textId="77777777" w:rsidR="007D1D8B" w:rsidRPr="006C26A0" w:rsidRDefault="007D1D8B" w:rsidP="00C54708">
            <w:pPr>
              <w:pStyle w:val="Compact"/>
              <w:spacing w:before="0"/>
              <w:rPr>
                <w:sz w:val="16"/>
                <w:szCs w:val="16"/>
              </w:rPr>
            </w:pPr>
            <w:r w:rsidRPr="006C26A0">
              <w:rPr>
                <w:sz w:val="16"/>
                <w:szCs w:val="16"/>
              </w:rPr>
              <w:t>RT</w:t>
            </w:r>
          </w:p>
        </w:tc>
        <w:tc>
          <w:tcPr>
            <w:tcW w:w="293" w:type="pct"/>
          </w:tcPr>
          <w:p w14:paraId="643A80D1" w14:textId="77777777" w:rsidR="007D1D8B" w:rsidRPr="006C26A0" w:rsidRDefault="007D1D8B" w:rsidP="00C54708">
            <w:pPr>
              <w:pStyle w:val="Compact"/>
              <w:spacing w:before="0"/>
              <w:rPr>
                <w:sz w:val="16"/>
                <w:szCs w:val="16"/>
              </w:rPr>
            </w:pPr>
            <w:r w:rsidRPr="006C26A0">
              <w:rPr>
                <w:sz w:val="16"/>
                <w:szCs w:val="16"/>
              </w:rPr>
              <w:t>0.14</w:t>
            </w:r>
          </w:p>
        </w:tc>
        <w:tc>
          <w:tcPr>
            <w:tcW w:w="293" w:type="pct"/>
          </w:tcPr>
          <w:p w14:paraId="336CAD57" w14:textId="77777777" w:rsidR="007D1D8B" w:rsidRPr="006C26A0" w:rsidRDefault="007D1D8B" w:rsidP="00C54708">
            <w:pPr>
              <w:pStyle w:val="Compact"/>
              <w:spacing w:before="0"/>
              <w:rPr>
                <w:sz w:val="16"/>
                <w:szCs w:val="16"/>
              </w:rPr>
            </w:pPr>
            <w:r w:rsidRPr="006C26A0">
              <w:rPr>
                <w:sz w:val="16"/>
                <w:szCs w:val="16"/>
              </w:rPr>
              <w:t>0.27</w:t>
            </w:r>
          </w:p>
        </w:tc>
        <w:tc>
          <w:tcPr>
            <w:tcW w:w="293" w:type="pct"/>
          </w:tcPr>
          <w:p w14:paraId="6B42AD28" w14:textId="77777777" w:rsidR="007D1D8B" w:rsidRPr="006C26A0" w:rsidRDefault="007D1D8B" w:rsidP="00C54708">
            <w:pPr>
              <w:pStyle w:val="Compact"/>
              <w:spacing w:before="0"/>
              <w:rPr>
                <w:sz w:val="16"/>
                <w:szCs w:val="16"/>
              </w:rPr>
            </w:pPr>
            <w:r w:rsidRPr="006C26A0">
              <w:rPr>
                <w:sz w:val="16"/>
                <w:szCs w:val="16"/>
              </w:rPr>
              <w:t>0.46</w:t>
            </w:r>
          </w:p>
        </w:tc>
        <w:tc>
          <w:tcPr>
            <w:tcW w:w="294" w:type="pct"/>
          </w:tcPr>
          <w:p w14:paraId="77F9CD77"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454C4AD6" w14:textId="77777777" w:rsidR="007D1D8B" w:rsidRPr="006C26A0" w:rsidRDefault="007D1D8B" w:rsidP="00C54708">
            <w:pPr>
              <w:pStyle w:val="Compact"/>
              <w:spacing w:before="0"/>
              <w:rPr>
                <w:sz w:val="16"/>
                <w:szCs w:val="16"/>
              </w:rPr>
            </w:pPr>
            <w:r w:rsidRPr="006C26A0">
              <w:rPr>
                <w:sz w:val="16"/>
                <w:szCs w:val="16"/>
              </w:rPr>
              <w:t>0.30</w:t>
            </w:r>
          </w:p>
        </w:tc>
        <w:tc>
          <w:tcPr>
            <w:tcW w:w="294" w:type="pct"/>
          </w:tcPr>
          <w:p w14:paraId="1ADFD048" w14:textId="77777777" w:rsidR="007D1D8B" w:rsidRPr="006C26A0" w:rsidRDefault="007D1D8B" w:rsidP="00C54708">
            <w:pPr>
              <w:pStyle w:val="Compact"/>
              <w:spacing w:before="0"/>
              <w:rPr>
                <w:sz w:val="16"/>
                <w:szCs w:val="16"/>
              </w:rPr>
            </w:pPr>
            <w:r w:rsidRPr="006C26A0">
              <w:rPr>
                <w:sz w:val="16"/>
                <w:szCs w:val="16"/>
              </w:rPr>
              <w:t>0.36</w:t>
            </w:r>
          </w:p>
        </w:tc>
        <w:tc>
          <w:tcPr>
            <w:tcW w:w="354" w:type="pct"/>
          </w:tcPr>
          <w:p w14:paraId="17461A26" w14:textId="77777777" w:rsidR="007D1D8B" w:rsidRPr="006C26A0" w:rsidRDefault="007D1D8B" w:rsidP="00C54708">
            <w:pPr>
              <w:pStyle w:val="Compact"/>
              <w:spacing w:before="0"/>
              <w:rPr>
                <w:sz w:val="16"/>
                <w:szCs w:val="16"/>
              </w:rPr>
            </w:pPr>
            <w:r w:rsidRPr="006C26A0">
              <w:rPr>
                <w:sz w:val="16"/>
                <w:szCs w:val="16"/>
              </w:rPr>
              <w:t>0.17</w:t>
            </w:r>
          </w:p>
        </w:tc>
        <w:tc>
          <w:tcPr>
            <w:tcW w:w="301" w:type="pct"/>
          </w:tcPr>
          <w:p w14:paraId="7765DBEC"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19B2EED0" w14:textId="77777777" w:rsidR="007D1D8B" w:rsidRPr="006C26A0" w:rsidRDefault="007D1D8B" w:rsidP="00C54708">
            <w:pPr>
              <w:pStyle w:val="Compact"/>
              <w:spacing w:before="0"/>
              <w:rPr>
                <w:sz w:val="16"/>
                <w:szCs w:val="16"/>
              </w:rPr>
            </w:pPr>
            <w:r w:rsidRPr="006C26A0">
              <w:rPr>
                <w:sz w:val="16"/>
                <w:szCs w:val="16"/>
              </w:rPr>
              <w:t>0.25</w:t>
            </w:r>
          </w:p>
        </w:tc>
        <w:tc>
          <w:tcPr>
            <w:tcW w:w="294" w:type="pct"/>
          </w:tcPr>
          <w:p w14:paraId="008061A1" w14:textId="77777777" w:rsidR="007D1D8B" w:rsidRPr="006C26A0" w:rsidRDefault="007D1D8B" w:rsidP="00C54708">
            <w:pPr>
              <w:pStyle w:val="Compact"/>
              <w:spacing w:before="0"/>
              <w:rPr>
                <w:sz w:val="16"/>
                <w:szCs w:val="16"/>
              </w:rPr>
            </w:pPr>
            <w:r w:rsidRPr="006C26A0">
              <w:rPr>
                <w:sz w:val="16"/>
                <w:szCs w:val="16"/>
              </w:rPr>
              <w:t>0.94</w:t>
            </w:r>
          </w:p>
        </w:tc>
        <w:tc>
          <w:tcPr>
            <w:tcW w:w="294" w:type="pct"/>
          </w:tcPr>
          <w:p w14:paraId="582E1C94" w14:textId="77777777" w:rsidR="007D1D8B" w:rsidRPr="006C26A0" w:rsidRDefault="007D1D8B" w:rsidP="00C54708">
            <w:pPr>
              <w:pStyle w:val="Compact"/>
              <w:spacing w:before="0"/>
              <w:rPr>
                <w:sz w:val="16"/>
                <w:szCs w:val="16"/>
              </w:rPr>
            </w:pPr>
            <w:r w:rsidRPr="006C26A0">
              <w:rPr>
                <w:sz w:val="16"/>
                <w:szCs w:val="16"/>
              </w:rPr>
              <w:t>0.54</w:t>
            </w:r>
          </w:p>
        </w:tc>
        <w:tc>
          <w:tcPr>
            <w:tcW w:w="294" w:type="pct"/>
          </w:tcPr>
          <w:p w14:paraId="7C0B315B" w14:textId="77777777" w:rsidR="007D1D8B" w:rsidRPr="006C26A0" w:rsidRDefault="007D1D8B" w:rsidP="00C54708">
            <w:pPr>
              <w:pStyle w:val="Compact"/>
              <w:spacing w:before="0"/>
              <w:rPr>
                <w:sz w:val="16"/>
                <w:szCs w:val="16"/>
              </w:rPr>
            </w:pPr>
          </w:p>
        </w:tc>
        <w:tc>
          <w:tcPr>
            <w:tcW w:w="294" w:type="pct"/>
          </w:tcPr>
          <w:p w14:paraId="54716253" w14:textId="77777777" w:rsidR="007D1D8B" w:rsidRPr="006C26A0" w:rsidRDefault="007D1D8B" w:rsidP="00C54708">
            <w:pPr>
              <w:pStyle w:val="Compact"/>
              <w:spacing w:before="0"/>
              <w:rPr>
                <w:sz w:val="16"/>
                <w:szCs w:val="16"/>
              </w:rPr>
            </w:pPr>
          </w:p>
        </w:tc>
        <w:tc>
          <w:tcPr>
            <w:tcW w:w="451" w:type="pct"/>
          </w:tcPr>
          <w:p w14:paraId="1CD5E425" w14:textId="77777777" w:rsidR="007D1D8B" w:rsidRPr="006C26A0" w:rsidRDefault="007D1D8B" w:rsidP="00C54708">
            <w:pPr>
              <w:pStyle w:val="Compact"/>
              <w:spacing w:before="0"/>
              <w:rPr>
                <w:sz w:val="16"/>
                <w:szCs w:val="16"/>
              </w:rPr>
            </w:pPr>
          </w:p>
        </w:tc>
      </w:tr>
      <w:tr w:rsidR="007D1D8B" w:rsidRPr="006C26A0" w14:paraId="32B149D8" w14:textId="77777777" w:rsidTr="00C54708">
        <w:tc>
          <w:tcPr>
            <w:tcW w:w="663" w:type="pct"/>
          </w:tcPr>
          <w:p w14:paraId="5025E916" w14:textId="77777777" w:rsidR="007D1D8B" w:rsidRPr="006C26A0" w:rsidRDefault="007D1D8B" w:rsidP="00C54708">
            <w:pPr>
              <w:pStyle w:val="Compact"/>
              <w:spacing w:before="0"/>
              <w:rPr>
                <w:sz w:val="16"/>
                <w:szCs w:val="16"/>
              </w:rPr>
            </w:pPr>
            <w:r w:rsidRPr="006C26A0">
              <w:rPr>
                <w:sz w:val="16"/>
                <w:szCs w:val="16"/>
              </w:rPr>
              <w:t>RI</w:t>
            </w:r>
          </w:p>
        </w:tc>
        <w:tc>
          <w:tcPr>
            <w:tcW w:w="293" w:type="pct"/>
          </w:tcPr>
          <w:p w14:paraId="596BBFF7" w14:textId="77777777" w:rsidR="007D1D8B" w:rsidRPr="006C26A0" w:rsidRDefault="007D1D8B" w:rsidP="00C54708">
            <w:pPr>
              <w:pStyle w:val="Compact"/>
              <w:spacing w:before="0"/>
              <w:rPr>
                <w:sz w:val="16"/>
                <w:szCs w:val="16"/>
              </w:rPr>
            </w:pPr>
            <w:r w:rsidRPr="006C26A0">
              <w:rPr>
                <w:sz w:val="16"/>
                <w:szCs w:val="16"/>
              </w:rPr>
              <w:t>0.08</w:t>
            </w:r>
          </w:p>
        </w:tc>
        <w:tc>
          <w:tcPr>
            <w:tcW w:w="293" w:type="pct"/>
          </w:tcPr>
          <w:p w14:paraId="15B051CE" w14:textId="77777777" w:rsidR="007D1D8B" w:rsidRPr="006C26A0" w:rsidRDefault="007D1D8B" w:rsidP="00C54708">
            <w:pPr>
              <w:pStyle w:val="Compact"/>
              <w:spacing w:before="0"/>
              <w:rPr>
                <w:sz w:val="16"/>
                <w:szCs w:val="16"/>
              </w:rPr>
            </w:pPr>
            <w:r w:rsidRPr="006C26A0">
              <w:rPr>
                <w:sz w:val="16"/>
                <w:szCs w:val="16"/>
              </w:rPr>
              <w:t>0.26</w:t>
            </w:r>
          </w:p>
        </w:tc>
        <w:tc>
          <w:tcPr>
            <w:tcW w:w="293" w:type="pct"/>
          </w:tcPr>
          <w:p w14:paraId="283F14F8" w14:textId="77777777" w:rsidR="007D1D8B" w:rsidRPr="006C26A0" w:rsidRDefault="007D1D8B" w:rsidP="00C54708">
            <w:pPr>
              <w:pStyle w:val="Compact"/>
              <w:spacing w:before="0"/>
              <w:rPr>
                <w:sz w:val="16"/>
                <w:szCs w:val="16"/>
              </w:rPr>
            </w:pPr>
            <w:r w:rsidRPr="006C26A0">
              <w:rPr>
                <w:sz w:val="16"/>
                <w:szCs w:val="16"/>
              </w:rPr>
              <w:t>0.44</w:t>
            </w:r>
          </w:p>
        </w:tc>
        <w:tc>
          <w:tcPr>
            <w:tcW w:w="294" w:type="pct"/>
          </w:tcPr>
          <w:p w14:paraId="17142C5D"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7BF69D16" w14:textId="77777777" w:rsidR="007D1D8B" w:rsidRPr="006C26A0" w:rsidRDefault="007D1D8B" w:rsidP="00C54708">
            <w:pPr>
              <w:pStyle w:val="Compact"/>
              <w:spacing w:before="0"/>
              <w:rPr>
                <w:sz w:val="16"/>
                <w:szCs w:val="16"/>
              </w:rPr>
            </w:pPr>
            <w:r w:rsidRPr="006C26A0">
              <w:rPr>
                <w:sz w:val="16"/>
                <w:szCs w:val="16"/>
              </w:rPr>
              <w:t>0.28</w:t>
            </w:r>
          </w:p>
        </w:tc>
        <w:tc>
          <w:tcPr>
            <w:tcW w:w="294" w:type="pct"/>
          </w:tcPr>
          <w:p w14:paraId="3EF542C3" w14:textId="77777777" w:rsidR="007D1D8B" w:rsidRPr="006C26A0" w:rsidRDefault="007D1D8B" w:rsidP="00C54708">
            <w:pPr>
              <w:pStyle w:val="Compact"/>
              <w:spacing w:before="0"/>
              <w:rPr>
                <w:sz w:val="16"/>
                <w:szCs w:val="16"/>
              </w:rPr>
            </w:pPr>
            <w:r w:rsidRPr="006C26A0">
              <w:rPr>
                <w:sz w:val="16"/>
                <w:szCs w:val="16"/>
              </w:rPr>
              <w:t>0.27</w:t>
            </w:r>
          </w:p>
        </w:tc>
        <w:tc>
          <w:tcPr>
            <w:tcW w:w="354" w:type="pct"/>
          </w:tcPr>
          <w:p w14:paraId="620F10B9" w14:textId="77777777" w:rsidR="007D1D8B" w:rsidRPr="006C26A0" w:rsidRDefault="007D1D8B" w:rsidP="00C54708">
            <w:pPr>
              <w:pStyle w:val="Compact"/>
              <w:spacing w:before="0"/>
              <w:rPr>
                <w:sz w:val="16"/>
                <w:szCs w:val="16"/>
              </w:rPr>
            </w:pPr>
            <w:r w:rsidRPr="006C26A0">
              <w:rPr>
                <w:sz w:val="16"/>
                <w:szCs w:val="16"/>
              </w:rPr>
              <w:t>0.15</w:t>
            </w:r>
          </w:p>
        </w:tc>
        <w:tc>
          <w:tcPr>
            <w:tcW w:w="301" w:type="pct"/>
          </w:tcPr>
          <w:p w14:paraId="770179E5"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0EAE4D97" w14:textId="77777777" w:rsidR="007D1D8B" w:rsidRPr="006C26A0" w:rsidRDefault="007D1D8B" w:rsidP="00C54708">
            <w:pPr>
              <w:pStyle w:val="Compact"/>
              <w:spacing w:before="0"/>
              <w:rPr>
                <w:sz w:val="16"/>
                <w:szCs w:val="16"/>
              </w:rPr>
            </w:pPr>
            <w:r w:rsidRPr="006C26A0">
              <w:rPr>
                <w:sz w:val="16"/>
                <w:szCs w:val="16"/>
              </w:rPr>
              <w:t>0.22</w:t>
            </w:r>
          </w:p>
        </w:tc>
        <w:tc>
          <w:tcPr>
            <w:tcW w:w="294" w:type="pct"/>
          </w:tcPr>
          <w:p w14:paraId="4FE35606" w14:textId="77777777" w:rsidR="007D1D8B" w:rsidRPr="006C26A0" w:rsidRDefault="007D1D8B" w:rsidP="00C54708">
            <w:pPr>
              <w:pStyle w:val="Compact"/>
              <w:spacing w:before="0"/>
              <w:rPr>
                <w:sz w:val="16"/>
                <w:szCs w:val="16"/>
              </w:rPr>
            </w:pPr>
            <w:r w:rsidRPr="006C26A0">
              <w:rPr>
                <w:sz w:val="16"/>
                <w:szCs w:val="16"/>
              </w:rPr>
              <w:t>0.52</w:t>
            </w:r>
          </w:p>
        </w:tc>
        <w:tc>
          <w:tcPr>
            <w:tcW w:w="294" w:type="pct"/>
          </w:tcPr>
          <w:p w14:paraId="5F67F88C" w14:textId="77777777" w:rsidR="007D1D8B" w:rsidRPr="006C26A0" w:rsidRDefault="007D1D8B" w:rsidP="00C54708">
            <w:pPr>
              <w:pStyle w:val="Compact"/>
              <w:spacing w:before="0"/>
              <w:rPr>
                <w:sz w:val="16"/>
                <w:szCs w:val="16"/>
              </w:rPr>
            </w:pPr>
            <w:r w:rsidRPr="006C26A0">
              <w:rPr>
                <w:sz w:val="16"/>
                <w:szCs w:val="16"/>
              </w:rPr>
              <w:t>0.33</w:t>
            </w:r>
          </w:p>
        </w:tc>
        <w:tc>
          <w:tcPr>
            <w:tcW w:w="294" w:type="pct"/>
          </w:tcPr>
          <w:p w14:paraId="32B700EE" w14:textId="77777777" w:rsidR="007D1D8B" w:rsidRPr="006C26A0" w:rsidRDefault="007D1D8B" w:rsidP="00C54708">
            <w:pPr>
              <w:pStyle w:val="Compact"/>
              <w:spacing w:before="0"/>
              <w:rPr>
                <w:sz w:val="16"/>
                <w:szCs w:val="16"/>
              </w:rPr>
            </w:pPr>
            <w:r w:rsidRPr="006C26A0">
              <w:rPr>
                <w:sz w:val="16"/>
                <w:szCs w:val="16"/>
              </w:rPr>
              <w:t>0.57</w:t>
            </w:r>
          </w:p>
        </w:tc>
        <w:tc>
          <w:tcPr>
            <w:tcW w:w="294" w:type="pct"/>
          </w:tcPr>
          <w:p w14:paraId="31AB7DC8" w14:textId="77777777" w:rsidR="007D1D8B" w:rsidRPr="006C26A0" w:rsidRDefault="007D1D8B" w:rsidP="00C54708">
            <w:pPr>
              <w:pStyle w:val="Compact"/>
              <w:spacing w:before="0"/>
              <w:rPr>
                <w:sz w:val="16"/>
                <w:szCs w:val="16"/>
              </w:rPr>
            </w:pPr>
          </w:p>
        </w:tc>
        <w:tc>
          <w:tcPr>
            <w:tcW w:w="451" w:type="pct"/>
          </w:tcPr>
          <w:p w14:paraId="1B053AE6" w14:textId="77777777" w:rsidR="007D1D8B" w:rsidRPr="006C26A0" w:rsidRDefault="007D1D8B" w:rsidP="00C54708">
            <w:pPr>
              <w:pStyle w:val="Compact"/>
              <w:spacing w:before="0"/>
              <w:rPr>
                <w:sz w:val="16"/>
                <w:szCs w:val="16"/>
              </w:rPr>
            </w:pPr>
          </w:p>
        </w:tc>
      </w:tr>
      <w:tr w:rsidR="007D1D8B" w:rsidRPr="006C26A0" w14:paraId="0BD6B1AD" w14:textId="77777777" w:rsidTr="00C54708">
        <w:tc>
          <w:tcPr>
            <w:tcW w:w="663" w:type="pct"/>
          </w:tcPr>
          <w:p w14:paraId="566AB776" w14:textId="77777777" w:rsidR="007D1D8B" w:rsidRPr="006C26A0" w:rsidRDefault="007D1D8B" w:rsidP="00C54708">
            <w:pPr>
              <w:pStyle w:val="Compact"/>
              <w:spacing w:before="0"/>
              <w:rPr>
                <w:sz w:val="16"/>
                <w:szCs w:val="16"/>
              </w:rPr>
            </w:pPr>
            <w:r w:rsidRPr="006C26A0">
              <w:rPr>
                <w:sz w:val="16"/>
                <w:szCs w:val="16"/>
              </w:rPr>
              <w:t>Memory</w:t>
            </w:r>
          </w:p>
        </w:tc>
        <w:tc>
          <w:tcPr>
            <w:tcW w:w="293" w:type="pct"/>
          </w:tcPr>
          <w:p w14:paraId="570D1B75" w14:textId="77777777" w:rsidR="007D1D8B" w:rsidRPr="006C26A0" w:rsidRDefault="007D1D8B" w:rsidP="00C54708">
            <w:pPr>
              <w:pStyle w:val="Compact"/>
              <w:spacing w:before="0"/>
              <w:rPr>
                <w:sz w:val="16"/>
                <w:szCs w:val="16"/>
              </w:rPr>
            </w:pPr>
            <w:r w:rsidRPr="006C26A0">
              <w:rPr>
                <w:sz w:val="16"/>
                <w:szCs w:val="16"/>
              </w:rPr>
              <w:t>0.04</w:t>
            </w:r>
          </w:p>
        </w:tc>
        <w:tc>
          <w:tcPr>
            <w:tcW w:w="293" w:type="pct"/>
          </w:tcPr>
          <w:p w14:paraId="2CE33F6E" w14:textId="77777777" w:rsidR="007D1D8B" w:rsidRPr="006C26A0" w:rsidRDefault="007D1D8B" w:rsidP="00C54708">
            <w:pPr>
              <w:pStyle w:val="Compact"/>
              <w:spacing w:before="0"/>
              <w:rPr>
                <w:sz w:val="16"/>
                <w:szCs w:val="16"/>
              </w:rPr>
            </w:pPr>
            <w:r w:rsidRPr="006C26A0">
              <w:rPr>
                <w:sz w:val="16"/>
                <w:szCs w:val="16"/>
              </w:rPr>
              <w:t>0.12</w:t>
            </w:r>
          </w:p>
        </w:tc>
        <w:tc>
          <w:tcPr>
            <w:tcW w:w="293" w:type="pct"/>
          </w:tcPr>
          <w:p w14:paraId="25053654" w14:textId="77777777" w:rsidR="007D1D8B" w:rsidRPr="006C26A0" w:rsidRDefault="007D1D8B" w:rsidP="00C54708">
            <w:pPr>
              <w:pStyle w:val="Compact"/>
              <w:spacing w:before="0"/>
              <w:rPr>
                <w:sz w:val="16"/>
                <w:szCs w:val="16"/>
              </w:rPr>
            </w:pPr>
            <w:r w:rsidRPr="006C26A0">
              <w:rPr>
                <w:sz w:val="16"/>
                <w:szCs w:val="16"/>
              </w:rPr>
              <w:t>0.24</w:t>
            </w:r>
          </w:p>
        </w:tc>
        <w:tc>
          <w:tcPr>
            <w:tcW w:w="294" w:type="pct"/>
          </w:tcPr>
          <w:p w14:paraId="54020669" w14:textId="77777777" w:rsidR="007D1D8B" w:rsidRPr="006C26A0" w:rsidRDefault="007D1D8B" w:rsidP="00C54708">
            <w:pPr>
              <w:pStyle w:val="Compact"/>
              <w:spacing w:before="0"/>
              <w:rPr>
                <w:sz w:val="16"/>
                <w:szCs w:val="16"/>
              </w:rPr>
            </w:pPr>
            <w:r w:rsidRPr="006C26A0">
              <w:rPr>
                <w:sz w:val="16"/>
                <w:szCs w:val="16"/>
              </w:rPr>
              <w:t>0.13</w:t>
            </w:r>
          </w:p>
        </w:tc>
        <w:tc>
          <w:tcPr>
            <w:tcW w:w="294" w:type="pct"/>
          </w:tcPr>
          <w:p w14:paraId="6CBCD870" w14:textId="77777777" w:rsidR="007D1D8B" w:rsidRPr="006C26A0" w:rsidRDefault="007D1D8B" w:rsidP="00C54708">
            <w:pPr>
              <w:pStyle w:val="Compact"/>
              <w:spacing w:before="0"/>
              <w:rPr>
                <w:sz w:val="16"/>
                <w:szCs w:val="16"/>
              </w:rPr>
            </w:pPr>
            <w:r w:rsidRPr="006C26A0">
              <w:rPr>
                <w:sz w:val="16"/>
                <w:szCs w:val="16"/>
              </w:rPr>
              <w:t>0.10</w:t>
            </w:r>
          </w:p>
        </w:tc>
        <w:tc>
          <w:tcPr>
            <w:tcW w:w="294" w:type="pct"/>
          </w:tcPr>
          <w:p w14:paraId="23C828EA" w14:textId="77777777" w:rsidR="007D1D8B" w:rsidRPr="006C26A0" w:rsidRDefault="007D1D8B" w:rsidP="00C54708">
            <w:pPr>
              <w:pStyle w:val="Compact"/>
              <w:spacing w:before="0"/>
              <w:rPr>
                <w:sz w:val="16"/>
                <w:szCs w:val="16"/>
              </w:rPr>
            </w:pPr>
            <w:r w:rsidRPr="006C26A0">
              <w:rPr>
                <w:sz w:val="16"/>
                <w:szCs w:val="16"/>
              </w:rPr>
              <w:t>0.16</w:t>
            </w:r>
          </w:p>
        </w:tc>
        <w:tc>
          <w:tcPr>
            <w:tcW w:w="354" w:type="pct"/>
          </w:tcPr>
          <w:p w14:paraId="50D665F5"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4C1256BF" w14:textId="77777777" w:rsidR="007D1D8B" w:rsidRPr="006C26A0" w:rsidRDefault="007D1D8B" w:rsidP="00C54708">
            <w:pPr>
              <w:pStyle w:val="Compact"/>
              <w:spacing w:before="0"/>
              <w:rPr>
                <w:sz w:val="16"/>
                <w:szCs w:val="16"/>
              </w:rPr>
            </w:pPr>
            <w:r w:rsidRPr="006C26A0">
              <w:rPr>
                <w:sz w:val="16"/>
                <w:szCs w:val="16"/>
              </w:rPr>
              <w:t>0.35</w:t>
            </w:r>
          </w:p>
        </w:tc>
        <w:tc>
          <w:tcPr>
            <w:tcW w:w="294" w:type="pct"/>
          </w:tcPr>
          <w:p w14:paraId="7696C90E" w14:textId="77777777" w:rsidR="007D1D8B" w:rsidRPr="006C26A0" w:rsidRDefault="007D1D8B" w:rsidP="00C54708">
            <w:pPr>
              <w:pStyle w:val="Compact"/>
              <w:spacing w:before="0"/>
              <w:rPr>
                <w:sz w:val="16"/>
                <w:szCs w:val="16"/>
              </w:rPr>
            </w:pPr>
            <w:r w:rsidRPr="006C26A0">
              <w:rPr>
                <w:sz w:val="16"/>
                <w:szCs w:val="16"/>
              </w:rPr>
              <w:t>0.16</w:t>
            </w:r>
          </w:p>
        </w:tc>
        <w:tc>
          <w:tcPr>
            <w:tcW w:w="294" w:type="pct"/>
          </w:tcPr>
          <w:p w14:paraId="11AC1EF7" w14:textId="77777777" w:rsidR="007D1D8B" w:rsidRPr="006C26A0" w:rsidRDefault="007D1D8B" w:rsidP="00C54708">
            <w:pPr>
              <w:pStyle w:val="Compact"/>
              <w:spacing w:before="0"/>
              <w:rPr>
                <w:sz w:val="16"/>
                <w:szCs w:val="16"/>
              </w:rPr>
            </w:pPr>
            <w:r w:rsidRPr="006C26A0">
              <w:rPr>
                <w:sz w:val="16"/>
                <w:szCs w:val="16"/>
              </w:rPr>
              <w:t>0.26</w:t>
            </w:r>
          </w:p>
        </w:tc>
        <w:tc>
          <w:tcPr>
            <w:tcW w:w="294" w:type="pct"/>
          </w:tcPr>
          <w:p w14:paraId="132CAD65" w14:textId="77777777" w:rsidR="007D1D8B" w:rsidRPr="006C26A0" w:rsidRDefault="007D1D8B" w:rsidP="00C54708">
            <w:pPr>
              <w:pStyle w:val="Compact"/>
              <w:spacing w:before="0"/>
              <w:rPr>
                <w:sz w:val="16"/>
                <w:szCs w:val="16"/>
              </w:rPr>
            </w:pPr>
            <w:r w:rsidRPr="006C26A0">
              <w:rPr>
                <w:sz w:val="16"/>
                <w:szCs w:val="16"/>
              </w:rPr>
              <w:t>0.32</w:t>
            </w:r>
          </w:p>
        </w:tc>
        <w:tc>
          <w:tcPr>
            <w:tcW w:w="294" w:type="pct"/>
          </w:tcPr>
          <w:p w14:paraId="3404AFFE" w14:textId="77777777" w:rsidR="007D1D8B" w:rsidRPr="006C26A0" w:rsidRDefault="007D1D8B" w:rsidP="00C54708">
            <w:pPr>
              <w:pStyle w:val="Compact"/>
              <w:spacing w:before="0"/>
              <w:rPr>
                <w:sz w:val="16"/>
                <w:szCs w:val="16"/>
              </w:rPr>
            </w:pPr>
            <w:r w:rsidRPr="006C26A0">
              <w:rPr>
                <w:sz w:val="16"/>
                <w:szCs w:val="16"/>
              </w:rPr>
              <w:t>0.26</w:t>
            </w:r>
          </w:p>
        </w:tc>
        <w:tc>
          <w:tcPr>
            <w:tcW w:w="294" w:type="pct"/>
          </w:tcPr>
          <w:p w14:paraId="32E074DF" w14:textId="77777777" w:rsidR="007D1D8B" w:rsidRPr="006C26A0" w:rsidRDefault="007D1D8B" w:rsidP="00C54708">
            <w:pPr>
              <w:pStyle w:val="Compact"/>
              <w:spacing w:before="0"/>
              <w:rPr>
                <w:sz w:val="16"/>
                <w:szCs w:val="16"/>
              </w:rPr>
            </w:pPr>
            <w:r w:rsidRPr="006C26A0">
              <w:rPr>
                <w:sz w:val="16"/>
                <w:szCs w:val="16"/>
              </w:rPr>
              <w:t>0.14</w:t>
            </w:r>
          </w:p>
        </w:tc>
        <w:tc>
          <w:tcPr>
            <w:tcW w:w="451" w:type="pct"/>
          </w:tcPr>
          <w:p w14:paraId="67F0616E" w14:textId="77777777" w:rsidR="007D1D8B" w:rsidRPr="006C26A0" w:rsidRDefault="007D1D8B" w:rsidP="00C54708">
            <w:pPr>
              <w:pStyle w:val="Compact"/>
              <w:spacing w:before="0"/>
              <w:rPr>
                <w:sz w:val="16"/>
                <w:szCs w:val="16"/>
              </w:rPr>
            </w:pPr>
          </w:p>
        </w:tc>
      </w:tr>
      <w:tr w:rsidR="007D1D8B" w:rsidRPr="006C26A0" w14:paraId="4DF50570" w14:textId="77777777" w:rsidTr="00C54708">
        <w:tc>
          <w:tcPr>
            <w:tcW w:w="663" w:type="pct"/>
          </w:tcPr>
          <w:p w14:paraId="466ADEDD" w14:textId="77777777" w:rsidR="007D1D8B" w:rsidRPr="006C26A0" w:rsidRDefault="007D1D8B" w:rsidP="00C54708">
            <w:pPr>
              <w:pStyle w:val="Compact"/>
              <w:spacing w:before="0"/>
              <w:rPr>
                <w:sz w:val="16"/>
                <w:szCs w:val="16"/>
              </w:rPr>
            </w:pPr>
            <w:r w:rsidRPr="006C26A0">
              <w:rPr>
                <w:sz w:val="16"/>
                <w:szCs w:val="16"/>
              </w:rPr>
              <w:t>Concentration</w:t>
            </w:r>
          </w:p>
        </w:tc>
        <w:tc>
          <w:tcPr>
            <w:tcW w:w="293" w:type="pct"/>
          </w:tcPr>
          <w:p w14:paraId="0CF493CA" w14:textId="77777777" w:rsidR="007D1D8B" w:rsidRPr="006C26A0" w:rsidRDefault="007D1D8B" w:rsidP="00C54708">
            <w:pPr>
              <w:pStyle w:val="Compact"/>
              <w:spacing w:before="0"/>
              <w:rPr>
                <w:sz w:val="16"/>
                <w:szCs w:val="16"/>
              </w:rPr>
            </w:pPr>
            <w:r w:rsidRPr="006C26A0">
              <w:rPr>
                <w:sz w:val="16"/>
                <w:szCs w:val="16"/>
              </w:rPr>
              <w:t>0.03</w:t>
            </w:r>
          </w:p>
        </w:tc>
        <w:tc>
          <w:tcPr>
            <w:tcW w:w="293" w:type="pct"/>
          </w:tcPr>
          <w:p w14:paraId="1DD65525" w14:textId="77777777" w:rsidR="007D1D8B" w:rsidRPr="006C26A0" w:rsidRDefault="007D1D8B" w:rsidP="00C54708">
            <w:pPr>
              <w:pStyle w:val="Compact"/>
              <w:spacing w:before="0"/>
              <w:rPr>
                <w:sz w:val="16"/>
                <w:szCs w:val="16"/>
              </w:rPr>
            </w:pPr>
            <w:r w:rsidRPr="006C26A0">
              <w:rPr>
                <w:sz w:val="16"/>
                <w:szCs w:val="16"/>
              </w:rPr>
              <w:t>0.10</w:t>
            </w:r>
          </w:p>
        </w:tc>
        <w:tc>
          <w:tcPr>
            <w:tcW w:w="293" w:type="pct"/>
          </w:tcPr>
          <w:p w14:paraId="428D3F16" w14:textId="77777777" w:rsidR="007D1D8B" w:rsidRPr="006C26A0" w:rsidRDefault="007D1D8B" w:rsidP="00C54708">
            <w:pPr>
              <w:pStyle w:val="Compact"/>
              <w:spacing w:before="0"/>
              <w:rPr>
                <w:sz w:val="16"/>
                <w:szCs w:val="16"/>
              </w:rPr>
            </w:pPr>
            <w:r w:rsidRPr="006C26A0">
              <w:rPr>
                <w:sz w:val="16"/>
                <w:szCs w:val="16"/>
              </w:rPr>
              <w:t>0.28</w:t>
            </w:r>
          </w:p>
        </w:tc>
        <w:tc>
          <w:tcPr>
            <w:tcW w:w="294" w:type="pct"/>
          </w:tcPr>
          <w:p w14:paraId="3FBA163E" w14:textId="77777777" w:rsidR="007D1D8B" w:rsidRPr="006C26A0" w:rsidRDefault="007D1D8B" w:rsidP="00C54708">
            <w:pPr>
              <w:pStyle w:val="Compact"/>
              <w:spacing w:before="0"/>
              <w:rPr>
                <w:sz w:val="16"/>
                <w:szCs w:val="16"/>
              </w:rPr>
            </w:pPr>
            <w:r w:rsidRPr="006C26A0">
              <w:rPr>
                <w:sz w:val="16"/>
                <w:szCs w:val="16"/>
              </w:rPr>
              <w:t>0.06</w:t>
            </w:r>
          </w:p>
        </w:tc>
        <w:tc>
          <w:tcPr>
            <w:tcW w:w="294" w:type="pct"/>
          </w:tcPr>
          <w:p w14:paraId="60F42DE6"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1291C78B" w14:textId="77777777" w:rsidR="007D1D8B" w:rsidRPr="006C26A0" w:rsidRDefault="007D1D8B" w:rsidP="00C54708">
            <w:pPr>
              <w:pStyle w:val="Compact"/>
              <w:spacing w:before="0"/>
              <w:rPr>
                <w:sz w:val="16"/>
                <w:szCs w:val="16"/>
              </w:rPr>
            </w:pPr>
            <w:r w:rsidRPr="006C26A0">
              <w:rPr>
                <w:sz w:val="16"/>
                <w:szCs w:val="16"/>
              </w:rPr>
              <w:t>0.27</w:t>
            </w:r>
          </w:p>
        </w:tc>
        <w:tc>
          <w:tcPr>
            <w:tcW w:w="354" w:type="pct"/>
          </w:tcPr>
          <w:p w14:paraId="7DA0E40D"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2059CEA5" w14:textId="77777777" w:rsidR="007D1D8B" w:rsidRPr="006C26A0" w:rsidRDefault="007D1D8B" w:rsidP="00C54708">
            <w:pPr>
              <w:pStyle w:val="Compact"/>
              <w:spacing w:before="0"/>
              <w:rPr>
                <w:sz w:val="16"/>
                <w:szCs w:val="16"/>
              </w:rPr>
            </w:pPr>
            <w:r w:rsidRPr="006C26A0">
              <w:rPr>
                <w:sz w:val="16"/>
                <w:szCs w:val="16"/>
              </w:rPr>
              <w:t>0.45</w:t>
            </w:r>
          </w:p>
        </w:tc>
        <w:tc>
          <w:tcPr>
            <w:tcW w:w="294" w:type="pct"/>
          </w:tcPr>
          <w:p w14:paraId="3059569A"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6E5C106F"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5CEF5EE5" w14:textId="77777777" w:rsidR="007D1D8B" w:rsidRPr="006C26A0" w:rsidRDefault="007D1D8B" w:rsidP="00C54708">
            <w:pPr>
              <w:pStyle w:val="Compact"/>
              <w:spacing w:before="0"/>
              <w:rPr>
                <w:sz w:val="16"/>
                <w:szCs w:val="16"/>
              </w:rPr>
            </w:pPr>
            <w:r w:rsidRPr="006C26A0">
              <w:rPr>
                <w:sz w:val="16"/>
                <w:szCs w:val="16"/>
              </w:rPr>
              <w:t>0.35</w:t>
            </w:r>
          </w:p>
        </w:tc>
        <w:tc>
          <w:tcPr>
            <w:tcW w:w="294" w:type="pct"/>
          </w:tcPr>
          <w:p w14:paraId="661858AC" w14:textId="77777777" w:rsidR="007D1D8B" w:rsidRPr="006C26A0" w:rsidRDefault="007D1D8B" w:rsidP="00C54708">
            <w:pPr>
              <w:pStyle w:val="Compact"/>
              <w:spacing w:before="0"/>
              <w:rPr>
                <w:sz w:val="16"/>
                <w:szCs w:val="16"/>
              </w:rPr>
            </w:pPr>
            <w:r w:rsidRPr="006C26A0">
              <w:rPr>
                <w:sz w:val="16"/>
                <w:szCs w:val="16"/>
              </w:rPr>
              <w:t>0.20</w:t>
            </w:r>
          </w:p>
        </w:tc>
        <w:tc>
          <w:tcPr>
            <w:tcW w:w="294" w:type="pct"/>
          </w:tcPr>
          <w:p w14:paraId="4F0EA463" w14:textId="77777777" w:rsidR="007D1D8B" w:rsidRPr="006C26A0" w:rsidRDefault="007D1D8B" w:rsidP="00C54708">
            <w:pPr>
              <w:pStyle w:val="Compact"/>
              <w:spacing w:before="0"/>
              <w:rPr>
                <w:sz w:val="16"/>
                <w:szCs w:val="16"/>
              </w:rPr>
            </w:pPr>
            <w:r w:rsidRPr="006C26A0">
              <w:rPr>
                <w:sz w:val="16"/>
                <w:szCs w:val="16"/>
              </w:rPr>
              <w:t>0.23</w:t>
            </w:r>
          </w:p>
        </w:tc>
        <w:tc>
          <w:tcPr>
            <w:tcW w:w="451" w:type="pct"/>
          </w:tcPr>
          <w:p w14:paraId="7FC54500" w14:textId="77777777" w:rsidR="007D1D8B" w:rsidRPr="006C26A0" w:rsidRDefault="007D1D8B" w:rsidP="00C54708">
            <w:pPr>
              <w:pStyle w:val="Compact"/>
              <w:spacing w:before="0"/>
              <w:rPr>
                <w:sz w:val="16"/>
                <w:szCs w:val="16"/>
              </w:rPr>
            </w:pPr>
            <w:r w:rsidRPr="006C26A0">
              <w:rPr>
                <w:sz w:val="16"/>
                <w:szCs w:val="16"/>
              </w:rPr>
              <w:t>0.52</w:t>
            </w:r>
          </w:p>
        </w:tc>
      </w:tr>
    </w:tbl>
    <w:p w14:paraId="4BDE7E04" w14:textId="77777777" w:rsidR="007D1D8B" w:rsidRPr="006C26A0" w:rsidRDefault="007D1D8B" w:rsidP="007D1D8B">
      <w:pPr>
        <w:pStyle w:val="TableCaption"/>
        <w:rPr>
          <w:iCs/>
        </w:rPr>
      </w:pPr>
    </w:p>
    <w:p w14:paraId="3195419C" w14:textId="77777777" w:rsidR="007D1D8B" w:rsidRPr="006C26A0" w:rsidRDefault="007D1D8B" w:rsidP="007D1D8B">
      <w:pPr>
        <w:sectPr w:rsidR="007D1D8B" w:rsidRPr="006C26A0" w:rsidSect="00014614">
          <w:pgSz w:w="15840" w:h="12240" w:orient="landscape"/>
          <w:pgMar w:top="1417" w:right="1134" w:bottom="1417" w:left="1417" w:header="720" w:footer="720" w:gutter="0"/>
          <w:lnNumType w:countBy="1" w:restart="continuous"/>
          <w:cols w:space="720"/>
          <w:titlePg/>
          <w:docGrid w:linePitch="326"/>
        </w:sectPr>
      </w:pPr>
    </w:p>
    <w:p w14:paraId="4602D590" w14:textId="77777777" w:rsidR="007D1D8B" w:rsidRPr="006C26A0" w:rsidRDefault="007D1D8B" w:rsidP="007D1D8B">
      <w:r w:rsidRPr="006C26A0">
        <w:lastRenderedPageBreak/>
        <w:t>Table 6:</w:t>
      </w:r>
    </w:p>
    <w:p w14:paraId="75C7D19F" w14:textId="77777777" w:rsidR="007D1D8B" w:rsidRPr="006C26A0" w:rsidRDefault="007D1D8B" w:rsidP="007D1D8B">
      <w:pPr>
        <w:pStyle w:val="TableCaption"/>
      </w:pPr>
      <w:r w:rsidRPr="006C26A0">
        <w:rPr>
          <w:iCs/>
        </w:rPr>
        <w:t>Structural model assessment</w:t>
      </w:r>
    </w:p>
    <w:tbl>
      <w:tblPr>
        <w:tblStyle w:val="Table"/>
        <w:tblW w:w="5000" w:type="pct"/>
        <w:tblLook w:val="0020" w:firstRow="1" w:lastRow="0" w:firstColumn="0" w:lastColumn="0" w:noHBand="0" w:noVBand="0"/>
      </w:tblPr>
      <w:tblGrid>
        <w:gridCol w:w="2355"/>
        <w:gridCol w:w="1345"/>
        <w:gridCol w:w="1618"/>
        <w:gridCol w:w="1411"/>
        <w:gridCol w:w="837"/>
        <w:gridCol w:w="976"/>
        <w:gridCol w:w="1080"/>
      </w:tblGrid>
      <w:tr w:rsidR="007D1D8B" w:rsidRPr="006C26A0" w14:paraId="741A536E"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224" w:type="pct"/>
          </w:tcPr>
          <w:p w14:paraId="0DC1B893" w14:textId="77777777" w:rsidR="007D1D8B" w:rsidRPr="006C26A0" w:rsidRDefault="007D1D8B" w:rsidP="00C54708">
            <w:pPr>
              <w:pStyle w:val="Compact"/>
              <w:rPr>
                <w:sz w:val="16"/>
                <w:szCs w:val="16"/>
                <w:vertAlign w:val="superscript"/>
              </w:rPr>
            </w:pPr>
            <w:r w:rsidRPr="006C26A0">
              <w:rPr>
                <w:sz w:val="16"/>
                <w:szCs w:val="16"/>
              </w:rPr>
              <w:t>Path Coefficients*</w:t>
            </w:r>
          </w:p>
        </w:tc>
        <w:tc>
          <w:tcPr>
            <w:tcW w:w="699" w:type="pct"/>
          </w:tcPr>
          <w:p w14:paraId="5BD2A3F6" w14:textId="77777777" w:rsidR="007D1D8B" w:rsidRPr="006C26A0" w:rsidRDefault="007D1D8B" w:rsidP="00C54708">
            <w:pPr>
              <w:pStyle w:val="Compact"/>
              <w:rPr>
                <w:sz w:val="16"/>
                <w:szCs w:val="16"/>
              </w:rPr>
            </w:pPr>
            <w:r w:rsidRPr="006C26A0">
              <w:rPr>
                <w:sz w:val="16"/>
                <w:szCs w:val="16"/>
              </w:rPr>
              <w:t>Original Est.</w:t>
            </w:r>
          </w:p>
        </w:tc>
        <w:tc>
          <w:tcPr>
            <w:tcW w:w="841" w:type="pct"/>
          </w:tcPr>
          <w:p w14:paraId="3AE8F5ED" w14:textId="77777777" w:rsidR="007D1D8B" w:rsidRPr="006C26A0" w:rsidRDefault="007D1D8B" w:rsidP="00C54708">
            <w:pPr>
              <w:pStyle w:val="Compact"/>
              <w:rPr>
                <w:sz w:val="16"/>
                <w:szCs w:val="16"/>
              </w:rPr>
            </w:pPr>
            <w:r w:rsidRPr="006C26A0">
              <w:rPr>
                <w:sz w:val="16"/>
                <w:szCs w:val="16"/>
              </w:rPr>
              <w:t>Bootstrap Mean</w:t>
            </w:r>
          </w:p>
        </w:tc>
        <w:tc>
          <w:tcPr>
            <w:tcW w:w="733" w:type="pct"/>
          </w:tcPr>
          <w:p w14:paraId="162F4B9C" w14:textId="77777777" w:rsidR="007D1D8B" w:rsidRPr="006C26A0" w:rsidRDefault="007D1D8B" w:rsidP="00C54708">
            <w:pPr>
              <w:pStyle w:val="Compact"/>
              <w:rPr>
                <w:sz w:val="16"/>
                <w:szCs w:val="16"/>
              </w:rPr>
            </w:pPr>
            <w:r w:rsidRPr="006C26A0">
              <w:rPr>
                <w:sz w:val="16"/>
                <w:szCs w:val="16"/>
              </w:rPr>
              <w:t>Bootstrap SD</w:t>
            </w:r>
          </w:p>
        </w:tc>
        <w:tc>
          <w:tcPr>
            <w:tcW w:w="435" w:type="pct"/>
          </w:tcPr>
          <w:p w14:paraId="2F74503A" w14:textId="77777777" w:rsidR="007D1D8B" w:rsidRPr="006C26A0" w:rsidRDefault="007D1D8B" w:rsidP="00C54708">
            <w:pPr>
              <w:pStyle w:val="Compact"/>
              <w:rPr>
                <w:sz w:val="16"/>
                <w:szCs w:val="16"/>
              </w:rPr>
            </w:pPr>
            <w:r w:rsidRPr="006C26A0">
              <w:rPr>
                <w:sz w:val="16"/>
                <w:szCs w:val="16"/>
              </w:rPr>
              <w:t>T Stat.</w:t>
            </w:r>
          </w:p>
        </w:tc>
        <w:tc>
          <w:tcPr>
            <w:tcW w:w="507" w:type="pct"/>
          </w:tcPr>
          <w:p w14:paraId="1C368F86" w14:textId="77777777" w:rsidR="007D1D8B" w:rsidRPr="006C26A0" w:rsidRDefault="007D1D8B" w:rsidP="00C54708">
            <w:pPr>
              <w:pStyle w:val="Compact"/>
              <w:rPr>
                <w:sz w:val="16"/>
                <w:szCs w:val="16"/>
              </w:rPr>
            </w:pPr>
            <w:r w:rsidRPr="006C26A0">
              <w:rPr>
                <w:sz w:val="16"/>
                <w:szCs w:val="16"/>
              </w:rPr>
              <w:t>2.5% CI</w:t>
            </w:r>
          </w:p>
        </w:tc>
        <w:tc>
          <w:tcPr>
            <w:tcW w:w="561" w:type="pct"/>
          </w:tcPr>
          <w:p w14:paraId="742CC1F9" w14:textId="77777777" w:rsidR="007D1D8B" w:rsidRPr="006C26A0" w:rsidRDefault="007D1D8B" w:rsidP="00C54708">
            <w:pPr>
              <w:pStyle w:val="Compact"/>
              <w:rPr>
                <w:sz w:val="16"/>
                <w:szCs w:val="16"/>
              </w:rPr>
            </w:pPr>
            <w:r w:rsidRPr="006C26A0">
              <w:rPr>
                <w:sz w:val="16"/>
                <w:szCs w:val="16"/>
              </w:rPr>
              <w:t>97.5% CI</w:t>
            </w:r>
          </w:p>
        </w:tc>
      </w:tr>
      <w:tr w:rsidR="007D1D8B" w:rsidRPr="006C26A0" w14:paraId="505FE3C0" w14:textId="77777777" w:rsidTr="00C54708">
        <w:tc>
          <w:tcPr>
            <w:tcW w:w="1224" w:type="pct"/>
          </w:tcPr>
          <w:p w14:paraId="30FFAB68"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1  -</w:t>
            </w:r>
            <w:proofErr w:type="gramEnd"/>
            <w:r w:rsidRPr="006C26A0">
              <w:rPr>
                <w:sz w:val="16"/>
                <w:szCs w:val="16"/>
              </w:rPr>
              <w:t>&gt;  MA</w:t>
            </w:r>
          </w:p>
        </w:tc>
        <w:tc>
          <w:tcPr>
            <w:tcW w:w="699" w:type="pct"/>
          </w:tcPr>
          <w:p w14:paraId="5B5F85C7" w14:textId="77777777" w:rsidR="007D1D8B" w:rsidRPr="006C26A0" w:rsidRDefault="007D1D8B" w:rsidP="00C54708">
            <w:pPr>
              <w:pStyle w:val="Compact"/>
              <w:rPr>
                <w:sz w:val="16"/>
                <w:szCs w:val="16"/>
              </w:rPr>
            </w:pPr>
            <w:r w:rsidRPr="006C26A0">
              <w:rPr>
                <w:sz w:val="16"/>
                <w:szCs w:val="16"/>
              </w:rPr>
              <w:t>-0.16</w:t>
            </w:r>
          </w:p>
        </w:tc>
        <w:tc>
          <w:tcPr>
            <w:tcW w:w="841" w:type="pct"/>
          </w:tcPr>
          <w:p w14:paraId="7A9C0AB1" w14:textId="77777777" w:rsidR="007D1D8B" w:rsidRPr="006C26A0" w:rsidRDefault="007D1D8B" w:rsidP="00C54708">
            <w:pPr>
              <w:pStyle w:val="Compact"/>
              <w:rPr>
                <w:sz w:val="16"/>
                <w:szCs w:val="16"/>
              </w:rPr>
            </w:pPr>
            <w:r w:rsidRPr="006C26A0">
              <w:rPr>
                <w:sz w:val="16"/>
                <w:szCs w:val="16"/>
              </w:rPr>
              <w:t>-0.16</w:t>
            </w:r>
          </w:p>
        </w:tc>
        <w:tc>
          <w:tcPr>
            <w:tcW w:w="733" w:type="pct"/>
          </w:tcPr>
          <w:p w14:paraId="4F531B9D" w14:textId="77777777" w:rsidR="007D1D8B" w:rsidRPr="006C26A0" w:rsidRDefault="007D1D8B" w:rsidP="00C54708">
            <w:pPr>
              <w:pStyle w:val="Compact"/>
              <w:rPr>
                <w:sz w:val="16"/>
                <w:szCs w:val="16"/>
              </w:rPr>
            </w:pPr>
            <w:r w:rsidRPr="006C26A0">
              <w:rPr>
                <w:sz w:val="16"/>
                <w:szCs w:val="16"/>
              </w:rPr>
              <w:t>0.06</w:t>
            </w:r>
          </w:p>
        </w:tc>
        <w:tc>
          <w:tcPr>
            <w:tcW w:w="435" w:type="pct"/>
          </w:tcPr>
          <w:p w14:paraId="425744DB" w14:textId="77777777" w:rsidR="007D1D8B" w:rsidRPr="006C26A0" w:rsidRDefault="007D1D8B" w:rsidP="00C54708">
            <w:pPr>
              <w:pStyle w:val="Compact"/>
              <w:rPr>
                <w:sz w:val="16"/>
                <w:szCs w:val="16"/>
              </w:rPr>
            </w:pPr>
            <w:r w:rsidRPr="006C26A0">
              <w:rPr>
                <w:sz w:val="16"/>
                <w:szCs w:val="16"/>
              </w:rPr>
              <w:t>-2.44</w:t>
            </w:r>
          </w:p>
        </w:tc>
        <w:tc>
          <w:tcPr>
            <w:tcW w:w="507" w:type="pct"/>
          </w:tcPr>
          <w:p w14:paraId="28F951D6" w14:textId="77777777" w:rsidR="007D1D8B" w:rsidRPr="006C26A0" w:rsidRDefault="007D1D8B" w:rsidP="00C54708">
            <w:pPr>
              <w:pStyle w:val="Compact"/>
              <w:rPr>
                <w:sz w:val="16"/>
                <w:szCs w:val="16"/>
              </w:rPr>
            </w:pPr>
            <w:r w:rsidRPr="006C26A0">
              <w:rPr>
                <w:sz w:val="16"/>
                <w:szCs w:val="16"/>
              </w:rPr>
              <w:t>-0.28</w:t>
            </w:r>
          </w:p>
        </w:tc>
        <w:tc>
          <w:tcPr>
            <w:tcW w:w="561" w:type="pct"/>
          </w:tcPr>
          <w:p w14:paraId="7FC55522" w14:textId="77777777" w:rsidR="007D1D8B" w:rsidRPr="006C26A0" w:rsidRDefault="007D1D8B" w:rsidP="00C54708">
            <w:pPr>
              <w:pStyle w:val="Compact"/>
              <w:rPr>
                <w:sz w:val="16"/>
                <w:szCs w:val="16"/>
              </w:rPr>
            </w:pPr>
            <w:r w:rsidRPr="006C26A0">
              <w:rPr>
                <w:sz w:val="16"/>
                <w:szCs w:val="16"/>
              </w:rPr>
              <w:t>-0.03</w:t>
            </w:r>
          </w:p>
        </w:tc>
      </w:tr>
      <w:tr w:rsidR="007D1D8B" w:rsidRPr="006C26A0" w14:paraId="37BB4F90" w14:textId="77777777" w:rsidTr="00C54708">
        <w:tc>
          <w:tcPr>
            <w:tcW w:w="1224" w:type="pct"/>
          </w:tcPr>
          <w:p w14:paraId="09B113E5"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2  -</w:t>
            </w:r>
            <w:proofErr w:type="gramEnd"/>
            <w:r w:rsidRPr="006C26A0">
              <w:rPr>
                <w:sz w:val="16"/>
                <w:szCs w:val="16"/>
              </w:rPr>
              <w:t>&gt;  PA</w:t>
            </w:r>
          </w:p>
        </w:tc>
        <w:tc>
          <w:tcPr>
            <w:tcW w:w="699" w:type="pct"/>
          </w:tcPr>
          <w:p w14:paraId="6954F52E" w14:textId="77777777" w:rsidR="007D1D8B" w:rsidRPr="006C26A0" w:rsidRDefault="007D1D8B" w:rsidP="00C54708">
            <w:pPr>
              <w:pStyle w:val="Compact"/>
              <w:rPr>
                <w:sz w:val="16"/>
                <w:szCs w:val="16"/>
              </w:rPr>
            </w:pPr>
            <w:r w:rsidRPr="006C26A0">
              <w:rPr>
                <w:sz w:val="16"/>
                <w:szCs w:val="16"/>
              </w:rPr>
              <w:t>0.32</w:t>
            </w:r>
          </w:p>
        </w:tc>
        <w:tc>
          <w:tcPr>
            <w:tcW w:w="841" w:type="pct"/>
          </w:tcPr>
          <w:p w14:paraId="7B4EE05E" w14:textId="77777777" w:rsidR="007D1D8B" w:rsidRPr="006C26A0" w:rsidRDefault="007D1D8B" w:rsidP="00C54708">
            <w:pPr>
              <w:pStyle w:val="Compact"/>
              <w:rPr>
                <w:sz w:val="16"/>
                <w:szCs w:val="16"/>
              </w:rPr>
            </w:pPr>
            <w:r w:rsidRPr="006C26A0">
              <w:rPr>
                <w:sz w:val="16"/>
                <w:szCs w:val="16"/>
              </w:rPr>
              <w:t>0.32</w:t>
            </w:r>
          </w:p>
        </w:tc>
        <w:tc>
          <w:tcPr>
            <w:tcW w:w="733" w:type="pct"/>
          </w:tcPr>
          <w:p w14:paraId="1C025D41" w14:textId="77777777" w:rsidR="007D1D8B" w:rsidRPr="006C26A0" w:rsidRDefault="007D1D8B" w:rsidP="00C54708">
            <w:pPr>
              <w:pStyle w:val="Compact"/>
              <w:rPr>
                <w:sz w:val="16"/>
                <w:szCs w:val="16"/>
              </w:rPr>
            </w:pPr>
            <w:r w:rsidRPr="006C26A0">
              <w:rPr>
                <w:sz w:val="16"/>
                <w:szCs w:val="16"/>
              </w:rPr>
              <w:t>0.05</w:t>
            </w:r>
          </w:p>
        </w:tc>
        <w:tc>
          <w:tcPr>
            <w:tcW w:w="435" w:type="pct"/>
          </w:tcPr>
          <w:p w14:paraId="21C037B2" w14:textId="77777777" w:rsidR="007D1D8B" w:rsidRPr="006C26A0" w:rsidRDefault="007D1D8B" w:rsidP="00C54708">
            <w:pPr>
              <w:pStyle w:val="Compact"/>
              <w:rPr>
                <w:sz w:val="16"/>
                <w:szCs w:val="16"/>
              </w:rPr>
            </w:pPr>
            <w:r w:rsidRPr="006C26A0">
              <w:rPr>
                <w:sz w:val="16"/>
                <w:szCs w:val="16"/>
              </w:rPr>
              <w:t>6.21</w:t>
            </w:r>
          </w:p>
        </w:tc>
        <w:tc>
          <w:tcPr>
            <w:tcW w:w="507" w:type="pct"/>
          </w:tcPr>
          <w:p w14:paraId="66255A2A" w14:textId="77777777" w:rsidR="007D1D8B" w:rsidRPr="006C26A0" w:rsidRDefault="007D1D8B" w:rsidP="00C54708">
            <w:pPr>
              <w:pStyle w:val="Compact"/>
              <w:rPr>
                <w:sz w:val="16"/>
                <w:szCs w:val="16"/>
              </w:rPr>
            </w:pPr>
            <w:r w:rsidRPr="006C26A0">
              <w:rPr>
                <w:sz w:val="16"/>
                <w:szCs w:val="16"/>
              </w:rPr>
              <w:t>0.22</w:t>
            </w:r>
          </w:p>
        </w:tc>
        <w:tc>
          <w:tcPr>
            <w:tcW w:w="561" w:type="pct"/>
          </w:tcPr>
          <w:p w14:paraId="4200E76E" w14:textId="77777777" w:rsidR="007D1D8B" w:rsidRPr="006C26A0" w:rsidRDefault="007D1D8B" w:rsidP="00C54708">
            <w:pPr>
              <w:pStyle w:val="Compact"/>
              <w:rPr>
                <w:sz w:val="16"/>
                <w:szCs w:val="16"/>
              </w:rPr>
            </w:pPr>
            <w:r w:rsidRPr="006C26A0">
              <w:rPr>
                <w:sz w:val="16"/>
                <w:szCs w:val="16"/>
              </w:rPr>
              <w:t>0.42</w:t>
            </w:r>
          </w:p>
        </w:tc>
      </w:tr>
      <w:tr w:rsidR="007D1D8B" w:rsidRPr="006C26A0" w14:paraId="133D539A" w14:textId="77777777" w:rsidTr="00C54708">
        <w:tc>
          <w:tcPr>
            <w:tcW w:w="1224" w:type="pct"/>
          </w:tcPr>
          <w:p w14:paraId="27E810AB"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2  -</w:t>
            </w:r>
            <w:proofErr w:type="gramEnd"/>
            <w:r w:rsidRPr="006C26A0">
              <w:rPr>
                <w:sz w:val="16"/>
                <w:szCs w:val="16"/>
              </w:rPr>
              <w:t>&gt;  PT</w:t>
            </w:r>
          </w:p>
        </w:tc>
        <w:tc>
          <w:tcPr>
            <w:tcW w:w="699" w:type="pct"/>
          </w:tcPr>
          <w:p w14:paraId="0CD4434C" w14:textId="77777777" w:rsidR="007D1D8B" w:rsidRPr="006C26A0" w:rsidRDefault="007D1D8B" w:rsidP="00C54708">
            <w:pPr>
              <w:pStyle w:val="Compact"/>
              <w:rPr>
                <w:sz w:val="16"/>
                <w:szCs w:val="16"/>
              </w:rPr>
            </w:pPr>
            <w:r w:rsidRPr="006C26A0">
              <w:rPr>
                <w:sz w:val="16"/>
                <w:szCs w:val="16"/>
              </w:rPr>
              <w:t>0.15</w:t>
            </w:r>
          </w:p>
        </w:tc>
        <w:tc>
          <w:tcPr>
            <w:tcW w:w="841" w:type="pct"/>
          </w:tcPr>
          <w:p w14:paraId="46265F8D" w14:textId="77777777" w:rsidR="007D1D8B" w:rsidRPr="006C26A0" w:rsidRDefault="007D1D8B" w:rsidP="00C54708">
            <w:pPr>
              <w:pStyle w:val="Compact"/>
              <w:rPr>
                <w:sz w:val="16"/>
                <w:szCs w:val="16"/>
              </w:rPr>
            </w:pPr>
            <w:r w:rsidRPr="006C26A0">
              <w:rPr>
                <w:sz w:val="16"/>
                <w:szCs w:val="16"/>
              </w:rPr>
              <w:t>0.15</w:t>
            </w:r>
          </w:p>
        </w:tc>
        <w:tc>
          <w:tcPr>
            <w:tcW w:w="733" w:type="pct"/>
          </w:tcPr>
          <w:p w14:paraId="492C6CC1" w14:textId="77777777" w:rsidR="007D1D8B" w:rsidRPr="006C26A0" w:rsidRDefault="007D1D8B" w:rsidP="00C54708">
            <w:pPr>
              <w:pStyle w:val="Compact"/>
              <w:rPr>
                <w:sz w:val="16"/>
                <w:szCs w:val="16"/>
              </w:rPr>
            </w:pPr>
            <w:r w:rsidRPr="006C26A0">
              <w:rPr>
                <w:sz w:val="16"/>
                <w:szCs w:val="16"/>
              </w:rPr>
              <w:t>0.07</w:t>
            </w:r>
          </w:p>
        </w:tc>
        <w:tc>
          <w:tcPr>
            <w:tcW w:w="435" w:type="pct"/>
          </w:tcPr>
          <w:p w14:paraId="4854FB5C" w14:textId="77777777" w:rsidR="007D1D8B" w:rsidRPr="006C26A0" w:rsidRDefault="007D1D8B" w:rsidP="00C54708">
            <w:pPr>
              <w:pStyle w:val="Compact"/>
              <w:rPr>
                <w:sz w:val="16"/>
                <w:szCs w:val="16"/>
              </w:rPr>
            </w:pPr>
            <w:r w:rsidRPr="006C26A0">
              <w:rPr>
                <w:sz w:val="16"/>
                <w:szCs w:val="16"/>
              </w:rPr>
              <w:t>2.27</w:t>
            </w:r>
          </w:p>
        </w:tc>
        <w:tc>
          <w:tcPr>
            <w:tcW w:w="507" w:type="pct"/>
          </w:tcPr>
          <w:p w14:paraId="7F3BCAB1" w14:textId="77777777" w:rsidR="007D1D8B" w:rsidRPr="006C26A0" w:rsidRDefault="007D1D8B" w:rsidP="00C54708">
            <w:pPr>
              <w:pStyle w:val="Compact"/>
              <w:rPr>
                <w:sz w:val="16"/>
                <w:szCs w:val="16"/>
              </w:rPr>
            </w:pPr>
            <w:r w:rsidRPr="006C26A0">
              <w:rPr>
                <w:sz w:val="16"/>
                <w:szCs w:val="16"/>
              </w:rPr>
              <w:t>0.02</w:t>
            </w:r>
          </w:p>
        </w:tc>
        <w:tc>
          <w:tcPr>
            <w:tcW w:w="561" w:type="pct"/>
          </w:tcPr>
          <w:p w14:paraId="33DBD313" w14:textId="77777777" w:rsidR="007D1D8B" w:rsidRPr="006C26A0" w:rsidRDefault="007D1D8B" w:rsidP="00C54708">
            <w:pPr>
              <w:pStyle w:val="Compact"/>
              <w:rPr>
                <w:sz w:val="16"/>
                <w:szCs w:val="16"/>
              </w:rPr>
            </w:pPr>
            <w:r w:rsidRPr="006C26A0">
              <w:rPr>
                <w:sz w:val="16"/>
                <w:szCs w:val="16"/>
              </w:rPr>
              <w:t>0.28</w:t>
            </w:r>
          </w:p>
        </w:tc>
      </w:tr>
      <w:tr w:rsidR="007D1D8B" w:rsidRPr="006C26A0" w14:paraId="35F139B3" w14:textId="77777777" w:rsidTr="00C54708">
        <w:tc>
          <w:tcPr>
            <w:tcW w:w="1224" w:type="pct"/>
          </w:tcPr>
          <w:p w14:paraId="32BCEA4D"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2  -</w:t>
            </w:r>
            <w:proofErr w:type="gramEnd"/>
            <w:r w:rsidRPr="006C26A0">
              <w:rPr>
                <w:sz w:val="16"/>
                <w:szCs w:val="16"/>
              </w:rPr>
              <w:t>&gt;  RT</w:t>
            </w:r>
          </w:p>
        </w:tc>
        <w:tc>
          <w:tcPr>
            <w:tcW w:w="699" w:type="pct"/>
          </w:tcPr>
          <w:p w14:paraId="14755E06" w14:textId="77777777" w:rsidR="007D1D8B" w:rsidRPr="006C26A0" w:rsidRDefault="007D1D8B" w:rsidP="00C54708">
            <w:pPr>
              <w:pStyle w:val="Compact"/>
              <w:rPr>
                <w:sz w:val="16"/>
                <w:szCs w:val="16"/>
              </w:rPr>
            </w:pPr>
            <w:r w:rsidRPr="006C26A0">
              <w:rPr>
                <w:sz w:val="16"/>
                <w:szCs w:val="16"/>
              </w:rPr>
              <w:t>0.15</w:t>
            </w:r>
          </w:p>
        </w:tc>
        <w:tc>
          <w:tcPr>
            <w:tcW w:w="841" w:type="pct"/>
          </w:tcPr>
          <w:p w14:paraId="75A4BBAE" w14:textId="77777777" w:rsidR="007D1D8B" w:rsidRPr="006C26A0" w:rsidRDefault="007D1D8B" w:rsidP="00C54708">
            <w:pPr>
              <w:pStyle w:val="Compact"/>
              <w:rPr>
                <w:sz w:val="16"/>
                <w:szCs w:val="16"/>
              </w:rPr>
            </w:pPr>
            <w:r w:rsidRPr="006C26A0">
              <w:rPr>
                <w:sz w:val="16"/>
                <w:szCs w:val="16"/>
              </w:rPr>
              <w:t>0.15</w:t>
            </w:r>
          </w:p>
        </w:tc>
        <w:tc>
          <w:tcPr>
            <w:tcW w:w="733" w:type="pct"/>
          </w:tcPr>
          <w:p w14:paraId="4BC1088F" w14:textId="77777777" w:rsidR="007D1D8B" w:rsidRPr="006C26A0" w:rsidRDefault="007D1D8B" w:rsidP="00C54708">
            <w:pPr>
              <w:pStyle w:val="Compact"/>
              <w:rPr>
                <w:sz w:val="16"/>
                <w:szCs w:val="16"/>
              </w:rPr>
            </w:pPr>
            <w:r w:rsidRPr="006C26A0">
              <w:rPr>
                <w:sz w:val="16"/>
                <w:szCs w:val="16"/>
              </w:rPr>
              <w:t>0.06</w:t>
            </w:r>
          </w:p>
        </w:tc>
        <w:tc>
          <w:tcPr>
            <w:tcW w:w="435" w:type="pct"/>
          </w:tcPr>
          <w:p w14:paraId="477223A6" w14:textId="77777777" w:rsidR="007D1D8B" w:rsidRPr="006C26A0" w:rsidRDefault="007D1D8B" w:rsidP="00C54708">
            <w:pPr>
              <w:pStyle w:val="Compact"/>
              <w:rPr>
                <w:sz w:val="16"/>
                <w:szCs w:val="16"/>
              </w:rPr>
            </w:pPr>
            <w:r w:rsidRPr="006C26A0">
              <w:rPr>
                <w:sz w:val="16"/>
                <w:szCs w:val="16"/>
              </w:rPr>
              <w:t>2.29</w:t>
            </w:r>
          </w:p>
        </w:tc>
        <w:tc>
          <w:tcPr>
            <w:tcW w:w="507" w:type="pct"/>
          </w:tcPr>
          <w:p w14:paraId="00CE7F02" w14:textId="77777777" w:rsidR="007D1D8B" w:rsidRPr="006C26A0" w:rsidRDefault="007D1D8B" w:rsidP="00C54708">
            <w:pPr>
              <w:pStyle w:val="Compact"/>
              <w:rPr>
                <w:sz w:val="16"/>
                <w:szCs w:val="16"/>
              </w:rPr>
            </w:pPr>
            <w:r w:rsidRPr="006C26A0">
              <w:rPr>
                <w:sz w:val="16"/>
                <w:szCs w:val="16"/>
              </w:rPr>
              <w:t>0.02</w:t>
            </w:r>
          </w:p>
        </w:tc>
        <w:tc>
          <w:tcPr>
            <w:tcW w:w="561" w:type="pct"/>
          </w:tcPr>
          <w:p w14:paraId="0CEB3231" w14:textId="77777777" w:rsidR="007D1D8B" w:rsidRPr="006C26A0" w:rsidRDefault="007D1D8B" w:rsidP="00C54708">
            <w:pPr>
              <w:pStyle w:val="Compact"/>
              <w:rPr>
                <w:sz w:val="16"/>
                <w:szCs w:val="16"/>
              </w:rPr>
            </w:pPr>
            <w:r w:rsidRPr="006C26A0">
              <w:rPr>
                <w:sz w:val="16"/>
                <w:szCs w:val="16"/>
              </w:rPr>
              <w:t>0.27</w:t>
            </w:r>
          </w:p>
        </w:tc>
      </w:tr>
      <w:tr w:rsidR="007D1D8B" w:rsidRPr="006C26A0" w14:paraId="11684A69" w14:textId="77777777" w:rsidTr="00C54708">
        <w:tc>
          <w:tcPr>
            <w:tcW w:w="1224" w:type="pct"/>
          </w:tcPr>
          <w:p w14:paraId="023F5A57"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2  -</w:t>
            </w:r>
            <w:proofErr w:type="gramEnd"/>
            <w:r w:rsidRPr="006C26A0">
              <w:rPr>
                <w:sz w:val="16"/>
                <w:szCs w:val="16"/>
              </w:rPr>
              <w:t>&gt;  RI</w:t>
            </w:r>
          </w:p>
        </w:tc>
        <w:tc>
          <w:tcPr>
            <w:tcW w:w="699" w:type="pct"/>
          </w:tcPr>
          <w:p w14:paraId="5379705B" w14:textId="77777777" w:rsidR="007D1D8B" w:rsidRPr="006C26A0" w:rsidRDefault="007D1D8B" w:rsidP="00C54708">
            <w:pPr>
              <w:pStyle w:val="Compact"/>
              <w:rPr>
                <w:sz w:val="16"/>
                <w:szCs w:val="16"/>
              </w:rPr>
            </w:pPr>
            <w:r w:rsidRPr="006C26A0">
              <w:rPr>
                <w:sz w:val="16"/>
                <w:szCs w:val="16"/>
              </w:rPr>
              <w:t>0.14</w:t>
            </w:r>
          </w:p>
        </w:tc>
        <w:tc>
          <w:tcPr>
            <w:tcW w:w="841" w:type="pct"/>
          </w:tcPr>
          <w:p w14:paraId="74D8281A" w14:textId="77777777" w:rsidR="007D1D8B" w:rsidRPr="006C26A0" w:rsidRDefault="007D1D8B" w:rsidP="00C54708">
            <w:pPr>
              <w:pStyle w:val="Compact"/>
              <w:rPr>
                <w:sz w:val="16"/>
                <w:szCs w:val="16"/>
              </w:rPr>
            </w:pPr>
            <w:r w:rsidRPr="006C26A0">
              <w:rPr>
                <w:sz w:val="16"/>
                <w:szCs w:val="16"/>
              </w:rPr>
              <w:t>0.14</w:t>
            </w:r>
          </w:p>
        </w:tc>
        <w:tc>
          <w:tcPr>
            <w:tcW w:w="733" w:type="pct"/>
          </w:tcPr>
          <w:p w14:paraId="23876482" w14:textId="77777777" w:rsidR="007D1D8B" w:rsidRPr="006C26A0" w:rsidRDefault="007D1D8B" w:rsidP="00C54708">
            <w:pPr>
              <w:pStyle w:val="Compact"/>
              <w:rPr>
                <w:sz w:val="16"/>
                <w:szCs w:val="16"/>
              </w:rPr>
            </w:pPr>
            <w:r w:rsidRPr="006C26A0">
              <w:rPr>
                <w:sz w:val="16"/>
                <w:szCs w:val="16"/>
              </w:rPr>
              <w:t>0.06</w:t>
            </w:r>
          </w:p>
        </w:tc>
        <w:tc>
          <w:tcPr>
            <w:tcW w:w="435" w:type="pct"/>
          </w:tcPr>
          <w:p w14:paraId="1C279AD5" w14:textId="77777777" w:rsidR="007D1D8B" w:rsidRPr="006C26A0" w:rsidRDefault="007D1D8B" w:rsidP="00C54708">
            <w:pPr>
              <w:pStyle w:val="Compact"/>
              <w:rPr>
                <w:sz w:val="16"/>
                <w:szCs w:val="16"/>
              </w:rPr>
            </w:pPr>
            <w:r w:rsidRPr="006C26A0">
              <w:rPr>
                <w:sz w:val="16"/>
                <w:szCs w:val="16"/>
              </w:rPr>
              <w:t>2.33</w:t>
            </w:r>
          </w:p>
        </w:tc>
        <w:tc>
          <w:tcPr>
            <w:tcW w:w="507" w:type="pct"/>
          </w:tcPr>
          <w:p w14:paraId="366B9B6C" w14:textId="77777777" w:rsidR="007D1D8B" w:rsidRPr="006C26A0" w:rsidRDefault="007D1D8B" w:rsidP="00C54708">
            <w:pPr>
              <w:pStyle w:val="Compact"/>
              <w:rPr>
                <w:sz w:val="16"/>
                <w:szCs w:val="16"/>
              </w:rPr>
            </w:pPr>
            <w:r w:rsidRPr="006C26A0">
              <w:rPr>
                <w:sz w:val="16"/>
                <w:szCs w:val="16"/>
              </w:rPr>
              <w:t>0.02</w:t>
            </w:r>
          </w:p>
        </w:tc>
        <w:tc>
          <w:tcPr>
            <w:tcW w:w="561" w:type="pct"/>
          </w:tcPr>
          <w:p w14:paraId="593640FF" w14:textId="77777777" w:rsidR="007D1D8B" w:rsidRPr="006C26A0" w:rsidRDefault="007D1D8B" w:rsidP="00C54708">
            <w:pPr>
              <w:pStyle w:val="Compact"/>
              <w:rPr>
                <w:sz w:val="16"/>
                <w:szCs w:val="16"/>
              </w:rPr>
            </w:pPr>
            <w:r w:rsidRPr="006C26A0">
              <w:rPr>
                <w:sz w:val="16"/>
                <w:szCs w:val="16"/>
              </w:rPr>
              <w:t>0.25</w:t>
            </w:r>
          </w:p>
        </w:tc>
      </w:tr>
      <w:tr w:rsidR="007D1D8B" w:rsidRPr="006C26A0" w14:paraId="5DD8056A" w14:textId="77777777" w:rsidTr="00C54708">
        <w:tc>
          <w:tcPr>
            <w:tcW w:w="1224" w:type="pct"/>
          </w:tcPr>
          <w:p w14:paraId="68FB5477"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w:t>
            </w:r>
            <w:proofErr w:type="spellStart"/>
            <w:r w:rsidRPr="006C26A0">
              <w:rPr>
                <w:sz w:val="16"/>
                <w:szCs w:val="16"/>
              </w:rPr>
              <w:t>NegA</w:t>
            </w:r>
            <w:proofErr w:type="spellEnd"/>
          </w:p>
        </w:tc>
        <w:tc>
          <w:tcPr>
            <w:tcW w:w="699" w:type="pct"/>
          </w:tcPr>
          <w:p w14:paraId="0CE44D86" w14:textId="77777777" w:rsidR="007D1D8B" w:rsidRPr="006C26A0" w:rsidRDefault="007D1D8B" w:rsidP="00C54708">
            <w:pPr>
              <w:pStyle w:val="Compact"/>
              <w:rPr>
                <w:sz w:val="16"/>
                <w:szCs w:val="16"/>
              </w:rPr>
            </w:pPr>
            <w:r w:rsidRPr="006C26A0">
              <w:rPr>
                <w:sz w:val="16"/>
                <w:szCs w:val="16"/>
              </w:rPr>
              <w:t>0.17</w:t>
            </w:r>
          </w:p>
        </w:tc>
        <w:tc>
          <w:tcPr>
            <w:tcW w:w="841" w:type="pct"/>
          </w:tcPr>
          <w:p w14:paraId="2D7EBD8F" w14:textId="77777777" w:rsidR="007D1D8B" w:rsidRPr="006C26A0" w:rsidRDefault="007D1D8B" w:rsidP="00C54708">
            <w:pPr>
              <w:pStyle w:val="Compact"/>
              <w:rPr>
                <w:sz w:val="16"/>
                <w:szCs w:val="16"/>
              </w:rPr>
            </w:pPr>
            <w:r w:rsidRPr="006C26A0">
              <w:rPr>
                <w:sz w:val="16"/>
                <w:szCs w:val="16"/>
              </w:rPr>
              <w:t>0.17</w:t>
            </w:r>
          </w:p>
        </w:tc>
        <w:tc>
          <w:tcPr>
            <w:tcW w:w="733" w:type="pct"/>
          </w:tcPr>
          <w:p w14:paraId="723AF368" w14:textId="77777777" w:rsidR="007D1D8B" w:rsidRPr="006C26A0" w:rsidRDefault="007D1D8B" w:rsidP="00C54708">
            <w:pPr>
              <w:pStyle w:val="Compact"/>
              <w:rPr>
                <w:sz w:val="16"/>
                <w:szCs w:val="16"/>
              </w:rPr>
            </w:pPr>
            <w:r w:rsidRPr="006C26A0">
              <w:rPr>
                <w:sz w:val="16"/>
                <w:szCs w:val="16"/>
              </w:rPr>
              <w:t>0.06</w:t>
            </w:r>
          </w:p>
        </w:tc>
        <w:tc>
          <w:tcPr>
            <w:tcW w:w="435" w:type="pct"/>
          </w:tcPr>
          <w:p w14:paraId="5A98E287" w14:textId="77777777" w:rsidR="007D1D8B" w:rsidRPr="006C26A0" w:rsidRDefault="007D1D8B" w:rsidP="00C54708">
            <w:pPr>
              <w:pStyle w:val="Compact"/>
              <w:rPr>
                <w:sz w:val="16"/>
                <w:szCs w:val="16"/>
              </w:rPr>
            </w:pPr>
            <w:r w:rsidRPr="006C26A0">
              <w:rPr>
                <w:sz w:val="16"/>
                <w:szCs w:val="16"/>
              </w:rPr>
              <w:t>2.84</w:t>
            </w:r>
          </w:p>
        </w:tc>
        <w:tc>
          <w:tcPr>
            <w:tcW w:w="507" w:type="pct"/>
          </w:tcPr>
          <w:p w14:paraId="363737B9" w14:textId="77777777" w:rsidR="007D1D8B" w:rsidRPr="006C26A0" w:rsidRDefault="007D1D8B" w:rsidP="00C54708">
            <w:pPr>
              <w:pStyle w:val="Compact"/>
              <w:rPr>
                <w:sz w:val="16"/>
                <w:szCs w:val="16"/>
              </w:rPr>
            </w:pPr>
            <w:r w:rsidRPr="006C26A0">
              <w:rPr>
                <w:sz w:val="16"/>
                <w:szCs w:val="16"/>
              </w:rPr>
              <w:t>0.05</w:t>
            </w:r>
          </w:p>
        </w:tc>
        <w:tc>
          <w:tcPr>
            <w:tcW w:w="561" w:type="pct"/>
          </w:tcPr>
          <w:p w14:paraId="7F619682" w14:textId="77777777" w:rsidR="007D1D8B" w:rsidRPr="006C26A0" w:rsidRDefault="007D1D8B" w:rsidP="00C54708">
            <w:pPr>
              <w:pStyle w:val="Compact"/>
              <w:rPr>
                <w:sz w:val="16"/>
                <w:szCs w:val="16"/>
              </w:rPr>
            </w:pPr>
            <w:r w:rsidRPr="006C26A0">
              <w:rPr>
                <w:sz w:val="16"/>
                <w:szCs w:val="16"/>
              </w:rPr>
              <w:t>0.29</w:t>
            </w:r>
          </w:p>
        </w:tc>
      </w:tr>
      <w:tr w:rsidR="007D1D8B" w:rsidRPr="006C26A0" w14:paraId="29F72912" w14:textId="77777777" w:rsidTr="00C54708">
        <w:tc>
          <w:tcPr>
            <w:tcW w:w="1224" w:type="pct"/>
          </w:tcPr>
          <w:p w14:paraId="4354AE04"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PSQ</w:t>
            </w:r>
          </w:p>
        </w:tc>
        <w:tc>
          <w:tcPr>
            <w:tcW w:w="699" w:type="pct"/>
          </w:tcPr>
          <w:p w14:paraId="22A4A89F" w14:textId="77777777" w:rsidR="007D1D8B" w:rsidRPr="006C26A0" w:rsidRDefault="007D1D8B" w:rsidP="00C54708">
            <w:pPr>
              <w:pStyle w:val="Compact"/>
              <w:rPr>
                <w:sz w:val="16"/>
                <w:szCs w:val="16"/>
              </w:rPr>
            </w:pPr>
            <w:r w:rsidRPr="006C26A0">
              <w:rPr>
                <w:sz w:val="16"/>
                <w:szCs w:val="16"/>
              </w:rPr>
              <w:t>0.13</w:t>
            </w:r>
          </w:p>
        </w:tc>
        <w:tc>
          <w:tcPr>
            <w:tcW w:w="841" w:type="pct"/>
          </w:tcPr>
          <w:p w14:paraId="21E59516" w14:textId="77777777" w:rsidR="007D1D8B" w:rsidRPr="006C26A0" w:rsidRDefault="007D1D8B" w:rsidP="00C54708">
            <w:pPr>
              <w:pStyle w:val="Compact"/>
              <w:rPr>
                <w:sz w:val="16"/>
                <w:szCs w:val="16"/>
              </w:rPr>
            </w:pPr>
            <w:r w:rsidRPr="006C26A0">
              <w:rPr>
                <w:sz w:val="16"/>
                <w:szCs w:val="16"/>
              </w:rPr>
              <w:t>0.13</w:t>
            </w:r>
          </w:p>
        </w:tc>
        <w:tc>
          <w:tcPr>
            <w:tcW w:w="733" w:type="pct"/>
          </w:tcPr>
          <w:p w14:paraId="7F951EBE" w14:textId="77777777" w:rsidR="007D1D8B" w:rsidRPr="006C26A0" w:rsidRDefault="007D1D8B" w:rsidP="00C54708">
            <w:pPr>
              <w:pStyle w:val="Compact"/>
              <w:rPr>
                <w:sz w:val="16"/>
                <w:szCs w:val="16"/>
              </w:rPr>
            </w:pPr>
            <w:r w:rsidRPr="006C26A0">
              <w:rPr>
                <w:sz w:val="16"/>
                <w:szCs w:val="16"/>
              </w:rPr>
              <w:t>0.06</w:t>
            </w:r>
          </w:p>
        </w:tc>
        <w:tc>
          <w:tcPr>
            <w:tcW w:w="435" w:type="pct"/>
          </w:tcPr>
          <w:p w14:paraId="16C9503E" w14:textId="77777777" w:rsidR="007D1D8B" w:rsidRPr="006C26A0" w:rsidRDefault="007D1D8B" w:rsidP="00C54708">
            <w:pPr>
              <w:pStyle w:val="Compact"/>
              <w:rPr>
                <w:sz w:val="16"/>
                <w:szCs w:val="16"/>
              </w:rPr>
            </w:pPr>
            <w:r w:rsidRPr="006C26A0">
              <w:rPr>
                <w:sz w:val="16"/>
                <w:szCs w:val="16"/>
              </w:rPr>
              <w:t>2.24</w:t>
            </w:r>
          </w:p>
        </w:tc>
        <w:tc>
          <w:tcPr>
            <w:tcW w:w="507" w:type="pct"/>
          </w:tcPr>
          <w:p w14:paraId="44181FAF" w14:textId="77777777" w:rsidR="007D1D8B" w:rsidRPr="006C26A0" w:rsidRDefault="007D1D8B" w:rsidP="00C54708">
            <w:pPr>
              <w:pStyle w:val="Compact"/>
              <w:rPr>
                <w:sz w:val="16"/>
                <w:szCs w:val="16"/>
              </w:rPr>
            </w:pPr>
            <w:r w:rsidRPr="006C26A0">
              <w:rPr>
                <w:sz w:val="16"/>
                <w:szCs w:val="16"/>
              </w:rPr>
              <w:t>0.01</w:t>
            </w:r>
          </w:p>
        </w:tc>
        <w:tc>
          <w:tcPr>
            <w:tcW w:w="561" w:type="pct"/>
          </w:tcPr>
          <w:p w14:paraId="6C844926" w14:textId="77777777" w:rsidR="007D1D8B" w:rsidRPr="006C26A0" w:rsidRDefault="007D1D8B" w:rsidP="00C54708">
            <w:pPr>
              <w:pStyle w:val="Compact"/>
              <w:rPr>
                <w:sz w:val="16"/>
                <w:szCs w:val="16"/>
              </w:rPr>
            </w:pPr>
            <w:r w:rsidRPr="006C26A0">
              <w:rPr>
                <w:sz w:val="16"/>
                <w:szCs w:val="16"/>
              </w:rPr>
              <w:t>0.24</w:t>
            </w:r>
          </w:p>
        </w:tc>
      </w:tr>
      <w:tr w:rsidR="007D1D8B" w:rsidRPr="006C26A0" w14:paraId="5E30C335" w14:textId="77777777" w:rsidTr="00C54708">
        <w:tc>
          <w:tcPr>
            <w:tcW w:w="1224" w:type="pct"/>
          </w:tcPr>
          <w:p w14:paraId="09EF7188"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PT</w:t>
            </w:r>
          </w:p>
        </w:tc>
        <w:tc>
          <w:tcPr>
            <w:tcW w:w="699" w:type="pct"/>
          </w:tcPr>
          <w:p w14:paraId="41E327A7" w14:textId="77777777" w:rsidR="007D1D8B" w:rsidRPr="006C26A0" w:rsidRDefault="007D1D8B" w:rsidP="00C54708">
            <w:pPr>
              <w:pStyle w:val="Compact"/>
              <w:rPr>
                <w:sz w:val="16"/>
                <w:szCs w:val="16"/>
              </w:rPr>
            </w:pPr>
            <w:r w:rsidRPr="006C26A0">
              <w:rPr>
                <w:sz w:val="16"/>
                <w:szCs w:val="16"/>
              </w:rPr>
              <w:t>-0.24</w:t>
            </w:r>
          </w:p>
        </w:tc>
        <w:tc>
          <w:tcPr>
            <w:tcW w:w="841" w:type="pct"/>
          </w:tcPr>
          <w:p w14:paraId="427502D1" w14:textId="77777777" w:rsidR="007D1D8B" w:rsidRPr="006C26A0" w:rsidRDefault="007D1D8B" w:rsidP="00C54708">
            <w:pPr>
              <w:pStyle w:val="Compact"/>
              <w:rPr>
                <w:sz w:val="16"/>
                <w:szCs w:val="16"/>
              </w:rPr>
            </w:pPr>
            <w:r w:rsidRPr="006C26A0">
              <w:rPr>
                <w:sz w:val="16"/>
                <w:szCs w:val="16"/>
              </w:rPr>
              <w:t>-0.24</w:t>
            </w:r>
          </w:p>
        </w:tc>
        <w:tc>
          <w:tcPr>
            <w:tcW w:w="733" w:type="pct"/>
          </w:tcPr>
          <w:p w14:paraId="1DF9DAE7" w14:textId="77777777" w:rsidR="007D1D8B" w:rsidRPr="006C26A0" w:rsidRDefault="007D1D8B" w:rsidP="00C54708">
            <w:pPr>
              <w:pStyle w:val="Compact"/>
              <w:rPr>
                <w:sz w:val="16"/>
                <w:szCs w:val="16"/>
              </w:rPr>
            </w:pPr>
            <w:r w:rsidRPr="006C26A0">
              <w:rPr>
                <w:sz w:val="16"/>
                <w:szCs w:val="16"/>
              </w:rPr>
              <w:t>0.05</w:t>
            </w:r>
          </w:p>
        </w:tc>
        <w:tc>
          <w:tcPr>
            <w:tcW w:w="435" w:type="pct"/>
          </w:tcPr>
          <w:p w14:paraId="154F94A1" w14:textId="77777777" w:rsidR="007D1D8B" w:rsidRPr="006C26A0" w:rsidRDefault="007D1D8B" w:rsidP="00C54708">
            <w:pPr>
              <w:pStyle w:val="Compact"/>
              <w:rPr>
                <w:sz w:val="16"/>
                <w:szCs w:val="16"/>
              </w:rPr>
            </w:pPr>
            <w:r w:rsidRPr="006C26A0">
              <w:rPr>
                <w:sz w:val="16"/>
                <w:szCs w:val="16"/>
              </w:rPr>
              <w:t>-4.39</w:t>
            </w:r>
          </w:p>
        </w:tc>
        <w:tc>
          <w:tcPr>
            <w:tcW w:w="507" w:type="pct"/>
          </w:tcPr>
          <w:p w14:paraId="2905AD9F" w14:textId="77777777" w:rsidR="007D1D8B" w:rsidRPr="006C26A0" w:rsidRDefault="007D1D8B" w:rsidP="00C54708">
            <w:pPr>
              <w:pStyle w:val="Compact"/>
              <w:rPr>
                <w:sz w:val="16"/>
                <w:szCs w:val="16"/>
              </w:rPr>
            </w:pPr>
            <w:r w:rsidRPr="006C26A0">
              <w:rPr>
                <w:sz w:val="16"/>
                <w:szCs w:val="16"/>
              </w:rPr>
              <w:t>-0.35</w:t>
            </w:r>
          </w:p>
        </w:tc>
        <w:tc>
          <w:tcPr>
            <w:tcW w:w="561" w:type="pct"/>
          </w:tcPr>
          <w:p w14:paraId="59E26B07" w14:textId="77777777" w:rsidR="007D1D8B" w:rsidRPr="006C26A0" w:rsidRDefault="007D1D8B" w:rsidP="00C54708">
            <w:pPr>
              <w:pStyle w:val="Compact"/>
              <w:rPr>
                <w:sz w:val="16"/>
                <w:szCs w:val="16"/>
              </w:rPr>
            </w:pPr>
            <w:r w:rsidRPr="006C26A0">
              <w:rPr>
                <w:sz w:val="16"/>
                <w:szCs w:val="16"/>
              </w:rPr>
              <w:t>-0.14</w:t>
            </w:r>
          </w:p>
        </w:tc>
      </w:tr>
      <w:tr w:rsidR="007D1D8B" w:rsidRPr="006C26A0" w14:paraId="6EFB3A11" w14:textId="77777777" w:rsidTr="00C54708">
        <w:tc>
          <w:tcPr>
            <w:tcW w:w="1224" w:type="pct"/>
          </w:tcPr>
          <w:p w14:paraId="0FBDB607"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MA</w:t>
            </w:r>
          </w:p>
        </w:tc>
        <w:tc>
          <w:tcPr>
            <w:tcW w:w="699" w:type="pct"/>
          </w:tcPr>
          <w:p w14:paraId="7BFCE1FD" w14:textId="77777777" w:rsidR="007D1D8B" w:rsidRPr="006C26A0" w:rsidRDefault="007D1D8B" w:rsidP="00C54708">
            <w:pPr>
              <w:pStyle w:val="Compact"/>
              <w:rPr>
                <w:sz w:val="16"/>
                <w:szCs w:val="16"/>
              </w:rPr>
            </w:pPr>
            <w:r w:rsidRPr="006C26A0">
              <w:rPr>
                <w:sz w:val="16"/>
                <w:szCs w:val="16"/>
              </w:rPr>
              <w:t>-0.13</w:t>
            </w:r>
          </w:p>
        </w:tc>
        <w:tc>
          <w:tcPr>
            <w:tcW w:w="841" w:type="pct"/>
          </w:tcPr>
          <w:p w14:paraId="2F7690A3" w14:textId="77777777" w:rsidR="007D1D8B" w:rsidRPr="006C26A0" w:rsidRDefault="007D1D8B" w:rsidP="00C54708">
            <w:pPr>
              <w:pStyle w:val="Compact"/>
              <w:rPr>
                <w:sz w:val="16"/>
                <w:szCs w:val="16"/>
              </w:rPr>
            </w:pPr>
            <w:r w:rsidRPr="006C26A0">
              <w:rPr>
                <w:sz w:val="16"/>
                <w:szCs w:val="16"/>
              </w:rPr>
              <w:t>-0.13</w:t>
            </w:r>
          </w:p>
        </w:tc>
        <w:tc>
          <w:tcPr>
            <w:tcW w:w="733" w:type="pct"/>
          </w:tcPr>
          <w:p w14:paraId="72977C14" w14:textId="77777777" w:rsidR="007D1D8B" w:rsidRPr="006C26A0" w:rsidRDefault="007D1D8B" w:rsidP="00C54708">
            <w:pPr>
              <w:pStyle w:val="Compact"/>
              <w:rPr>
                <w:sz w:val="16"/>
                <w:szCs w:val="16"/>
              </w:rPr>
            </w:pPr>
            <w:r w:rsidRPr="006C26A0">
              <w:rPr>
                <w:sz w:val="16"/>
                <w:szCs w:val="16"/>
              </w:rPr>
              <w:t>0.06</w:t>
            </w:r>
          </w:p>
        </w:tc>
        <w:tc>
          <w:tcPr>
            <w:tcW w:w="435" w:type="pct"/>
          </w:tcPr>
          <w:p w14:paraId="387FF451" w14:textId="77777777" w:rsidR="007D1D8B" w:rsidRPr="006C26A0" w:rsidRDefault="007D1D8B" w:rsidP="00C54708">
            <w:pPr>
              <w:pStyle w:val="Compact"/>
              <w:rPr>
                <w:sz w:val="16"/>
                <w:szCs w:val="16"/>
              </w:rPr>
            </w:pPr>
            <w:r w:rsidRPr="006C26A0">
              <w:rPr>
                <w:sz w:val="16"/>
                <w:szCs w:val="16"/>
              </w:rPr>
              <w:t>-2.24</w:t>
            </w:r>
          </w:p>
        </w:tc>
        <w:tc>
          <w:tcPr>
            <w:tcW w:w="507" w:type="pct"/>
          </w:tcPr>
          <w:p w14:paraId="1FCC9461" w14:textId="77777777" w:rsidR="007D1D8B" w:rsidRPr="006C26A0" w:rsidRDefault="007D1D8B" w:rsidP="00C54708">
            <w:pPr>
              <w:pStyle w:val="Compact"/>
              <w:rPr>
                <w:sz w:val="16"/>
                <w:szCs w:val="16"/>
              </w:rPr>
            </w:pPr>
            <w:r w:rsidRPr="006C26A0">
              <w:rPr>
                <w:sz w:val="16"/>
                <w:szCs w:val="16"/>
              </w:rPr>
              <w:t>-0.24</w:t>
            </w:r>
          </w:p>
        </w:tc>
        <w:tc>
          <w:tcPr>
            <w:tcW w:w="561" w:type="pct"/>
          </w:tcPr>
          <w:p w14:paraId="0665159F" w14:textId="77777777" w:rsidR="007D1D8B" w:rsidRPr="006C26A0" w:rsidRDefault="007D1D8B" w:rsidP="00C54708">
            <w:pPr>
              <w:pStyle w:val="Compact"/>
              <w:rPr>
                <w:sz w:val="16"/>
                <w:szCs w:val="16"/>
              </w:rPr>
            </w:pPr>
            <w:r w:rsidRPr="006C26A0">
              <w:rPr>
                <w:sz w:val="16"/>
                <w:szCs w:val="16"/>
              </w:rPr>
              <w:t>-0.01</w:t>
            </w:r>
          </w:p>
        </w:tc>
      </w:tr>
      <w:tr w:rsidR="007D1D8B" w:rsidRPr="006C26A0" w14:paraId="2A852EAC" w14:textId="77777777" w:rsidTr="00C54708">
        <w:tc>
          <w:tcPr>
            <w:tcW w:w="1224" w:type="pct"/>
          </w:tcPr>
          <w:p w14:paraId="36EF9F0E"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RT</w:t>
            </w:r>
          </w:p>
        </w:tc>
        <w:tc>
          <w:tcPr>
            <w:tcW w:w="699" w:type="pct"/>
          </w:tcPr>
          <w:p w14:paraId="21B59FC0" w14:textId="77777777" w:rsidR="007D1D8B" w:rsidRPr="006C26A0" w:rsidRDefault="007D1D8B" w:rsidP="00C54708">
            <w:pPr>
              <w:pStyle w:val="Compact"/>
              <w:rPr>
                <w:sz w:val="16"/>
                <w:szCs w:val="16"/>
              </w:rPr>
            </w:pPr>
            <w:r w:rsidRPr="006C26A0">
              <w:rPr>
                <w:sz w:val="16"/>
                <w:szCs w:val="16"/>
              </w:rPr>
              <w:t>-0.26</w:t>
            </w:r>
          </w:p>
        </w:tc>
        <w:tc>
          <w:tcPr>
            <w:tcW w:w="841" w:type="pct"/>
          </w:tcPr>
          <w:p w14:paraId="4FBE3D0D" w14:textId="77777777" w:rsidR="007D1D8B" w:rsidRPr="006C26A0" w:rsidRDefault="007D1D8B" w:rsidP="00C54708">
            <w:pPr>
              <w:pStyle w:val="Compact"/>
              <w:rPr>
                <w:sz w:val="16"/>
                <w:szCs w:val="16"/>
              </w:rPr>
            </w:pPr>
            <w:r w:rsidRPr="006C26A0">
              <w:rPr>
                <w:sz w:val="16"/>
                <w:szCs w:val="16"/>
              </w:rPr>
              <w:t>-0.27</w:t>
            </w:r>
          </w:p>
        </w:tc>
        <w:tc>
          <w:tcPr>
            <w:tcW w:w="733" w:type="pct"/>
          </w:tcPr>
          <w:p w14:paraId="5038ED52" w14:textId="77777777" w:rsidR="007D1D8B" w:rsidRPr="006C26A0" w:rsidRDefault="007D1D8B" w:rsidP="00C54708">
            <w:pPr>
              <w:pStyle w:val="Compact"/>
              <w:rPr>
                <w:sz w:val="16"/>
                <w:szCs w:val="16"/>
              </w:rPr>
            </w:pPr>
            <w:r w:rsidRPr="006C26A0">
              <w:rPr>
                <w:sz w:val="16"/>
                <w:szCs w:val="16"/>
              </w:rPr>
              <w:t>0.05</w:t>
            </w:r>
          </w:p>
        </w:tc>
        <w:tc>
          <w:tcPr>
            <w:tcW w:w="435" w:type="pct"/>
          </w:tcPr>
          <w:p w14:paraId="32F53536" w14:textId="77777777" w:rsidR="007D1D8B" w:rsidRPr="006C26A0" w:rsidRDefault="007D1D8B" w:rsidP="00C54708">
            <w:pPr>
              <w:pStyle w:val="Compact"/>
              <w:rPr>
                <w:sz w:val="16"/>
                <w:szCs w:val="16"/>
              </w:rPr>
            </w:pPr>
            <w:r w:rsidRPr="006C26A0">
              <w:rPr>
                <w:sz w:val="16"/>
                <w:szCs w:val="16"/>
              </w:rPr>
              <w:t>-4.83</w:t>
            </w:r>
          </w:p>
        </w:tc>
        <w:tc>
          <w:tcPr>
            <w:tcW w:w="507" w:type="pct"/>
          </w:tcPr>
          <w:p w14:paraId="04072AF8" w14:textId="77777777" w:rsidR="007D1D8B" w:rsidRPr="006C26A0" w:rsidRDefault="007D1D8B" w:rsidP="00C54708">
            <w:pPr>
              <w:pStyle w:val="Compact"/>
              <w:rPr>
                <w:sz w:val="16"/>
                <w:szCs w:val="16"/>
              </w:rPr>
            </w:pPr>
            <w:r w:rsidRPr="006C26A0">
              <w:rPr>
                <w:sz w:val="16"/>
                <w:szCs w:val="16"/>
              </w:rPr>
              <w:t>-0.37</w:t>
            </w:r>
          </w:p>
        </w:tc>
        <w:tc>
          <w:tcPr>
            <w:tcW w:w="561" w:type="pct"/>
          </w:tcPr>
          <w:p w14:paraId="2208111C" w14:textId="77777777" w:rsidR="007D1D8B" w:rsidRPr="006C26A0" w:rsidRDefault="007D1D8B" w:rsidP="00C54708">
            <w:pPr>
              <w:pStyle w:val="Compact"/>
              <w:rPr>
                <w:sz w:val="16"/>
                <w:szCs w:val="16"/>
              </w:rPr>
            </w:pPr>
            <w:r w:rsidRPr="006C26A0">
              <w:rPr>
                <w:sz w:val="16"/>
                <w:szCs w:val="16"/>
              </w:rPr>
              <w:t>-0.16</w:t>
            </w:r>
          </w:p>
        </w:tc>
      </w:tr>
      <w:tr w:rsidR="007D1D8B" w:rsidRPr="006C26A0" w14:paraId="20E54736" w14:textId="77777777" w:rsidTr="00C54708">
        <w:tc>
          <w:tcPr>
            <w:tcW w:w="1224" w:type="pct"/>
          </w:tcPr>
          <w:p w14:paraId="525C4B9C"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RI</w:t>
            </w:r>
          </w:p>
        </w:tc>
        <w:tc>
          <w:tcPr>
            <w:tcW w:w="699" w:type="pct"/>
          </w:tcPr>
          <w:p w14:paraId="39CD7252" w14:textId="77777777" w:rsidR="007D1D8B" w:rsidRPr="006C26A0" w:rsidRDefault="007D1D8B" w:rsidP="00C54708">
            <w:pPr>
              <w:pStyle w:val="Compact"/>
              <w:rPr>
                <w:sz w:val="16"/>
                <w:szCs w:val="16"/>
              </w:rPr>
            </w:pPr>
            <w:r w:rsidRPr="006C26A0">
              <w:rPr>
                <w:sz w:val="16"/>
                <w:szCs w:val="16"/>
              </w:rPr>
              <w:t>-0.23</w:t>
            </w:r>
          </w:p>
        </w:tc>
        <w:tc>
          <w:tcPr>
            <w:tcW w:w="841" w:type="pct"/>
          </w:tcPr>
          <w:p w14:paraId="19A774AE" w14:textId="77777777" w:rsidR="007D1D8B" w:rsidRPr="006C26A0" w:rsidRDefault="007D1D8B" w:rsidP="00C54708">
            <w:pPr>
              <w:pStyle w:val="Compact"/>
              <w:rPr>
                <w:sz w:val="16"/>
                <w:szCs w:val="16"/>
              </w:rPr>
            </w:pPr>
            <w:r w:rsidRPr="006C26A0">
              <w:rPr>
                <w:sz w:val="16"/>
                <w:szCs w:val="16"/>
              </w:rPr>
              <w:t>-0.23</w:t>
            </w:r>
          </w:p>
        </w:tc>
        <w:tc>
          <w:tcPr>
            <w:tcW w:w="733" w:type="pct"/>
          </w:tcPr>
          <w:p w14:paraId="4833F63A" w14:textId="77777777" w:rsidR="007D1D8B" w:rsidRPr="006C26A0" w:rsidRDefault="007D1D8B" w:rsidP="00C54708">
            <w:pPr>
              <w:pStyle w:val="Compact"/>
              <w:rPr>
                <w:sz w:val="16"/>
                <w:szCs w:val="16"/>
              </w:rPr>
            </w:pPr>
            <w:r w:rsidRPr="006C26A0">
              <w:rPr>
                <w:sz w:val="16"/>
                <w:szCs w:val="16"/>
              </w:rPr>
              <w:t>0.06</w:t>
            </w:r>
          </w:p>
        </w:tc>
        <w:tc>
          <w:tcPr>
            <w:tcW w:w="435" w:type="pct"/>
          </w:tcPr>
          <w:p w14:paraId="0C79DFB2" w14:textId="77777777" w:rsidR="007D1D8B" w:rsidRPr="006C26A0" w:rsidRDefault="007D1D8B" w:rsidP="00C54708">
            <w:pPr>
              <w:pStyle w:val="Compact"/>
              <w:rPr>
                <w:sz w:val="16"/>
                <w:szCs w:val="16"/>
              </w:rPr>
            </w:pPr>
            <w:r w:rsidRPr="006C26A0">
              <w:rPr>
                <w:sz w:val="16"/>
                <w:szCs w:val="16"/>
              </w:rPr>
              <w:t>-3.79</w:t>
            </w:r>
          </w:p>
        </w:tc>
        <w:tc>
          <w:tcPr>
            <w:tcW w:w="507" w:type="pct"/>
          </w:tcPr>
          <w:p w14:paraId="3A877439" w14:textId="77777777" w:rsidR="007D1D8B" w:rsidRPr="006C26A0" w:rsidRDefault="007D1D8B" w:rsidP="00C54708">
            <w:pPr>
              <w:pStyle w:val="Compact"/>
              <w:rPr>
                <w:sz w:val="16"/>
                <w:szCs w:val="16"/>
              </w:rPr>
            </w:pPr>
            <w:r w:rsidRPr="006C26A0">
              <w:rPr>
                <w:sz w:val="16"/>
                <w:szCs w:val="16"/>
              </w:rPr>
              <w:t>-0.35</w:t>
            </w:r>
          </w:p>
        </w:tc>
        <w:tc>
          <w:tcPr>
            <w:tcW w:w="561" w:type="pct"/>
          </w:tcPr>
          <w:p w14:paraId="79829043" w14:textId="77777777" w:rsidR="007D1D8B" w:rsidRPr="006C26A0" w:rsidRDefault="007D1D8B" w:rsidP="00C54708">
            <w:pPr>
              <w:pStyle w:val="Compact"/>
              <w:rPr>
                <w:sz w:val="16"/>
                <w:szCs w:val="16"/>
              </w:rPr>
            </w:pPr>
            <w:r w:rsidRPr="006C26A0">
              <w:rPr>
                <w:sz w:val="16"/>
                <w:szCs w:val="16"/>
              </w:rPr>
              <w:t>-0.11</w:t>
            </w:r>
          </w:p>
        </w:tc>
      </w:tr>
      <w:tr w:rsidR="007D1D8B" w:rsidRPr="006C26A0" w14:paraId="2F7112ED" w14:textId="77777777" w:rsidTr="00C54708">
        <w:tc>
          <w:tcPr>
            <w:tcW w:w="1224" w:type="pct"/>
          </w:tcPr>
          <w:p w14:paraId="16E9B99D"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5  -</w:t>
            </w:r>
            <w:proofErr w:type="gramEnd"/>
            <w:r w:rsidRPr="006C26A0">
              <w:rPr>
                <w:sz w:val="16"/>
                <w:szCs w:val="16"/>
              </w:rPr>
              <w:t>&gt;  PA</w:t>
            </w:r>
          </w:p>
        </w:tc>
        <w:tc>
          <w:tcPr>
            <w:tcW w:w="699" w:type="pct"/>
          </w:tcPr>
          <w:p w14:paraId="1F826B18" w14:textId="77777777" w:rsidR="007D1D8B" w:rsidRPr="006C26A0" w:rsidRDefault="007D1D8B" w:rsidP="00C54708">
            <w:pPr>
              <w:pStyle w:val="Compact"/>
              <w:rPr>
                <w:sz w:val="16"/>
                <w:szCs w:val="16"/>
              </w:rPr>
            </w:pPr>
            <w:r w:rsidRPr="006C26A0">
              <w:rPr>
                <w:sz w:val="16"/>
                <w:szCs w:val="16"/>
              </w:rPr>
              <w:t>0.16</w:t>
            </w:r>
          </w:p>
        </w:tc>
        <w:tc>
          <w:tcPr>
            <w:tcW w:w="841" w:type="pct"/>
          </w:tcPr>
          <w:p w14:paraId="69532DE4" w14:textId="77777777" w:rsidR="007D1D8B" w:rsidRPr="006C26A0" w:rsidRDefault="007D1D8B" w:rsidP="00C54708">
            <w:pPr>
              <w:pStyle w:val="Compact"/>
              <w:rPr>
                <w:sz w:val="16"/>
                <w:szCs w:val="16"/>
              </w:rPr>
            </w:pPr>
            <w:r w:rsidRPr="006C26A0">
              <w:rPr>
                <w:sz w:val="16"/>
                <w:szCs w:val="16"/>
              </w:rPr>
              <w:t>0.16</w:t>
            </w:r>
          </w:p>
        </w:tc>
        <w:tc>
          <w:tcPr>
            <w:tcW w:w="733" w:type="pct"/>
          </w:tcPr>
          <w:p w14:paraId="37146A2E" w14:textId="77777777" w:rsidR="007D1D8B" w:rsidRPr="006C26A0" w:rsidRDefault="007D1D8B" w:rsidP="00C54708">
            <w:pPr>
              <w:pStyle w:val="Compact"/>
              <w:rPr>
                <w:sz w:val="16"/>
                <w:szCs w:val="16"/>
              </w:rPr>
            </w:pPr>
            <w:r w:rsidRPr="006C26A0">
              <w:rPr>
                <w:sz w:val="16"/>
                <w:szCs w:val="16"/>
              </w:rPr>
              <w:t>0.06</w:t>
            </w:r>
          </w:p>
        </w:tc>
        <w:tc>
          <w:tcPr>
            <w:tcW w:w="435" w:type="pct"/>
          </w:tcPr>
          <w:p w14:paraId="253A4533" w14:textId="77777777" w:rsidR="007D1D8B" w:rsidRPr="006C26A0" w:rsidRDefault="007D1D8B" w:rsidP="00C54708">
            <w:pPr>
              <w:pStyle w:val="Compact"/>
              <w:rPr>
                <w:sz w:val="16"/>
                <w:szCs w:val="16"/>
              </w:rPr>
            </w:pPr>
            <w:r w:rsidRPr="006C26A0">
              <w:rPr>
                <w:sz w:val="16"/>
                <w:szCs w:val="16"/>
              </w:rPr>
              <w:t>2.45</w:t>
            </w:r>
          </w:p>
        </w:tc>
        <w:tc>
          <w:tcPr>
            <w:tcW w:w="507" w:type="pct"/>
          </w:tcPr>
          <w:p w14:paraId="477D6AE0" w14:textId="77777777" w:rsidR="007D1D8B" w:rsidRPr="006C26A0" w:rsidRDefault="007D1D8B" w:rsidP="00C54708">
            <w:pPr>
              <w:pStyle w:val="Compact"/>
              <w:rPr>
                <w:sz w:val="16"/>
                <w:szCs w:val="16"/>
              </w:rPr>
            </w:pPr>
            <w:r w:rsidRPr="006C26A0">
              <w:rPr>
                <w:sz w:val="16"/>
                <w:szCs w:val="16"/>
              </w:rPr>
              <w:t>0.03</w:t>
            </w:r>
          </w:p>
        </w:tc>
        <w:tc>
          <w:tcPr>
            <w:tcW w:w="561" w:type="pct"/>
          </w:tcPr>
          <w:p w14:paraId="3179F9CE" w14:textId="77777777" w:rsidR="007D1D8B" w:rsidRPr="006C26A0" w:rsidRDefault="007D1D8B" w:rsidP="00C54708">
            <w:pPr>
              <w:pStyle w:val="Compact"/>
              <w:rPr>
                <w:sz w:val="16"/>
                <w:szCs w:val="16"/>
              </w:rPr>
            </w:pPr>
            <w:r w:rsidRPr="006C26A0">
              <w:rPr>
                <w:sz w:val="16"/>
                <w:szCs w:val="16"/>
              </w:rPr>
              <w:t>0.28</w:t>
            </w:r>
          </w:p>
        </w:tc>
      </w:tr>
      <w:tr w:rsidR="007D1D8B" w:rsidRPr="006C26A0" w14:paraId="0BA16A4B" w14:textId="77777777" w:rsidTr="00C54708">
        <w:tc>
          <w:tcPr>
            <w:tcW w:w="1224" w:type="pct"/>
          </w:tcPr>
          <w:p w14:paraId="1FEFE5B1"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5  -</w:t>
            </w:r>
            <w:proofErr w:type="gramEnd"/>
            <w:r w:rsidRPr="006C26A0">
              <w:rPr>
                <w:sz w:val="16"/>
                <w:szCs w:val="16"/>
              </w:rPr>
              <w:t>&gt;  PSQ</w:t>
            </w:r>
          </w:p>
        </w:tc>
        <w:tc>
          <w:tcPr>
            <w:tcW w:w="699" w:type="pct"/>
          </w:tcPr>
          <w:p w14:paraId="514B77BD" w14:textId="77777777" w:rsidR="007D1D8B" w:rsidRPr="006C26A0" w:rsidRDefault="007D1D8B" w:rsidP="00C54708">
            <w:pPr>
              <w:pStyle w:val="Compact"/>
              <w:rPr>
                <w:sz w:val="16"/>
                <w:szCs w:val="16"/>
              </w:rPr>
            </w:pPr>
            <w:r w:rsidRPr="006C26A0">
              <w:rPr>
                <w:sz w:val="16"/>
                <w:szCs w:val="16"/>
              </w:rPr>
              <w:t>-0.16</w:t>
            </w:r>
          </w:p>
        </w:tc>
        <w:tc>
          <w:tcPr>
            <w:tcW w:w="841" w:type="pct"/>
          </w:tcPr>
          <w:p w14:paraId="573D6F97" w14:textId="77777777" w:rsidR="007D1D8B" w:rsidRPr="006C26A0" w:rsidRDefault="007D1D8B" w:rsidP="00C54708">
            <w:pPr>
              <w:pStyle w:val="Compact"/>
              <w:rPr>
                <w:sz w:val="16"/>
                <w:szCs w:val="16"/>
              </w:rPr>
            </w:pPr>
            <w:r w:rsidRPr="006C26A0">
              <w:rPr>
                <w:sz w:val="16"/>
                <w:szCs w:val="16"/>
              </w:rPr>
              <w:t>-0.16</w:t>
            </w:r>
          </w:p>
        </w:tc>
        <w:tc>
          <w:tcPr>
            <w:tcW w:w="733" w:type="pct"/>
          </w:tcPr>
          <w:p w14:paraId="6AEEDD34" w14:textId="77777777" w:rsidR="007D1D8B" w:rsidRPr="006C26A0" w:rsidRDefault="007D1D8B" w:rsidP="00C54708">
            <w:pPr>
              <w:pStyle w:val="Compact"/>
              <w:rPr>
                <w:sz w:val="16"/>
                <w:szCs w:val="16"/>
              </w:rPr>
            </w:pPr>
            <w:r w:rsidRPr="006C26A0">
              <w:rPr>
                <w:sz w:val="16"/>
                <w:szCs w:val="16"/>
              </w:rPr>
              <w:t>0.06</w:t>
            </w:r>
          </w:p>
        </w:tc>
        <w:tc>
          <w:tcPr>
            <w:tcW w:w="435" w:type="pct"/>
          </w:tcPr>
          <w:p w14:paraId="68A8FC90" w14:textId="77777777" w:rsidR="007D1D8B" w:rsidRPr="006C26A0" w:rsidRDefault="007D1D8B" w:rsidP="00C54708">
            <w:pPr>
              <w:pStyle w:val="Compact"/>
              <w:rPr>
                <w:sz w:val="16"/>
                <w:szCs w:val="16"/>
              </w:rPr>
            </w:pPr>
            <w:r w:rsidRPr="006C26A0">
              <w:rPr>
                <w:sz w:val="16"/>
                <w:szCs w:val="16"/>
              </w:rPr>
              <w:t>-2.59</w:t>
            </w:r>
          </w:p>
        </w:tc>
        <w:tc>
          <w:tcPr>
            <w:tcW w:w="507" w:type="pct"/>
          </w:tcPr>
          <w:p w14:paraId="35EE1713" w14:textId="77777777" w:rsidR="007D1D8B" w:rsidRPr="006C26A0" w:rsidRDefault="007D1D8B" w:rsidP="00C54708">
            <w:pPr>
              <w:pStyle w:val="Compact"/>
              <w:rPr>
                <w:sz w:val="16"/>
                <w:szCs w:val="16"/>
              </w:rPr>
            </w:pPr>
            <w:r w:rsidRPr="006C26A0">
              <w:rPr>
                <w:sz w:val="16"/>
                <w:szCs w:val="16"/>
              </w:rPr>
              <w:t>-0.27</w:t>
            </w:r>
          </w:p>
        </w:tc>
        <w:tc>
          <w:tcPr>
            <w:tcW w:w="561" w:type="pct"/>
          </w:tcPr>
          <w:p w14:paraId="09F809EC" w14:textId="77777777" w:rsidR="007D1D8B" w:rsidRPr="006C26A0" w:rsidRDefault="007D1D8B" w:rsidP="00C54708">
            <w:pPr>
              <w:pStyle w:val="Compact"/>
              <w:rPr>
                <w:sz w:val="16"/>
                <w:szCs w:val="16"/>
              </w:rPr>
            </w:pPr>
            <w:r w:rsidRPr="006C26A0">
              <w:rPr>
                <w:sz w:val="16"/>
                <w:szCs w:val="16"/>
              </w:rPr>
              <w:t>-0.03</w:t>
            </w:r>
          </w:p>
        </w:tc>
      </w:tr>
      <w:tr w:rsidR="007D1D8B" w:rsidRPr="006C26A0" w14:paraId="3FD2F1FC" w14:textId="77777777" w:rsidTr="00C54708">
        <w:tc>
          <w:tcPr>
            <w:tcW w:w="1224" w:type="pct"/>
          </w:tcPr>
          <w:p w14:paraId="4A7784A1" w14:textId="77777777" w:rsidR="007D1D8B" w:rsidRPr="006C26A0" w:rsidRDefault="007D1D8B" w:rsidP="00C54708">
            <w:pPr>
              <w:pStyle w:val="Compact"/>
              <w:rPr>
                <w:sz w:val="16"/>
                <w:szCs w:val="16"/>
              </w:rPr>
            </w:pPr>
            <w:proofErr w:type="gramStart"/>
            <w:r w:rsidRPr="006C26A0">
              <w:rPr>
                <w:sz w:val="16"/>
                <w:szCs w:val="16"/>
              </w:rPr>
              <w:t>PA  -</w:t>
            </w:r>
            <w:proofErr w:type="gramEnd"/>
            <w:r w:rsidRPr="006C26A0">
              <w:rPr>
                <w:sz w:val="16"/>
                <w:szCs w:val="16"/>
              </w:rPr>
              <w:t>&gt;  PSQ</w:t>
            </w:r>
          </w:p>
        </w:tc>
        <w:tc>
          <w:tcPr>
            <w:tcW w:w="699" w:type="pct"/>
          </w:tcPr>
          <w:p w14:paraId="6627F5F8" w14:textId="77777777" w:rsidR="007D1D8B" w:rsidRPr="006C26A0" w:rsidRDefault="007D1D8B" w:rsidP="00C54708">
            <w:pPr>
              <w:pStyle w:val="Compact"/>
              <w:rPr>
                <w:sz w:val="16"/>
                <w:szCs w:val="16"/>
              </w:rPr>
            </w:pPr>
            <w:r w:rsidRPr="006C26A0">
              <w:rPr>
                <w:sz w:val="16"/>
                <w:szCs w:val="16"/>
              </w:rPr>
              <w:t>-0.18</w:t>
            </w:r>
          </w:p>
        </w:tc>
        <w:tc>
          <w:tcPr>
            <w:tcW w:w="841" w:type="pct"/>
          </w:tcPr>
          <w:p w14:paraId="26141100" w14:textId="77777777" w:rsidR="007D1D8B" w:rsidRPr="006C26A0" w:rsidRDefault="007D1D8B" w:rsidP="00C54708">
            <w:pPr>
              <w:pStyle w:val="Compact"/>
              <w:rPr>
                <w:sz w:val="16"/>
                <w:szCs w:val="16"/>
              </w:rPr>
            </w:pPr>
            <w:r w:rsidRPr="006C26A0">
              <w:rPr>
                <w:sz w:val="16"/>
                <w:szCs w:val="16"/>
              </w:rPr>
              <w:t>-0.18</w:t>
            </w:r>
          </w:p>
        </w:tc>
        <w:tc>
          <w:tcPr>
            <w:tcW w:w="733" w:type="pct"/>
          </w:tcPr>
          <w:p w14:paraId="6ADCE1AC" w14:textId="77777777" w:rsidR="007D1D8B" w:rsidRPr="006C26A0" w:rsidRDefault="007D1D8B" w:rsidP="00C54708">
            <w:pPr>
              <w:pStyle w:val="Compact"/>
              <w:rPr>
                <w:sz w:val="16"/>
                <w:szCs w:val="16"/>
              </w:rPr>
            </w:pPr>
            <w:r w:rsidRPr="006C26A0">
              <w:rPr>
                <w:sz w:val="16"/>
                <w:szCs w:val="16"/>
              </w:rPr>
              <w:t>0.06</w:t>
            </w:r>
          </w:p>
        </w:tc>
        <w:tc>
          <w:tcPr>
            <w:tcW w:w="435" w:type="pct"/>
          </w:tcPr>
          <w:p w14:paraId="36CA77ED" w14:textId="77777777" w:rsidR="007D1D8B" w:rsidRPr="006C26A0" w:rsidRDefault="007D1D8B" w:rsidP="00C54708">
            <w:pPr>
              <w:pStyle w:val="Compact"/>
              <w:rPr>
                <w:sz w:val="16"/>
                <w:szCs w:val="16"/>
              </w:rPr>
            </w:pPr>
            <w:r w:rsidRPr="006C26A0">
              <w:rPr>
                <w:sz w:val="16"/>
                <w:szCs w:val="16"/>
              </w:rPr>
              <w:t>-3.02</w:t>
            </w:r>
          </w:p>
        </w:tc>
        <w:tc>
          <w:tcPr>
            <w:tcW w:w="507" w:type="pct"/>
          </w:tcPr>
          <w:p w14:paraId="10677D11" w14:textId="77777777" w:rsidR="007D1D8B" w:rsidRPr="006C26A0" w:rsidRDefault="007D1D8B" w:rsidP="00C54708">
            <w:pPr>
              <w:pStyle w:val="Compact"/>
              <w:rPr>
                <w:sz w:val="16"/>
                <w:szCs w:val="16"/>
              </w:rPr>
            </w:pPr>
            <w:r w:rsidRPr="006C26A0">
              <w:rPr>
                <w:sz w:val="16"/>
                <w:szCs w:val="16"/>
              </w:rPr>
              <w:t>-0.30</w:t>
            </w:r>
          </w:p>
        </w:tc>
        <w:tc>
          <w:tcPr>
            <w:tcW w:w="561" w:type="pct"/>
          </w:tcPr>
          <w:p w14:paraId="6D35B0F7" w14:textId="77777777" w:rsidR="007D1D8B" w:rsidRPr="006C26A0" w:rsidRDefault="007D1D8B" w:rsidP="00C54708">
            <w:pPr>
              <w:pStyle w:val="Compact"/>
              <w:rPr>
                <w:sz w:val="16"/>
                <w:szCs w:val="16"/>
              </w:rPr>
            </w:pPr>
            <w:r w:rsidRPr="006C26A0">
              <w:rPr>
                <w:sz w:val="16"/>
                <w:szCs w:val="16"/>
              </w:rPr>
              <w:t>-0.06</w:t>
            </w:r>
          </w:p>
        </w:tc>
      </w:tr>
      <w:tr w:rsidR="007D1D8B" w:rsidRPr="006C26A0" w14:paraId="203F2BEA" w14:textId="77777777" w:rsidTr="00C54708">
        <w:tc>
          <w:tcPr>
            <w:tcW w:w="1224" w:type="pct"/>
          </w:tcPr>
          <w:p w14:paraId="1A9A2CF0" w14:textId="77777777" w:rsidR="007D1D8B" w:rsidRPr="006C26A0" w:rsidRDefault="007D1D8B" w:rsidP="00C54708">
            <w:pPr>
              <w:pStyle w:val="Compact"/>
              <w:rPr>
                <w:sz w:val="16"/>
                <w:szCs w:val="16"/>
              </w:rPr>
            </w:pPr>
            <w:proofErr w:type="gramStart"/>
            <w:r w:rsidRPr="006C26A0">
              <w:rPr>
                <w:sz w:val="16"/>
                <w:szCs w:val="16"/>
              </w:rPr>
              <w:t>PA  -</w:t>
            </w:r>
            <w:proofErr w:type="gramEnd"/>
            <w:r w:rsidRPr="006C26A0">
              <w:rPr>
                <w:sz w:val="16"/>
                <w:szCs w:val="16"/>
              </w:rPr>
              <w:t>&gt;  SE</w:t>
            </w:r>
          </w:p>
        </w:tc>
        <w:tc>
          <w:tcPr>
            <w:tcW w:w="699" w:type="pct"/>
          </w:tcPr>
          <w:p w14:paraId="27BAA53E" w14:textId="77777777" w:rsidR="007D1D8B" w:rsidRPr="006C26A0" w:rsidRDefault="007D1D8B" w:rsidP="00C54708">
            <w:pPr>
              <w:pStyle w:val="Compact"/>
              <w:rPr>
                <w:sz w:val="16"/>
                <w:szCs w:val="16"/>
              </w:rPr>
            </w:pPr>
            <w:r w:rsidRPr="006C26A0">
              <w:rPr>
                <w:sz w:val="16"/>
                <w:szCs w:val="16"/>
              </w:rPr>
              <w:t>0.22</w:t>
            </w:r>
          </w:p>
        </w:tc>
        <w:tc>
          <w:tcPr>
            <w:tcW w:w="841" w:type="pct"/>
          </w:tcPr>
          <w:p w14:paraId="3E61FBE3" w14:textId="77777777" w:rsidR="007D1D8B" w:rsidRPr="006C26A0" w:rsidRDefault="007D1D8B" w:rsidP="00C54708">
            <w:pPr>
              <w:pStyle w:val="Compact"/>
              <w:rPr>
                <w:sz w:val="16"/>
                <w:szCs w:val="16"/>
              </w:rPr>
            </w:pPr>
            <w:r w:rsidRPr="006C26A0">
              <w:rPr>
                <w:sz w:val="16"/>
                <w:szCs w:val="16"/>
              </w:rPr>
              <w:t>0.21</w:t>
            </w:r>
          </w:p>
        </w:tc>
        <w:tc>
          <w:tcPr>
            <w:tcW w:w="733" w:type="pct"/>
          </w:tcPr>
          <w:p w14:paraId="50090E6D" w14:textId="77777777" w:rsidR="007D1D8B" w:rsidRPr="006C26A0" w:rsidRDefault="007D1D8B" w:rsidP="00C54708">
            <w:pPr>
              <w:pStyle w:val="Compact"/>
              <w:rPr>
                <w:sz w:val="16"/>
                <w:szCs w:val="16"/>
              </w:rPr>
            </w:pPr>
            <w:r w:rsidRPr="006C26A0">
              <w:rPr>
                <w:sz w:val="16"/>
                <w:szCs w:val="16"/>
              </w:rPr>
              <w:t>0.07</w:t>
            </w:r>
          </w:p>
        </w:tc>
        <w:tc>
          <w:tcPr>
            <w:tcW w:w="435" w:type="pct"/>
          </w:tcPr>
          <w:p w14:paraId="067B5912" w14:textId="77777777" w:rsidR="007D1D8B" w:rsidRPr="006C26A0" w:rsidRDefault="007D1D8B" w:rsidP="00C54708">
            <w:pPr>
              <w:pStyle w:val="Compact"/>
              <w:rPr>
                <w:sz w:val="16"/>
                <w:szCs w:val="16"/>
              </w:rPr>
            </w:pPr>
            <w:r w:rsidRPr="006C26A0">
              <w:rPr>
                <w:sz w:val="16"/>
                <w:szCs w:val="16"/>
              </w:rPr>
              <w:t>3.08</w:t>
            </w:r>
          </w:p>
        </w:tc>
        <w:tc>
          <w:tcPr>
            <w:tcW w:w="507" w:type="pct"/>
          </w:tcPr>
          <w:p w14:paraId="4514C97A" w14:textId="77777777" w:rsidR="007D1D8B" w:rsidRPr="006C26A0" w:rsidRDefault="007D1D8B" w:rsidP="00C54708">
            <w:pPr>
              <w:pStyle w:val="Compact"/>
              <w:rPr>
                <w:sz w:val="16"/>
                <w:szCs w:val="16"/>
              </w:rPr>
            </w:pPr>
            <w:r w:rsidRPr="006C26A0">
              <w:rPr>
                <w:sz w:val="16"/>
                <w:szCs w:val="16"/>
              </w:rPr>
              <w:t>0.07</w:t>
            </w:r>
          </w:p>
        </w:tc>
        <w:tc>
          <w:tcPr>
            <w:tcW w:w="561" w:type="pct"/>
          </w:tcPr>
          <w:p w14:paraId="4982212A" w14:textId="77777777" w:rsidR="007D1D8B" w:rsidRPr="006C26A0" w:rsidRDefault="007D1D8B" w:rsidP="00C54708">
            <w:pPr>
              <w:pStyle w:val="Compact"/>
              <w:rPr>
                <w:sz w:val="16"/>
                <w:szCs w:val="16"/>
              </w:rPr>
            </w:pPr>
            <w:r w:rsidRPr="006C26A0">
              <w:rPr>
                <w:sz w:val="16"/>
                <w:szCs w:val="16"/>
              </w:rPr>
              <w:t>0.35</w:t>
            </w:r>
          </w:p>
        </w:tc>
      </w:tr>
      <w:tr w:rsidR="007D1D8B" w:rsidRPr="006C26A0" w14:paraId="53BEE5A9" w14:textId="77777777" w:rsidTr="00C54708">
        <w:tc>
          <w:tcPr>
            <w:tcW w:w="1224" w:type="pct"/>
          </w:tcPr>
          <w:p w14:paraId="328479D0" w14:textId="77777777" w:rsidR="007D1D8B" w:rsidRPr="006C26A0" w:rsidRDefault="007D1D8B" w:rsidP="00C54708">
            <w:pPr>
              <w:pStyle w:val="Compact"/>
              <w:rPr>
                <w:sz w:val="16"/>
                <w:szCs w:val="16"/>
              </w:rPr>
            </w:pPr>
            <w:proofErr w:type="spellStart"/>
            <w:proofErr w:type="gramStart"/>
            <w:r w:rsidRPr="006C26A0">
              <w:rPr>
                <w:sz w:val="16"/>
                <w:szCs w:val="16"/>
              </w:rPr>
              <w:t>NegA</w:t>
            </w:r>
            <w:proofErr w:type="spellEnd"/>
            <w:r w:rsidRPr="006C26A0">
              <w:rPr>
                <w:sz w:val="16"/>
                <w:szCs w:val="16"/>
              </w:rPr>
              <w:t>  -</w:t>
            </w:r>
            <w:proofErr w:type="gramEnd"/>
            <w:r w:rsidRPr="006C26A0">
              <w:rPr>
                <w:sz w:val="16"/>
                <w:szCs w:val="16"/>
              </w:rPr>
              <w:t>&gt;  PSQ</w:t>
            </w:r>
          </w:p>
        </w:tc>
        <w:tc>
          <w:tcPr>
            <w:tcW w:w="699" w:type="pct"/>
          </w:tcPr>
          <w:p w14:paraId="1F41F72F" w14:textId="77777777" w:rsidR="007D1D8B" w:rsidRPr="006C26A0" w:rsidRDefault="007D1D8B" w:rsidP="00C54708">
            <w:pPr>
              <w:pStyle w:val="Compact"/>
              <w:rPr>
                <w:sz w:val="16"/>
                <w:szCs w:val="16"/>
              </w:rPr>
            </w:pPr>
            <w:r w:rsidRPr="006C26A0">
              <w:rPr>
                <w:sz w:val="16"/>
                <w:szCs w:val="16"/>
              </w:rPr>
              <w:t>0.28</w:t>
            </w:r>
          </w:p>
        </w:tc>
        <w:tc>
          <w:tcPr>
            <w:tcW w:w="841" w:type="pct"/>
          </w:tcPr>
          <w:p w14:paraId="40B478A7" w14:textId="77777777" w:rsidR="007D1D8B" w:rsidRPr="006C26A0" w:rsidRDefault="007D1D8B" w:rsidP="00C54708">
            <w:pPr>
              <w:pStyle w:val="Compact"/>
              <w:rPr>
                <w:sz w:val="16"/>
                <w:szCs w:val="16"/>
              </w:rPr>
            </w:pPr>
            <w:r w:rsidRPr="006C26A0">
              <w:rPr>
                <w:sz w:val="16"/>
                <w:szCs w:val="16"/>
              </w:rPr>
              <w:t>0.29</w:t>
            </w:r>
          </w:p>
        </w:tc>
        <w:tc>
          <w:tcPr>
            <w:tcW w:w="733" w:type="pct"/>
          </w:tcPr>
          <w:p w14:paraId="66856972" w14:textId="77777777" w:rsidR="007D1D8B" w:rsidRPr="006C26A0" w:rsidRDefault="007D1D8B" w:rsidP="00C54708">
            <w:pPr>
              <w:pStyle w:val="Compact"/>
              <w:rPr>
                <w:sz w:val="16"/>
                <w:szCs w:val="16"/>
              </w:rPr>
            </w:pPr>
            <w:r w:rsidRPr="006C26A0">
              <w:rPr>
                <w:sz w:val="16"/>
                <w:szCs w:val="16"/>
              </w:rPr>
              <w:t>0.06</w:t>
            </w:r>
          </w:p>
        </w:tc>
        <w:tc>
          <w:tcPr>
            <w:tcW w:w="435" w:type="pct"/>
          </w:tcPr>
          <w:p w14:paraId="272B1EE5" w14:textId="77777777" w:rsidR="007D1D8B" w:rsidRPr="006C26A0" w:rsidRDefault="007D1D8B" w:rsidP="00C54708">
            <w:pPr>
              <w:pStyle w:val="Compact"/>
              <w:rPr>
                <w:sz w:val="16"/>
                <w:szCs w:val="16"/>
              </w:rPr>
            </w:pPr>
            <w:r w:rsidRPr="006C26A0">
              <w:rPr>
                <w:sz w:val="16"/>
                <w:szCs w:val="16"/>
              </w:rPr>
              <w:t>4.83</w:t>
            </w:r>
          </w:p>
        </w:tc>
        <w:tc>
          <w:tcPr>
            <w:tcW w:w="507" w:type="pct"/>
          </w:tcPr>
          <w:p w14:paraId="3C4D00EC" w14:textId="77777777" w:rsidR="007D1D8B" w:rsidRPr="006C26A0" w:rsidRDefault="007D1D8B" w:rsidP="00C54708">
            <w:pPr>
              <w:pStyle w:val="Compact"/>
              <w:rPr>
                <w:sz w:val="16"/>
                <w:szCs w:val="16"/>
              </w:rPr>
            </w:pPr>
            <w:r w:rsidRPr="006C26A0">
              <w:rPr>
                <w:sz w:val="16"/>
                <w:szCs w:val="16"/>
              </w:rPr>
              <w:t>0.17</w:t>
            </w:r>
          </w:p>
        </w:tc>
        <w:tc>
          <w:tcPr>
            <w:tcW w:w="561" w:type="pct"/>
          </w:tcPr>
          <w:p w14:paraId="71292D61" w14:textId="77777777" w:rsidR="007D1D8B" w:rsidRPr="006C26A0" w:rsidRDefault="007D1D8B" w:rsidP="00C54708">
            <w:pPr>
              <w:pStyle w:val="Compact"/>
              <w:rPr>
                <w:sz w:val="16"/>
                <w:szCs w:val="16"/>
              </w:rPr>
            </w:pPr>
            <w:r w:rsidRPr="006C26A0">
              <w:rPr>
                <w:sz w:val="16"/>
                <w:szCs w:val="16"/>
              </w:rPr>
              <w:t>0.40</w:t>
            </w:r>
          </w:p>
        </w:tc>
      </w:tr>
      <w:tr w:rsidR="007D1D8B" w:rsidRPr="006C26A0" w14:paraId="3E2978A5" w14:textId="77777777" w:rsidTr="00C54708">
        <w:tc>
          <w:tcPr>
            <w:tcW w:w="1224" w:type="pct"/>
          </w:tcPr>
          <w:p w14:paraId="5D7D754F" w14:textId="77777777" w:rsidR="007D1D8B" w:rsidRPr="006C26A0" w:rsidRDefault="007D1D8B" w:rsidP="00C54708">
            <w:pPr>
              <w:pStyle w:val="Compact"/>
              <w:rPr>
                <w:sz w:val="16"/>
                <w:szCs w:val="16"/>
              </w:rPr>
            </w:pPr>
            <w:proofErr w:type="spellStart"/>
            <w:proofErr w:type="gramStart"/>
            <w:r w:rsidRPr="006C26A0">
              <w:rPr>
                <w:sz w:val="16"/>
                <w:szCs w:val="16"/>
              </w:rPr>
              <w:t>NegA</w:t>
            </w:r>
            <w:proofErr w:type="spellEnd"/>
            <w:r w:rsidRPr="006C26A0">
              <w:rPr>
                <w:sz w:val="16"/>
                <w:szCs w:val="16"/>
              </w:rPr>
              <w:t>  -</w:t>
            </w:r>
            <w:proofErr w:type="gramEnd"/>
            <w:r w:rsidRPr="006C26A0">
              <w:rPr>
                <w:sz w:val="16"/>
                <w:szCs w:val="16"/>
              </w:rPr>
              <w:t>&gt;  Memory</w:t>
            </w:r>
          </w:p>
        </w:tc>
        <w:tc>
          <w:tcPr>
            <w:tcW w:w="699" w:type="pct"/>
          </w:tcPr>
          <w:p w14:paraId="310A4DA3" w14:textId="77777777" w:rsidR="007D1D8B" w:rsidRPr="006C26A0" w:rsidRDefault="007D1D8B" w:rsidP="00C54708">
            <w:pPr>
              <w:pStyle w:val="Compact"/>
              <w:rPr>
                <w:sz w:val="16"/>
                <w:szCs w:val="16"/>
              </w:rPr>
            </w:pPr>
            <w:r w:rsidRPr="006C26A0">
              <w:rPr>
                <w:sz w:val="16"/>
                <w:szCs w:val="16"/>
              </w:rPr>
              <w:t>0.38</w:t>
            </w:r>
          </w:p>
        </w:tc>
        <w:tc>
          <w:tcPr>
            <w:tcW w:w="841" w:type="pct"/>
          </w:tcPr>
          <w:p w14:paraId="73513C4E" w14:textId="77777777" w:rsidR="007D1D8B" w:rsidRPr="006C26A0" w:rsidRDefault="007D1D8B" w:rsidP="00C54708">
            <w:pPr>
              <w:pStyle w:val="Compact"/>
              <w:rPr>
                <w:sz w:val="16"/>
                <w:szCs w:val="16"/>
              </w:rPr>
            </w:pPr>
            <w:r w:rsidRPr="006C26A0">
              <w:rPr>
                <w:sz w:val="16"/>
                <w:szCs w:val="16"/>
              </w:rPr>
              <w:t>0.38</w:t>
            </w:r>
          </w:p>
        </w:tc>
        <w:tc>
          <w:tcPr>
            <w:tcW w:w="733" w:type="pct"/>
          </w:tcPr>
          <w:p w14:paraId="0E83713A" w14:textId="77777777" w:rsidR="007D1D8B" w:rsidRPr="006C26A0" w:rsidRDefault="007D1D8B" w:rsidP="00C54708">
            <w:pPr>
              <w:pStyle w:val="Compact"/>
              <w:rPr>
                <w:sz w:val="16"/>
                <w:szCs w:val="16"/>
              </w:rPr>
            </w:pPr>
            <w:r w:rsidRPr="006C26A0">
              <w:rPr>
                <w:sz w:val="16"/>
                <w:szCs w:val="16"/>
              </w:rPr>
              <w:t>0.06</w:t>
            </w:r>
          </w:p>
        </w:tc>
        <w:tc>
          <w:tcPr>
            <w:tcW w:w="435" w:type="pct"/>
          </w:tcPr>
          <w:p w14:paraId="639B7F55" w14:textId="77777777" w:rsidR="007D1D8B" w:rsidRPr="006C26A0" w:rsidRDefault="007D1D8B" w:rsidP="00C54708">
            <w:pPr>
              <w:pStyle w:val="Compact"/>
              <w:rPr>
                <w:sz w:val="16"/>
                <w:szCs w:val="16"/>
              </w:rPr>
            </w:pPr>
            <w:r w:rsidRPr="006C26A0">
              <w:rPr>
                <w:sz w:val="16"/>
                <w:szCs w:val="16"/>
              </w:rPr>
              <w:t>6.63</w:t>
            </w:r>
          </w:p>
        </w:tc>
        <w:tc>
          <w:tcPr>
            <w:tcW w:w="507" w:type="pct"/>
          </w:tcPr>
          <w:p w14:paraId="5F70C1BC" w14:textId="77777777" w:rsidR="007D1D8B" w:rsidRPr="006C26A0" w:rsidRDefault="007D1D8B" w:rsidP="00C54708">
            <w:pPr>
              <w:pStyle w:val="Compact"/>
              <w:rPr>
                <w:sz w:val="16"/>
                <w:szCs w:val="16"/>
              </w:rPr>
            </w:pPr>
            <w:r w:rsidRPr="006C26A0">
              <w:rPr>
                <w:sz w:val="16"/>
                <w:szCs w:val="16"/>
              </w:rPr>
              <w:t>0.26</w:t>
            </w:r>
          </w:p>
        </w:tc>
        <w:tc>
          <w:tcPr>
            <w:tcW w:w="561" w:type="pct"/>
          </w:tcPr>
          <w:p w14:paraId="03C52BAF" w14:textId="77777777" w:rsidR="007D1D8B" w:rsidRPr="006C26A0" w:rsidRDefault="007D1D8B" w:rsidP="00C54708">
            <w:pPr>
              <w:pStyle w:val="Compact"/>
              <w:rPr>
                <w:sz w:val="16"/>
                <w:szCs w:val="16"/>
              </w:rPr>
            </w:pPr>
            <w:r w:rsidRPr="006C26A0">
              <w:rPr>
                <w:sz w:val="16"/>
                <w:szCs w:val="16"/>
              </w:rPr>
              <w:t>0.49</w:t>
            </w:r>
          </w:p>
        </w:tc>
      </w:tr>
      <w:tr w:rsidR="007D1D8B" w:rsidRPr="006C26A0" w14:paraId="38802A55" w14:textId="77777777" w:rsidTr="00C54708">
        <w:tc>
          <w:tcPr>
            <w:tcW w:w="1224" w:type="pct"/>
          </w:tcPr>
          <w:p w14:paraId="580621E4" w14:textId="77777777" w:rsidR="007D1D8B" w:rsidRPr="006C26A0" w:rsidRDefault="007D1D8B" w:rsidP="00C54708">
            <w:pPr>
              <w:pStyle w:val="Compact"/>
              <w:rPr>
                <w:sz w:val="16"/>
                <w:szCs w:val="16"/>
              </w:rPr>
            </w:pPr>
            <w:proofErr w:type="spellStart"/>
            <w:proofErr w:type="gramStart"/>
            <w:r w:rsidRPr="006C26A0">
              <w:rPr>
                <w:sz w:val="16"/>
                <w:szCs w:val="16"/>
              </w:rPr>
              <w:t>NegA</w:t>
            </w:r>
            <w:proofErr w:type="spellEnd"/>
            <w:r w:rsidRPr="006C26A0">
              <w:rPr>
                <w:sz w:val="16"/>
                <w:szCs w:val="16"/>
              </w:rPr>
              <w:t>  -</w:t>
            </w:r>
            <w:proofErr w:type="gramEnd"/>
            <w:r w:rsidRPr="006C26A0">
              <w:rPr>
                <w:sz w:val="16"/>
                <w:szCs w:val="16"/>
              </w:rPr>
              <w:t>&gt;  Concentration</w:t>
            </w:r>
          </w:p>
        </w:tc>
        <w:tc>
          <w:tcPr>
            <w:tcW w:w="699" w:type="pct"/>
          </w:tcPr>
          <w:p w14:paraId="7E4EFA65" w14:textId="77777777" w:rsidR="007D1D8B" w:rsidRPr="006C26A0" w:rsidRDefault="007D1D8B" w:rsidP="00C54708">
            <w:pPr>
              <w:pStyle w:val="Compact"/>
              <w:rPr>
                <w:sz w:val="16"/>
                <w:szCs w:val="16"/>
              </w:rPr>
            </w:pPr>
            <w:r w:rsidRPr="006C26A0">
              <w:rPr>
                <w:sz w:val="16"/>
                <w:szCs w:val="16"/>
              </w:rPr>
              <w:t>0.33</w:t>
            </w:r>
          </w:p>
        </w:tc>
        <w:tc>
          <w:tcPr>
            <w:tcW w:w="841" w:type="pct"/>
          </w:tcPr>
          <w:p w14:paraId="36E8FB57" w14:textId="77777777" w:rsidR="007D1D8B" w:rsidRPr="006C26A0" w:rsidRDefault="007D1D8B" w:rsidP="00C54708">
            <w:pPr>
              <w:pStyle w:val="Compact"/>
              <w:rPr>
                <w:sz w:val="16"/>
                <w:szCs w:val="16"/>
              </w:rPr>
            </w:pPr>
            <w:r w:rsidRPr="006C26A0">
              <w:rPr>
                <w:sz w:val="16"/>
                <w:szCs w:val="16"/>
              </w:rPr>
              <w:t>0.32</w:t>
            </w:r>
          </w:p>
        </w:tc>
        <w:tc>
          <w:tcPr>
            <w:tcW w:w="733" w:type="pct"/>
          </w:tcPr>
          <w:p w14:paraId="22FEFBD1" w14:textId="77777777" w:rsidR="007D1D8B" w:rsidRPr="006C26A0" w:rsidRDefault="007D1D8B" w:rsidP="00C54708">
            <w:pPr>
              <w:pStyle w:val="Compact"/>
              <w:rPr>
                <w:sz w:val="16"/>
                <w:szCs w:val="16"/>
              </w:rPr>
            </w:pPr>
            <w:r w:rsidRPr="006C26A0">
              <w:rPr>
                <w:sz w:val="16"/>
                <w:szCs w:val="16"/>
              </w:rPr>
              <w:t>0.06</w:t>
            </w:r>
          </w:p>
        </w:tc>
        <w:tc>
          <w:tcPr>
            <w:tcW w:w="435" w:type="pct"/>
          </w:tcPr>
          <w:p w14:paraId="2B0F5825" w14:textId="77777777" w:rsidR="007D1D8B" w:rsidRPr="006C26A0" w:rsidRDefault="007D1D8B" w:rsidP="00C54708">
            <w:pPr>
              <w:pStyle w:val="Compact"/>
              <w:rPr>
                <w:sz w:val="16"/>
                <w:szCs w:val="16"/>
              </w:rPr>
            </w:pPr>
            <w:r w:rsidRPr="006C26A0">
              <w:rPr>
                <w:sz w:val="16"/>
                <w:szCs w:val="16"/>
              </w:rPr>
              <w:t>5.87</w:t>
            </w:r>
          </w:p>
        </w:tc>
        <w:tc>
          <w:tcPr>
            <w:tcW w:w="507" w:type="pct"/>
          </w:tcPr>
          <w:p w14:paraId="06B54768" w14:textId="77777777" w:rsidR="007D1D8B" w:rsidRPr="006C26A0" w:rsidRDefault="007D1D8B" w:rsidP="00C54708">
            <w:pPr>
              <w:pStyle w:val="Compact"/>
              <w:rPr>
                <w:sz w:val="16"/>
                <w:szCs w:val="16"/>
              </w:rPr>
            </w:pPr>
            <w:r w:rsidRPr="006C26A0">
              <w:rPr>
                <w:sz w:val="16"/>
                <w:szCs w:val="16"/>
              </w:rPr>
              <w:t>0.21</w:t>
            </w:r>
          </w:p>
        </w:tc>
        <w:tc>
          <w:tcPr>
            <w:tcW w:w="561" w:type="pct"/>
          </w:tcPr>
          <w:p w14:paraId="73810A97" w14:textId="77777777" w:rsidR="007D1D8B" w:rsidRPr="006C26A0" w:rsidRDefault="007D1D8B" w:rsidP="00C54708">
            <w:pPr>
              <w:pStyle w:val="Compact"/>
              <w:rPr>
                <w:sz w:val="16"/>
                <w:szCs w:val="16"/>
              </w:rPr>
            </w:pPr>
            <w:r w:rsidRPr="006C26A0">
              <w:rPr>
                <w:sz w:val="16"/>
                <w:szCs w:val="16"/>
              </w:rPr>
              <w:t>0.43</w:t>
            </w:r>
          </w:p>
        </w:tc>
      </w:tr>
      <w:tr w:rsidR="007D1D8B" w:rsidRPr="006C26A0" w14:paraId="33D00C80" w14:textId="77777777" w:rsidTr="00C54708">
        <w:tc>
          <w:tcPr>
            <w:tcW w:w="1224" w:type="pct"/>
          </w:tcPr>
          <w:p w14:paraId="27E4D2E0" w14:textId="77777777" w:rsidR="007D1D8B" w:rsidRPr="006C26A0" w:rsidRDefault="007D1D8B" w:rsidP="00C54708">
            <w:pPr>
              <w:pStyle w:val="Compact"/>
              <w:rPr>
                <w:sz w:val="16"/>
                <w:szCs w:val="16"/>
              </w:rPr>
            </w:pPr>
            <w:proofErr w:type="gramStart"/>
            <w:r w:rsidRPr="006C26A0">
              <w:rPr>
                <w:sz w:val="16"/>
                <w:szCs w:val="16"/>
              </w:rPr>
              <w:t>PSQ  -</w:t>
            </w:r>
            <w:proofErr w:type="gramEnd"/>
            <w:r w:rsidRPr="006C26A0">
              <w:rPr>
                <w:sz w:val="16"/>
                <w:szCs w:val="16"/>
              </w:rPr>
              <w:t>&gt;  Memory</w:t>
            </w:r>
          </w:p>
        </w:tc>
        <w:tc>
          <w:tcPr>
            <w:tcW w:w="699" w:type="pct"/>
          </w:tcPr>
          <w:p w14:paraId="107AA69B" w14:textId="77777777" w:rsidR="007D1D8B" w:rsidRPr="006C26A0" w:rsidRDefault="007D1D8B" w:rsidP="00C54708">
            <w:pPr>
              <w:pStyle w:val="Compact"/>
              <w:rPr>
                <w:sz w:val="16"/>
                <w:szCs w:val="16"/>
              </w:rPr>
            </w:pPr>
            <w:r w:rsidRPr="006C26A0">
              <w:rPr>
                <w:sz w:val="16"/>
                <w:szCs w:val="16"/>
              </w:rPr>
              <w:t>0.17</w:t>
            </w:r>
          </w:p>
        </w:tc>
        <w:tc>
          <w:tcPr>
            <w:tcW w:w="841" w:type="pct"/>
          </w:tcPr>
          <w:p w14:paraId="4C5649DF" w14:textId="77777777" w:rsidR="007D1D8B" w:rsidRPr="006C26A0" w:rsidRDefault="007D1D8B" w:rsidP="00C54708">
            <w:pPr>
              <w:pStyle w:val="Compact"/>
              <w:rPr>
                <w:sz w:val="16"/>
                <w:szCs w:val="16"/>
              </w:rPr>
            </w:pPr>
            <w:r w:rsidRPr="006C26A0">
              <w:rPr>
                <w:sz w:val="16"/>
                <w:szCs w:val="16"/>
              </w:rPr>
              <w:t>0.18</w:t>
            </w:r>
          </w:p>
        </w:tc>
        <w:tc>
          <w:tcPr>
            <w:tcW w:w="733" w:type="pct"/>
          </w:tcPr>
          <w:p w14:paraId="255CC761" w14:textId="77777777" w:rsidR="007D1D8B" w:rsidRPr="006C26A0" w:rsidRDefault="007D1D8B" w:rsidP="00C54708">
            <w:pPr>
              <w:pStyle w:val="Compact"/>
              <w:rPr>
                <w:sz w:val="16"/>
                <w:szCs w:val="16"/>
              </w:rPr>
            </w:pPr>
            <w:r w:rsidRPr="006C26A0">
              <w:rPr>
                <w:sz w:val="16"/>
                <w:szCs w:val="16"/>
              </w:rPr>
              <w:t>0.06</w:t>
            </w:r>
          </w:p>
        </w:tc>
        <w:tc>
          <w:tcPr>
            <w:tcW w:w="435" w:type="pct"/>
          </w:tcPr>
          <w:p w14:paraId="7359A622" w14:textId="77777777" w:rsidR="007D1D8B" w:rsidRPr="006C26A0" w:rsidRDefault="007D1D8B" w:rsidP="00C54708">
            <w:pPr>
              <w:pStyle w:val="Compact"/>
              <w:rPr>
                <w:sz w:val="16"/>
                <w:szCs w:val="16"/>
              </w:rPr>
            </w:pPr>
            <w:r w:rsidRPr="006C26A0">
              <w:rPr>
                <w:sz w:val="16"/>
                <w:szCs w:val="16"/>
              </w:rPr>
              <w:t>3.11</w:t>
            </w:r>
          </w:p>
        </w:tc>
        <w:tc>
          <w:tcPr>
            <w:tcW w:w="507" w:type="pct"/>
          </w:tcPr>
          <w:p w14:paraId="514754A5" w14:textId="77777777" w:rsidR="007D1D8B" w:rsidRPr="006C26A0" w:rsidRDefault="007D1D8B" w:rsidP="00C54708">
            <w:pPr>
              <w:pStyle w:val="Compact"/>
              <w:rPr>
                <w:sz w:val="16"/>
                <w:szCs w:val="16"/>
              </w:rPr>
            </w:pPr>
            <w:r w:rsidRPr="006C26A0">
              <w:rPr>
                <w:sz w:val="16"/>
                <w:szCs w:val="16"/>
              </w:rPr>
              <w:t>0.07</w:t>
            </w:r>
          </w:p>
        </w:tc>
        <w:tc>
          <w:tcPr>
            <w:tcW w:w="561" w:type="pct"/>
          </w:tcPr>
          <w:p w14:paraId="3887262B" w14:textId="77777777" w:rsidR="007D1D8B" w:rsidRPr="006C26A0" w:rsidRDefault="007D1D8B" w:rsidP="00C54708">
            <w:pPr>
              <w:pStyle w:val="Compact"/>
              <w:rPr>
                <w:sz w:val="16"/>
                <w:szCs w:val="16"/>
              </w:rPr>
            </w:pPr>
            <w:r w:rsidRPr="006C26A0">
              <w:rPr>
                <w:sz w:val="16"/>
                <w:szCs w:val="16"/>
              </w:rPr>
              <w:t>0.29</w:t>
            </w:r>
          </w:p>
        </w:tc>
      </w:tr>
      <w:tr w:rsidR="007D1D8B" w:rsidRPr="006C26A0" w14:paraId="4D48C3DA" w14:textId="77777777" w:rsidTr="00C54708">
        <w:tc>
          <w:tcPr>
            <w:tcW w:w="1224" w:type="pct"/>
          </w:tcPr>
          <w:p w14:paraId="4F7C4BE9" w14:textId="77777777" w:rsidR="007D1D8B" w:rsidRPr="006C26A0" w:rsidRDefault="007D1D8B" w:rsidP="00C54708">
            <w:pPr>
              <w:pStyle w:val="Compact"/>
              <w:rPr>
                <w:sz w:val="16"/>
                <w:szCs w:val="16"/>
              </w:rPr>
            </w:pPr>
            <w:proofErr w:type="gramStart"/>
            <w:r w:rsidRPr="006C26A0">
              <w:rPr>
                <w:sz w:val="16"/>
                <w:szCs w:val="16"/>
              </w:rPr>
              <w:lastRenderedPageBreak/>
              <w:t>PSQ  -</w:t>
            </w:r>
            <w:proofErr w:type="gramEnd"/>
            <w:r w:rsidRPr="006C26A0">
              <w:rPr>
                <w:sz w:val="16"/>
                <w:szCs w:val="16"/>
              </w:rPr>
              <w:t>&gt;  Concentration</w:t>
            </w:r>
          </w:p>
        </w:tc>
        <w:tc>
          <w:tcPr>
            <w:tcW w:w="699" w:type="pct"/>
          </w:tcPr>
          <w:p w14:paraId="6E79196F" w14:textId="77777777" w:rsidR="007D1D8B" w:rsidRPr="006C26A0" w:rsidRDefault="007D1D8B" w:rsidP="00C54708">
            <w:pPr>
              <w:pStyle w:val="Compact"/>
              <w:rPr>
                <w:sz w:val="16"/>
                <w:szCs w:val="16"/>
              </w:rPr>
            </w:pPr>
            <w:r w:rsidRPr="006C26A0">
              <w:rPr>
                <w:sz w:val="16"/>
                <w:szCs w:val="16"/>
              </w:rPr>
              <w:t>0.26</w:t>
            </w:r>
          </w:p>
        </w:tc>
        <w:tc>
          <w:tcPr>
            <w:tcW w:w="841" w:type="pct"/>
          </w:tcPr>
          <w:p w14:paraId="36D1B7D4" w14:textId="77777777" w:rsidR="007D1D8B" w:rsidRPr="006C26A0" w:rsidRDefault="007D1D8B" w:rsidP="00C54708">
            <w:pPr>
              <w:pStyle w:val="Compact"/>
              <w:rPr>
                <w:sz w:val="16"/>
                <w:szCs w:val="16"/>
              </w:rPr>
            </w:pPr>
            <w:r w:rsidRPr="006C26A0">
              <w:rPr>
                <w:sz w:val="16"/>
                <w:szCs w:val="16"/>
              </w:rPr>
              <w:t>0.26</w:t>
            </w:r>
          </w:p>
        </w:tc>
        <w:tc>
          <w:tcPr>
            <w:tcW w:w="733" w:type="pct"/>
          </w:tcPr>
          <w:p w14:paraId="26860746" w14:textId="77777777" w:rsidR="007D1D8B" w:rsidRPr="006C26A0" w:rsidRDefault="007D1D8B" w:rsidP="00C54708">
            <w:pPr>
              <w:pStyle w:val="Compact"/>
              <w:rPr>
                <w:sz w:val="16"/>
                <w:szCs w:val="16"/>
              </w:rPr>
            </w:pPr>
            <w:r w:rsidRPr="006C26A0">
              <w:rPr>
                <w:sz w:val="16"/>
                <w:szCs w:val="16"/>
              </w:rPr>
              <w:t>0.06</w:t>
            </w:r>
          </w:p>
        </w:tc>
        <w:tc>
          <w:tcPr>
            <w:tcW w:w="435" w:type="pct"/>
          </w:tcPr>
          <w:p w14:paraId="7ED1D84D" w14:textId="77777777" w:rsidR="007D1D8B" w:rsidRPr="006C26A0" w:rsidRDefault="007D1D8B" w:rsidP="00C54708">
            <w:pPr>
              <w:pStyle w:val="Compact"/>
              <w:rPr>
                <w:sz w:val="16"/>
                <w:szCs w:val="16"/>
              </w:rPr>
            </w:pPr>
            <w:r w:rsidRPr="006C26A0">
              <w:rPr>
                <w:sz w:val="16"/>
                <w:szCs w:val="16"/>
              </w:rPr>
              <w:t>4.60</w:t>
            </w:r>
          </w:p>
        </w:tc>
        <w:tc>
          <w:tcPr>
            <w:tcW w:w="507" w:type="pct"/>
          </w:tcPr>
          <w:p w14:paraId="5363F3F0" w14:textId="77777777" w:rsidR="007D1D8B" w:rsidRPr="006C26A0" w:rsidRDefault="007D1D8B" w:rsidP="00C54708">
            <w:pPr>
              <w:pStyle w:val="Compact"/>
              <w:rPr>
                <w:sz w:val="16"/>
                <w:szCs w:val="16"/>
              </w:rPr>
            </w:pPr>
            <w:r w:rsidRPr="006C26A0">
              <w:rPr>
                <w:sz w:val="16"/>
                <w:szCs w:val="16"/>
              </w:rPr>
              <w:t>0.15</w:t>
            </w:r>
          </w:p>
        </w:tc>
        <w:tc>
          <w:tcPr>
            <w:tcW w:w="561" w:type="pct"/>
          </w:tcPr>
          <w:p w14:paraId="3C9222AB" w14:textId="77777777" w:rsidR="007D1D8B" w:rsidRPr="006C26A0" w:rsidRDefault="007D1D8B" w:rsidP="00C54708">
            <w:pPr>
              <w:pStyle w:val="Compact"/>
              <w:rPr>
                <w:sz w:val="16"/>
                <w:szCs w:val="16"/>
              </w:rPr>
            </w:pPr>
            <w:r w:rsidRPr="006C26A0">
              <w:rPr>
                <w:sz w:val="16"/>
                <w:szCs w:val="16"/>
              </w:rPr>
              <w:t>0.37</w:t>
            </w:r>
          </w:p>
        </w:tc>
      </w:tr>
      <w:tr w:rsidR="007D1D8B" w:rsidRPr="006C26A0" w14:paraId="7F46732C" w14:textId="77777777" w:rsidTr="00C54708">
        <w:tc>
          <w:tcPr>
            <w:tcW w:w="1224" w:type="pct"/>
          </w:tcPr>
          <w:p w14:paraId="7B8E51D7" w14:textId="77777777" w:rsidR="007D1D8B" w:rsidRPr="006C26A0" w:rsidRDefault="007D1D8B" w:rsidP="00C54708">
            <w:pPr>
              <w:pStyle w:val="Compact"/>
              <w:rPr>
                <w:sz w:val="16"/>
                <w:szCs w:val="16"/>
              </w:rPr>
            </w:pPr>
            <w:proofErr w:type="gramStart"/>
            <w:r w:rsidRPr="006C26A0">
              <w:rPr>
                <w:sz w:val="16"/>
                <w:szCs w:val="16"/>
              </w:rPr>
              <w:t>MA  -</w:t>
            </w:r>
            <w:proofErr w:type="gramEnd"/>
            <w:r w:rsidRPr="006C26A0">
              <w:rPr>
                <w:sz w:val="16"/>
                <w:szCs w:val="16"/>
              </w:rPr>
              <w:t>&gt;  PSQ</w:t>
            </w:r>
          </w:p>
        </w:tc>
        <w:tc>
          <w:tcPr>
            <w:tcW w:w="699" w:type="pct"/>
          </w:tcPr>
          <w:p w14:paraId="1DE6A888" w14:textId="77777777" w:rsidR="007D1D8B" w:rsidRPr="006C26A0" w:rsidRDefault="007D1D8B" w:rsidP="00C54708">
            <w:pPr>
              <w:pStyle w:val="Compact"/>
              <w:rPr>
                <w:sz w:val="16"/>
                <w:szCs w:val="16"/>
              </w:rPr>
            </w:pPr>
            <w:r w:rsidRPr="006C26A0">
              <w:rPr>
                <w:sz w:val="16"/>
                <w:szCs w:val="16"/>
              </w:rPr>
              <w:t>-0.20</w:t>
            </w:r>
          </w:p>
        </w:tc>
        <w:tc>
          <w:tcPr>
            <w:tcW w:w="841" w:type="pct"/>
          </w:tcPr>
          <w:p w14:paraId="34DC33F6" w14:textId="77777777" w:rsidR="007D1D8B" w:rsidRPr="006C26A0" w:rsidRDefault="007D1D8B" w:rsidP="00C54708">
            <w:pPr>
              <w:pStyle w:val="Compact"/>
              <w:rPr>
                <w:sz w:val="16"/>
                <w:szCs w:val="16"/>
              </w:rPr>
            </w:pPr>
            <w:r w:rsidRPr="006C26A0">
              <w:rPr>
                <w:sz w:val="16"/>
                <w:szCs w:val="16"/>
              </w:rPr>
              <w:t>-0.20</w:t>
            </w:r>
          </w:p>
        </w:tc>
        <w:tc>
          <w:tcPr>
            <w:tcW w:w="733" w:type="pct"/>
          </w:tcPr>
          <w:p w14:paraId="7EC233F0" w14:textId="77777777" w:rsidR="007D1D8B" w:rsidRPr="006C26A0" w:rsidRDefault="007D1D8B" w:rsidP="00C54708">
            <w:pPr>
              <w:pStyle w:val="Compact"/>
              <w:rPr>
                <w:sz w:val="16"/>
                <w:szCs w:val="16"/>
              </w:rPr>
            </w:pPr>
            <w:r w:rsidRPr="006C26A0">
              <w:rPr>
                <w:sz w:val="16"/>
                <w:szCs w:val="16"/>
              </w:rPr>
              <w:t>0.06</w:t>
            </w:r>
          </w:p>
        </w:tc>
        <w:tc>
          <w:tcPr>
            <w:tcW w:w="435" w:type="pct"/>
          </w:tcPr>
          <w:p w14:paraId="7B4F7AA4" w14:textId="77777777" w:rsidR="007D1D8B" w:rsidRPr="006C26A0" w:rsidRDefault="007D1D8B" w:rsidP="00C54708">
            <w:pPr>
              <w:pStyle w:val="Compact"/>
              <w:rPr>
                <w:sz w:val="16"/>
                <w:szCs w:val="16"/>
              </w:rPr>
            </w:pPr>
            <w:r w:rsidRPr="006C26A0">
              <w:rPr>
                <w:sz w:val="16"/>
                <w:szCs w:val="16"/>
              </w:rPr>
              <w:t>-3.31</w:t>
            </w:r>
          </w:p>
        </w:tc>
        <w:tc>
          <w:tcPr>
            <w:tcW w:w="507" w:type="pct"/>
          </w:tcPr>
          <w:p w14:paraId="3320DA8B" w14:textId="77777777" w:rsidR="007D1D8B" w:rsidRPr="006C26A0" w:rsidRDefault="007D1D8B" w:rsidP="00C54708">
            <w:pPr>
              <w:pStyle w:val="Compact"/>
              <w:rPr>
                <w:sz w:val="16"/>
                <w:szCs w:val="16"/>
              </w:rPr>
            </w:pPr>
            <w:r w:rsidRPr="006C26A0">
              <w:rPr>
                <w:sz w:val="16"/>
                <w:szCs w:val="16"/>
              </w:rPr>
              <w:t>-0.31</w:t>
            </w:r>
          </w:p>
        </w:tc>
        <w:tc>
          <w:tcPr>
            <w:tcW w:w="561" w:type="pct"/>
          </w:tcPr>
          <w:p w14:paraId="0E6CCECE" w14:textId="77777777" w:rsidR="007D1D8B" w:rsidRPr="006C26A0" w:rsidRDefault="007D1D8B" w:rsidP="00C54708">
            <w:pPr>
              <w:pStyle w:val="Compact"/>
              <w:rPr>
                <w:sz w:val="16"/>
                <w:szCs w:val="16"/>
              </w:rPr>
            </w:pPr>
            <w:r w:rsidRPr="006C26A0">
              <w:rPr>
                <w:sz w:val="16"/>
                <w:szCs w:val="16"/>
              </w:rPr>
              <w:t>-0.08</w:t>
            </w:r>
          </w:p>
        </w:tc>
      </w:tr>
    </w:tbl>
    <w:p w14:paraId="4CBD63FB" w14:textId="77777777" w:rsidR="007D1D8B" w:rsidRPr="006C26A0" w:rsidRDefault="007D1D8B" w:rsidP="007D1D8B">
      <w:pPr>
        <w:pStyle w:val="Compact"/>
        <w:rPr>
          <w:vertAlign w:val="superscript"/>
        </w:rPr>
      </w:pPr>
      <w:r w:rsidRPr="006C26A0">
        <w:rPr>
          <w:i/>
          <w:iCs/>
          <w:vertAlign w:val="superscript"/>
        </w:rPr>
        <w:t>*</w:t>
      </w:r>
      <w:r w:rsidRPr="006C26A0">
        <w:rPr>
          <w:vertAlign w:val="superscript"/>
        </w:rPr>
        <w:t xml:space="preserve"> Only significant paths are reported</w:t>
      </w:r>
    </w:p>
    <w:p w14:paraId="18B17DE9" w14:textId="77777777" w:rsidR="007D1D8B" w:rsidRPr="006C26A0" w:rsidRDefault="007D1D8B" w:rsidP="007D1D8B">
      <w:pPr>
        <w:pStyle w:val="BodyText"/>
      </w:pPr>
      <w:r w:rsidRPr="006C26A0">
        <w:t> </w:t>
      </w:r>
    </w:p>
    <w:p w14:paraId="6C38126F" w14:textId="77777777" w:rsidR="007D1D8B" w:rsidRPr="006C26A0" w:rsidRDefault="007D1D8B" w:rsidP="007D1D8B">
      <w:r w:rsidRPr="006C26A0">
        <w:t>Table 7:</w:t>
      </w:r>
    </w:p>
    <w:p w14:paraId="3E280E68" w14:textId="77777777" w:rsidR="007D1D8B" w:rsidRPr="006C26A0" w:rsidRDefault="007D1D8B" w:rsidP="007D1D8B">
      <w:pPr>
        <w:pStyle w:val="TableCaption"/>
      </w:pPr>
      <w:r w:rsidRPr="006C26A0">
        <w:rPr>
          <w:iCs/>
        </w:rPr>
        <w:t>Significant Total effects</w:t>
      </w:r>
    </w:p>
    <w:tbl>
      <w:tblPr>
        <w:tblStyle w:val="Table"/>
        <w:tblW w:w="5000" w:type="pct"/>
        <w:tblLook w:val="0020" w:firstRow="1" w:lastRow="0" w:firstColumn="0" w:lastColumn="0" w:noHBand="0" w:noVBand="0"/>
      </w:tblPr>
      <w:tblGrid>
        <w:gridCol w:w="2355"/>
        <w:gridCol w:w="1345"/>
        <w:gridCol w:w="1618"/>
        <w:gridCol w:w="1411"/>
        <w:gridCol w:w="837"/>
        <w:gridCol w:w="976"/>
        <w:gridCol w:w="1080"/>
      </w:tblGrid>
      <w:tr w:rsidR="007D1D8B" w:rsidRPr="006C26A0" w14:paraId="4E9F56E4"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224" w:type="pct"/>
          </w:tcPr>
          <w:p w14:paraId="21BD7CC8" w14:textId="77777777" w:rsidR="007D1D8B" w:rsidRPr="006C26A0" w:rsidRDefault="007D1D8B" w:rsidP="00C54708">
            <w:pPr>
              <w:pStyle w:val="Compact"/>
              <w:rPr>
                <w:sz w:val="16"/>
                <w:szCs w:val="16"/>
              </w:rPr>
            </w:pPr>
            <w:r w:rsidRPr="006C26A0">
              <w:rPr>
                <w:sz w:val="16"/>
                <w:szCs w:val="16"/>
              </w:rPr>
              <w:t>Total Effects*</w:t>
            </w:r>
          </w:p>
        </w:tc>
        <w:tc>
          <w:tcPr>
            <w:tcW w:w="699" w:type="pct"/>
          </w:tcPr>
          <w:p w14:paraId="7D68C5B1" w14:textId="77777777" w:rsidR="007D1D8B" w:rsidRPr="006C26A0" w:rsidRDefault="007D1D8B" w:rsidP="00C54708">
            <w:pPr>
              <w:pStyle w:val="Compact"/>
              <w:rPr>
                <w:sz w:val="16"/>
                <w:szCs w:val="16"/>
              </w:rPr>
            </w:pPr>
            <w:r w:rsidRPr="006C26A0">
              <w:rPr>
                <w:sz w:val="16"/>
                <w:szCs w:val="16"/>
              </w:rPr>
              <w:t>Original Est.</w:t>
            </w:r>
          </w:p>
        </w:tc>
        <w:tc>
          <w:tcPr>
            <w:tcW w:w="841" w:type="pct"/>
          </w:tcPr>
          <w:p w14:paraId="37750A9E" w14:textId="77777777" w:rsidR="007D1D8B" w:rsidRPr="006C26A0" w:rsidRDefault="007D1D8B" w:rsidP="00C54708">
            <w:pPr>
              <w:pStyle w:val="Compact"/>
              <w:rPr>
                <w:sz w:val="16"/>
                <w:szCs w:val="16"/>
              </w:rPr>
            </w:pPr>
            <w:r w:rsidRPr="006C26A0">
              <w:rPr>
                <w:sz w:val="16"/>
                <w:szCs w:val="16"/>
              </w:rPr>
              <w:t>Bootstrap Mean</w:t>
            </w:r>
          </w:p>
        </w:tc>
        <w:tc>
          <w:tcPr>
            <w:tcW w:w="733" w:type="pct"/>
          </w:tcPr>
          <w:p w14:paraId="202517DB" w14:textId="77777777" w:rsidR="007D1D8B" w:rsidRPr="006C26A0" w:rsidRDefault="007D1D8B" w:rsidP="00C54708">
            <w:pPr>
              <w:pStyle w:val="Compact"/>
              <w:rPr>
                <w:sz w:val="16"/>
                <w:szCs w:val="16"/>
              </w:rPr>
            </w:pPr>
            <w:r w:rsidRPr="006C26A0">
              <w:rPr>
                <w:sz w:val="16"/>
                <w:szCs w:val="16"/>
              </w:rPr>
              <w:t>Bootstrap SD</w:t>
            </w:r>
          </w:p>
        </w:tc>
        <w:tc>
          <w:tcPr>
            <w:tcW w:w="435" w:type="pct"/>
          </w:tcPr>
          <w:p w14:paraId="4A10F8D6" w14:textId="77777777" w:rsidR="007D1D8B" w:rsidRPr="006C26A0" w:rsidRDefault="007D1D8B" w:rsidP="00C54708">
            <w:pPr>
              <w:pStyle w:val="Compact"/>
              <w:rPr>
                <w:sz w:val="16"/>
                <w:szCs w:val="16"/>
              </w:rPr>
            </w:pPr>
            <w:r w:rsidRPr="006C26A0">
              <w:rPr>
                <w:sz w:val="16"/>
                <w:szCs w:val="16"/>
              </w:rPr>
              <w:t>T Stat.</w:t>
            </w:r>
          </w:p>
        </w:tc>
        <w:tc>
          <w:tcPr>
            <w:tcW w:w="507" w:type="pct"/>
          </w:tcPr>
          <w:p w14:paraId="08270023" w14:textId="77777777" w:rsidR="007D1D8B" w:rsidRPr="006C26A0" w:rsidRDefault="007D1D8B" w:rsidP="00C54708">
            <w:pPr>
              <w:pStyle w:val="Compact"/>
              <w:rPr>
                <w:sz w:val="16"/>
                <w:szCs w:val="16"/>
              </w:rPr>
            </w:pPr>
            <w:r w:rsidRPr="006C26A0">
              <w:rPr>
                <w:sz w:val="16"/>
                <w:szCs w:val="16"/>
              </w:rPr>
              <w:t>2.5% CI</w:t>
            </w:r>
          </w:p>
        </w:tc>
        <w:tc>
          <w:tcPr>
            <w:tcW w:w="561" w:type="pct"/>
          </w:tcPr>
          <w:p w14:paraId="5B3D02C0" w14:textId="77777777" w:rsidR="007D1D8B" w:rsidRPr="006C26A0" w:rsidRDefault="007D1D8B" w:rsidP="00C54708">
            <w:pPr>
              <w:pStyle w:val="Compact"/>
              <w:rPr>
                <w:sz w:val="16"/>
                <w:szCs w:val="16"/>
              </w:rPr>
            </w:pPr>
            <w:r w:rsidRPr="006C26A0">
              <w:rPr>
                <w:sz w:val="16"/>
                <w:szCs w:val="16"/>
              </w:rPr>
              <w:t>97.5% CI</w:t>
            </w:r>
          </w:p>
        </w:tc>
      </w:tr>
      <w:tr w:rsidR="007D1D8B" w:rsidRPr="006C26A0" w14:paraId="554833AB" w14:textId="77777777" w:rsidTr="00C54708">
        <w:tc>
          <w:tcPr>
            <w:tcW w:w="1224" w:type="pct"/>
          </w:tcPr>
          <w:p w14:paraId="51D54C2F"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1  -</w:t>
            </w:r>
            <w:proofErr w:type="gramEnd"/>
            <w:r w:rsidRPr="006C26A0">
              <w:rPr>
                <w:sz w:val="16"/>
                <w:szCs w:val="16"/>
              </w:rPr>
              <w:t>&gt;  PSQ</w:t>
            </w:r>
          </w:p>
        </w:tc>
        <w:tc>
          <w:tcPr>
            <w:tcW w:w="699" w:type="pct"/>
          </w:tcPr>
          <w:p w14:paraId="7ED87B5D" w14:textId="77777777" w:rsidR="007D1D8B" w:rsidRPr="006C26A0" w:rsidRDefault="007D1D8B" w:rsidP="00C54708">
            <w:pPr>
              <w:pStyle w:val="Compact"/>
              <w:rPr>
                <w:sz w:val="16"/>
                <w:szCs w:val="16"/>
              </w:rPr>
            </w:pPr>
            <w:r w:rsidRPr="006C26A0">
              <w:rPr>
                <w:sz w:val="16"/>
                <w:szCs w:val="16"/>
              </w:rPr>
              <w:t>0.11</w:t>
            </w:r>
          </w:p>
        </w:tc>
        <w:tc>
          <w:tcPr>
            <w:tcW w:w="841" w:type="pct"/>
          </w:tcPr>
          <w:p w14:paraId="5201AC40" w14:textId="77777777" w:rsidR="007D1D8B" w:rsidRPr="006C26A0" w:rsidRDefault="007D1D8B" w:rsidP="00C54708">
            <w:pPr>
              <w:pStyle w:val="Compact"/>
              <w:rPr>
                <w:sz w:val="16"/>
                <w:szCs w:val="16"/>
              </w:rPr>
            </w:pPr>
            <w:r w:rsidRPr="006C26A0">
              <w:rPr>
                <w:sz w:val="16"/>
                <w:szCs w:val="16"/>
              </w:rPr>
              <w:t>0.12</w:t>
            </w:r>
          </w:p>
        </w:tc>
        <w:tc>
          <w:tcPr>
            <w:tcW w:w="733" w:type="pct"/>
          </w:tcPr>
          <w:p w14:paraId="2539EAB1" w14:textId="77777777" w:rsidR="007D1D8B" w:rsidRPr="006C26A0" w:rsidRDefault="007D1D8B" w:rsidP="00C54708">
            <w:pPr>
              <w:pStyle w:val="Compact"/>
              <w:rPr>
                <w:sz w:val="16"/>
                <w:szCs w:val="16"/>
              </w:rPr>
            </w:pPr>
            <w:r w:rsidRPr="006C26A0">
              <w:rPr>
                <w:sz w:val="16"/>
                <w:szCs w:val="16"/>
              </w:rPr>
              <w:t>0.05</w:t>
            </w:r>
          </w:p>
        </w:tc>
        <w:tc>
          <w:tcPr>
            <w:tcW w:w="435" w:type="pct"/>
          </w:tcPr>
          <w:p w14:paraId="39ED612B" w14:textId="77777777" w:rsidR="007D1D8B" w:rsidRPr="006C26A0" w:rsidRDefault="007D1D8B" w:rsidP="00C54708">
            <w:pPr>
              <w:pStyle w:val="Compact"/>
              <w:rPr>
                <w:sz w:val="16"/>
                <w:szCs w:val="16"/>
              </w:rPr>
            </w:pPr>
            <w:r w:rsidRPr="006C26A0">
              <w:rPr>
                <w:sz w:val="16"/>
                <w:szCs w:val="16"/>
              </w:rPr>
              <w:t>2.06</w:t>
            </w:r>
          </w:p>
        </w:tc>
        <w:tc>
          <w:tcPr>
            <w:tcW w:w="507" w:type="pct"/>
          </w:tcPr>
          <w:p w14:paraId="62B5726E" w14:textId="77777777" w:rsidR="007D1D8B" w:rsidRPr="006C26A0" w:rsidRDefault="007D1D8B" w:rsidP="00C54708">
            <w:pPr>
              <w:pStyle w:val="Compact"/>
              <w:rPr>
                <w:sz w:val="16"/>
                <w:szCs w:val="16"/>
              </w:rPr>
            </w:pPr>
            <w:r w:rsidRPr="006C26A0">
              <w:rPr>
                <w:sz w:val="16"/>
                <w:szCs w:val="16"/>
              </w:rPr>
              <w:t>0.01</w:t>
            </w:r>
          </w:p>
        </w:tc>
        <w:tc>
          <w:tcPr>
            <w:tcW w:w="561" w:type="pct"/>
          </w:tcPr>
          <w:p w14:paraId="65F3CE8F" w14:textId="77777777" w:rsidR="007D1D8B" w:rsidRPr="006C26A0" w:rsidRDefault="007D1D8B" w:rsidP="00C54708">
            <w:pPr>
              <w:pStyle w:val="Compact"/>
              <w:rPr>
                <w:sz w:val="16"/>
                <w:szCs w:val="16"/>
              </w:rPr>
            </w:pPr>
            <w:r w:rsidRPr="006C26A0">
              <w:rPr>
                <w:sz w:val="16"/>
                <w:szCs w:val="16"/>
              </w:rPr>
              <w:t>0.22</w:t>
            </w:r>
          </w:p>
        </w:tc>
      </w:tr>
      <w:tr w:rsidR="007D1D8B" w:rsidRPr="006C26A0" w14:paraId="04B80D6F" w14:textId="77777777" w:rsidTr="00C54708">
        <w:tc>
          <w:tcPr>
            <w:tcW w:w="1224" w:type="pct"/>
          </w:tcPr>
          <w:p w14:paraId="4DF2FA4A"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1  -</w:t>
            </w:r>
            <w:proofErr w:type="gramEnd"/>
            <w:r w:rsidRPr="006C26A0">
              <w:rPr>
                <w:sz w:val="16"/>
                <w:szCs w:val="16"/>
              </w:rPr>
              <w:t>&gt;  MA</w:t>
            </w:r>
          </w:p>
        </w:tc>
        <w:tc>
          <w:tcPr>
            <w:tcW w:w="699" w:type="pct"/>
          </w:tcPr>
          <w:p w14:paraId="7D78DA8C" w14:textId="77777777" w:rsidR="007D1D8B" w:rsidRPr="006C26A0" w:rsidRDefault="007D1D8B" w:rsidP="00C54708">
            <w:pPr>
              <w:pStyle w:val="Compact"/>
              <w:rPr>
                <w:sz w:val="16"/>
                <w:szCs w:val="16"/>
              </w:rPr>
            </w:pPr>
            <w:r w:rsidRPr="006C26A0">
              <w:rPr>
                <w:sz w:val="16"/>
                <w:szCs w:val="16"/>
              </w:rPr>
              <w:t>-0.16</w:t>
            </w:r>
          </w:p>
        </w:tc>
        <w:tc>
          <w:tcPr>
            <w:tcW w:w="841" w:type="pct"/>
          </w:tcPr>
          <w:p w14:paraId="20651BC1" w14:textId="77777777" w:rsidR="007D1D8B" w:rsidRPr="006C26A0" w:rsidRDefault="007D1D8B" w:rsidP="00C54708">
            <w:pPr>
              <w:pStyle w:val="Compact"/>
              <w:rPr>
                <w:sz w:val="16"/>
                <w:szCs w:val="16"/>
              </w:rPr>
            </w:pPr>
            <w:r w:rsidRPr="006C26A0">
              <w:rPr>
                <w:sz w:val="16"/>
                <w:szCs w:val="16"/>
              </w:rPr>
              <w:t>-0.16</w:t>
            </w:r>
          </w:p>
        </w:tc>
        <w:tc>
          <w:tcPr>
            <w:tcW w:w="733" w:type="pct"/>
          </w:tcPr>
          <w:p w14:paraId="61E68E5B" w14:textId="77777777" w:rsidR="007D1D8B" w:rsidRPr="006C26A0" w:rsidRDefault="007D1D8B" w:rsidP="00C54708">
            <w:pPr>
              <w:pStyle w:val="Compact"/>
              <w:rPr>
                <w:sz w:val="16"/>
                <w:szCs w:val="16"/>
              </w:rPr>
            </w:pPr>
            <w:r w:rsidRPr="006C26A0">
              <w:rPr>
                <w:sz w:val="16"/>
                <w:szCs w:val="16"/>
              </w:rPr>
              <w:t>0.06</w:t>
            </w:r>
          </w:p>
        </w:tc>
        <w:tc>
          <w:tcPr>
            <w:tcW w:w="435" w:type="pct"/>
          </w:tcPr>
          <w:p w14:paraId="64F031B1" w14:textId="77777777" w:rsidR="007D1D8B" w:rsidRPr="006C26A0" w:rsidRDefault="007D1D8B" w:rsidP="00C54708">
            <w:pPr>
              <w:pStyle w:val="Compact"/>
              <w:rPr>
                <w:sz w:val="16"/>
                <w:szCs w:val="16"/>
              </w:rPr>
            </w:pPr>
            <w:r w:rsidRPr="006C26A0">
              <w:rPr>
                <w:sz w:val="16"/>
                <w:szCs w:val="16"/>
              </w:rPr>
              <w:t>-2.44</w:t>
            </w:r>
          </w:p>
        </w:tc>
        <w:tc>
          <w:tcPr>
            <w:tcW w:w="507" w:type="pct"/>
          </w:tcPr>
          <w:p w14:paraId="6DAF3E12" w14:textId="77777777" w:rsidR="007D1D8B" w:rsidRPr="006C26A0" w:rsidRDefault="007D1D8B" w:rsidP="00C54708">
            <w:pPr>
              <w:pStyle w:val="Compact"/>
              <w:rPr>
                <w:sz w:val="16"/>
                <w:szCs w:val="16"/>
              </w:rPr>
            </w:pPr>
            <w:r w:rsidRPr="006C26A0">
              <w:rPr>
                <w:sz w:val="16"/>
                <w:szCs w:val="16"/>
              </w:rPr>
              <w:t>-0.28</w:t>
            </w:r>
          </w:p>
        </w:tc>
        <w:tc>
          <w:tcPr>
            <w:tcW w:w="561" w:type="pct"/>
          </w:tcPr>
          <w:p w14:paraId="76ED3285" w14:textId="77777777" w:rsidR="007D1D8B" w:rsidRPr="006C26A0" w:rsidRDefault="007D1D8B" w:rsidP="00C54708">
            <w:pPr>
              <w:pStyle w:val="Compact"/>
              <w:rPr>
                <w:sz w:val="16"/>
                <w:szCs w:val="16"/>
              </w:rPr>
            </w:pPr>
            <w:r w:rsidRPr="006C26A0">
              <w:rPr>
                <w:sz w:val="16"/>
                <w:szCs w:val="16"/>
              </w:rPr>
              <w:t>-0.03</w:t>
            </w:r>
          </w:p>
        </w:tc>
      </w:tr>
      <w:tr w:rsidR="007D1D8B" w:rsidRPr="006C26A0" w14:paraId="111A3AEB" w14:textId="77777777" w:rsidTr="00C54708">
        <w:tc>
          <w:tcPr>
            <w:tcW w:w="1224" w:type="pct"/>
          </w:tcPr>
          <w:p w14:paraId="23E80B35"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2  -</w:t>
            </w:r>
            <w:proofErr w:type="gramEnd"/>
            <w:r w:rsidRPr="006C26A0">
              <w:rPr>
                <w:sz w:val="16"/>
                <w:szCs w:val="16"/>
              </w:rPr>
              <w:t>&gt;  PA</w:t>
            </w:r>
          </w:p>
        </w:tc>
        <w:tc>
          <w:tcPr>
            <w:tcW w:w="699" w:type="pct"/>
          </w:tcPr>
          <w:p w14:paraId="1802A65B" w14:textId="77777777" w:rsidR="007D1D8B" w:rsidRPr="006C26A0" w:rsidRDefault="007D1D8B" w:rsidP="00C54708">
            <w:pPr>
              <w:pStyle w:val="Compact"/>
              <w:rPr>
                <w:sz w:val="16"/>
                <w:szCs w:val="16"/>
              </w:rPr>
            </w:pPr>
            <w:r w:rsidRPr="006C26A0">
              <w:rPr>
                <w:sz w:val="16"/>
                <w:szCs w:val="16"/>
              </w:rPr>
              <w:t>0.32</w:t>
            </w:r>
          </w:p>
        </w:tc>
        <w:tc>
          <w:tcPr>
            <w:tcW w:w="841" w:type="pct"/>
          </w:tcPr>
          <w:p w14:paraId="38B4AA14" w14:textId="77777777" w:rsidR="007D1D8B" w:rsidRPr="006C26A0" w:rsidRDefault="007D1D8B" w:rsidP="00C54708">
            <w:pPr>
              <w:pStyle w:val="Compact"/>
              <w:rPr>
                <w:sz w:val="16"/>
                <w:szCs w:val="16"/>
              </w:rPr>
            </w:pPr>
            <w:r w:rsidRPr="006C26A0">
              <w:rPr>
                <w:sz w:val="16"/>
                <w:szCs w:val="16"/>
              </w:rPr>
              <w:t>0.32</w:t>
            </w:r>
          </w:p>
        </w:tc>
        <w:tc>
          <w:tcPr>
            <w:tcW w:w="733" w:type="pct"/>
          </w:tcPr>
          <w:p w14:paraId="05EDA3E0" w14:textId="77777777" w:rsidR="007D1D8B" w:rsidRPr="006C26A0" w:rsidRDefault="007D1D8B" w:rsidP="00C54708">
            <w:pPr>
              <w:pStyle w:val="Compact"/>
              <w:rPr>
                <w:sz w:val="16"/>
                <w:szCs w:val="16"/>
              </w:rPr>
            </w:pPr>
            <w:r w:rsidRPr="006C26A0">
              <w:rPr>
                <w:sz w:val="16"/>
                <w:szCs w:val="16"/>
              </w:rPr>
              <w:t>0.05</w:t>
            </w:r>
          </w:p>
        </w:tc>
        <w:tc>
          <w:tcPr>
            <w:tcW w:w="435" w:type="pct"/>
          </w:tcPr>
          <w:p w14:paraId="08B47D5A" w14:textId="77777777" w:rsidR="007D1D8B" w:rsidRPr="006C26A0" w:rsidRDefault="007D1D8B" w:rsidP="00C54708">
            <w:pPr>
              <w:pStyle w:val="Compact"/>
              <w:rPr>
                <w:sz w:val="16"/>
                <w:szCs w:val="16"/>
              </w:rPr>
            </w:pPr>
            <w:r w:rsidRPr="006C26A0">
              <w:rPr>
                <w:sz w:val="16"/>
                <w:szCs w:val="16"/>
              </w:rPr>
              <w:t>6.21</w:t>
            </w:r>
          </w:p>
        </w:tc>
        <w:tc>
          <w:tcPr>
            <w:tcW w:w="507" w:type="pct"/>
          </w:tcPr>
          <w:p w14:paraId="0F39A949" w14:textId="77777777" w:rsidR="007D1D8B" w:rsidRPr="006C26A0" w:rsidRDefault="007D1D8B" w:rsidP="00C54708">
            <w:pPr>
              <w:pStyle w:val="Compact"/>
              <w:rPr>
                <w:sz w:val="16"/>
                <w:szCs w:val="16"/>
              </w:rPr>
            </w:pPr>
            <w:r w:rsidRPr="006C26A0">
              <w:rPr>
                <w:sz w:val="16"/>
                <w:szCs w:val="16"/>
              </w:rPr>
              <w:t>0.22</w:t>
            </w:r>
          </w:p>
        </w:tc>
        <w:tc>
          <w:tcPr>
            <w:tcW w:w="561" w:type="pct"/>
          </w:tcPr>
          <w:p w14:paraId="322002DA" w14:textId="77777777" w:rsidR="007D1D8B" w:rsidRPr="006C26A0" w:rsidRDefault="007D1D8B" w:rsidP="00C54708">
            <w:pPr>
              <w:pStyle w:val="Compact"/>
              <w:rPr>
                <w:sz w:val="16"/>
                <w:szCs w:val="16"/>
              </w:rPr>
            </w:pPr>
            <w:r w:rsidRPr="006C26A0">
              <w:rPr>
                <w:sz w:val="16"/>
                <w:szCs w:val="16"/>
              </w:rPr>
              <w:t>0.42</w:t>
            </w:r>
          </w:p>
        </w:tc>
      </w:tr>
      <w:tr w:rsidR="007D1D8B" w:rsidRPr="006C26A0" w14:paraId="082E0C19" w14:textId="77777777" w:rsidTr="00C54708">
        <w:tc>
          <w:tcPr>
            <w:tcW w:w="1224" w:type="pct"/>
          </w:tcPr>
          <w:p w14:paraId="3652F50E"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2  -</w:t>
            </w:r>
            <w:proofErr w:type="gramEnd"/>
            <w:r w:rsidRPr="006C26A0">
              <w:rPr>
                <w:sz w:val="16"/>
                <w:szCs w:val="16"/>
              </w:rPr>
              <w:t>&gt;  PT</w:t>
            </w:r>
          </w:p>
        </w:tc>
        <w:tc>
          <w:tcPr>
            <w:tcW w:w="699" w:type="pct"/>
          </w:tcPr>
          <w:p w14:paraId="278FEFF5" w14:textId="77777777" w:rsidR="007D1D8B" w:rsidRPr="006C26A0" w:rsidRDefault="007D1D8B" w:rsidP="00C54708">
            <w:pPr>
              <w:pStyle w:val="Compact"/>
              <w:rPr>
                <w:sz w:val="16"/>
                <w:szCs w:val="16"/>
              </w:rPr>
            </w:pPr>
            <w:r w:rsidRPr="006C26A0">
              <w:rPr>
                <w:sz w:val="16"/>
                <w:szCs w:val="16"/>
              </w:rPr>
              <w:t>0.15</w:t>
            </w:r>
          </w:p>
        </w:tc>
        <w:tc>
          <w:tcPr>
            <w:tcW w:w="841" w:type="pct"/>
          </w:tcPr>
          <w:p w14:paraId="57F5439F" w14:textId="77777777" w:rsidR="007D1D8B" w:rsidRPr="006C26A0" w:rsidRDefault="007D1D8B" w:rsidP="00C54708">
            <w:pPr>
              <w:pStyle w:val="Compact"/>
              <w:rPr>
                <w:sz w:val="16"/>
                <w:szCs w:val="16"/>
              </w:rPr>
            </w:pPr>
            <w:r w:rsidRPr="006C26A0">
              <w:rPr>
                <w:sz w:val="16"/>
                <w:szCs w:val="16"/>
              </w:rPr>
              <w:t>0.15</w:t>
            </w:r>
          </w:p>
        </w:tc>
        <w:tc>
          <w:tcPr>
            <w:tcW w:w="733" w:type="pct"/>
          </w:tcPr>
          <w:p w14:paraId="77301EBF" w14:textId="77777777" w:rsidR="007D1D8B" w:rsidRPr="006C26A0" w:rsidRDefault="007D1D8B" w:rsidP="00C54708">
            <w:pPr>
              <w:pStyle w:val="Compact"/>
              <w:rPr>
                <w:sz w:val="16"/>
                <w:szCs w:val="16"/>
              </w:rPr>
            </w:pPr>
            <w:r w:rsidRPr="006C26A0">
              <w:rPr>
                <w:sz w:val="16"/>
                <w:szCs w:val="16"/>
              </w:rPr>
              <w:t>0.07</w:t>
            </w:r>
          </w:p>
        </w:tc>
        <w:tc>
          <w:tcPr>
            <w:tcW w:w="435" w:type="pct"/>
          </w:tcPr>
          <w:p w14:paraId="0C188C7C" w14:textId="77777777" w:rsidR="007D1D8B" w:rsidRPr="006C26A0" w:rsidRDefault="007D1D8B" w:rsidP="00C54708">
            <w:pPr>
              <w:pStyle w:val="Compact"/>
              <w:rPr>
                <w:sz w:val="16"/>
                <w:szCs w:val="16"/>
              </w:rPr>
            </w:pPr>
            <w:r w:rsidRPr="006C26A0">
              <w:rPr>
                <w:sz w:val="16"/>
                <w:szCs w:val="16"/>
              </w:rPr>
              <w:t>2.27</w:t>
            </w:r>
          </w:p>
        </w:tc>
        <w:tc>
          <w:tcPr>
            <w:tcW w:w="507" w:type="pct"/>
          </w:tcPr>
          <w:p w14:paraId="24D237B5" w14:textId="77777777" w:rsidR="007D1D8B" w:rsidRPr="006C26A0" w:rsidRDefault="007D1D8B" w:rsidP="00C54708">
            <w:pPr>
              <w:pStyle w:val="Compact"/>
              <w:rPr>
                <w:sz w:val="16"/>
                <w:szCs w:val="16"/>
              </w:rPr>
            </w:pPr>
            <w:r w:rsidRPr="006C26A0">
              <w:rPr>
                <w:sz w:val="16"/>
                <w:szCs w:val="16"/>
              </w:rPr>
              <w:t>0.02</w:t>
            </w:r>
          </w:p>
        </w:tc>
        <w:tc>
          <w:tcPr>
            <w:tcW w:w="561" w:type="pct"/>
          </w:tcPr>
          <w:p w14:paraId="2FAFD93F" w14:textId="77777777" w:rsidR="007D1D8B" w:rsidRPr="006C26A0" w:rsidRDefault="007D1D8B" w:rsidP="00C54708">
            <w:pPr>
              <w:pStyle w:val="Compact"/>
              <w:rPr>
                <w:sz w:val="16"/>
                <w:szCs w:val="16"/>
              </w:rPr>
            </w:pPr>
            <w:r w:rsidRPr="006C26A0">
              <w:rPr>
                <w:sz w:val="16"/>
                <w:szCs w:val="16"/>
              </w:rPr>
              <w:t>0.28</w:t>
            </w:r>
          </w:p>
        </w:tc>
      </w:tr>
      <w:tr w:rsidR="007D1D8B" w:rsidRPr="006C26A0" w14:paraId="1C6884E0" w14:textId="77777777" w:rsidTr="00C54708">
        <w:tc>
          <w:tcPr>
            <w:tcW w:w="1224" w:type="pct"/>
          </w:tcPr>
          <w:p w14:paraId="6992D620"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2  -</w:t>
            </w:r>
            <w:proofErr w:type="gramEnd"/>
            <w:r w:rsidRPr="006C26A0">
              <w:rPr>
                <w:sz w:val="16"/>
                <w:szCs w:val="16"/>
              </w:rPr>
              <w:t>&gt;  RT</w:t>
            </w:r>
          </w:p>
        </w:tc>
        <w:tc>
          <w:tcPr>
            <w:tcW w:w="699" w:type="pct"/>
          </w:tcPr>
          <w:p w14:paraId="412D688F" w14:textId="77777777" w:rsidR="007D1D8B" w:rsidRPr="006C26A0" w:rsidRDefault="007D1D8B" w:rsidP="00C54708">
            <w:pPr>
              <w:pStyle w:val="Compact"/>
              <w:rPr>
                <w:sz w:val="16"/>
                <w:szCs w:val="16"/>
              </w:rPr>
            </w:pPr>
            <w:r w:rsidRPr="006C26A0">
              <w:rPr>
                <w:sz w:val="16"/>
                <w:szCs w:val="16"/>
              </w:rPr>
              <w:t>0.15</w:t>
            </w:r>
          </w:p>
        </w:tc>
        <w:tc>
          <w:tcPr>
            <w:tcW w:w="841" w:type="pct"/>
          </w:tcPr>
          <w:p w14:paraId="0611151D" w14:textId="77777777" w:rsidR="007D1D8B" w:rsidRPr="006C26A0" w:rsidRDefault="007D1D8B" w:rsidP="00C54708">
            <w:pPr>
              <w:pStyle w:val="Compact"/>
              <w:rPr>
                <w:sz w:val="16"/>
                <w:szCs w:val="16"/>
              </w:rPr>
            </w:pPr>
            <w:r w:rsidRPr="006C26A0">
              <w:rPr>
                <w:sz w:val="16"/>
                <w:szCs w:val="16"/>
              </w:rPr>
              <w:t>0.15</w:t>
            </w:r>
          </w:p>
        </w:tc>
        <w:tc>
          <w:tcPr>
            <w:tcW w:w="733" w:type="pct"/>
          </w:tcPr>
          <w:p w14:paraId="5863A0DF" w14:textId="77777777" w:rsidR="007D1D8B" w:rsidRPr="006C26A0" w:rsidRDefault="007D1D8B" w:rsidP="00C54708">
            <w:pPr>
              <w:pStyle w:val="Compact"/>
              <w:rPr>
                <w:sz w:val="16"/>
                <w:szCs w:val="16"/>
              </w:rPr>
            </w:pPr>
            <w:r w:rsidRPr="006C26A0">
              <w:rPr>
                <w:sz w:val="16"/>
                <w:szCs w:val="16"/>
              </w:rPr>
              <w:t>0.06</w:t>
            </w:r>
          </w:p>
        </w:tc>
        <w:tc>
          <w:tcPr>
            <w:tcW w:w="435" w:type="pct"/>
          </w:tcPr>
          <w:p w14:paraId="011F72B7" w14:textId="77777777" w:rsidR="007D1D8B" w:rsidRPr="006C26A0" w:rsidRDefault="007D1D8B" w:rsidP="00C54708">
            <w:pPr>
              <w:pStyle w:val="Compact"/>
              <w:rPr>
                <w:sz w:val="16"/>
                <w:szCs w:val="16"/>
              </w:rPr>
            </w:pPr>
            <w:r w:rsidRPr="006C26A0">
              <w:rPr>
                <w:sz w:val="16"/>
                <w:szCs w:val="16"/>
              </w:rPr>
              <w:t>2.29</w:t>
            </w:r>
          </w:p>
        </w:tc>
        <w:tc>
          <w:tcPr>
            <w:tcW w:w="507" w:type="pct"/>
          </w:tcPr>
          <w:p w14:paraId="2E8098F1" w14:textId="77777777" w:rsidR="007D1D8B" w:rsidRPr="006C26A0" w:rsidRDefault="007D1D8B" w:rsidP="00C54708">
            <w:pPr>
              <w:pStyle w:val="Compact"/>
              <w:rPr>
                <w:sz w:val="16"/>
                <w:szCs w:val="16"/>
              </w:rPr>
            </w:pPr>
            <w:r w:rsidRPr="006C26A0">
              <w:rPr>
                <w:sz w:val="16"/>
                <w:szCs w:val="16"/>
              </w:rPr>
              <w:t>0.02</w:t>
            </w:r>
          </w:p>
        </w:tc>
        <w:tc>
          <w:tcPr>
            <w:tcW w:w="561" w:type="pct"/>
          </w:tcPr>
          <w:p w14:paraId="167833D1" w14:textId="77777777" w:rsidR="007D1D8B" w:rsidRPr="006C26A0" w:rsidRDefault="007D1D8B" w:rsidP="00C54708">
            <w:pPr>
              <w:pStyle w:val="Compact"/>
              <w:rPr>
                <w:sz w:val="16"/>
                <w:szCs w:val="16"/>
              </w:rPr>
            </w:pPr>
            <w:r w:rsidRPr="006C26A0">
              <w:rPr>
                <w:sz w:val="16"/>
                <w:szCs w:val="16"/>
              </w:rPr>
              <w:t>0.27</w:t>
            </w:r>
          </w:p>
        </w:tc>
      </w:tr>
      <w:tr w:rsidR="007D1D8B" w:rsidRPr="006C26A0" w14:paraId="273226E2" w14:textId="77777777" w:rsidTr="00C54708">
        <w:tc>
          <w:tcPr>
            <w:tcW w:w="1224" w:type="pct"/>
          </w:tcPr>
          <w:p w14:paraId="70BE3A16"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2  -</w:t>
            </w:r>
            <w:proofErr w:type="gramEnd"/>
            <w:r w:rsidRPr="006C26A0">
              <w:rPr>
                <w:sz w:val="16"/>
                <w:szCs w:val="16"/>
              </w:rPr>
              <w:t>&gt;  RI</w:t>
            </w:r>
          </w:p>
        </w:tc>
        <w:tc>
          <w:tcPr>
            <w:tcW w:w="699" w:type="pct"/>
          </w:tcPr>
          <w:p w14:paraId="4CC742BC" w14:textId="77777777" w:rsidR="007D1D8B" w:rsidRPr="006C26A0" w:rsidRDefault="007D1D8B" w:rsidP="00C54708">
            <w:pPr>
              <w:pStyle w:val="Compact"/>
              <w:rPr>
                <w:sz w:val="16"/>
                <w:szCs w:val="16"/>
              </w:rPr>
            </w:pPr>
            <w:r w:rsidRPr="006C26A0">
              <w:rPr>
                <w:sz w:val="16"/>
                <w:szCs w:val="16"/>
              </w:rPr>
              <w:t>0.14</w:t>
            </w:r>
          </w:p>
        </w:tc>
        <w:tc>
          <w:tcPr>
            <w:tcW w:w="841" w:type="pct"/>
          </w:tcPr>
          <w:p w14:paraId="1357F559" w14:textId="77777777" w:rsidR="007D1D8B" w:rsidRPr="006C26A0" w:rsidRDefault="007D1D8B" w:rsidP="00C54708">
            <w:pPr>
              <w:pStyle w:val="Compact"/>
              <w:rPr>
                <w:sz w:val="16"/>
                <w:szCs w:val="16"/>
              </w:rPr>
            </w:pPr>
            <w:r w:rsidRPr="006C26A0">
              <w:rPr>
                <w:sz w:val="16"/>
                <w:szCs w:val="16"/>
              </w:rPr>
              <w:t>0.14</w:t>
            </w:r>
          </w:p>
        </w:tc>
        <w:tc>
          <w:tcPr>
            <w:tcW w:w="733" w:type="pct"/>
          </w:tcPr>
          <w:p w14:paraId="306C2303" w14:textId="77777777" w:rsidR="007D1D8B" w:rsidRPr="006C26A0" w:rsidRDefault="007D1D8B" w:rsidP="00C54708">
            <w:pPr>
              <w:pStyle w:val="Compact"/>
              <w:rPr>
                <w:sz w:val="16"/>
                <w:szCs w:val="16"/>
              </w:rPr>
            </w:pPr>
            <w:r w:rsidRPr="006C26A0">
              <w:rPr>
                <w:sz w:val="16"/>
                <w:szCs w:val="16"/>
              </w:rPr>
              <w:t>0.06</w:t>
            </w:r>
          </w:p>
        </w:tc>
        <w:tc>
          <w:tcPr>
            <w:tcW w:w="435" w:type="pct"/>
          </w:tcPr>
          <w:p w14:paraId="3F87EF19" w14:textId="77777777" w:rsidR="007D1D8B" w:rsidRPr="006C26A0" w:rsidRDefault="007D1D8B" w:rsidP="00C54708">
            <w:pPr>
              <w:pStyle w:val="Compact"/>
              <w:rPr>
                <w:sz w:val="16"/>
                <w:szCs w:val="16"/>
              </w:rPr>
            </w:pPr>
            <w:r w:rsidRPr="006C26A0">
              <w:rPr>
                <w:sz w:val="16"/>
                <w:szCs w:val="16"/>
              </w:rPr>
              <w:t>2.33</w:t>
            </w:r>
          </w:p>
        </w:tc>
        <w:tc>
          <w:tcPr>
            <w:tcW w:w="507" w:type="pct"/>
          </w:tcPr>
          <w:p w14:paraId="5CEC7715" w14:textId="77777777" w:rsidR="007D1D8B" w:rsidRPr="006C26A0" w:rsidRDefault="007D1D8B" w:rsidP="00C54708">
            <w:pPr>
              <w:pStyle w:val="Compact"/>
              <w:rPr>
                <w:sz w:val="16"/>
                <w:szCs w:val="16"/>
              </w:rPr>
            </w:pPr>
            <w:r w:rsidRPr="006C26A0">
              <w:rPr>
                <w:sz w:val="16"/>
                <w:szCs w:val="16"/>
              </w:rPr>
              <w:t>0.02</w:t>
            </w:r>
          </w:p>
        </w:tc>
        <w:tc>
          <w:tcPr>
            <w:tcW w:w="561" w:type="pct"/>
          </w:tcPr>
          <w:p w14:paraId="76A15B22" w14:textId="77777777" w:rsidR="007D1D8B" w:rsidRPr="006C26A0" w:rsidRDefault="007D1D8B" w:rsidP="00C54708">
            <w:pPr>
              <w:pStyle w:val="Compact"/>
              <w:rPr>
                <w:sz w:val="16"/>
                <w:szCs w:val="16"/>
              </w:rPr>
            </w:pPr>
            <w:r w:rsidRPr="006C26A0">
              <w:rPr>
                <w:sz w:val="16"/>
                <w:szCs w:val="16"/>
              </w:rPr>
              <w:t>0.25</w:t>
            </w:r>
          </w:p>
        </w:tc>
      </w:tr>
      <w:tr w:rsidR="007D1D8B" w:rsidRPr="006C26A0" w14:paraId="13347A24" w14:textId="77777777" w:rsidTr="00C54708">
        <w:tc>
          <w:tcPr>
            <w:tcW w:w="1224" w:type="pct"/>
          </w:tcPr>
          <w:p w14:paraId="4A0A6592"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w:t>
            </w:r>
            <w:proofErr w:type="spellStart"/>
            <w:r w:rsidRPr="006C26A0">
              <w:rPr>
                <w:sz w:val="16"/>
                <w:szCs w:val="16"/>
              </w:rPr>
              <w:t>NegA</w:t>
            </w:r>
            <w:proofErr w:type="spellEnd"/>
          </w:p>
        </w:tc>
        <w:tc>
          <w:tcPr>
            <w:tcW w:w="699" w:type="pct"/>
          </w:tcPr>
          <w:p w14:paraId="0BE77818" w14:textId="77777777" w:rsidR="007D1D8B" w:rsidRPr="006C26A0" w:rsidRDefault="007D1D8B" w:rsidP="00C54708">
            <w:pPr>
              <w:pStyle w:val="Compact"/>
              <w:rPr>
                <w:sz w:val="16"/>
                <w:szCs w:val="16"/>
              </w:rPr>
            </w:pPr>
            <w:r w:rsidRPr="006C26A0">
              <w:rPr>
                <w:sz w:val="16"/>
                <w:szCs w:val="16"/>
              </w:rPr>
              <w:t>0.17</w:t>
            </w:r>
          </w:p>
        </w:tc>
        <w:tc>
          <w:tcPr>
            <w:tcW w:w="841" w:type="pct"/>
          </w:tcPr>
          <w:p w14:paraId="49F6F354" w14:textId="77777777" w:rsidR="007D1D8B" w:rsidRPr="006C26A0" w:rsidRDefault="007D1D8B" w:rsidP="00C54708">
            <w:pPr>
              <w:pStyle w:val="Compact"/>
              <w:rPr>
                <w:sz w:val="16"/>
                <w:szCs w:val="16"/>
              </w:rPr>
            </w:pPr>
            <w:r w:rsidRPr="006C26A0">
              <w:rPr>
                <w:sz w:val="16"/>
                <w:szCs w:val="16"/>
              </w:rPr>
              <w:t>0.17</w:t>
            </w:r>
          </w:p>
        </w:tc>
        <w:tc>
          <w:tcPr>
            <w:tcW w:w="733" w:type="pct"/>
          </w:tcPr>
          <w:p w14:paraId="21E1C9B7" w14:textId="77777777" w:rsidR="007D1D8B" w:rsidRPr="006C26A0" w:rsidRDefault="007D1D8B" w:rsidP="00C54708">
            <w:pPr>
              <w:pStyle w:val="Compact"/>
              <w:rPr>
                <w:sz w:val="16"/>
                <w:szCs w:val="16"/>
              </w:rPr>
            </w:pPr>
            <w:r w:rsidRPr="006C26A0">
              <w:rPr>
                <w:sz w:val="16"/>
                <w:szCs w:val="16"/>
              </w:rPr>
              <w:t>0.06</w:t>
            </w:r>
          </w:p>
        </w:tc>
        <w:tc>
          <w:tcPr>
            <w:tcW w:w="435" w:type="pct"/>
          </w:tcPr>
          <w:p w14:paraId="6E04300B" w14:textId="77777777" w:rsidR="007D1D8B" w:rsidRPr="006C26A0" w:rsidRDefault="007D1D8B" w:rsidP="00C54708">
            <w:pPr>
              <w:pStyle w:val="Compact"/>
              <w:rPr>
                <w:sz w:val="16"/>
                <w:szCs w:val="16"/>
              </w:rPr>
            </w:pPr>
            <w:r w:rsidRPr="006C26A0">
              <w:rPr>
                <w:sz w:val="16"/>
                <w:szCs w:val="16"/>
              </w:rPr>
              <w:t>2.84</w:t>
            </w:r>
          </w:p>
        </w:tc>
        <w:tc>
          <w:tcPr>
            <w:tcW w:w="507" w:type="pct"/>
          </w:tcPr>
          <w:p w14:paraId="31B40989" w14:textId="77777777" w:rsidR="007D1D8B" w:rsidRPr="006C26A0" w:rsidRDefault="007D1D8B" w:rsidP="00C54708">
            <w:pPr>
              <w:pStyle w:val="Compact"/>
              <w:rPr>
                <w:sz w:val="16"/>
                <w:szCs w:val="16"/>
              </w:rPr>
            </w:pPr>
            <w:r w:rsidRPr="006C26A0">
              <w:rPr>
                <w:sz w:val="16"/>
                <w:szCs w:val="16"/>
              </w:rPr>
              <w:t>0.05</w:t>
            </w:r>
          </w:p>
        </w:tc>
        <w:tc>
          <w:tcPr>
            <w:tcW w:w="561" w:type="pct"/>
          </w:tcPr>
          <w:p w14:paraId="62DEAA34" w14:textId="77777777" w:rsidR="007D1D8B" w:rsidRPr="006C26A0" w:rsidRDefault="007D1D8B" w:rsidP="00C54708">
            <w:pPr>
              <w:pStyle w:val="Compact"/>
              <w:rPr>
                <w:sz w:val="16"/>
                <w:szCs w:val="16"/>
              </w:rPr>
            </w:pPr>
            <w:r w:rsidRPr="006C26A0">
              <w:rPr>
                <w:sz w:val="16"/>
                <w:szCs w:val="16"/>
              </w:rPr>
              <w:t>0.29</w:t>
            </w:r>
          </w:p>
        </w:tc>
      </w:tr>
      <w:tr w:rsidR="007D1D8B" w:rsidRPr="006C26A0" w14:paraId="4499CD50" w14:textId="77777777" w:rsidTr="00C54708">
        <w:tc>
          <w:tcPr>
            <w:tcW w:w="1224" w:type="pct"/>
          </w:tcPr>
          <w:p w14:paraId="5F3E641C"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PSQ</w:t>
            </w:r>
          </w:p>
        </w:tc>
        <w:tc>
          <w:tcPr>
            <w:tcW w:w="699" w:type="pct"/>
          </w:tcPr>
          <w:p w14:paraId="77936660" w14:textId="77777777" w:rsidR="007D1D8B" w:rsidRPr="006C26A0" w:rsidRDefault="007D1D8B" w:rsidP="00C54708">
            <w:pPr>
              <w:pStyle w:val="Compact"/>
              <w:rPr>
                <w:sz w:val="16"/>
                <w:szCs w:val="16"/>
              </w:rPr>
            </w:pPr>
            <w:r w:rsidRPr="006C26A0">
              <w:rPr>
                <w:sz w:val="16"/>
                <w:szCs w:val="16"/>
              </w:rPr>
              <w:t>0.21</w:t>
            </w:r>
          </w:p>
        </w:tc>
        <w:tc>
          <w:tcPr>
            <w:tcW w:w="841" w:type="pct"/>
          </w:tcPr>
          <w:p w14:paraId="6CCB79C4" w14:textId="77777777" w:rsidR="007D1D8B" w:rsidRPr="006C26A0" w:rsidRDefault="007D1D8B" w:rsidP="00C54708">
            <w:pPr>
              <w:pStyle w:val="Compact"/>
              <w:rPr>
                <w:sz w:val="16"/>
                <w:szCs w:val="16"/>
              </w:rPr>
            </w:pPr>
            <w:r w:rsidRPr="006C26A0">
              <w:rPr>
                <w:sz w:val="16"/>
                <w:szCs w:val="16"/>
              </w:rPr>
              <w:t>0.21</w:t>
            </w:r>
          </w:p>
        </w:tc>
        <w:tc>
          <w:tcPr>
            <w:tcW w:w="733" w:type="pct"/>
          </w:tcPr>
          <w:p w14:paraId="550B4F02" w14:textId="77777777" w:rsidR="007D1D8B" w:rsidRPr="006C26A0" w:rsidRDefault="007D1D8B" w:rsidP="00C54708">
            <w:pPr>
              <w:pStyle w:val="Compact"/>
              <w:rPr>
                <w:sz w:val="16"/>
                <w:szCs w:val="16"/>
              </w:rPr>
            </w:pPr>
            <w:r w:rsidRPr="006C26A0">
              <w:rPr>
                <w:sz w:val="16"/>
                <w:szCs w:val="16"/>
              </w:rPr>
              <w:t>0.06</w:t>
            </w:r>
          </w:p>
        </w:tc>
        <w:tc>
          <w:tcPr>
            <w:tcW w:w="435" w:type="pct"/>
          </w:tcPr>
          <w:p w14:paraId="2DE2F4D7" w14:textId="77777777" w:rsidR="007D1D8B" w:rsidRPr="006C26A0" w:rsidRDefault="007D1D8B" w:rsidP="00C54708">
            <w:pPr>
              <w:pStyle w:val="Compact"/>
              <w:rPr>
                <w:sz w:val="16"/>
                <w:szCs w:val="16"/>
              </w:rPr>
            </w:pPr>
            <w:r w:rsidRPr="006C26A0">
              <w:rPr>
                <w:sz w:val="16"/>
                <w:szCs w:val="16"/>
              </w:rPr>
              <w:t>3.53</w:t>
            </w:r>
          </w:p>
        </w:tc>
        <w:tc>
          <w:tcPr>
            <w:tcW w:w="507" w:type="pct"/>
          </w:tcPr>
          <w:p w14:paraId="76D7B245" w14:textId="77777777" w:rsidR="007D1D8B" w:rsidRPr="006C26A0" w:rsidRDefault="007D1D8B" w:rsidP="00C54708">
            <w:pPr>
              <w:pStyle w:val="Compact"/>
              <w:rPr>
                <w:sz w:val="16"/>
                <w:szCs w:val="16"/>
              </w:rPr>
            </w:pPr>
            <w:r w:rsidRPr="006C26A0">
              <w:rPr>
                <w:sz w:val="16"/>
                <w:szCs w:val="16"/>
              </w:rPr>
              <w:t>0.09</w:t>
            </w:r>
          </w:p>
        </w:tc>
        <w:tc>
          <w:tcPr>
            <w:tcW w:w="561" w:type="pct"/>
          </w:tcPr>
          <w:p w14:paraId="4BDEFCEC" w14:textId="77777777" w:rsidR="007D1D8B" w:rsidRPr="006C26A0" w:rsidRDefault="007D1D8B" w:rsidP="00C54708">
            <w:pPr>
              <w:pStyle w:val="Compact"/>
              <w:rPr>
                <w:sz w:val="16"/>
                <w:szCs w:val="16"/>
              </w:rPr>
            </w:pPr>
            <w:r w:rsidRPr="006C26A0">
              <w:rPr>
                <w:sz w:val="16"/>
                <w:szCs w:val="16"/>
              </w:rPr>
              <w:t>0.32</w:t>
            </w:r>
          </w:p>
        </w:tc>
      </w:tr>
      <w:tr w:rsidR="007D1D8B" w:rsidRPr="006C26A0" w14:paraId="7D295FC4" w14:textId="77777777" w:rsidTr="00C54708">
        <w:tc>
          <w:tcPr>
            <w:tcW w:w="1224" w:type="pct"/>
          </w:tcPr>
          <w:p w14:paraId="5B665F43"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PT</w:t>
            </w:r>
          </w:p>
        </w:tc>
        <w:tc>
          <w:tcPr>
            <w:tcW w:w="699" w:type="pct"/>
          </w:tcPr>
          <w:p w14:paraId="01616815" w14:textId="77777777" w:rsidR="007D1D8B" w:rsidRPr="006C26A0" w:rsidRDefault="007D1D8B" w:rsidP="00C54708">
            <w:pPr>
              <w:pStyle w:val="Compact"/>
              <w:rPr>
                <w:sz w:val="16"/>
                <w:szCs w:val="16"/>
              </w:rPr>
            </w:pPr>
            <w:r w:rsidRPr="006C26A0">
              <w:rPr>
                <w:sz w:val="16"/>
                <w:szCs w:val="16"/>
              </w:rPr>
              <w:t>-0.24</w:t>
            </w:r>
          </w:p>
        </w:tc>
        <w:tc>
          <w:tcPr>
            <w:tcW w:w="841" w:type="pct"/>
          </w:tcPr>
          <w:p w14:paraId="10E29FD6" w14:textId="77777777" w:rsidR="007D1D8B" w:rsidRPr="006C26A0" w:rsidRDefault="007D1D8B" w:rsidP="00C54708">
            <w:pPr>
              <w:pStyle w:val="Compact"/>
              <w:rPr>
                <w:sz w:val="16"/>
                <w:szCs w:val="16"/>
              </w:rPr>
            </w:pPr>
            <w:r w:rsidRPr="006C26A0">
              <w:rPr>
                <w:sz w:val="16"/>
                <w:szCs w:val="16"/>
              </w:rPr>
              <w:t>-0.24</w:t>
            </w:r>
          </w:p>
        </w:tc>
        <w:tc>
          <w:tcPr>
            <w:tcW w:w="733" w:type="pct"/>
          </w:tcPr>
          <w:p w14:paraId="611A7CAE" w14:textId="77777777" w:rsidR="007D1D8B" w:rsidRPr="006C26A0" w:rsidRDefault="007D1D8B" w:rsidP="00C54708">
            <w:pPr>
              <w:pStyle w:val="Compact"/>
              <w:rPr>
                <w:sz w:val="16"/>
                <w:szCs w:val="16"/>
              </w:rPr>
            </w:pPr>
            <w:r w:rsidRPr="006C26A0">
              <w:rPr>
                <w:sz w:val="16"/>
                <w:szCs w:val="16"/>
              </w:rPr>
              <w:t>0.05</w:t>
            </w:r>
          </w:p>
        </w:tc>
        <w:tc>
          <w:tcPr>
            <w:tcW w:w="435" w:type="pct"/>
          </w:tcPr>
          <w:p w14:paraId="502DFD6F" w14:textId="77777777" w:rsidR="007D1D8B" w:rsidRPr="006C26A0" w:rsidRDefault="007D1D8B" w:rsidP="00C54708">
            <w:pPr>
              <w:pStyle w:val="Compact"/>
              <w:rPr>
                <w:sz w:val="16"/>
                <w:szCs w:val="16"/>
              </w:rPr>
            </w:pPr>
            <w:r w:rsidRPr="006C26A0">
              <w:rPr>
                <w:sz w:val="16"/>
                <w:szCs w:val="16"/>
              </w:rPr>
              <w:t>-4.39</w:t>
            </w:r>
          </w:p>
        </w:tc>
        <w:tc>
          <w:tcPr>
            <w:tcW w:w="507" w:type="pct"/>
          </w:tcPr>
          <w:p w14:paraId="0F6061CB" w14:textId="77777777" w:rsidR="007D1D8B" w:rsidRPr="006C26A0" w:rsidRDefault="007D1D8B" w:rsidP="00C54708">
            <w:pPr>
              <w:pStyle w:val="Compact"/>
              <w:rPr>
                <w:sz w:val="16"/>
                <w:szCs w:val="16"/>
              </w:rPr>
            </w:pPr>
            <w:r w:rsidRPr="006C26A0">
              <w:rPr>
                <w:sz w:val="16"/>
                <w:szCs w:val="16"/>
              </w:rPr>
              <w:t>-0.35</w:t>
            </w:r>
          </w:p>
        </w:tc>
        <w:tc>
          <w:tcPr>
            <w:tcW w:w="561" w:type="pct"/>
          </w:tcPr>
          <w:p w14:paraId="7F9473BF" w14:textId="77777777" w:rsidR="007D1D8B" w:rsidRPr="006C26A0" w:rsidRDefault="007D1D8B" w:rsidP="00C54708">
            <w:pPr>
              <w:pStyle w:val="Compact"/>
              <w:rPr>
                <w:sz w:val="16"/>
                <w:szCs w:val="16"/>
              </w:rPr>
            </w:pPr>
            <w:r w:rsidRPr="006C26A0">
              <w:rPr>
                <w:sz w:val="16"/>
                <w:szCs w:val="16"/>
              </w:rPr>
              <w:t>-0.14</w:t>
            </w:r>
          </w:p>
        </w:tc>
      </w:tr>
      <w:tr w:rsidR="007D1D8B" w:rsidRPr="006C26A0" w14:paraId="6676508C" w14:textId="77777777" w:rsidTr="00C54708">
        <w:tc>
          <w:tcPr>
            <w:tcW w:w="1224" w:type="pct"/>
          </w:tcPr>
          <w:p w14:paraId="374BEC4C"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MA</w:t>
            </w:r>
          </w:p>
        </w:tc>
        <w:tc>
          <w:tcPr>
            <w:tcW w:w="699" w:type="pct"/>
          </w:tcPr>
          <w:p w14:paraId="76B4F074" w14:textId="77777777" w:rsidR="007D1D8B" w:rsidRPr="006C26A0" w:rsidRDefault="007D1D8B" w:rsidP="00C54708">
            <w:pPr>
              <w:pStyle w:val="Compact"/>
              <w:rPr>
                <w:sz w:val="16"/>
                <w:szCs w:val="16"/>
              </w:rPr>
            </w:pPr>
            <w:r w:rsidRPr="006C26A0">
              <w:rPr>
                <w:sz w:val="16"/>
                <w:szCs w:val="16"/>
              </w:rPr>
              <w:t>-0.13</w:t>
            </w:r>
          </w:p>
        </w:tc>
        <w:tc>
          <w:tcPr>
            <w:tcW w:w="841" w:type="pct"/>
          </w:tcPr>
          <w:p w14:paraId="167991F9" w14:textId="77777777" w:rsidR="007D1D8B" w:rsidRPr="006C26A0" w:rsidRDefault="007D1D8B" w:rsidP="00C54708">
            <w:pPr>
              <w:pStyle w:val="Compact"/>
              <w:rPr>
                <w:sz w:val="16"/>
                <w:szCs w:val="16"/>
              </w:rPr>
            </w:pPr>
            <w:r w:rsidRPr="006C26A0">
              <w:rPr>
                <w:sz w:val="16"/>
                <w:szCs w:val="16"/>
              </w:rPr>
              <w:t>-0.13</w:t>
            </w:r>
          </w:p>
        </w:tc>
        <w:tc>
          <w:tcPr>
            <w:tcW w:w="733" w:type="pct"/>
          </w:tcPr>
          <w:p w14:paraId="50E1AC70" w14:textId="77777777" w:rsidR="007D1D8B" w:rsidRPr="006C26A0" w:rsidRDefault="007D1D8B" w:rsidP="00C54708">
            <w:pPr>
              <w:pStyle w:val="Compact"/>
              <w:rPr>
                <w:sz w:val="16"/>
                <w:szCs w:val="16"/>
              </w:rPr>
            </w:pPr>
            <w:r w:rsidRPr="006C26A0">
              <w:rPr>
                <w:sz w:val="16"/>
                <w:szCs w:val="16"/>
              </w:rPr>
              <w:t>0.06</w:t>
            </w:r>
          </w:p>
        </w:tc>
        <w:tc>
          <w:tcPr>
            <w:tcW w:w="435" w:type="pct"/>
          </w:tcPr>
          <w:p w14:paraId="7CA11A41" w14:textId="77777777" w:rsidR="007D1D8B" w:rsidRPr="006C26A0" w:rsidRDefault="007D1D8B" w:rsidP="00C54708">
            <w:pPr>
              <w:pStyle w:val="Compact"/>
              <w:rPr>
                <w:sz w:val="16"/>
                <w:szCs w:val="16"/>
              </w:rPr>
            </w:pPr>
            <w:r w:rsidRPr="006C26A0">
              <w:rPr>
                <w:sz w:val="16"/>
                <w:szCs w:val="16"/>
              </w:rPr>
              <w:t>-2.24</w:t>
            </w:r>
          </w:p>
        </w:tc>
        <w:tc>
          <w:tcPr>
            <w:tcW w:w="507" w:type="pct"/>
          </w:tcPr>
          <w:p w14:paraId="4B791A16" w14:textId="77777777" w:rsidR="007D1D8B" w:rsidRPr="006C26A0" w:rsidRDefault="007D1D8B" w:rsidP="00C54708">
            <w:pPr>
              <w:pStyle w:val="Compact"/>
              <w:rPr>
                <w:sz w:val="16"/>
                <w:szCs w:val="16"/>
              </w:rPr>
            </w:pPr>
            <w:r w:rsidRPr="006C26A0">
              <w:rPr>
                <w:sz w:val="16"/>
                <w:szCs w:val="16"/>
              </w:rPr>
              <w:t>-0.24</w:t>
            </w:r>
          </w:p>
        </w:tc>
        <w:tc>
          <w:tcPr>
            <w:tcW w:w="561" w:type="pct"/>
          </w:tcPr>
          <w:p w14:paraId="7FEA9C2C" w14:textId="77777777" w:rsidR="007D1D8B" w:rsidRPr="006C26A0" w:rsidRDefault="007D1D8B" w:rsidP="00C54708">
            <w:pPr>
              <w:pStyle w:val="Compact"/>
              <w:rPr>
                <w:sz w:val="16"/>
                <w:szCs w:val="16"/>
              </w:rPr>
            </w:pPr>
            <w:r w:rsidRPr="006C26A0">
              <w:rPr>
                <w:sz w:val="16"/>
                <w:szCs w:val="16"/>
              </w:rPr>
              <w:t>-0.01</w:t>
            </w:r>
          </w:p>
        </w:tc>
      </w:tr>
      <w:tr w:rsidR="007D1D8B" w:rsidRPr="006C26A0" w14:paraId="67251A9F" w14:textId="77777777" w:rsidTr="00C54708">
        <w:tc>
          <w:tcPr>
            <w:tcW w:w="1224" w:type="pct"/>
          </w:tcPr>
          <w:p w14:paraId="63FD01C5"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RT</w:t>
            </w:r>
          </w:p>
        </w:tc>
        <w:tc>
          <w:tcPr>
            <w:tcW w:w="699" w:type="pct"/>
          </w:tcPr>
          <w:p w14:paraId="7C39C684" w14:textId="77777777" w:rsidR="007D1D8B" w:rsidRPr="006C26A0" w:rsidRDefault="007D1D8B" w:rsidP="00C54708">
            <w:pPr>
              <w:pStyle w:val="Compact"/>
              <w:rPr>
                <w:sz w:val="16"/>
                <w:szCs w:val="16"/>
              </w:rPr>
            </w:pPr>
            <w:r w:rsidRPr="006C26A0">
              <w:rPr>
                <w:sz w:val="16"/>
                <w:szCs w:val="16"/>
              </w:rPr>
              <w:t>-0.26</w:t>
            </w:r>
          </w:p>
        </w:tc>
        <w:tc>
          <w:tcPr>
            <w:tcW w:w="841" w:type="pct"/>
          </w:tcPr>
          <w:p w14:paraId="4F81C1FE" w14:textId="77777777" w:rsidR="007D1D8B" w:rsidRPr="006C26A0" w:rsidRDefault="007D1D8B" w:rsidP="00C54708">
            <w:pPr>
              <w:pStyle w:val="Compact"/>
              <w:rPr>
                <w:sz w:val="16"/>
                <w:szCs w:val="16"/>
              </w:rPr>
            </w:pPr>
            <w:r w:rsidRPr="006C26A0">
              <w:rPr>
                <w:sz w:val="16"/>
                <w:szCs w:val="16"/>
              </w:rPr>
              <w:t>-0.27</w:t>
            </w:r>
          </w:p>
        </w:tc>
        <w:tc>
          <w:tcPr>
            <w:tcW w:w="733" w:type="pct"/>
          </w:tcPr>
          <w:p w14:paraId="3FFC19D8" w14:textId="77777777" w:rsidR="007D1D8B" w:rsidRPr="006C26A0" w:rsidRDefault="007D1D8B" w:rsidP="00C54708">
            <w:pPr>
              <w:pStyle w:val="Compact"/>
              <w:rPr>
                <w:sz w:val="16"/>
                <w:szCs w:val="16"/>
              </w:rPr>
            </w:pPr>
            <w:r w:rsidRPr="006C26A0">
              <w:rPr>
                <w:sz w:val="16"/>
                <w:szCs w:val="16"/>
              </w:rPr>
              <w:t>0.05</w:t>
            </w:r>
          </w:p>
        </w:tc>
        <w:tc>
          <w:tcPr>
            <w:tcW w:w="435" w:type="pct"/>
          </w:tcPr>
          <w:p w14:paraId="457854E0" w14:textId="77777777" w:rsidR="007D1D8B" w:rsidRPr="006C26A0" w:rsidRDefault="007D1D8B" w:rsidP="00C54708">
            <w:pPr>
              <w:pStyle w:val="Compact"/>
              <w:rPr>
                <w:sz w:val="16"/>
                <w:szCs w:val="16"/>
              </w:rPr>
            </w:pPr>
            <w:r w:rsidRPr="006C26A0">
              <w:rPr>
                <w:sz w:val="16"/>
                <w:szCs w:val="16"/>
              </w:rPr>
              <w:t>-4.83</w:t>
            </w:r>
          </w:p>
        </w:tc>
        <w:tc>
          <w:tcPr>
            <w:tcW w:w="507" w:type="pct"/>
          </w:tcPr>
          <w:p w14:paraId="345CF44F" w14:textId="77777777" w:rsidR="007D1D8B" w:rsidRPr="006C26A0" w:rsidRDefault="007D1D8B" w:rsidP="00C54708">
            <w:pPr>
              <w:pStyle w:val="Compact"/>
              <w:rPr>
                <w:sz w:val="16"/>
                <w:szCs w:val="16"/>
              </w:rPr>
            </w:pPr>
            <w:r w:rsidRPr="006C26A0">
              <w:rPr>
                <w:sz w:val="16"/>
                <w:szCs w:val="16"/>
              </w:rPr>
              <w:t>-0.37</w:t>
            </w:r>
          </w:p>
        </w:tc>
        <w:tc>
          <w:tcPr>
            <w:tcW w:w="561" w:type="pct"/>
          </w:tcPr>
          <w:p w14:paraId="6D1559DB" w14:textId="77777777" w:rsidR="007D1D8B" w:rsidRPr="006C26A0" w:rsidRDefault="007D1D8B" w:rsidP="00C54708">
            <w:pPr>
              <w:pStyle w:val="Compact"/>
              <w:rPr>
                <w:sz w:val="16"/>
                <w:szCs w:val="16"/>
              </w:rPr>
            </w:pPr>
            <w:r w:rsidRPr="006C26A0">
              <w:rPr>
                <w:sz w:val="16"/>
                <w:szCs w:val="16"/>
              </w:rPr>
              <w:t>-0.16</w:t>
            </w:r>
          </w:p>
        </w:tc>
      </w:tr>
      <w:tr w:rsidR="007D1D8B" w:rsidRPr="006C26A0" w14:paraId="1C2DEEBD" w14:textId="77777777" w:rsidTr="00C54708">
        <w:tc>
          <w:tcPr>
            <w:tcW w:w="1224" w:type="pct"/>
          </w:tcPr>
          <w:p w14:paraId="157B2D8A"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RI</w:t>
            </w:r>
          </w:p>
        </w:tc>
        <w:tc>
          <w:tcPr>
            <w:tcW w:w="699" w:type="pct"/>
          </w:tcPr>
          <w:p w14:paraId="318ED090" w14:textId="77777777" w:rsidR="007D1D8B" w:rsidRPr="006C26A0" w:rsidRDefault="007D1D8B" w:rsidP="00C54708">
            <w:pPr>
              <w:pStyle w:val="Compact"/>
              <w:rPr>
                <w:sz w:val="16"/>
                <w:szCs w:val="16"/>
              </w:rPr>
            </w:pPr>
            <w:r w:rsidRPr="006C26A0">
              <w:rPr>
                <w:sz w:val="16"/>
                <w:szCs w:val="16"/>
              </w:rPr>
              <w:t>-0.23</w:t>
            </w:r>
          </w:p>
        </w:tc>
        <w:tc>
          <w:tcPr>
            <w:tcW w:w="841" w:type="pct"/>
          </w:tcPr>
          <w:p w14:paraId="4EE3FE73" w14:textId="77777777" w:rsidR="007D1D8B" w:rsidRPr="006C26A0" w:rsidRDefault="007D1D8B" w:rsidP="00C54708">
            <w:pPr>
              <w:pStyle w:val="Compact"/>
              <w:rPr>
                <w:sz w:val="16"/>
                <w:szCs w:val="16"/>
              </w:rPr>
            </w:pPr>
            <w:r w:rsidRPr="006C26A0">
              <w:rPr>
                <w:sz w:val="16"/>
                <w:szCs w:val="16"/>
              </w:rPr>
              <w:t>-0.23</w:t>
            </w:r>
          </w:p>
        </w:tc>
        <w:tc>
          <w:tcPr>
            <w:tcW w:w="733" w:type="pct"/>
          </w:tcPr>
          <w:p w14:paraId="1BA56F53" w14:textId="77777777" w:rsidR="007D1D8B" w:rsidRPr="006C26A0" w:rsidRDefault="007D1D8B" w:rsidP="00C54708">
            <w:pPr>
              <w:pStyle w:val="Compact"/>
              <w:rPr>
                <w:sz w:val="16"/>
                <w:szCs w:val="16"/>
              </w:rPr>
            </w:pPr>
            <w:r w:rsidRPr="006C26A0">
              <w:rPr>
                <w:sz w:val="16"/>
                <w:szCs w:val="16"/>
              </w:rPr>
              <w:t>0.06</w:t>
            </w:r>
          </w:p>
        </w:tc>
        <w:tc>
          <w:tcPr>
            <w:tcW w:w="435" w:type="pct"/>
          </w:tcPr>
          <w:p w14:paraId="34AC8C0F" w14:textId="77777777" w:rsidR="007D1D8B" w:rsidRPr="006C26A0" w:rsidRDefault="007D1D8B" w:rsidP="00C54708">
            <w:pPr>
              <w:pStyle w:val="Compact"/>
              <w:rPr>
                <w:sz w:val="16"/>
                <w:szCs w:val="16"/>
              </w:rPr>
            </w:pPr>
            <w:r w:rsidRPr="006C26A0">
              <w:rPr>
                <w:sz w:val="16"/>
                <w:szCs w:val="16"/>
              </w:rPr>
              <w:t>-3.79</w:t>
            </w:r>
          </w:p>
        </w:tc>
        <w:tc>
          <w:tcPr>
            <w:tcW w:w="507" w:type="pct"/>
          </w:tcPr>
          <w:p w14:paraId="5A85EB2C" w14:textId="77777777" w:rsidR="007D1D8B" w:rsidRPr="006C26A0" w:rsidRDefault="007D1D8B" w:rsidP="00C54708">
            <w:pPr>
              <w:pStyle w:val="Compact"/>
              <w:rPr>
                <w:sz w:val="16"/>
                <w:szCs w:val="16"/>
              </w:rPr>
            </w:pPr>
            <w:r w:rsidRPr="006C26A0">
              <w:rPr>
                <w:sz w:val="16"/>
                <w:szCs w:val="16"/>
              </w:rPr>
              <w:t>-0.35</w:t>
            </w:r>
          </w:p>
        </w:tc>
        <w:tc>
          <w:tcPr>
            <w:tcW w:w="561" w:type="pct"/>
          </w:tcPr>
          <w:p w14:paraId="5E9BDB03" w14:textId="77777777" w:rsidR="007D1D8B" w:rsidRPr="006C26A0" w:rsidRDefault="007D1D8B" w:rsidP="00C54708">
            <w:pPr>
              <w:pStyle w:val="Compact"/>
              <w:rPr>
                <w:sz w:val="16"/>
                <w:szCs w:val="16"/>
              </w:rPr>
            </w:pPr>
            <w:r w:rsidRPr="006C26A0">
              <w:rPr>
                <w:sz w:val="16"/>
                <w:szCs w:val="16"/>
              </w:rPr>
              <w:t>-0.11</w:t>
            </w:r>
          </w:p>
        </w:tc>
      </w:tr>
      <w:tr w:rsidR="007D1D8B" w:rsidRPr="006C26A0" w14:paraId="0346345D" w14:textId="77777777" w:rsidTr="00C54708">
        <w:tc>
          <w:tcPr>
            <w:tcW w:w="1224" w:type="pct"/>
          </w:tcPr>
          <w:p w14:paraId="292C8AAC"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Memory</w:t>
            </w:r>
          </w:p>
        </w:tc>
        <w:tc>
          <w:tcPr>
            <w:tcW w:w="699" w:type="pct"/>
          </w:tcPr>
          <w:p w14:paraId="2CD0C34D" w14:textId="77777777" w:rsidR="007D1D8B" w:rsidRPr="006C26A0" w:rsidRDefault="007D1D8B" w:rsidP="00C54708">
            <w:pPr>
              <w:pStyle w:val="Compact"/>
              <w:rPr>
                <w:sz w:val="16"/>
                <w:szCs w:val="16"/>
              </w:rPr>
            </w:pPr>
            <w:r w:rsidRPr="006C26A0">
              <w:rPr>
                <w:sz w:val="16"/>
                <w:szCs w:val="16"/>
              </w:rPr>
              <w:t>0.20</w:t>
            </w:r>
          </w:p>
        </w:tc>
        <w:tc>
          <w:tcPr>
            <w:tcW w:w="841" w:type="pct"/>
          </w:tcPr>
          <w:p w14:paraId="5FE11A24" w14:textId="77777777" w:rsidR="007D1D8B" w:rsidRPr="006C26A0" w:rsidRDefault="007D1D8B" w:rsidP="00C54708">
            <w:pPr>
              <w:pStyle w:val="Compact"/>
              <w:rPr>
                <w:sz w:val="16"/>
                <w:szCs w:val="16"/>
              </w:rPr>
            </w:pPr>
            <w:r w:rsidRPr="006C26A0">
              <w:rPr>
                <w:sz w:val="16"/>
                <w:szCs w:val="16"/>
              </w:rPr>
              <w:t>0.19</w:t>
            </w:r>
          </w:p>
        </w:tc>
        <w:tc>
          <w:tcPr>
            <w:tcW w:w="733" w:type="pct"/>
          </w:tcPr>
          <w:p w14:paraId="59B4C79F" w14:textId="77777777" w:rsidR="007D1D8B" w:rsidRPr="006C26A0" w:rsidRDefault="007D1D8B" w:rsidP="00C54708">
            <w:pPr>
              <w:pStyle w:val="Compact"/>
              <w:rPr>
                <w:sz w:val="16"/>
                <w:szCs w:val="16"/>
              </w:rPr>
            </w:pPr>
            <w:r w:rsidRPr="006C26A0">
              <w:rPr>
                <w:sz w:val="16"/>
                <w:szCs w:val="16"/>
              </w:rPr>
              <w:t>0.06</w:t>
            </w:r>
          </w:p>
        </w:tc>
        <w:tc>
          <w:tcPr>
            <w:tcW w:w="435" w:type="pct"/>
          </w:tcPr>
          <w:p w14:paraId="075AF1DC" w14:textId="77777777" w:rsidR="007D1D8B" w:rsidRPr="006C26A0" w:rsidRDefault="007D1D8B" w:rsidP="00C54708">
            <w:pPr>
              <w:pStyle w:val="Compact"/>
              <w:rPr>
                <w:sz w:val="16"/>
                <w:szCs w:val="16"/>
              </w:rPr>
            </w:pPr>
            <w:r w:rsidRPr="006C26A0">
              <w:rPr>
                <w:sz w:val="16"/>
                <w:szCs w:val="16"/>
              </w:rPr>
              <w:t>3.12</w:t>
            </w:r>
          </w:p>
        </w:tc>
        <w:tc>
          <w:tcPr>
            <w:tcW w:w="507" w:type="pct"/>
          </w:tcPr>
          <w:p w14:paraId="46FD4942" w14:textId="77777777" w:rsidR="007D1D8B" w:rsidRPr="006C26A0" w:rsidRDefault="007D1D8B" w:rsidP="00C54708">
            <w:pPr>
              <w:pStyle w:val="Compact"/>
              <w:rPr>
                <w:sz w:val="16"/>
                <w:szCs w:val="16"/>
              </w:rPr>
            </w:pPr>
            <w:r w:rsidRPr="006C26A0">
              <w:rPr>
                <w:sz w:val="16"/>
                <w:szCs w:val="16"/>
              </w:rPr>
              <w:t>0.06</w:t>
            </w:r>
          </w:p>
        </w:tc>
        <w:tc>
          <w:tcPr>
            <w:tcW w:w="561" w:type="pct"/>
          </w:tcPr>
          <w:p w14:paraId="7DF035A0" w14:textId="77777777" w:rsidR="007D1D8B" w:rsidRPr="006C26A0" w:rsidRDefault="007D1D8B" w:rsidP="00C54708">
            <w:pPr>
              <w:pStyle w:val="Compact"/>
              <w:rPr>
                <w:sz w:val="16"/>
                <w:szCs w:val="16"/>
              </w:rPr>
            </w:pPr>
            <w:r w:rsidRPr="006C26A0">
              <w:rPr>
                <w:sz w:val="16"/>
                <w:szCs w:val="16"/>
              </w:rPr>
              <w:t>0.31</w:t>
            </w:r>
          </w:p>
        </w:tc>
      </w:tr>
      <w:tr w:rsidR="007D1D8B" w:rsidRPr="006C26A0" w14:paraId="1A7B0F2E" w14:textId="77777777" w:rsidTr="00C54708">
        <w:tc>
          <w:tcPr>
            <w:tcW w:w="1224" w:type="pct"/>
          </w:tcPr>
          <w:p w14:paraId="3753835E"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3  -</w:t>
            </w:r>
            <w:proofErr w:type="gramEnd"/>
            <w:r w:rsidRPr="006C26A0">
              <w:rPr>
                <w:sz w:val="16"/>
                <w:szCs w:val="16"/>
              </w:rPr>
              <w:t>&gt;  Concentration</w:t>
            </w:r>
          </w:p>
        </w:tc>
        <w:tc>
          <w:tcPr>
            <w:tcW w:w="699" w:type="pct"/>
          </w:tcPr>
          <w:p w14:paraId="19E36DBE" w14:textId="77777777" w:rsidR="007D1D8B" w:rsidRPr="006C26A0" w:rsidRDefault="007D1D8B" w:rsidP="00C54708">
            <w:pPr>
              <w:pStyle w:val="Compact"/>
              <w:rPr>
                <w:sz w:val="16"/>
                <w:szCs w:val="16"/>
              </w:rPr>
            </w:pPr>
            <w:r w:rsidRPr="006C26A0">
              <w:rPr>
                <w:sz w:val="16"/>
                <w:szCs w:val="16"/>
              </w:rPr>
              <w:t>0.23</w:t>
            </w:r>
          </w:p>
        </w:tc>
        <w:tc>
          <w:tcPr>
            <w:tcW w:w="841" w:type="pct"/>
          </w:tcPr>
          <w:p w14:paraId="44F5CC2B" w14:textId="77777777" w:rsidR="007D1D8B" w:rsidRPr="006C26A0" w:rsidRDefault="007D1D8B" w:rsidP="00C54708">
            <w:pPr>
              <w:pStyle w:val="Compact"/>
              <w:rPr>
                <w:sz w:val="16"/>
                <w:szCs w:val="16"/>
              </w:rPr>
            </w:pPr>
            <w:r w:rsidRPr="006C26A0">
              <w:rPr>
                <w:sz w:val="16"/>
                <w:szCs w:val="16"/>
              </w:rPr>
              <w:t>0.23</w:t>
            </w:r>
          </w:p>
        </w:tc>
        <w:tc>
          <w:tcPr>
            <w:tcW w:w="733" w:type="pct"/>
          </w:tcPr>
          <w:p w14:paraId="24A665AA" w14:textId="77777777" w:rsidR="007D1D8B" w:rsidRPr="006C26A0" w:rsidRDefault="007D1D8B" w:rsidP="00C54708">
            <w:pPr>
              <w:pStyle w:val="Compact"/>
              <w:rPr>
                <w:sz w:val="16"/>
                <w:szCs w:val="16"/>
              </w:rPr>
            </w:pPr>
            <w:r w:rsidRPr="006C26A0">
              <w:rPr>
                <w:sz w:val="16"/>
                <w:szCs w:val="16"/>
              </w:rPr>
              <w:t>0.06</w:t>
            </w:r>
          </w:p>
        </w:tc>
        <w:tc>
          <w:tcPr>
            <w:tcW w:w="435" w:type="pct"/>
          </w:tcPr>
          <w:p w14:paraId="1E96EEA5" w14:textId="77777777" w:rsidR="007D1D8B" w:rsidRPr="006C26A0" w:rsidRDefault="007D1D8B" w:rsidP="00C54708">
            <w:pPr>
              <w:pStyle w:val="Compact"/>
              <w:rPr>
                <w:sz w:val="16"/>
                <w:szCs w:val="16"/>
              </w:rPr>
            </w:pPr>
            <w:r w:rsidRPr="006C26A0">
              <w:rPr>
                <w:sz w:val="16"/>
                <w:szCs w:val="16"/>
              </w:rPr>
              <w:t>3.89</w:t>
            </w:r>
          </w:p>
        </w:tc>
        <w:tc>
          <w:tcPr>
            <w:tcW w:w="507" w:type="pct"/>
          </w:tcPr>
          <w:p w14:paraId="1F4DF926" w14:textId="77777777" w:rsidR="007D1D8B" w:rsidRPr="006C26A0" w:rsidRDefault="007D1D8B" w:rsidP="00C54708">
            <w:pPr>
              <w:pStyle w:val="Compact"/>
              <w:rPr>
                <w:sz w:val="16"/>
                <w:szCs w:val="16"/>
              </w:rPr>
            </w:pPr>
            <w:r w:rsidRPr="006C26A0">
              <w:rPr>
                <w:sz w:val="16"/>
                <w:szCs w:val="16"/>
              </w:rPr>
              <w:t>0.11</w:t>
            </w:r>
          </w:p>
        </w:tc>
        <w:tc>
          <w:tcPr>
            <w:tcW w:w="561" w:type="pct"/>
          </w:tcPr>
          <w:p w14:paraId="0D5BEC0B" w14:textId="77777777" w:rsidR="007D1D8B" w:rsidRPr="006C26A0" w:rsidRDefault="007D1D8B" w:rsidP="00C54708">
            <w:pPr>
              <w:pStyle w:val="Compact"/>
              <w:rPr>
                <w:sz w:val="16"/>
                <w:szCs w:val="16"/>
              </w:rPr>
            </w:pPr>
            <w:r w:rsidRPr="006C26A0">
              <w:rPr>
                <w:sz w:val="16"/>
                <w:szCs w:val="16"/>
              </w:rPr>
              <w:t>0.34</w:t>
            </w:r>
          </w:p>
        </w:tc>
      </w:tr>
      <w:tr w:rsidR="007D1D8B" w:rsidRPr="006C26A0" w14:paraId="578D397C" w14:textId="77777777" w:rsidTr="00C54708">
        <w:tc>
          <w:tcPr>
            <w:tcW w:w="1224" w:type="pct"/>
          </w:tcPr>
          <w:p w14:paraId="7E021F7D" w14:textId="77777777" w:rsidR="007D1D8B" w:rsidRPr="006C26A0" w:rsidRDefault="007D1D8B" w:rsidP="00C54708">
            <w:pPr>
              <w:pStyle w:val="Compact"/>
              <w:rPr>
                <w:sz w:val="16"/>
                <w:szCs w:val="16"/>
              </w:rPr>
            </w:pPr>
            <w:r w:rsidRPr="006C26A0">
              <w:rPr>
                <w:sz w:val="16"/>
                <w:szCs w:val="16"/>
              </w:rPr>
              <w:lastRenderedPageBreak/>
              <w:t>L</w:t>
            </w:r>
            <w:proofErr w:type="gramStart"/>
            <w:r w:rsidRPr="006C26A0">
              <w:rPr>
                <w:sz w:val="16"/>
                <w:szCs w:val="16"/>
              </w:rPr>
              <w:t>5  -</w:t>
            </w:r>
            <w:proofErr w:type="gramEnd"/>
            <w:r w:rsidRPr="006C26A0">
              <w:rPr>
                <w:sz w:val="16"/>
                <w:szCs w:val="16"/>
              </w:rPr>
              <w:t>&gt;  PA</w:t>
            </w:r>
          </w:p>
        </w:tc>
        <w:tc>
          <w:tcPr>
            <w:tcW w:w="699" w:type="pct"/>
          </w:tcPr>
          <w:p w14:paraId="327EFF10" w14:textId="77777777" w:rsidR="007D1D8B" w:rsidRPr="006C26A0" w:rsidRDefault="007D1D8B" w:rsidP="00C54708">
            <w:pPr>
              <w:pStyle w:val="Compact"/>
              <w:rPr>
                <w:sz w:val="16"/>
                <w:szCs w:val="16"/>
              </w:rPr>
            </w:pPr>
            <w:r w:rsidRPr="006C26A0">
              <w:rPr>
                <w:sz w:val="16"/>
                <w:szCs w:val="16"/>
              </w:rPr>
              <w:t>0.16</w:t>
            </w:r>
          </w:p>
        </w:tc>
        <w:tc>
          <w:tcPr>
            <w:tcW w:w="841" w:type="pct"/>
          </w:tcPr>
          <w:p w14:paraId="4D0BDE01" w14:textId="77777777" w:rsidR="007D1D8B" w:rsidRPr="006C26A0" w:rsidRDefault="007D1D8B" w:rsidP="00C54708">
            <w:pPr>
              <w:pStyle w:val="Compact"/>
              <w:rPr>
                <w:sz w:val="16"/>
                <w:szCs w:val="16"/>
              </w:rPr>
            </w:pPr>
            <w:r w:rsidRPr="006C26A0">
              <w:rPr>
                <w:sz w:val="16"/>
                <w:szCs w:val="16"/>
              </w:rPr>
              <w:t>0.16</w:t>
            </w:r>
          </w:p>
        </w:tc>
        <w:tc>
          <w:tcPr>
            <w:tcW w:w="733" w:type="pct"/>
          </w:tcPr>
          <w:p w14:paraId="5B50BA5B" w14:textId="77777777" w:rsidR="007D1D8B" w:rsidRPr="006C26A0" w:rsidRDefault="007D1D8B" w:rsidP="00C54708">
            <w:pPr>
              <w:pStyle w:val="Compact"/>
              <w:rPr>
                <w:sz w:val="16"/>
                <w:szCs w:val="16"/>
              </w:rPr>
            </w:pPr>
            <w:r w:rsidRPr="006C26A0">
              <w:rPr>
                <w:sz w:val="16"/>
                <w:szCs w:val="16"/>
              </w:rPr>
              <w:t>0.06</w:t>
            </w:r>
          </w:p>
        </w:tc>
        <w:tc>
          <w:tcPr>
            <w:tcW w:w="435" w:type="pct"/>
          </w:tcPr>
          <w:p w14:paraId="430A27C6" w14:textId="77777777" w:rsidR="007D1D8B" w:rsidRPr="006C26A0" w:rsidRDefault="007D1D8B" w:rsidP="00C54708">
            <w:pPr>
              <w:pStyle w:val="Compact"/>
              <w:rPr>
                <w:sz w:val="16"/>
                <w:szCs w:val="16"/>
              </w:rPr>
            </w:pPr>
            <w:r w:rsidRPr="006C26A0">
              <w:rPr>
                <w:sz w:val="16"/>
                <w:szCs w:val="16"/>
              </w:rPr>
              <w:t>2.45</w:t>
            </w:r>
          </w:p>
        </w:tc>
        <w:tc>
          <w:tcPr>
            <w:tcW w:w="507" w:type="pct"/>
          </w:tcPr>
          <w:p w14:paraId="77A4B44A" w14:textId="77777777" w:rsidR="007D1D8B" w:rsidRPr="006C26A0" w:rsidRDefault="007D1D8B" w:rsidP="00C54708">
            <w:pPr>
              <w:pStyle w:val="Compact"/>
              <w:rPr>
                <w:sz w:val="16"/>
                <w:szCs w:val="16"/>
              </w:rPr>
            </w:pPr>
            <w:r w:rsidRPr="006C26A0">
              <w:rPr>
                <w:sz w:val="16"/>
                <w:szCs w:val="16"/>
              </w:rPr>
              <w:t>0.03</w:t>
            </w:r>
          </w:p>
        </w:tc>
        <w:tc>
          <w:tcPr>
            <w:tcW w:w="561" w:type="pct"/>
          </w:tcPr>
          <w:p w14:paraId="04A5612A" w14:textId="77777777" w:rsidR="007D1D8B" w:rsidRPr="006C26A0" w:rsidRDefault="007D1D8B" w:rsidP="00C54708">
            <w:pPr>
              <w:pStyle w:val="Compact"/>
              <w:rPr>
                <w:sz w:val="16"/>
                <w:szCs w:val="16"/>
              </w:rPr>
            </w:pPr>
            <w:r w:rsidRPr="006C26A0">
              <w:rPr>
                <w:sz w:val="16"/>
                <w:szCs w:val="16"/>
              </w:rPr>
              <w:t>0.28</w:t>
            </w:r>
          </w:p>
        </w:tc>
      </w:tr>
      <w:tr w:rsidR="007D1D8B" w:rsidRPr="006C26A0" w14:paraId="55BFE798" w14:textId="77777777" w:rsidTr="00C54708">
        <w:tc>
          <w:tcPr>
            <w:tcW w:w="1224" w:type="pct"/>
          </w:tcPr>
          <w:p w14:paraId="5FE330D9" w14:textId="77777777" w:rsidR="007D1D8B" w:rsidRPr="006C26A0" w:rsidRDefault="007D1D8B" w:rsidP="00C54708">
            <w:pPr>
              <w:pStyle w:val="Compact"/>
              <w:rPr>
                <w:sz w:val="16"/>
                <w:szCs w:val="16"/>
              </w:rPr>
            </w:pPr>
            <w:r w:rsidRPr="006C26A0">
              <w:rPr>
                <w:sz w:val="16"/>
                <w:szCs w:val="16"/>
              </w:rPr>
              <w:t>L</w:t>
            </w:r>
            <w:proofErr w:type="gramStart"/>
            <w:r w:rsidRPr="006C26A0">
              <w:rPr>
                <w:sz w:val="16"/>
                <w:szCs w:val="16"/>
              </w:rPr>
              <w:t>5  -</w:t>
            </w:r>
            <w:proofErr w:type="gramEnd"/>
            <w:r w:rsidRPr="006C26A0">
              <w:rPr>
                <w:sz w:val="16"/>
                <w:szCs w:val="16"/>
              </w:rPr>
              <w:t>&gt;  PSQ</w:t>
            </w:r>
          </w:p>
        </w:tc>
        <w:tc>
          <w:tcPr>
            <w:tcW w:w="699" w:type="pct"/>
          </w:tcPr>
          <w:p w14:paraId="29D5D6C4" w14:textId="77777777" w:rsidR="007D1D8B" w:rsidRPr="006C26A0" w:rsidRDefault="007D1D8B" w:rsidP="00C54708">
            <w:pPr>
              <w:pStyle w:val="Compact"/>
              <w:rPr>
                <w:sz w:val="16"/>
                <w:szCs w:val="16"/>
              </w:rPr>
            </w:pPr>
            <w:r w:rsidRPr="006C26A0">
              <w:rPr>
                <w:sz w:val="16"/>
                <w:szCs w:val="16"/>
              </w:rPr>
              <w:t>-0.17</w:t>
            </w:r>
          </w:p>
        </w:tc>
        <w:tc>
          <w:tcPr>
            <w:tcW w:w="841" w:type="pct"/>
          </w:tcPr>
          <w:p w14:paraId="0B9CE031" w14:textId="77777777" w:rsidR="007D1D8B" w:rsidRPr="006C26A0" w:rsidRDefault="007D1D8B" w:rsidP="00C54708">
            <w:pPr>
              <w:pStyle w:val="Compact"/>
              <w:rPr>
                <w:sz w:val="16"/>
                <w:szCs w:val="16"/>
              </w:rPr>
            </w:pPr>
            <w:r w:rsidRPr="006C26A0">
              <w:rPr>
                <w:sz w:val="16"/>
                <w:szCs w:val="16"/>
              </w:rPr>
              <w:t>-0.17</w:t>
            </w:r>
          </w:p>
        </w:tc>
        <w:tc>
          <w:tcPr>
            <w:tcW w:w="733" w:type="pct"/>
          </w:tcPr>
          <w:p w14:paraId="1C517A1D" w14:textId="77777777" w:rsidR="007D1D8B" w:rsidRPr="006C26A0" w:rsidRDefault="007D1D8B" w:rsidP="00C54708">
            <w:pPr>
              <w:pStyle w:val="Compact"/>
              <w:rPr>
                <w:sz w:val="16"/>
                <w:szCs w:val="16"/>
              </w:rPr>
            </w:pPr>
            <w:r w:rsidRPr="006C26A0">
              <w:rPr>
                <w:sz w:val="16"/>
                <w:szCs w:val="16"/>
              </w:rPr>
              <w:t>0.07</w:t>
            </w:r>
          </w:p>
        </w:tc>
        <w:tc>
          <w:tcPr>
            <w:tcW w:w="435" w:type="pct"/>
          </w:tcPr>
          <w:p w14:paraId="7CC67ADB" w14:textId="77777777" w:rsidR="007D1D8B" w:rsidRPr="006C26A0" w:rsidRDefault="007D1D8B" w:rsidP="00C54708">
            <w:pPr>
              <w:pStyle w:val="Compact"/>
              <w:rPr>
                <w:sz w:val="16"/>
                <w:szCs w:val="16"/>
              </w:rPr>
            </w:pPr>
            <w:r w:rsidRPr="006C26A0">
              <w:rPr>
                <w:sz w:val="16"/>
                <w:szCs w:val="16"/>
              </w:rPr>
              <w:t>-2.38</w:t>
            </w:r>
          </w:p>
        </w:tc>
        <w:tc>
          <w:tcPr>
            <w:tcW w:w="507" w:type="pct"/>
          </w:tcPr>
          <w:p w14:paraId="656418F8" w14:textId="77777777" w:rsidR="007D1D8B" w:rsidRPr="006C26A0" w:rsidRDefault="007D1D8B" w:rsidP="00C54708">
            <w:pPr>
              <w:pStyle w:val="Compact"/>
              <w:rPr>
                <w:sz w:val="16"/>
                <w:szCs w:val="16"/>
              </w:rPr>
            </w:pPr>
            <w:r w:rsidRPr="006C26A0">
              <w:rPr>
                <w:sz w:val="16"/>
                <w:szCs w:val="16"/>
              </w:rPr>
              <w:t>-0.30</w:t>
            </w:r>
          </w:p>
        </w:tc>
        <w:tc>
          <w:tcPr>
            <w:tcW w:w="561" w:type="pct"/>
          </w:tcPr>
          <w:p w14:paraId="4C1ED436" w14:textId="77777777" w:rsidR="007D1D8B" w:rsidRPr="006C26A0" w:rsidRDefault="007D1D8B" w:rsidP="00C54708">
            <w:pPr>
              <w:pStyle w:val="Compact"/>
              <w:rPr>
                <w:sz w:val="16"/>
                <w:szCs w:val="16"/>
              </w:rPr>
            </w:pPr>
            <w:r w:rsidRPr="006C26A0">
              <w:rPr>
                <w:sz w:val="16"/>
                <w:szCs w:val="16"/>
              </w:rPr>
              <w:t>-0.02</w:t>
            </w:r>
          </w:p>
        </w:tc>
      </w:tr>
      <w:tr w:rsidR="007D1D8B" w:rsidRPr="006C26A0" w14:paraId="26B3142C" w14:textId="77777777" w:rsidTr="00C54708">
        <w:tc>
          <w:tcPr>
            <w:tcW w:w="1224" w:type="pct"/>
          </w:tcPr>
          <w:p w14:paraId="3E24931A" w14:textId="77777777" w:rsidR="007D1D8B" w:rsidRPr="006C26A0" w:rsidRDefault="007D1D8B" w:rsidP="00C54708">
            <w:pPr>
              <w:pStyle w:val="Compact"/>
              <w:rPr>
                <w:sz w:val="16"/>
                <w:szCs w:val="16"/>
              </w:rPr>
            </w:pPr>
            <w:proofErr w:type="gramStart"/>
            <w:r w:rsidRPr="006C26A0">
              <w:rPr>
                <w:sz w:val="16"/>
                <w:szCs w:val="16"/>
              </w:rPr>
              <w:t>PA  -</w:t>
            </w:r>
            <w:proofErr w:type="gramEnd"/>
            <w:r w:rsidRPr="006C26A0">
              <w:rPr>
                <w:sz w:val="16"/>
                <w:szCs w:val="16"/>
              </w:rPr>
              <w:t>&gt;  PSQ</w:t>
            </w:r>
          </w:p>
        </w:tc>
        <w:tc>
          <w:tcPr>
            <w:tcW w:w="699" w:type="pct"/>
          </w:tcPr>
          <w:p w14:paraId="1C2C20F8" w14:textId="77777777" w:rsidR="007D1D8B" w:rsidRPr="006C26A0" w:rsidRDefault="007D1D8B" w:rsidP="00C54708">
            <w:pPr>
              <w:pStyle w:val="Compact"/>
              <w:rPr>
                <w:sz w:val="16"/>
                <w:szCs w:val="16"/>
              </w:rPr>
            </w:pPr>
            <w:r w:rsidRPr="006C26A0">
              <w:rPr>
                <w:sz w:val="16"/>
                <w:szCs w:val="16"/>
              </w:rPr>
              <w:t>-0.18</w:t>
            </w:r>
          </w:p>
        </w:tc>
        <w:tc>
          <w:tcPr>
            <w:tcW w:w="841" w:type="pct"/>
          </w:tcPr>
          <w:p w14:paraId="63F9795F" w14:textId="77777777" w:rsidR="007D1D8B" w:rsidRPr="006C26A0" w:rsidRDefault="007D1D8B" w:rsidP="00C54708">
            <w:pPr>
              <w:pStyle w:val="Compact"/>
              <w:rPr>
                <w:sz w:val="16"/>
                <w:szCs w:val="16"/>
              </w:rPr>
            </w:pPr>
            <w:r w:rsidRPr="006C26A0">
              <w:rPr>
                <w:sz w:val="16"/>
                <w:szCs w:val="16"/>
              </w:rPr>
              <w:t>-0.18</w:t>
            </w:r>
          </w:p>
        </w:tc>
        <w:tc>
          <w:tcPr>
            <w:tcW w:w="733" w:type="pct"/>
          </w:tcPr>
          <w:p w14:paraId="74B222F3" w14:textId="77777777" w:rsidR="007D1D8B" w:rsidRPr="006C26A0" w:rsidRDefault="007D1D8B" w:rsidP="00C54708">
            <w:pPr>
              <w:pStyle w:val="Compact"/>
              <w:rPr>
                <w:sz w:val="16"/>
                <w:szCs w:val="16"/>
              </w:rPr>
            </w:pPr>
            <w:r w:rsidRPr="006C26A0">
              <w:rPr>
                <w:sz w:val="16"/>
                <w:szCs w:val="16"/>
              </w:rPr>
              <w:t>0.06</w:t>
            </w:r>
          </w:p>
        </w:tc>
        <w:tc>
          <w:tcPr>
            <w:tcW w:w="435" w:type="pct"/>
          </w:tcPr>
          <w:p w14:paraId="70F3C4A0" w14:textId="77777777" w:rsidR="007D1D8B" w:rsidRPr="006C26A0" w:rsidRDefault="007D1D8B" w:rsidP="00C54708">
            <w:pPr>
              <w:pStyle w:val="Compact"/>
              <w:rPr>
                <w:sz w:val="16"/>
                <w:szCs w:val="16"/>
              </w:rPr>
            </w:pPr>
            <w:r w:rsidRPr="006C26A0">
              <w:rPr>
                <w:sz w:val="16"/>
                <w:szCs w:val="16"/>
              </w:rPr>
              <w:t>-3.02</w:t>
            </w:r>
          </w:p>
        </w:tc>
        <w:tc>
          <w:tcPr>
            <w:tcW w:w="507" w:type="pct"/>
          </w:tcPr>
          <w:p w14:paraId="52CB342C" w14:textId="77777777" w:rsidR="007D1D8B" w:rsidRPr="006C26A0" w:rsidRDefault="007D1D8B" w:rsidP="00C54708">
            <w:pPr>
              <w:pStyle w:val="Compact"/>
              <w:rPr>
                <w:sz w:val="16"/>
                <w:szCs w:val="16"/>
              </w:rPr>
            </w:pPr>
            <w:r w:rsidRPr="006C26A0">
              <w:rPr>
                <w:sz w:val="16"/>
                <w:szCs w:val="16"/>
              </w:rPr>
              <w:t>-0.30</w:t>
            </w:r>
          </w:p>
        </w:tc>
        <w:tc>
          <w:tcPr>
            <w:tcW w:w="561" w:type="pct"/>
          </w:tcPr>
          <w:p w14:paraId="589D542C" w14:textId="77777777" w:rsidR="007D1D8B" w:rsidRPr="006C26A0" w:rsidRDefault="007D1D8B" w:rsidP="00C54708">
            <w:pPr>
              <w:pStyle w:val="Compact"/>
              <w:rPr>
                <w:sz w:val="16"/>
                <w:szCs w:val="16"/>
              </w:rPr>
            </w:pPr>
            <w:r w:rsidRPr="006C26A0">
              <w:rPr>
                <w:sz w:val="16"/>
                <w:szCs w:val="16"/>
              </w:rPr>
              <w:t>-0.06</w:t>
            </w:r>
          </w:p>
        </w:tc>
      </w:tr>
      <w:tr w:rsidR="007D1D8B" w:rsidRPr="006C26A0" w14:paraId="5253F251" w14:textId="77777777" w:rsidTr="00C54708">
        <w:tc>
          <w:tcPr>
            <w:tcW w:w="1224" w:type="pct"/>
          </w:tcPr>
          <w:p w14:paraId="3F199CF3" w14:textId="77777777" w:rsidR="007D1D8B" w:rsidRPr="006C26A0" w:rsidRDefault="007D1D8B" w:rsidP="00C54708">
            <w:pPr>
              <w:pStyle w:val="Compact"/>
              <w:rPr>
                <w:sz w:val="16"/>
                <w:szCs w:val="16"/>
              </w:rPr>
            </w:pPr>
            <w:proofErr w:type="gramStart"/>
            <w:r w:rsidRPr="006C26A0">
              <w:rPr>
                <w:sz w:val="16"/>
                <w:szCs w:val="16"/>
              </w:rPr>
              <w:t>PA  -</w:t>
            </w:r>
            <w:proofErr w:type="gramEnd"/>
            <w:r w:rsidRPr="006C26A0">
              <w:rPr>
                <w:sz w:val="16"/>
                <w:szCs w:val="16"/>
              </w:rPr>
              <w:t>&gt;  SE</w:t>
            </w:r>
          </w:p>
        </w:tc>
        <w:tc>
          <w:tcPr>
            <w:tcW w:w="699" w:type="pct"/>
          </w:tcPr>
          <w:p w14:paraId="54A6DC42" w14:textId="77777777" w:rsidR="007D1D8B" w:rsidRPr="006C26A0" w:rsidRDefault="007D1D8B" w:rsidP="00C54708">
            <w:pPr>
              <w:pStyle w:val="Compact"/>
              <w:rPr>
                <w:sz w:val="16"/>
                <w:szCs w:val="16"/>
              </w:rPr>
            </w:pPr>
            <w:r w:rsidRPr="006C26A0">
              <w:rPr>
                <w:sz w:val="16"/>
                <w:szCs w:val="16"/>
              </w:rPr>
              <w:t>0.22</w:t>
            </w:r>
          </w:p>
        </w:tc>
        <w:tc>
          <w:tcPr>
            <w:tcW w:w="841" w:type="pct"/>
          </w:tcPr>
          <w:p w14:paraId="205CC2D8" w14:textId="77777777" w:rsidR="007D1D8B" w:rsidRPr="006C26A0" w:rsidRDefault="007D1D8B" w:rsidP="00C54708">
            <w:pPr>
              <w:pStyle w:val="Compact"/>
              <w:rPr>
                <w:sz w:val="16"/>
                <w:szCs w:val="16"/>
              </w:rPr>
            </w:pPr>
            <w:r w:rsidRPr="006C26A0">
              <w:rPr>
                <w:sz w:val="16"/>
                <w:szCs w:val="16"/>
              </w:rPr>
              <w:t>0.21</w:t>
            </w:r>
          </w:p>
        </w:tc>
        <w:tc>
          <w:tcPr>
            <w:tcW w:w="733" w:type="pct"/>
          </w:tcPr>
          <w:p w14:paraId="21AB9D68" w14:textId="77777777" w:rsidR="007D1D8B" w:rsidRPr="006C26A0" w:rsidRDefault="007D1D8B" w:rsidP="00C54708">
            <w:pPr>
              <w:pStyle w:val="Compact"/>
              <w:rPr>
                <w:sz w:val="16"/>
                <w:szCs w:val="16"/>
              </w:rPr>
            </w:pPr>
            <w:r w:rsidRPr="006C26A0">
              <w:rPr>
                <w:sz w:val="16"/>
                <w:szCs w:val="16"/>
              </w:rPr>
              <w:t>0.07</w:t>
            </w:r>
          </w:p>
        </w:tc>
        <w:tc>
          <w:tcPr>
            <w:tcW w:w="435" w:type="pct"/>
          </w:tcPr>
          <w:p w14:paraId="4FC25674" w14:textId="77777777" w:rsidR="007D1D8B" w:rsidRPr="006C26A0" w:rsidRDefault="007D1D8B" w:rsidP="00C54708">
            <w:pPr>
              <w:pStyle w:val="Compact"/>
              <w:rPr>
                <w:sz w:val="16"/>
                <w:szCs w:val="16"/>
              </w:rPr>
            </w:pPr>
            <w:r w:rsidRPr="006C26A0">
              <w:rPr>
                <w:sz w:val="16"/>
                <w:szCs w:val="16"/>
              </w:rPr>
              <w:t>3.08</w:t>
            </w:r>
          </w:p>
        </w:tc>
        <w:tc>
          <w:tcPr>
            <w:tcW w:w="507" w:type="pct"/>
          </w:tcPr>
          <w:p w14:paraId="6D7B7867" w14:textId="77777777" w:rsidR="007D1D8B" w:rsidRPr="006C26A0" w:rsidRDefault="007D1D8B" w:rsidP="00C54708">
            <w:pPr>
              <w:pStyle w:val="Compact"/>
              <w:rPr>
                <w:sz w:val="16"/>
                <w:szCs w:val="16"/>
              </w:rPr>
            </w:pPr>
            <w:r w:rsidRPr="006C26A0">
              <w:rPr>
                <w:sz w:val="16"/>
                <w:szCs w:val="16"/>
              </w:rPr>
              <w:t>0.07</w:t>
            </w:r>
          </w:p>
        </w:tc>
        <w:tc>
          <w:tcPr>
            <w:tcW w:w="561" w:type="pct"/>
          </w:tcPr>
          <w:p w14:paraId="34C70693" w14:textId="77777777" w:rsidR="007D1D8B" w:rsidRPr="006C26A0" w:rsidRDefault="007D1D8B" w:rsidP="00C54708">
            <w:pPr>
              <w:pStyle w:val="Compact"/>
              <w:rPr>
                <w:sz w:val="16"/>
                <w:szCs w:val="16"/>
              </w:rPr>
            </w:pPr>
            <w:r w:rsidRPr="006C26A0">
              <w:rPr>
                <w:sz w:val="16"/>
                <w:szCs w:val="16"/>
              </w:rPr>
              <w:t>0.35</w:t>
            </w:r>
          </w:p>
        </w:tc>
      </w:tr>
      <w:tr w:rsidR="007D1D8B" w:rsidRPr="006C26A0" w14:paraId="7E5FAB8B" w14:textId="77777777" w:rsidTr="00C54708">
        <w:tc>
          <w:tcPr>
            <w:tcW w:w="1224" w:type="pct"/>
          </w:tcPr>
          <w:p w14:paraId="7984011D" w14:textId="77777777" w:rsidR="007D1D8B" w:rsidRPr="006C26A0" w:rsidRDefault="007D1D8B" w:rsidP="00C54708">
            <w:pPr>
              <w:pStyle w:val="Compact"/>
              <w:rPr>
                <w:sz w:val="16"/>
                <w:szCs w:val="16"/>
              </w:rPr>
            </w:pPr>
            <w:proofErr w:type="gramStart"/>
            <w:r w:rsidRPr="006C26A0">
              <w:rPr>
                <w:sz w:val="16"/>
                <w:szCs w:val="16"/>
              </w:rPr>
              <w:t>PA  -</w:t>
            </w:r>
            <w:proofErr w:type="gramEnd"/>
            <w:r w:rsidRPr="006C26A0">
              <w:rPr>
                <w:sz w:val="16"/>
                <w:szCs w:val="16"/>
              </w:rPr>
              <w:t>&gt;  Concentration</w:t>
            </w:r>
          </w:p>
        </w:tc>
        <w:tc>
          <w:tcPr>
            <w:tcW w:w="699" w:type="pct"/>
          </w:tcPr>
          <w:p w14:paraId="582BA0C2" w14:textId="77777777" w:rsidR="007D1D8B" w:rsidRPr="006C26A0" w:rsidRDefault="007D1D8B" w:rsidP="00C54708">
            <w:pPr>
              <w:pStyle w:val="Compact"/>
              <w:rPr>
                <w:sz w:val="16"/>
                <w:szCs w:val="16"/>
              </w:rPr>
            </w:pPr>
            <w:r w:rsidRPr="006C26A0">
              <w:rPr>
                <w:sz w:val="16"/>
                <w:szCs w:val="16"/>
              </w:rPr>
              <w:t>-0.15</w:t>
            </w:r>
          </w:p>
        </w:tc>
        <w:tc>
          <w:tcPr>
            <w:tcW w:w="841" w:type="pct"/>
          </w:tcPr>
          <w:p w14:paraId="1CC3099F" w14:textId="77777777" w:rsidR="007D1D8B" w:rsidRPr="006C26A0" w:rsidRDefault="007D1D8B" w:rsidP="00C54708">
            <w:pPr>
              <w:pStyle w:val="Compact"/>
              <w:rPr>
                <w:sz w:val="16"/>
                <w:szCs w:val="16"/>
              </w:rPr>
            </w:pPr>
            <w:r w:rsidRPr="006C26A0">
              <w:rPr>
                <w:sz w:val="16"/>
                <w:szCs w:val="16"/>
              </w:rPr>
              <w:t>-0.15</w:t>
            </w:r>
          </w:p>
        </w:tc>
        <w:tc>
          <w:tcPr>
            <w:tcW w:w="733" w:type="pct"/>
          </w:tcPr>
          <w:p w14:paraId="0154D5C2" w14:textId="77777777" w:rsidR="007D1D8B" w:rsidRPr="006C26A0" w:rsidRDefault="007D1D8B" w:rsidP="00C54708">
            <w:pPr>
              <w:pStyle w:val="Compact"/>
              <w:rPr>
                <w:sz w:val="16"/>
                <w:szCs w:val="16"/>
              </w:rPr>
            </w:pPr>
            <w:r w:rsidRPr="006C26A0">
              <w:rPr>
                <w:sz w:val="16"/>
                <w:szCs w:val="16"/>
              </w:rPr>
              <w:t>0.06</w:t>
            </w:r>
          </w:p>
        </w:tc>
        <w:tc>
          <w:tcPr>
            <w:tcW w:w="435" w:type="pct"/>
          </w:tcPr>
          <w:p w14:paraId="2E992169" w14:textId="77777777" w:rsidR="007D1D8B" w:rsidRPr="006C26A0" w:rsidRDefault="007D1D8B" w:rsidP="00C54708">
            <w:pPr>
              <w:pStyle w:val="Compact"/>
              <w:rPr>
                <w:sz w:val="16"/>
                <w:szCs w:val="16"/>
              </w:rPr>
            </w:pPr>
            <w:r w:rsidRPr="006C26A0">
              <w:rPr>
                <w:sz w:val="16"/>
                <w:szCs w:val="16"/>
              </w:rPr>
              <w:t>-2.56</w:t>
            </w:r>
          </w:p>
        </w:tc>
        <w:tc>
          <w:tcPr>
            <w:tcW w:w="507" w:type="pct"/>
          </w:tcPr>
          <w:p w14:paraId="43A379E2" w14:textId="77777777" w:rsidR="007D1D8B" w:rsidRPr="006C26A0" w:rsidRDefault="007D1D8B" w:rsidP="00C54708">
            <w:pPr>
              <w:pStyle w:val="Compact"/>
              <w:rPr>
                <w:sz w:val="16"/>
                <w:szCs w:val="16"/>
              </w:rPr>
            </w:pPr>
            <w:r w:rsidRPr="006C26A0">
              <w:rPr>
                <w:sz w:val="16"/>
                <w:szCs w:val="16"/>
              </w:rPr>
              <w:t>-0.27</w:t>
            </w:r>
          </w:p>
        </w:tc>
        <w:tc>
          <w:tcPr>
            <w:tcW w:w="561" w:type="pct"/>
          </w:tcPr>
          <w:p w14:paraId="7187B60B" w14:textId="77777777" w:rsidR="007D1D8B" w:rsidRPr="006C26A0" w:rsidRDefault="007D1D8B" w:rsidP="00C54708">
            <w:pPr>
              <w:pStyle w:val="Compact"/>
              <w:rPr>
                <w:sz w:val="16"/>
                <w:szCs w:val="16"/>
              </w:rPr>
            </w:pPr>
            <w:r w:rsidRPr="006C26A0">
              <w:rPr>
                <w:sz w:val="16"/>
                <w:szCs w:val="16"/>
              </w:rPr>
              <w:t>-0.04</w:t>
            </w:r>
          </w:p>
        </w:tc>
      </w:tr>
      <w:tr w:rsidR="007D1D8B" w:rsidRPr="006C26A0" w14:paraId="679DBCC1" w14:textId="77777777" w:rsidTr="00C54708">
        <w:tc>
          <w:tcPr>
            <w:tcW w:w="1224" w:type="pct"/>
          </w:tcPr>
          <w:p w14:paraId="3744F4E6" w14:textId="77777777" w:rsidR="007D1D8B" w:rsidRPr="006C26A0" w:rsidRDefault="007D1D8B" w:rsidP="00C54708">
            <w:pPr>
              <w:pStyle w:val="Compact"/>
              <w:rPr>
                <w:sz w:val="16"/>
                <w:szCs w:val="16"/>
              </w:rPr>
            </w:pPr>
            <w:proofErr w:type="spellStart"/>
            <w:proofErr w:type="gramStart"/>
            <w:r w:rsidRPr="006C26A0">
              <w:rPr>
                <w:sz w:val="16"/>
                <w:szCs w:val="16"/>
              </w:rPr>
              <w:t>NegA</w:t>
            </w:r>
            <w:proofErr w:type="spellEnd"/>
            <w:r w:rsidRPr="006C26A0">
              <w:rPr>
                <w:sz w:val="16"/>
                <w:szCs w:val="16"/>
              </w:rPr>
              <w:t>  -</w:t>
            </w:r>
            <w:proofErr w:type="gramEnd"/>
            <w:r w:rsidRPr="006C26A0">
              <w:rPr>
                <w:sz w:val="16"/>
                <w:szCs w:val="16"/>
              </w:rPr>
              <w:t>&gt;  PSQ</w:t>
            </w:r>
          </w:p>
        </w:tc>
        <w:tc>
          <w:tcPr>
            <w:tcW w:w="699" w:type="pct"/>
          </w:tcPr>
          <w:p w14:paraId="6B73E9B4" w14:textId="77777777" w:rsidR="007D1D8B" w:rsidRPr="006C26A0" w:rsidRDefault="007D1D8B" w:rsidP="00C54708">
            <w:pPr>
              <w:pStyle w:val="Compact"/>
              <w:rPr>
                <w:sz w:val="16"/>
                <w:szCs w:val="16"/>
              </w:rPr>
            </w:pPr>
            <w:r w:rsidRPr="006C26A0">
              <w:rPr>
                <w:sz w:val="16"/>
                <w:szCs w:val="16"/>
              </w:rPr>
              <w:t>0.28</w:t>
            </w:r>
          </w:p>
        </w:tc>
        <w:tc>
          <w:tcPr>
            <w:tcW w:w="841" w:type="pct"/>
          </w:tcPr>
          <w:p w14:paraId="58D98989" w14:textId="77777777" w:rsidR="007D1D8B" w:rsidRPr="006C26A0" w:rsidRDefault="007D1D8B" w:rsidP="00C54708">
            <w:pPr>
              <w:pStyle w:val="Compact"/>
              <w:rPr>
                <w:sz w:val="16"/>
                <w:szCs w:val="16"/>
              </w:rPr>
            </w:pPr>
            <w:r w:rsidRPr="006C26A0">
              <w:rPr>
                <w:sz w:val="16"/>
                <w:szCs w:val="16"/>
              </w:rPr>
              <w:t>0.29</w:t>
            </w:r>
          </w:p>
        </w:tc>
        <w:tc>
          <w:tcPr>
            <w:tcW w:w="733" w:type="pct"/>
          </w:tcPr>
          <w:p w14:paraId="2C7E4362" w14:textId="77777777" w:rsidR="007D1D8B" w:rsidRPr="006C26A0" w:rsidRDefault="007D1D8B" w:rsidP="00C54708">
            <w:pPr>
              <w:pStyle w:val="Compact"/>
              <w:rPr>
                <w:sz w:val="16"/>
                <w:szCs w:val="16"/>
              </w:rPr>
            </w:pPr>
            <w:r w:rsidRPr="006C26A0">
              <w:rPr>
                <w:sz w:val="16"/>
                <w:szCs w:val="16"/>
              </w:rPr>
              <w:t>0.06</w:t>
            </w:r>
          </w:p>
        </w:tc>
        <w:tc>
          <w:tcPr>
            <w:tcW w:w="435" w:type="pct"/>
          </w:tcPr>
          <w:p w14:paraId="02EBCEB0" w14:textId="77777777" w:rsidR="007D1D8B" w:rsidRPr="006C26A0" w:rsidRDefault="007D1D8B" w:rsidP="00C54708">
            <w:pPr>
              <w:pStyle w:val="Compact"/>
              <w:rPr>
                <w:sz w:val="16"/>
                <w:szCs w:val="16"/>
              </w:rPr>
            </w:pPr>
            <w:r w:rsidRPr="006C26A0">
              <w:rPr>
                <w:sz w:val="16"/>
                <w:szCs w:val="16"/>
              </w:rPr>
              <w:t>4.83</w:t>
            </w:r>
          </w:p>
        </w:tc>
        <w:tc>
          <w:tcPr>
            <w:tcW w:w="507" w:type="pct"/>
          </w:tcPr>
          <w:p w14:paraId="2B64DF60" w14:textId="77777777" w:rsidR="007D1D8B" w:rsidRPr="006C26A0" w:rsidRDefault="007D1D8B" w:rsidP="00C54708">
            <w:pPr>
              <w:pStyle w:val="Compact"/>
              <w:rPr>
                <w:sz w:val="16"/>
                <w:szCs w:val="16"/>
              </w:rPr>
            </w:pPr>
            <w:r w:rsidRPr="006C26A0">
              <w:rPr>
                <w:sz w:val="16"/>
                <w:szCs w:val="16"/>
              </w:rPr>
              <w:t>0.17</w:t>
            </w:r>
          </w:p>
        </w:tc>
        <w:tc>
          <w:tcPr>
            <w:tcW w:w="561" w:type="pct"/>
          </w:tcPr>
          <w:p w14:paraId="57DA2A83" w14:textId="77777777" w:rsidR="007D1D8B" w:rsidRPr="006C26A0" w:rsidRDefault="007D1D8B" w:rsidP="00C54708">
            <w:pPr>
              <w:pStyle w:val="Compact"/>
              <w:rPr>
                <w:sz w:val="16"/>
                <w:szCs w:val="16"/>
              </w:rPr>
            </w:pPr>
            <w:r w:rsidRPr="006C26A0">
              <w:rPr>
                <w:sz w:val="16"/>
                <w:szCs w:val="16"/>
              </w:rPr>
              <w:t>0.40</w:t>
            </w:r>
          </w:p>
        </w:tc>
      </w:tr>
      <w:tr w:rsidR="007D1D8B" w:rsidRPr="006C26A0" w14:paraId="020DA26D" w14:textId="77777777" w:rsidTr="00C54708">
        <w:tc>
          <w:tcPr>
            <w:tcW w:w="1224" w:type="pct"/>
          </w:tcPr>
          <w:p w14:paraId="295F17CC" w14:textId="77777777" w:rsidR="007D1D8B" w:rsidRPr="006C26A0" w:rsidRDefault="007D1D8B" w:rsidP="00C54708">
            <w:pPr>
              <w:pStyle w:val="Compact"/>
              <w:rPr>
                <w:sz w:val="16"/>
                <w:szCs w:val="16"/>
              </w:rPr>
            </w:pPr>
            <w:proofErr w:type="spellStart"/>
            <w:proofErr w:type="gramStart"/>
            <w:r w:rsidRPr="006C26A0">
              <w:rPr>
                <w:sz w:val="16"/>
                <w:szCs w:val="16"/>
              </w:rPr>
              <w:t>NegA</w:t>
            </w:r>
            <w:proofErr w:type="spellEnd"/>
            <w:r w:rsidRPr="006C26A0">
              <w:rPr>
                <w:sz w:val="16"/>
                <w:szCs w:val="16"/>
              </w:rPr>
              <w:t>  -</w:t>
            </w:r>
            <w:proofErr w:type="gramEnd"/>
            <w:r w:rsidRPr="006C26A0">
              <w:rPr>
                <w:sz w:val="16"/>
                <w:szCs w:val="16"/>
              </w:rPr>
              <w:t>&gt;  Memory</w:t>
            </w:r>
          </w:p>
        </w:tc>
        <w:tc>
          <w:tcPr>
            <w:tcW w:w="699" w:type="pct"/>
          </w:tcPr>
          <w:p w14:paraId="4020C53A" w14:textId="77777777" w:rsidR="007D1D8B" w:rsidRPr="006C26A0" w:rsidRDefault="007D1D8B" w:rsidP="00C54708">
            <w:pPr>
              <w:pStyle w:val="Compact"/>
              <w:rPr>
                <w:sz w:val="16"/>
                <w:szCs w:val="16"/>
              </w:rPr>
            </w:pPr>
            <w:r w:rsidRPr="006C26A0">
              <w:rPr>
                <w:sz w:val="16"/>
                <w:szCs w:val="16"/>
              </w:rPr>
              <w:t>0.43</w:t>
            </w:r>
          </w:p>
        </w:tc>
        <w:tc>
          <w:tcPr>
            <w:tcW w:w="841" w:type="pct"/>
          </w:tcPr>
          <w:p w14:paraId="443B0CEC" w14:textId="77777777" w:rsidR="007D1D8B" w:rsidRPr="006C26A0" w:rsidRDefault="007D1D8B" w:rsidP="00C54708">
            <w:pPr>
              <w:pStyle w:val="Compact"/>
              <w:rPr>
                <w:sz w:val="16"/>
                <w:szCs w:val="16"/>
              </w:rPr>
            </w:pPr>
            <w:r w:rsidRPr="006C26A0">
              <w:rPr>
                <w:sz w:val="16"/>
                <w:szCs w:val="16"/>
              </w:rPr>
              <w:t>0.43</w:t>
            </w:r>
          </w:p>
        </w:tc>
        <w:tc>
          <w:tcPr>
            <w:tcW w:w="733" w:type="pct"/>
          </w:tcPr>
          <w:p w14:paraId="286BA52F" w14:textId="77777777" w:rsidR="007D1D8B" w:rsidRPr="006C26A0" w:rsidRDefault="007D1D8B" w:rsidP="00C54708">
            <w:pPr>
              <w:pStyle w:val="Compact"/>
              <w:rPr>
                <w:sz w:val="16"/>
                <w:szCs w:val="16"/>
              </w:rPr>
            </w:pPr>
            <w:r w:rsidRPr="006C26A0">
              <w:rPr>
                <w:sz w:val="16"/>
                <w:szCs w:val="16"/>
              </w:rPr>
              <w:t>0.05</w:t>
            </w:r>
          </w:p>
        </w:tc>
        <w:tc>
          <w:tcPr>
            <w:tcW w:w="435" w:type="pct"/>
          </w:tcPr>
          <w:p w14:paraId="44ACC1AF" w14:textId="77777777" w:rsidR="007D1D8B" w:rsidRPr="006C26A0" w:rsidRDefault="007D1D8B" w:rsidP="00C54708">
            <w:pPr>
              <w:pStyle w:val="Compact"/>
              <w:rPr>
                <w:sz w:val="16"/>
                <w:szCs w:val="16"/>
              </w:rPr>
            </w:pPr>
            <w:r w:rsidRPr="006C26A0">
              <w:rPr>
                <w:sz w:val="16"/>
                <w:szCs w:val="16"/>
              </w:rPr>
              <w:t>8.26</w:t>
            </w:r>
          </w:p>
        </w:tc>
        <w:tc>
          <w:tcPr>
            <w:tcW w:w="507" w:type="pct"/>
          </w:tcPr>
          <w:p w14:paraId="328F2699" w14:textId="77777777" w:rsidR="007D1D8B" w:rsidRPr="006C26A0" w:rsidRDefault="007D1D8B" w:rsidP="00C54708">
            <w:pPr>
              <w:pStyle w:val="Compact"/>
              <w:rPr>
                <w:sz w:val="16"/>
                <w:szCs w:val="16"/>
              </w:rPr>
            </w:pPr>
            <w:r w:rsidRPr="006C26A0">
              <w:rPr>
                <w:sz w:val="16"/>
                <w:szCs w:val="16"/>
              </w:rPr>
              <w:t>0.33</w:t>
            </w:r>
          </w:p>
        </w:tc>
        <w:tc>
          <w:tcPr>
            <w:tcW w:w="561" w:type="pct"/>
          </w:tcPr>
          <w:p w14:paraId="38C8951F" w14:textId="77777777" w:rsidR="007D1D8B" w:rsidRPr="006C26A0" w:rsidRDefault="007D1D8B" w:rsidP="00C54708">
            <w:pPr>
              <w:pStyle w:val="Compact"/>
              <w:rPr>
                <w:sz w:val="16"/>
                <w:szCs w:val="16"/>
              </w:rPr>
            </w:pPr>
            <w:r w:rsidRPr="006C26A0">
              <w:rPr>
                <w:sz w:val="16"/>
                <w:szCs w:val="16"/>
              </w:rPr>
              <w:t>0.53</w:t>
            </w:r>
          </w:p>
        </w:tc>
      </w:tr>
      <w:tr w:rsidR="007D1D8B" w:rsidRPr="006C26A0" w14:paraId="4C9E74C9" w14:textId="77777777" w:rsidTr="00C54708">
        <w:tc>
          <w:tcPr>
            <w:tcW w:w="1224" w:type="pct"/>
          </w:tcPr>
          <w:p w14:paraId="601CF31B" w14:textId="77777777" w:rsidR="007D1D8B" w:rsidRPr="006C26A0" w:rsidRDefault="007D1D8B" w:rsidP="00C54708">
            <w:pPr>
              <w:pStyle w:val="Compact"/>
              <w:rPr>
                <w:sz w:val="16"/>
                <w:szCs w:val="16"/>
              </w:rPr>
            </w:pPr>
            <w:proofErr w:type="spellStart"/>
            <w:proofErr w:type="gramStart"/>
            <w:r w:rsidRPr="006C26A0">
              <w:rPr>
                <w:sz w:val="16"/>
                <w:szCs w:val="16"/>
              </w:rPr>
              <w:t>NegA</w:t>
            </w:r>
            <w:proofErr w:type="spellEnd"/>
            <w:r w:rsidRPr="006C26A0">
              <w:rPr>
                <w:sz w:val="16"/>
                <w:szCs w:val="16"/>
              </w:rPr>
              <w:t>  -</w:t>
            </w:r>
            <w:proofErr w:type="gramEnd"/>
            <w:r w:rsidRPr="006C26A0">
              <w:rPr>
                <w:sz w:val="16"/>
                <w:szCs w:val="16"/>
              </w:rPr>
              <w:t>&gt;  Concentration</w:t>
            </w:r>
          </w:p>
        </w:tc>
        <w:tc>
          <w:tcPr>
            <w:tcW w:w="699" w:type="pct"/>
          </w:tcPr>
          <w:p w14:paraId="51A745E6" w14:textId="77777777" w:rsidR="007D1D8B" w:rsidRPr="006C26A0" w:rsidRDefault="007D1D8B" w:rsidP="00C54708">
            <w:pPr>
              <w:pStyle w:val="Compact"/>
              <w:rPr>
                <w:sz w:val="16"/>
                <w:szCs w:val="16"/>
              </w:rPr>
            </w:pPr>
            <w:r w:rsidRPr="006C26A0">
              <w:rPr>
                <w:sz w:val="16"/>
                <w:szCs w:val="16"/>
              </w:rPr>
              <w:t>0.40</w:t>
            </w:r>
          </w:p>
        </w:tc>
        <w:tc>
          <w:tcPr>
            <w:tcW w:w="841" w:type="pct"/>
          </w:tcPr>
          <w:p w14:paraId="19317966" w14:textId="77777777" w:rsidR="007D1D8B" w:rsidRPr="006C26A0" w:rsidRDefault="007D1D8B" w:rsidP="00C54708">
            <w:pPr>
              <w:pStyle w:val="Compact"/>
              <w:rPr>
                <w:sz w:val="16"/>
                <w:szCs w:val="16"/>
              </w:rPr>
            </w:pPr>
            <w:r w:rsidRPr="006C26A0">
              <w:rPr>
                <w:sz w:val="16"/>
                <w:szCs w:val="16"/>
              </w:rPr>
              <w:t>0.40</w:t>
            </w:r>
          </w:p>
        </w:tc>
        <w:tc>
          <w:tcPr>
            <w:tcW w:w="733" w:type="pct"/>
          </w:tcPr>
          <w:p w14:paraId="1A0B06AA" w14:textId="77777777" w:rsidR="007D1D8B" w:rsidRPr="006C26A0" w:rsidRDefault="007D1D8B" w:rsidP="00C54708">
            <w:pPr>
              <w:pStyle w:val="Compact"/>
              <w:rPr>
                <w:sz w:val="16"/>
                <w:szCs w:val="16"/>
              </w:rPr>
            </w:pPr>
            <w:r w:rsidRPr="006C26A0">
              <w:rPr>
                <w:sz w:val="16"/>
                <w:szCs w:val="16"/>
              </w:rPr>
              <w:t>0.05</w:t>
            </w:r>
          </w:p>
        </w:tc>
        <w:tc>
          <w:tcPr>
            <w:tcW w:w="435" w:type="pct"/>
          </w:tcPr>
          <w:p w14:paraId="340B5B9C" w14:textId="77777777" w:rsidR="007D1D8B" w:rsidRPr="006C26A0" w:rsidRDefault="007D1D8B" w:rsidP="00C54708">
            <w:pPr>
              <w:pStyle w:val="Compact"/>
              <w:rPr>
                <w:sz w:val="16"/>
                <w:szCs w:val="16"/>
              </w:rPr>
            </w:pPr>
            <w:r w:rsidRPr="006C26A0">
              <w:rPr>
                <w:sz w:val="16"/>
                <w:szCs w:val="16"/>
              </w:rPr>
              <w:t>7.86</w:t>
            </w:r>
          </w:p>
        </w:tc>
        <w:tc>
          <w:tcPr>
            <w:tcW w:w="507" w:type="pct"/>
          </w:tcPr>
          <w:p w14:paraId="32C63DD3" w14:textId="77777777" w:rsidR="007D1D8B" w:rsidRPr="006C26A0" w:rsidRDefault="007D1D8B" w:rsidP="00C54708">
            <w:pPr>
              <w:pStyle w:val="Compact"/>
              <w:rPr>
                <w:sz w:val="16"/>
                <w:szCs w:val="16"/>
              </w:rPr>
            </w:pPr>
            <w:r w:rsidRPr="006C26A0">
              <w:rPr>
                <w:sz w:val="16"/>
                <w:szCs w:val="16"/>
              </w:rPr>
              <w:t>0.30</w:t>
            </w:r>
          </w:p>
        </w:tc>
        <w:tc>
          <w:tcPr>
            <w:tcW w:w="561" w:type="pct"/>
          </w:tcPr>
          <w:p w14:paraId="7A3E8C6F" w14:textId="77777777" w:rsidR="007D1D8B" w:rsidRPr="006C26A0" w:rsidRDefault="007D1D8B" w:rsidP="00C54708">
            <w:pPr>
              <w:pStyle w:val="Compact"/>
              <w:rPr>
                <w:sz w:val="16"/>
                <w:szCs w:val="16"/>
              </w:rPr>
            </w:pPr>
            <w:r w:rsidRPr="006C26A0">
              <w:rPr>
                <w:sz w:val="16"/>
                <w:szCs w:val="16"/>
              </w:rPr>
              <w:t>0.50</w:t>
            </w:r>
          </w:p>
        </w:tc>
      </w:tr>
      <w:tr w:rsidR="007D1D8B" w:rsidRPr="006C26A0" w14:paraId="1A4C3A89" w14:textId="77777777" w:rsidTr="00C54708">
        <w:tc>
          <w:tcPr>
            <w:tcW w:w="1224" w:type="pct"/>
          </w:tcPr>
          <w:p w14:paraId="75F32399" w14:textId="77777777" w:rsidR="007D1D8B" w:rsidRPr="006C26A0" w:rsidRDefault="007D1D8B" w:rsidP="00C54708">
            <w:pPr>
              <w:pStyle w:val="Compact"/>
              <w:rPr>
                <w:sz w:val="16"/>
                <w:szCs w:val="16"/>
              </w:rPr>
            </w:pPr>
            <w:proofErr w:type="gramStart"/>
            <w:r w:rsidRPr="006C26A0">
              <w:rPr>
                <w:sz w:val="16"/>
                <w:szCs w:val="16"/>
              </w:rPr>
              <w:t>PSQ  -</w:t>
            </w:r>
            <w:proofErr w:type="gramEnd"/>
            <w:r w:rsidRPr="006C26A0">
              <w:rPr>
                <w:sz w:val="16"/>
                <w:szCs w:val="16"/>
              </w:rPr>
              <w:t>&gt;  Memory</w:t>
            </w:r>
          </w:p>
        </w:tc>
        <w:tc>
          <w:tcPr>
            <w:tcW w:w="699" w:type="pct"/>
          </w:tcPr>
          <w:p w14:paraId="0BA9A9F5" w14:textId="77777777" w:rsidR="007D1D8B" w:rsidRPr="006C26A0" w:rsidRDefault="007D1D8B" w:rsidP="00C54708">
            <w:pPr>
              <w:pStyle w:val="Compact"/>
              <w:rPr>
                <w:sz w:val="16"/>
                <w:szCs w:val="16"/>
              </w:rPr>
            </w:pPr>
            <w:r w:rsidRPr="006C26A0">
              <w:rPr>
                <w:sz w:val="16"/>
                <w:szCs w:val="16"/>
              </w:rPr>
              <w:t>0.17</w:t>
            </w:r>
          </w:p>
        </w:tc>
        <w:tc>
          <w:tcPr>
            <w:tcW w:w="841" w:type="pct"/>
          </w:tcPr>
          <w:p w14:paraId="06E9DBC6" w14:textId="77777777" w:rsidR="007D1D8B" w:rsidRPr="006C26A0" w:rsidRDefault="007D1D8B" w:rsidP="00C54708">
            <w:pPr>
              <w:pStyle w:val="Compact"/>
              <w:rPr>
                <w:sz w:val="16"/>
                <w:szCs w:val="16"/>
              </w:rPr>
            </w:pPr>
            <w:r w:rsidRPr="006C26A0">
              <w:rPr>
                <w:sz w:val="16"/>
                <w:szCs w:val="16"/>
              </w:rPr>
              <w:t>0.18</w:t>
            </w:r>
          </w:p>
        </w:tc>
        <w:tc>
          <w:tcPr>
            <w:tcW w:w="733" w:type="pct"/>
          </w:tcPr>
          <w:p w14:paraId="54A0DE25" w14:textId="77777777" w:rsidR="007D1D8B" w:rsidRPr="006C26A0" w:rsidRDefault="007D1D8B" w:rsidP="00C54708">
            <w:pPr>
              <w:pStyle w:val="Compact"/>
              <w:rPr>
                <w:sz w:val="16"/>
                <w:szCs w:val="16"/>
              </w:rPr>
            </w:pPr>
            <w:r w:rsidRPr="006C26A0">
              <w:rPr>
                <w:sz w:val="16"/>
                <w:szCs w:val="16"/>
              </w:rPr>
              <w:t>0.06</w:t>
            </w:r>
          </w:p>
        </w:tc>
        <w:tc>
          <w:tcPr>
            <w:tcW w:w="435" w:type="pct"/>
          </w:tcPr>
          <w:p w14:paraId="3A771984" w14:textId="77777777" w:rsidR="007D1D8B" w:rsidRPr="006C26A0" w:rsidRDefault="007D1D8B" w:rsidP="00C54708">
            <w:pPr>
              <w:pStyle w:val="Compact"/>
              <w:rPr>
                <w:sz w:val="16"/>
                <w:szCs w:val="16"/>
              </w:rPr>
            </w:pPr>
            <w:r w:rsidRPr="006C26A0">
              <w:rPr>
                <w:sz w:val="16"/>
                <w:szCs w:val="16"/>
              </w:rPr>
              <w:t>3.11</w:t>
            </w:r>
          </w:p>
        </w:tc>
        <w:tc>
          <w:tcPr>
            <w:tcW w:w="507" w:type="pct"/>
          </w:tcPr>
          <w:p w14:paraId="061AC243" w14:textId="77777777" w:rsidR="007D1D8B" w:rsidRPr="006C26A0" w:rsidRDefault="007D1D8B" w:rsidP="00C54708">
            <w:pPr>
              <w:pStyle w:val="Compact"/>
              <w:rPr>
                <w:sz w:val="16"/>
                <w:szCs w:val="16"/>
              </w:rPr>
            </w:pPr>
            <w:r w:rsidRPr="006C26A0">
              <w:rPr>
                <w:sz w:val="16"/>
                <w:szCs w:val="16"/>
              </w:rPr>
              <w:t>0.07</w:t>
            </w:r>
          </w:p>
        </w:tc>
        <w:tc>
          <w:tcPr>
            <w:tcW w:w="561" w:type="pct"/>
          </w:tcPr>
          <w:p w14:paraId="4B9B27A1" w14:textId="77777777" w:rsidR="007D1D8B" w:rsidRPr="006C26A0" w:rsidRDefault="007D1D8B" w:rsidP="00C54708">
            <w:pPr>
              <w:pStyle w:val="Compact"/>
              <w:rPr>
                <w:sz w:val="16"/>
                <w:szCs w:val="16"/>
              </w:rPr>
            </w:pPr>
            <w:r w:rsidRPr="006C26A0">
              <w:rPr>
                <w:sz w:val="16"/>
                <w:szCs w:val="16"/>
              </w:rPr>
              <w:t>0.29</w:t>
            </w:r>
          </w:p>
        </w:tc>
      </w:tr>
      <w:tr w:rsidR="007D1D8B" w:rsidRPr="006C26A0" w14:paraId="4C53270A" w14:textId="77777777" w:rsidTr="00C54708">
        <w:tc>
          <w:tcPr>
            <w:tcW w:w="1224" w:type="pct"/>
          </w:tcPr>
          <w:p w14:paraId="796E5496" w14:textId="77777777" w:rsidR="007D1D8B" w:rsidRPr="006C26A0" w:rsidRDefault="007D1D8B" w:rsidP="00C54708">
            <w:pPr>
              <w:pStyle w:val="Compact"/>
              <w:rPr>
                <w:sz w:val="16"/>
                <w:szCs w:val="16"/>
              </w:rPr>
            </w:pPr>
            <w:proofErr w:type="gramStart"/>
            <w:r w:rsidRPr="006C26A0">
              <w:rPr>
                <w:sz w:val="16"/>
                <w:szCs w:val="16"/>
              </w:rPr>
              <w:t>PSQ  -</w:t>
            </w:r>
            <w:proofErr w:type="gramEnd"/>
            <w:r w:rsidRPr="006C26A0">
              <w:rPr>
                <w:sz w:val="16"/>
                <w:szCs w:val="16"/>
              </w:rPr>
              <w:t>&gt;  Concentration</w:t>
            </w:r>
          </w:p>
        </w:tc>
        <w:tc>
          <w:tcPr>
            <w:tcW w:w="699" w:type="pct"/>
          </w:tcPr>
          <w:p w14:paraId="18AFEEE3" w14:textId="77777777" w:rsidR="007D1D8B" w:rsidRPr="006C26A0" w:rsidRDefault="007D1D8B" w:rsidP="00C54708">
            <w:pPr>
              <w:pStyle w:val="Compact"/>
              <w:rPr>
                <w:sz w:val="16"/>
                <w:szCs w:val="16"/>
              </w:rPr>
            </w:pPr>
            <w:r w:rsidRPr="006C26A0">
              <w:rPr>
                <w:sz w:val="16"/>
                <w:szCs w:val="16"/>
              </w:rPr>
              <w:t>0.26</w:t>
            </w:r>
          </w:p>
        </w:tc>
        <w:tc>
          <w:tcPr>
            <w:tcW w:w="841" w:type="pct"/>
          </w:tcPr>
          <w:p w14:paraId="306C3FA0" w14:textId="77777777" w:rsidR="007D1D8B" w:rsidRPr="006C26A0" w:rsidRDefault="007D1D8B" w:rsidP="00C54708">
            <w:pPr>
              <w:pStyle w:val="Compact"/>
              <w:rPr>
                <w:sz w:val="16"/>
                <w:szCs w:val="16"/>
              </w:rPr>
            </w:pPr>
            <w:r w:rsidRPr="006C26A0">
              <w:rPr>
                <w:sz w:val="16"/>
                <w:szCs w:val="16"/>
              </w:rPr>
              <w:t>0.26</w:t>
            </w:r>
          </w:p>
        </w:tc>
        <w:tc>
          <w:tcPr>
            <w:tcW w:w="733" w:type="pct"/>
          </w:tcPr>
          <w:p w14:paraId="43D1A9B4" w14:textId="77777777" w:rsidR="007D1D8B" w:rsidRPr="006C26A0" w:rsidRDefault="007D1D8B" w:rsidP="00C54708">
            <w:pPr>
              <w:pStyle w:val="Compact"/>
              <w:rPr>
                <w:sz w:val="16"/>
                <w:szCs w:val="16"/>
              </w:rPr>
            </w:pPr>
            <w:r w:rsidRPr="006C26A0">
              <w:rPr>
                <w:sz w:val="16"/>
                <w:szCs w:val="16"/>
              </w:rPr>
              <w:t>0.06</w:t>
            </w:r>
          </w:p>
        </w:tc>
        <w:tc>
          <w:tcPr>
            <w:tcW w:w="435" w:type="pct"/>
          </w:tcPr>
          <w:p w14:paraId="5D682A4B" w14:textId="77777777" w:rsidR="007D1D8B" w:rsidRPr="006C26A0" w:rsidRDefault="007D1D8B" w:rsidP="00C54708">
            <w:pPr>
              <w:pStyle w:val="Compact"/>
              <w:rPr>
                <w:sz w:val="16"/>
                <w:szCs w:val="16"/>
              </w:rPr>
            </w:pPr>
            <w:r w:rsidRPr="006C26A0">
              <w:rPr>
                <w:sz w:val="16"/>
                <w:szCs w:val="16"/>
              </w:rPr>
              <w:t>4.60</w:t>
            </w:r>
          </w:p>
        </w:tc>
        <w:tc>
          <w:tcPr>
            <w:tcW w:w="507" w:type="pct"/>
          </w:tcPr>
          <w:p w14:paraId="002B592A" w14:textId="77777777" w:rsidR="007D1D8B" w:rsidRPr="006C26A0" w:rsidRDefault="007D1D8B" w:rsidP="00C54708">
            <w:pPr>
              <w:pStyle w:val="Compact"/>
              <w:rPr>
                <w:sz w:val="16"/>
                <w:szCs w:val="16"/>
              </w:rPr>
            </w:pPr>
            <w:r w:rsidRPr="006C26A0">
              <w:rPr>
                <w:sz w:val="16"/>
                <w:szCs w:val="16"/>
              </w:rPr>
              <w:t>0.15</w:t>
            </w:r>
          </w:p>
        </w:tc>
        <w:tc>
          <w:tcPr>
            <w:tcW w:w="561" w:type="pct"/>
          </w:tcPr>
          <w:p w14:paraId="1A08528A" w14:textId="77777777" w:rsidR="007D1D8B" w:rsidRPr="006C26A0" w:rsidRDefault="007D1D8B" w:rsidP="00C54708">
            <w:pPr>
              <w:pStyle w:val="Compact"/>
              <w:rPr>
                <w:sz w:val="16"/>
                <w:szCs w:val="16"/>
              </w:rPr>
            </w:pPr>
            <w:r w:rsidRPr="006C26A0">
              <w:rPr>
                <w:sz w:val="16"/>
                <w:szCs w:val="16"/>
              </w:rPr>
              <w:t>0.37</w:t>
            </w:r>
          </w:p>
        </w:tc>
      </w:tr>
      <w:tr w:rsidR="007D1D8B" w:rsidRPr="006C26A0" w14:paraId="5203E5C8" w14:textId="77777777" w:rsidTr="00C54708">
        <w:tc>
          <w:tcPr>
            <w:tcW w:w="1224" w:type="pct"/>
          </w:tcPr>
          <w:p w14:paraId="2D0D879A" w14:textId="77777777" w:rsidR="007D1D8B" w:rsidRPr="006C26A0" w:rsidRDefault="007D1D8B" w:rsidP="00C54708">
            <w:pPr>
              <w:pStyle w:val="Compact"/>
              <w:rPr>
                <w:sz w:val="16"/>
                <w:szCs w:val="16"/>
              </w:rPr>
            </w:pPr>
            <w:proofErr w:type="gramStart"/>
            <w:r w:rsidRPr="006C26A0">
              <w:rPr>
                <w:sz w:val="16"/>
                <w:szCs w:val="16"/>
              </w:rPr>
              <w:t>MA  -</w:t>
            </w:r>
            <w:proofErr w:type="gramEnd"/>
            <w:r w:rsidRPr="006C26A0">
              <w:rPr>
                <w:sz w:val="16"/>
                <w:szCs w:val="16"/>
              </w:rPr>
              <w:t>&gt;  PSQ</w:t>
            </w:r>
          </w:p>
        </w:tc>
        <w:tc>
          <w:tcPr>
            <w:tcW w:w="699" w:type="pct"/>
          </w:tcPr>
          <w:p w14:paraId="7B17EA3F" w14:textId="77777777" w:rsidR="007D1D8B" w:rsidRPr="006C26A0" w:rsidRDefault="007D1D8B" w:rsidP="00C54708">
            <w:pPr>
              <w:pStyle w:val="Compact"/>
              <w:rPr>
                <w:sz w:val="16"/>
                <w:szCs w:val="16"/>
              </w:rPr>
            </w:pPr>
            <w:r w:rsidRPr="006C26A0">
              <w:rPr>
                <w:sz w:val="16"/>
                <w:szCs w:val="16"/>
              </w:rPr>
              <w:t>-0.20</w:t>
            </w:r>
          </w:p>
        </w:tc>
        <w:tc>
          <w:tcPr>
            <w:tcW w:w="841" w:type="pct"/>
          </w:tcPr>
          <w:p w14:paraId="5F8261C7" w14:textId="77777777" w:rsidR="007D1D8B" w:rsidRPr="006C26A0" w:rsidRDefault="007D1D8B" w:rsidP="00C54708">
            <w:pPr>
              <w:pStyle w:val="Compact"/>
              <w:rPr>
                <w:sz w:val="16"/>
                <w:szCs w:val="16"/>
              </w:rPr>
            </w:pPr>
            <w:r w:rsidRPr="006C26A0">
              <w:rPr>
                <w:sz w:val="16"/>
                <w:szCs w:val="16"/>
              </w:rPr>
              <w:t>-0.20</w:t>
            </w:r>
          </w:p>
        </w:tc>
        <w:tc>
          <w:tcPr>
            <w:tcW w:w="733" w:type="pct"/>
          </w:tcPr>
          <w:p w14:paraId="27EE08E7" w14:textId="77777777" w:rsidR="007D1D8B" w:rsidRPr="006C26A0" w:rsidRDefault="007D1D8B" w:rsidP="00C54708">
            <w:pPr>
              <w:pStyle w:val="Compact"/>
              <w:rPr>
                <w:sz w:val="16"/>
                <w:szCs w:val="16"/>
              </w:rPr>
            </w:pPr>
            <w:r w:rsidRPr="006C26A0">
              <w:rPr>
                <w:sz w:val="16"/>
                <w:szCs w:val="16"/>
              </w:rPr>
              <w:t>0.06</w:t>
            </w:r>
          </w:p>
        </w:tc>
        <w:tc>
          <w:tcPr>
            <w:tcW w:w="435" w:type="pct"/>
          </w:tcPr>
          <w:p w14:paraId="71D85830" w14:textId="77777777" w:rsidR="007D1D8B" w:rsidRPr="006C26A0" w:rsidRDefault="007D1D8B" w:rsidP="00C54708">
            <w:pPr>
              <w:pStyle w:val="Compact"/>
              <w:rPr>
                <w:sz w:val="16"/>
                <w:szCs w:val="16"/>
              </w:rPr>
            </w:pPr>
            <w:r w:rsidRPr="006C26A0">
              <w:rPr>
                <w:sz w:val="16"/>
                <w:szCs w:val="16"/>
              </w:rPr>
              <w:t>-3.31</w:t>
            </w:r>
          </w:p>
        </w:tc>
        <w:tc>
          <w:tcPr>
            <w:tcW w:w="507" w:type="pct"/>
          </w:tcPr>
          <w:p w14:paraId="13BC1437" w14:textId="77777777" w:rsidR="007D1D8B" w:rsidRPr="006C26A0" w:rsidRDefault="007D1D8B" w:rsidP="00C54708">
            <w:pPr>
              <w:pStyle w:val="Compact"/>
              <w:rPr>
                <w:sz w:val="16"/>
                <w:szCs w:val="16"/>
              </w:rPr>
            </w:pPr>
            <w:r w:rsidRPr="006C26A0">
              <w:rPr>
                <w:sz w:val="16"/>
                <w:szCs w:val="16"/>
              </w:rPr>
              <w:t>-0.31</w:t>
            </w:r>
          </w:p>
        </w:tc>
        <w:tc>
          <w:tcPr>
            <w:tcW w:w="561" w:type="pct"/>
          </w:tcPr>
          <w:p w14:paraId="31602F50" w14:textId="77777777" w:rsidR="007D1D8B" w:rsidRPr="006C26A0" w:rsidRDefault="007D1D8B" w:rsidP="00C54708">
            <w:pPr>
              <w:pStyle w:val="Compact"/>
              <w:rPr>
                <w:sz w:val="16"/>
                <w:szCs w:val="16"/>
              </w:rPr>
            </w:pPr>
            <w:r w:rsidRPr="006C26A0">
              <w:rPr>
                <w:sz w:val="16"/>
                <w:szCs w:val="16"/>
              </w:rPr>
              <w:t>-0.08</w:t>
            </w:r>
          </w:p>
        </w:tc>
      </w:tr>
      <w:tr w:rsidR="007D1D8B" w:rsidRPr="006C26A0" w14:paraId="75A2C500" w14:textId="77777777" w:rsidTr="00C54708">
        <w:tc>
          <w:tcPr>
            <w:tcW w:w="1224" w:type="pct"/>
          </w:tcPr>
          <w:p w14:paraId="7A92FBB3" w14:textId="77777777" w:rsidR="007D1D8B" w:rsidRPr="006C26A0" w:rsidRDefault="007D1D8B" w:rsidP="00C54708">
            <w:pPr>
              <w:pStyle w:val="Compact"/>
              <w:rPr>
                <w:sz w:val="16"/>
                <w:szCs w:val="16"/>
              </w:rPr>
            </w:pPr>
            <w:proofErr w:type="gramStart"/>
            <w:r w:rsidRPr="006C26A0">
              <w:rPr>
                <w:sz w:val="16"/>
                <w:szCs w:val="16"/>
              </w:rPr>
              <w:t>MA  -</w:t>
            </w:r>
            <w:proofErr w:type="gramEnd"/>
            <w:r w:rsidRPr="006C26A0">
              <w:rPr>
                <w:sz w:val="16"/>
                <w:szCs w:val="16"/>
              </w:rPr>
              <w:t>&gt;  Memory</w:t>
            </w:r>
          </w:p>
        </w:tc>
        <w:tc>
          <w:tcPr>
            <w:tcW w:w="699" w:type="pct"/>
          </w:tcPr>
          <w:p w14:paraId="73CEFE41" w14:textId="77777777" w:rsidR="007D1D8B" w:rsidRPr="006C26A0" w:rsidRDefault="007D1D8B" w:rsidP="00C54708">
            <w:pPr>
              <w:pStyle w:val="Compact"/>
              <w:rPr>
                <w:sz w:val="16"/>
                <w:szCs w:val="16"/>
              </w:rPr>
            </w:pPr>
            <w:r w:rsidRPr="006C26A0">
              <w:rPr>
                <w:sz w:val="16"/>
                <w:szCs w:val="16"/>
              </w:rPr>
              <w:t>-0.04</w:t>
            </w:r>
          </w:p>
        </w:tc>
        <w:tc>
          <w:tcPr>
            <w:tcW w:w="841" w:type="pct"/>
          </w:tcPr>
          <w:p w14:paraId="66FD0A1C" w14:textId="77777777" w:rsidR="007D1D8B" w:rsidRPr="006C26A0" w:rsidRDefault="007D1D8B" w:rsidP="00C54708">
            <w:pPr>
              <w:pStyle w:val="Compact"/>
              <w:rPr>
                <w:sz w:val="16"/>
                <w:szCs w:val="16"/>
              </w:rPr>
            </w:pPr>
            <w:r w:rsidRPr="006C26A0">
              <w:rPr>
                <w:sz w:val="16"/>
                <w:szCs w:val="16"/>
              </w:rPr>
              <w:t>-0.04</w:t>
            </w:r>
          </w:p>
        </w:tc>
        <w:tc>
          <w:tcPr>
            <w:tcW w:w="733" w:type="pct"/>
          </w:tcPr>
          <w:p w14:paraId="1479AFD0" w14:textId="77777777" w:rsidR="007D1D8B" w:rsidRPr="006C26A0" w:rsidRDefault="007D1D8B" w:rsidP="00C54708">
            <w:pPr>
              <w:pStyle w:val="Compact"/>
              <w:rPr>
                <w:sz w:val="16"/>
                <w:szCs w:val="16"/>
              </w:rPr>
            </w:pPr>
            <w:r w:rsidRPr="006C26A0">
              <w:rPr>
                <w:sz w:val="16"/>
                <w:szCs w:val="16"/>
              </w:rPr>
              <w:t>0.02</w:t>
            </w:r>
          </w:p>
        </w:tc>
        <w:tc>
          <w:tcPr>
            <w:tcW w:w="435" w:type="pct"/>
          </w:tcPr>
          <w:p w14:paraId="1B5A77A9" w14:textId="77777777" w:rsidR="007D1D8B" w:rsidRPr="006C26A0" w:rsidRDefault="007D1D8B" w:rsidP="00C54708">
            <w:pPr>
              <w:pStyle w:val="Compact"/>
              <w:rPr>
                <w:sz w:val="16"/>
                <w:szCs w:val="16"/>
              </w:rPr>
            </w:pPr>
            <w:r w:rsidRPr="006C26A0">
              <w:rPr>
                <w:sz w:val="16"/>
                <w:szCs w:val="16"/>
              </w:rPr>
              <w:t>-2.37</w:t>
            </w:r>
          </w:p>
        </w:tc>
        <w:tc>
          <w:tcPr>
            <w:tcW w:w="507" w:type="pct"/>
          </w:tcPr>
          <w:p w14:paraId="78AD519A" w14:textId="77777777" w:rsidR="007D1D8B" w:rsidRPr="006C26A0" w:rsidRDefault="007D1D8B" w:rsidP="00C54708">
            <w:pPr>
              <w:pStyle w:val="Compact"/>
              <w:rPr>
                <w:sz w:val="16"/>
                <w:szCs w:val="16"/>
              </w:rPr>
            </w:pPr>
            <w:r w:rsidRPr="006C26A0">
              <w:rPr>
                <w:sz w:val="16"/>
                <w:szCs w:val="16"/>
              </w:rPr>
              <w:t>-0.08</w:t>
            </w:r>
          </w:p>
        </w:tc>
        <w:tc>
          <w:tcPr>
            <w:tcW w:w="561" w:type="pct"/>
          </w:tcPr>
          <w:p w14:paraId="2C207E87" w14:textId="77777777" w:rsidR="007D1D8B" w:rsidRPr="006C26A0" w:rsidRDefault="007D1D8B" w:rsidP="00C54708">
            <w:pPr>
              <w:pStyle w:val="Compact"/>
              <w:rPr>
                <w:sz w:val="16"/>
                <w:szCs w:val="16"/>
              </w:rPr>
            </w:pPr>
            <w:r w:rsidRPr="006C26A0">
              <w:rPr>
                <w:sz w:val="16"/>
                <w:szCs w:val="16"/>
              </w:rPr>
              <w:t>-0.01</w:t>
            </w:r>
          </w:p>
        </w:tc>
      </w:tr>
      <w:tr w:rsidR="007D1D8B" w:rsidRPr="006C26A0" w14:paraId="5954811E" w14:textId="77777777" w:rsidTr="00C54708">
        <w:tc>
          <w:tcPr>
            <w:tcW w:w="1224" w:type="pct"/>
          </w:tcPr>
          <w:p w14:paraId="006C878A" w14:textId="77777777" w:rsidR="007D1D8B" w:rsidRPr="006C26A0" w:rsidRDefault="007D1D8B" w:rsidP="00C54708">
            <w:pPr>
              <w:pStyle w:val="Compact"/>
              <w:rPr>
                <w:sz w:val="16"/>
                <w:szCs w:val="16"/>
              </w:rPr>
            </w:pPr>
            <w:proofErr w:type="gramStart"/>
            <w:r w:rsidRPr="006C26A0">
              <w:rPr>
                <w:sz w:val="16"/>
                <w:szCs w:val="16"/>
              </w:rPr>
              <w:t>MA  -</w:t>
            </w:r>
            <w:proofErr w:type="gramEnd"/>
            <w:r w:rsidRPr="006C26A0">
              <w:rPr>
                <w:sz w:val="16"/>
                <w:szCs w:val="16"/>
              </w:rPr>
              <w:t>&gt;  Concentration</w:t>
            </w:r>
          </w:p>
        </w:tc>
        <w:tc>
          <w:tcPr>
            <w:tcW w:w="699" w:type="pct"/>
          </w:tcPr>
          <w:p w14:paraId="5E987A65" w14:textId="77777777" w:rsidR="007D1D8B" w:rsidRPr="006C26A0" w:rsidRDefault="007D1D8B" w:rsidP="00C54708">
            <w:pPr>
              <w:pStyle w:val="Compact"/>
              <w:rPr>
                <w:sz w:val="16"/>
                <w:szCs w:val="16"/>
              </w:rPr>
            </w:pPr>
            <w:r w:rsidRPr="006C26A0">
              <w:rPr>
                <w:sz w:val="16"/>
                <w:szCs w:val="16"/>
              </w:rPr>
              <w:t>-0.06</w:t>
            </w:r>
          </w:p>
        </w:tc>
        <w:tc>
          <w:tcPr>
            <w:tcW w:w="841" w:type="pct"/>
          </w:tcPr>
          <w:p w14:paraId="1A9C568D" w14:textId="77777777" w:rsidR="007D1D8B" w:rsidRPr="006C26A0" w:rsidRDefault="007D1D8B" w:rsidP="00C54708">
            <w:pPr>
              <w:pStyle w:val="Compact"/>
              <w:rPr>
                <w:sz w:val="16"/>
                <w:szCs w:val="16"/>
              </w:rPr>
            </w:pPr>
            <w:r w:rsidRPr="006C26A0">
              <w:rPr>
                <w:sz w:val="16"/>
                <w:szCs w:val="16"/>
              </w:rPr>
              <w:t>-0.06</w:t>
            </w:r>
          </w:p>
        </w:tc>
        <w:tc>
          <w:tcPr>
            <w:tcW w:w="733" w:type="pct"/>
          </w:tcPr>
          <w:p w14:paraId="7AB126B3" w14:textId="77777777" w:rsidR="007D1D8B" w:rsidRPr="006C26A0" w:rsidRDefault="007D1D8B" w:rsidP="00C54708">
            <w:pPr>
              <w:pStyle w:val="Compact"/>
              <w:rPr>
                <w:sz w:val="16"/>
                <w:szCs w:val="16"/>
              </w:rPr>
            </w:pPr>
            <w:r w:rsidRPr="006C26A0">
              <w:rPr>
                <w:sz w:val="16"/>
                <w:szCs w:val="16"/>
              </w:rPr>
              <w:t>0.02</w:t>
            </w:r>
          </w:p>
        </w:tc>
        <w:tc>
          <w:tcPr>
            <w:tcW w:w="435" w:type="pct"/>
          </w:tcPr>
          <w:p w14:paraId="7926AC2B" w14:textId="77777777" w:rsidR="007D1D8B" w:rsidRPr="006C26A0" w:rsidRDefault="007D1D8B" w:rsidP="00C54708">
            <w:pPr>
              <w:pStyle w:val="Compact"/>
              <w:rPr>
                <w:sz w:val="16"/>
                <w:szCs w:val="16"/>
              </w:rPr>
            </w:pPr>
            <w:r w:rsidRPr="006C26A0">
              <w:rPr>
                <w:sz w:val="16"/>
                <w:szCs w:val="16"/>
              </w:rPr>
              <w:t>-2.98</w:t>
            </w:r>
          </w:p>
        </w:tc>
        <w:tc>
          <w:tcPr>
            <w:tcW w:w="507" w:type="pct"/>
          </w:tcPr>
          <w:p w14:paraId="5BA7D34C" w14:textId="77777777" w:rsidR="007D1D8B" w:rsidRPr="006C26A0" w:rsidRDefault="007D1D8B" w:rsidP="00C54708">
            <w:pPr>
              <w:pStyle w:val="Compact"/>
              <w:rPr>
                <w:sz w:val="16"/>
                <w:szCs w:val="16"/>
              </w:rPr>
            </w:pPr>
            <w:r w:rsidRPr="006C26A0">
              <w:rPr>
                <w:sz w:val="16"/>
                <w:szCs w:val="16"/>
              </w:rPr>
              <w:t>-0.11</w:t>
            </w:r>
          </w:p>
        </w:tc>
        <w:tc>
          <w:tcPr>
            <w:tcW w:w="561" w:type="pct"/>
          </w:tcPr>
          <w:p w14:paraId="5061F72E" w14:textId="77777777" w:rsidR="007D1D8B" w:rsidRPr="006C26A0" w:rsidRDefault="007D1D8B" w:rsidP="00C54708">
            <w:pPr>
              <w:pStyle w:val="Compact"/>
              <w:rPr>
                <w:sz w:val="16"/>
                <w:szCs w:val="16"/>
              </w:rPr>
            </w:pPr>
            <w:r w:rsidRPr="006C26A0">
              <w:rPr>
                <w:sz w:val="16"/>
                <w:szCs w:val="16"/>
              </w:rPr>
              <w:t>-0.03</w:t>
            </w:r>
          </w:p>
        </w:tc>
      </w:tr>
    </w:tbl>
    <w:p w14:paraId="19EA3AD6" w14:textId="77777777" w:rsidR="007D1D8B" w:rsidRPr="006C26A0" w:rsidRDefault="007D1D8B" w:rsidP="007D1D8B">
      <w:pPr>
        <w:pStyle w:val="Compact"/>
        <w:rPr>
          <w:vertAlign w:val="superscript"/>
        </w:rPr>
      </w:pPr>
      <w:r w:rsidRPr="006C26A0">
        <w:rPr>
          <w:i/>
          <w:iCs/>
          <w:vertAlign w:val="superscript"/>
        </w:rPr>
        <w:t>*</w:t>
      </w:r>
      <w:r w:rsidRPr="006C26A0">
        <w:rPr>
          <w:vertAlign w:val="superscript"/>
        </w:rPr>
        <w:t xml:space="preserve"> Only significant effects are reported</w:t>
      </w:r>
    </w:p>
    <w:p w14:paraId="49DFDC8A" w14:textId="77777777" w:rsidR="007D1D8B" w:rsidRPr="006C26A0" w:rsidRDefault="007D1D8B" w:rsidP="007D1D8B">
      <w:pPr>
        <w:pStyle w:val="Bibliography"/>
      </w:pPr>
    </w:p>
    <w:p w14:paraId="2C1C67D6" w14:textId="77777777" w:rsidR="007D1D8B" w:rsidRPr="006C26A0" w:rsidRDefault="007D1D8B" w:rsidP="007D1D8B">
      <w:pPr>
        <w:pStyle w:val="Bibliography"/>
        <w:sectPr w:rsidR="007D1D8B" w:rsidRPr="006C26A0" w:rsidSect="004F04BA">
          <w:pgSz w:w="12240" w:h="15840"/>
          <w:pgMar w:top="1417" w:right="1417" w:bottom="1134" w:left="1417" w:header="720" w:footer="720" w:gutter="0"/>
          <w:lnNumType w:countBy="1" w:restart="continuous"/>
          <w:cols w:space="720"/>
          <w:titlePg/>
          <w:docGrid w:linePitch="326"/>
        </w:sectPr>
      </w:pPr>
    </w:p>
    <w:p w14:paraId="58C83E14" w14:textId="77777777" w:rsidR="007D1D8B" w:rsidRPr="006C26A0" w:rsidRDefault="007D1D8B" w:rsidP="007D1D8B">
      <w:pPr>
        <w:pStyle w:val="Bibliography"/>
        <w:jc w:val="center"/>
      </w:pPr>
      <w:r w:rsidRPr="006C26A0">
        <w:lastRenderedPageBreak/>
        <w:t>Supplementary Table</w:t>
      </w:r>
    </w:p>
    <w:p w14:paraId="15026E18" w14:textId="77777777" w:rsidR="007D1D8B" w:rsidRPr="006C26A0" w:rsidRDefault="007D1D8B" w:rsidP="007D1D8B">
      <w:r w:rsidRPr="006C26A0">
        <w:t>SA T1:</w:t>
      </w:r>
    </w:p>
    <w:p w14:paraId="1946469E" w14:textId="77777777" w:rsidR="007D1D8B" w:rsidRPr="006C26A0" w:rsidRDefault="007D1D8B" w:rsidP="007D1D8B">
      <w:pPr>
        <w:pStyle w:val="TableCaption"/>
      </w:pPr>
      <w:r w:rsidRPr="006C26A0">
        <w:rPr>
          <w:iCs/>
        </w:rPr>
        <w:t>Results of Measurement assessment (Supplemental table)</w:t>
      </w:r>
    </w:p>
    <w:tbl>
      <w:tblPr>
        <w:tblStyle w:val="Table"/>
        <w:tblW w:w="5000" w:type="pct"/>
        <w:tblLook w:val="0020" w:firstRow="1" w:lastRow="0" w:firstColumn="0" w:lastColumn="0" w:noHBand="0" w:noVBand="0"/>
      </w:tblPr>
      <w:tblGrid>
        <w:gridCol w:w="3287"/>
        <w:gridCol w:w="2167"/>
        <w:gridCol w:w="2442"/>
        <w:gridCol w:w="816"/>
        <w:gridCol w:w="910"/>
      </w:tblGrid>
      <w:tr w:rsidR="007D1D8B" w:rsidRPr="006C26A0" w14:paraId="533A683E"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708" w:type="pct"/>
          </w:tcPr>
          <w:p w14:paraId="380FE235" w14:textId="77777777" w:rsidR="007D1D8B" w:rsidRPr="006C26A0" w:rsidRDefault="007D1D8B" w:rsidP="00C54708">
            <w:pPr>
              <w:pStyle w:val="Compact"/>
              <w:spacing w:before="0" w:after="0"/>
              <w:rPr>
                <w:sz w:val="16"/>
                <w:szCs w:val="16"/>
              </w:rPr>
            </w:pPr>
            <w:r w:rsidRPr="006C26A0">
              <w:rPr>
                <w:sz w:val="16"/>
                <w:szCs w:val="16"/>
              </w:rPr>
              <w:t>Constructs</w:t>
            </w:r>
          </w:p>
        </w:tc>
        <w:tc>
          <w:tcPr>
            <w:tcW w:w="1126" w:type="pct"/>
          </w:tcPr>
          <w:p w14:paraId="5465D7AE" w14:textId="77777777" w:rsidR="007D1D8B" w:rsidRPr="006C26A0" w:rsidRDefault="007D1D8B" w:rsidP="00C54708">
            <w:pPr>
              <w:pStyle w:val="Compact"/>
              <w:spacing w:before="0" w:after="0"/>
              <w:rPr>
                <w:sz w:val="16"/>
                <w:szCs w:val="16"/>
              </w:rPr>
            </w:pPr>
            <w:r w:rsidRPr="006C26A0">
              <w:rPr>
                <w:sz w:val="16"/>
                <w:szCs w:val="16"/>
              </w:rPr>
              <w:t>Factor Loading</w:t>
            </w:r>
          </w:p>
        </w:tc>
        <w:tc>
          <w:tcPr>
            <w:tcW w:w="1269" w:type="pct"/>
          </w:tcPr>
          <w:p w14:paraId="6210128A" w14:textId="77777777" w:rsidR="007D1D8B" w:rsidRPr="006C26A0" w:rsidRDefault="007D1D8B" w:rsidP="00C54708">
            <w:pPr>
              <w:pStyle w:val="Compact"/>
              <w:spacing w:before="0" w:after="0"/>
              <w:rPr>
                <w:sz w:val="16"/>
                <w:szCs w:val="16"/>
              </w:rPr>
            </w:pPr>
            <w:r w:rsidRPr="006C26A0">
              <w:rPr>
                <w:sz w:val="16"/>
                <w:szCs w:val="16"/>
              </w:rPr>
              <w:t>Cronbach’s alpha</w:t>
            </w:r>
          </w:p>
        </w:tc>
        <w:tc>
          <w:tcPr>
            <w:tcW w:w="424" w:type="pct"/>
          </w:tcPr>
          <w:p w14:paraId="1DA41A4B" w14:textId="77777777" w:rsidR="007D1D8B" w:rsidRPr="006C26A0" w:rsidRDefault="007D1D8B" w:rsidP="00C54708">
            <w:pPr>
              <w:pStyle w:val="Compact"/>
              <w:spacing w:before="0" w:after="0"/>
              <w:rPr>
                <w:sz w:val="16"/>
                <w:szCs w:val="16"/>
              </w:rPr>
            </w:pPr>
            <w:r w:rsidRPr="006C26A0">
              <w:rPr>
                <w:sz w:val="16"/>
                <w:szCs w:val="16"/>
              </w:rPr>
              <w:t>CR</w:t>
            </w:r>
          </w:p>
        </w:tc>
        <w:tc>
          <w:tcPr>
            <w:tcW w:w="473" w:type="pct"/>
          </w:tcPr>
          <w:p w14:paraId="3B9160C6" w14:textId="77777777" w:rsidR="007D1D8B" w:rsidRPr="006C26A0" w:rsidRDefault="007D1D8B" w:rsidP="00C54708">
            <w:pPr>
              <w:pStyle w:val="Compact"/>
              <w:spacing w:before="0" w:after="0"/>
              <w:rPr>
                <w:sz w:val="16"/>
                <w:szCs w:val="16"/>
              </w:rPr>
            </w:pPr>
            <w:r w:rsidRPr="006C26A0">
              <w:rPr>
                <w:sz w:val="16"/>
                <w:szCs w:val="16"/>
              </w:rPr>
              <w:t>AVE</w:t>
            </w:r>
          </w:p>
        </w:tc>
      </w:tr>
      <w:tr w:rsidR="007D1D8B" w:rsidRPr="006C26A0" w14:paraId="36ADCA2A" w14:textId="77777777" w:rsidTr="00C54708">
        <w:tc>
          <w:tcPr>
            <w:tcW w:w="1708" w:type="pct"/>
          </w:tcPr>
          <w:p w14:paraId="02BDE3F9" w14:textId="77777777" w:rsidR="007D1D8B" w:rsidRPr="006C26A0" w:rsidRDefault="007D1D8B" w:rsidP="00C54708">
            <w:pPr>
              <w:pStyle w:val="Compact"/>
              <w:spacing w:before="0" w:after="0"/>
              <w:rPr>
                <w:sz w:val="16"/>
                <w:szCs w:val="16"/>
              </w:rPr>
            </w:pPr>
            <w:r w:rsidRPr="006C26A0">
              <w:rPr>
                <w:sz w:val="16"/>
                <w:szCs w:val="16"/>
              </w:rPr>
              <w:t>Trouble in Concentration</w:t>
            </w:r>
          </w:p>
        </w:tc>
        <w:tc>
          <w:tcPr>
            <w:tcW w:w="1126" w:type="pct"/>
          </w:tcPr>
          <w:p w14:paraId="49DF8BF1" w14:textId="77777777" w:rsidR="007D1D8B" w:rsidRPr="006C26A0" w:rsidRDefault="007D1D8B" w:rsidP="00C54708">
            <w:pPr>
              <w:pStyle w:val="Compact"/>
              <w:spacing w:before="0" w:after="0"/>
              <w:rPr>
                <w:sz w:val="16"/>
                <w:szCs w:val="16"/>
              </w:rPr>
            </w:pPr>
            <w:r w:rsidRPr="006C26A0">
              <w:rPr>
                <w:sz w:val="16"/>
                <w:szCs w:val="16"/>
              </w:rPr>
              <w:t>1.00</w:t>
            </w:r>
          </w:p>
        </w:tc>
        <w:tc>
          <w:tcPr>
            <w:tcW w:w="1269" w:type="pct"/>
          </w:tcPr>
          <w:p w14:paraId="20087725" w14:textId="77777777" w:rsidR="007D1D8B" w:rsidRPr="006C26A0" w:rsidRDefault="007D1D8B" w:rsidP="00C54708">
            <w:pPr>
              <w:pStyle w:val="Compact"/>
              <w:spacing w:before="0" w:after="0"/>
              <w:rPr>
                <w:sz w:val="16"/>
                <w:szCs w:val="16"/>
              </w:rPr>
            </w:pPr>
            <w:r w:rsidRPr="006C26A0">
              <w:rPr>
                <w:sz w:val="16"/>
                <w:szCs w:val="16"/>
              </w:rPr>
              <w:t>1.00</w:t>
            </w:r>
          </w:p>
        </w:tc>
        <w:tc>
          <w:tcPr>
            <w:tcW w:w="424" w:type="pct"/>
          </w:tcPr>
          <w:p w14:paraId="7FCF81B5" w14:textId="77777777" w:rsidR="007D1D8B" w:rsidRPr="006C26A0" w:rsidRDefault="007D1D8B" w:rsidP="00C54708">
            <w:pPr>
              <w:pStyle w:val="Compact"/>
              <w:spacing w:before="0" w:after="0"/>
              <w:rPr>
                <w:sz w:val="16"/>
                <w:szCs w:val="16"/>
              </w:rPr>
            </w:pPr>
            <w:r w:rsidRPr="006C26A0">
              <w:rPr>
                <w:sz w:val="16"/>
                <w:szCs w:val="16"/>
              </w:rPr>
              <w:t>1.00</w:t>
            </w:r>
          </w:p>
        </w:tc>
        <w:tc>
          <w:tcPr>
            <w:tcW w:w="473" w:type="pct"/>
          </w:tcPr>
          <w:p w14:paraId="56AFF098" w14:textId="77777777" w:rsidR="007D1D8B" w:rsidRPr="006C26A0" w:rsidRDefault="007D1D8B" w:rsidP="00C54708">
            <w:pPr>
              <w:pStyle w:val="Compact"/>
              <w:spacing w:before="0" w:after="0"/>
              <w:rPr>
                <w:sz w:val="16"/>
                <w:szCs w:val="16"/>
              </w:rPr>
            </w:pPr>
            <w:r w:rsidRPr="006C26A0">
              <w:rPr>
                <w:sz w:val="16"/>
                <w:szCs w:val="16"/>
              </w:rPr>
              <w:t>1.00</w:t>
            </w:r>
          </w:p>
        </w:tc>
      </w:tr>
      <w:tr w:rsidR="007D1D8B" w:rsidRPr="006C26A0" w14:paraId="11FE9481" w14:textId="77777777" w:rsidTr="00C54708">
        <w:tc>
          <w:tcPr>
            <w:tcW w:w="1708" w:type="pct"/>
          </w:tcPr>
          <w:p w14:paraId="44318A05" w14:textId="77777777" w:rsidR="007D1D8B" w:rsidRPr="006C26A0" w:rsidRDefault="007D1D8B" w:rsidP="00C54708">
            <w:pPr>
              <w:pStyle w:val="Compact"/>
              <w:spacing w:before="0" w:after="0"/>
              <w:rPr>
                <w:sz w:val="16"/>
                <w:szCs w:val="16"/>
              </w:rPr>
            </w:pPr>
            <w:r w:rsidRPr="006C26A0">
              <w:rPr>
                <w:sz w:val="16"/>
                <w:szCs w:val="16"/>
              </w:rPr>
              <w:t>Trouble in Memory</w:t>
            </w:r>
          </w:p>
        </w:tc>
        <w:tc>
          <w:tcPr>
            <w:tcW w:w="1126" w:type="pct"/>
          </w:tcPr>
          <w:p w14:paraId="3B88B6B6" w14:textId="77777777" w:rsidR="007D1D8B" w:rsidRPr="006C26A0" w:rsidRDefault="007D1D8B" w:rsidP="00C54708">
            <w:pPr>
              <w:pStyle w:val="Compact"/>
              <w:spacing w:before="0" w:after="0"/>
              <w:rPr>
                <w:sz w:val="16"/>
                <w:szCs w:val="16"/>
              </w:rPr>
            </w:pPr>
            <w:r w:rsidRPr="006C26A0">
              <w:rPr>
                <w:sz w:val="16"/>
                <w:szCs w:val="16"/>
              </w:rPr>
              <w:t>1.00</w:t>
            </w:r>
          </w:p>
        </w:tc>
        <w:tc>
          <w:tcPr>
            <w:tcW w:w="1269" w:type="pct"/>
          </w:tcPr>
          <w:p w14:paraId="06D6363E" w14:textId="77777777" w:rsidR="007D1D8B" w:rsidRPr="006C26A0" w:rsidRDefault="007D1D8B" w:rsidP="00C54708">
            <w:pPr>
              <w:pStyle w:val="Compact"/>
              <w:spacing w:before="0" w:after="0"/>
              <w:rPr>
                <w:sz w:val="16"/>
                <w:szCs w:val="16"/>
              </w:rPr>
            </w:pPr>
            <w:r w:rsidRPr="006C26A0">
              <w:rPr>
                <w:sz w:val="16"/>
                <w:szCs w:val="16"/>
              </w:rPr>
              <w:t>1.00</w:t>
            </w:r>
          </w:p>
        </w:tc>
        <w:tc>
          <w:tcPr>
            <w:tcW w:w="424" w:type="pct"/>
          </w:tcPr>
          <w:p w14:paraId="62EB9EFF" w14:textId="77777777" w:rsidR="007D1D8B" w:rsidRPr="006C26A0" w:rsidRDefault="007D1D8B" w:rsidP="00C54708">
            <w:pPr>
              <w:pStyle w:val="Compact"/>
              <w:spacing w:before="0" w:after="0"/>
              <w:rPr>
                <w:sz w:val="16"/>
                <w:szCs w:val="16"/>
              </w:rPr>
            </w:pPr>
            <w:r w:rsidRPr="006C26A0">
              <w:rPr>
                <w:sz w:val="16"/>
                <w:szCs w:val="16"/>
              </w:rPr>
              <w:t>1.00</w:t>
            </w:r>
          </w:p>
        </w:tc>
        <w:tc>
          <w:tcPr>
            <w:tcW w:w="473" w:type="pct"/>
          </w:tcPr>
          <w:p w14:paraId="043F7881" w14:textId="77777777" w:rsidR="007D1D8B" w:rsidRPr="006C26A0" w:rsidRDefault="007D1D8B" w:rsidP="00C54708">
            <w:pPr>
              <w:pStyle w:val="Compact"/>
              <w:spacing w:before="0" w:after="0"/>
              <w:rPr>
                <w:sz w:val="16"/>
                <w:szCs w:val="16"/>
              </w:rPr>
            </w:pPr>
            <w:r w:rsidRPr="006C26A0">
              <w:rPr>
                <w:sz w:val="16"/>
                <w:szCs w:val="16"/>
              </w:rPr>
              <w:t>1.00</w:t>
            </w:r>
          </w:p>
        </w:tc>
      </w:tr>
      <w:tr w:rsidR="007D1D8B" w:rsidRPr="006C26A0" w14:paraId="7DA81889" w14:textId="77777777" w:rsidTr="00C54708">
        <w:tc>
          <w:tcPr>
            <w:tcW w:w="1708" w:type="pct"/>
          </w:tcPr>
          <w:p w14:paraId="6E93CFB5" w14:textId="77777777" w:rsidR="007D1D8B" w:rsidRPr="006C26A0" w:rsidRDefault="007D1D8B" w:rsidP="00C54708">
            <w:pPr>
              <w:pStyle w:val="Compact"/>
              <w:spacing w:before="0" w:after="0"/>
              <w:rPr>
                <w:sz w:val="16"/>
                <w:szCs w:val="16"/>
              </w:rPr>
            </w:pPr>
            <w:r w:rsidRPr="006C26A0">
              <w:rPr>
                <w:sz w:val="16"/>
                <w:szCs w:val="16"/>
              </w:rPr>
              <w:t>PSQ</w:t>
            </w:r>
          </w:p>
        </w:tc>
        <w:tc>
          <w:tcPr>
            <w:tcW w:w="1126" w:type="pct"/>
          </w:tcPr>
          <w:p w14:paraId="37945175" w14:textId="77777777" w:rsidR="007D1D8B" w:rsidRPr="006C26A0" w:rsidRDefault="007D1D8B" w:rsidP="00C54708">
            <w:pPr>
              <w:pStyle w:val="Compact"/>
              <w:spacing w:before="0" w:after="0"/>
              <w:rPr>
                <w:sz w:val="16"/>
                <w:szCs w:val="16"/>
              </w:rPr>
            </w:pPr>
          </w:p>
        </w:tc>
        <w:tc>
          <w:tcPr>
            <w:tcW w:w="1269" w:type="pct"/>
          </w:tcPr>
          <w:p w14:paraId="5005D556" w14:textId="77777777" w:rsidR="007D1D8B" w:rsidRPr="006C26A0" w:rsidRDefault="007D1D8B" w:rsidP="00C54708">
            <w:pPr>
              <w:pStyle w:val="Compact"/>
              <w:spacing w:before="0" w:after="0"/>
              <w:rPr>
                <w:sz w:val="16"/>
                <w:szCs w:val="16"/>
              </w:rPr>
            </w:pPr>
            <w:r w:rsidRPr="006C26A0">
              <w:rPr>
                <w:sz w:val="16"/>
                <w:szCs w:val="16"/>
              </w:rPr>
              <w:t>0.60</w:t>
            </w:r>
          </w:p>
        </w:tc>
        <w:tc>
          <w:tcPr>
            <w:tcW w:w="424" w:type="pct"/>
          </w:tcPr>
          <w:p w14:paraId="0AD62A4C" w14:textId="77777777" w:rsidR="007D1D8B" w:rsidRPr="006C26A0" w:rsidRDefault="007D1D8B" w:rsidP="00C54708">
            <w:pPr>
              <w:pStyle w:val="Compact"/>
              <w:spacing w:before="0" w:after="0"/>
              <w:rPr>
                <w:sz w:val="16"/>
                <w:szCs w:val="16"/>
              </w:rPr>
            </w:pPr>
            <w:r w:rsidRPr="006C26A0">
              <w:rPr>
                <w:sz w:val="16"/>
                <w:szCs w:val="16"/>
              </w:rPr>
              <w:t>0.73</w:t>
            </w:r>
          </w:p>
        </w:tc>
        <w:tc>
          <w:tcPr>
            <w:tcW w:w="473" w:type="pct"/>
          </w:tcPr>
          <w:p w14:paraId="55216838" w14:textId="77777777" w:rsidR="007D1D8B" w:rsidRPr="006C26A0" w:rsidRDefault="007D1D8B" w:rsidP="00C54708">
            <w:pPr>
              <w:pStyle w:val="Compact"/>
              <w:spacing w:before="0" w:after="0"/>
              <w:rPr>
                <w:sz w:val="16"/>
                <w:szCs w:val="16"/>
              </w:rPr>
            </w:pPr>
            <w:r w:rsidRPr="006C26A0">
              <w:rPr>
                <w:sz w:val="16"/>
                <w:szCs w:val="16"/>
              </w:rPr>
              <w:t>0.36</w:t>
            </w:r>
          </w:p>
        </w:tc>
      </w:tr>
      <w:tr w:rsidR="007D1D8B" w:rsidRPr="006C26A0" w14:paraId="7229900B" w14:textId="77777777" w:rsidTr="00C54708">
        <w:tc>
          <w:tcPr>
            <w:tcW w:w="1708" w:type="pct"/>
          </w:tcPr>
          <w:p w14:paraId="34C24B10" w14:textId="77777777" w:rsidR="007D1D8B" w:rsidRPr="006C26A0" w:rsidRDefault="007D1D8B" w:rsidP="00C54708">
            <w:pPr>
              <w:pStyle w:val="Compact"/>
              <w:spacing w:before="0" w:after="0"/>
              <w:rPr>
                <w:sz w:val="16"/>
                <w:szCs w:val="16"/>
              </w:rPr>
            </w:pPr>
            <w:r w:rsidRPr="006C26A0">
              <w:rPr>
                <w:sz w:val="16"/>
                <w:szCs w:val="16"/>
              </w:rPr>
              <w:t>PSQ1</w:t>
            </w:r>
          </w:p>
        </w:tc>
        <w:tc>
          <w:tcPr>
            <w:tcW w:w="1126" w:type="pct"/>
          </w:tcPr>
          <w:p w14:paraId="1CC67211" w14:textId="77777777" w:rsidR="007D1D8B" w:rsidRPr="006C26A0" w:rsidRDefault="007D1D8B" w:rsidP="00C54708">
            <w:pPr>
              <w:pStyle w:val="Compact"/>
              <w:spacing w:before="0" w:after="0"/>
              <w:rPr>
                <w:sz w:val="16"/>
                <w:szCs w:val="16"/>
              </w:rPr>
            </w:pPr>
            <w:r w:rsidRPr="006C26A0">
              <w:rPr>
                <w:sz w:val="16"/>
                <w:szCs w:val="16"/>
              </w:rPr>
              <w:t>0.72</w:t>
            </w:r>
          </w:p>
        </w:tc>
        <w:tc>
          <w:tcPr>
            <w:tcW w:w="1269" w:type="pct"/>
          </w:tcPr>
          <w:p w14:paraId="0412B412" w14:textId="77777777" w:rsidR="007D1D8B" w:rsidRPr="006C26A0" w:rsidRDefault="007D1D8B" w:rsidP="00C54708">
            <w:pPr>
              <w:pStyle w:val="Compact"/>
              <w:spacing w:before="0" w:after="0"/>
              <w:rPr>
                <w:sz w:val="16"/>
                <w:szCs w:val="16"/>
              </w:rPr>
            </w:pPr>
          </w:p>
        </w:tc>
        <w:tc>
          <w:tcPr>
            <w:tcW w:w="424" w:type="pct"/>
          </w:tcPr>
          <w:p w14:paraId="5C92CB5D" w14:textId="77777777" w:rsidR="007D1D8B" w:rsidRPr="006C26A0" w:rsidRDefault="007D1D8B" w:rsidP="00C54708">
            <w:pPr>
              <w:pStyle w:val="Compact"/>
              <w:spacing w:before="0" w:after="0"/>
              <w:rPr>
                <w:sz w:val="16"/>
                <w:szCs w:val="16"/>
              </w:rPr>
            </w:pPr>
          </w:p>
        </w:tc>
        <w:tc>
          <w:tcPr>
            <w:tcW w:w="473" w:type="pct"/>
          </w:tcPr>
          <w:p w14:paraId="06908ACD" w14:textId="77777777" w:rsidR="007D1D8B" w:rsidRPr="006C26A0" w:rsidRDefault="007D1D8B" w:rsidP="00C54708">
            <w:pPr>
              <w:pStyle w:val="Compact"/>
              <w:spacing w:before="0" w:after="0"/>
              <w:rPr>
                <w:sz w:val="16"/>
                <w:szCs w:val="16"/>
              </w:rPr>
            </w:pPr>
          </w:p>
        </w:tc>
      </w:tr>
      <w:tr w:rsidR="007D1D8B" w:rsidRPr="006C26A0" w14:paraId="7BFD0809" w14:textId="77777777" w:rsidTr="00C54708">
        <w:tc>
          <w:tcPr>
            <w:tcW w:w="1708" w:type="pct"/>
          </w:tcPr>
          <w:p w14:paraId="3F87F154" w14:textId="77777777" w:rsidR="007D1D8B" w:rsidRPr="006C26A0" w:rsidRDefault="007D1D8B" w:rsidP="00C54708">
            <w:pPr>
              <w:pStyle w:val="Compact"/>
              <w:spacing w:before="0" w:after="0"/>
              <w:rPr>
                <w:sz w:val="16"/>
                <w:szCs w:val="16"/>
              </w:rPr>
            </w:pPr>
            <w:r w:rsidRPr="006C26A0">
              <w:rPr>
                <w:sz w:val="16"/>
                <w:szCs w:val="16"/>
              </w:rPr>
              <w:t>PSQ2</w:t>
            </w:r>
          </w:p>
        </w:tc>
        <w:tc>
          <w:tcPr>
            <w:tcW w:w="1126" w:type="pct"/>
          </w:tcPr>
          <w:p w14:paraId="5D41FCC1" w14:textId="77777777" w:rsidR="007D1D8B" w:rsidRPr="006C26A0" w:rsidRDefault="007D1D8B" w:rsidP="00C54708">
            <w:pPr>
              <w:pStyle w:val="Compact"/>
              <w:spacing w:before="0" w:after="0"/>
              <w:rPr>
                <w:sz w:val="16"/>
                <w:szCs w:val="16"/>
              </w:rPr>
            </w:pPr>
            <w:r w:rsidRPr="006C26A0">
              <w:rPr>
                <w:sz w:val="16"/>
                <w:szCs w:val="16"/>
              </w:rPr>
              <w:t>0.44</w:t>
            </w:r>
          </w:p>
        </w:tc>
        <w:tc>
          <w:tcPr>
            <w:tcW w:w="1269" w:type="pct"/>
          </w:tcPr>
          <w:p w14:paraId="478A5EC4" w14:textId="77777777" w:rsidR="007D1D8B" w:rsidRPr="006C26A0" w:rsidRDefault="007D1D8B" w:rsidP="00C54708">
            <w:pPr>
              <w:pStyle w:val="Compact"/>
              <w:spacing w:before="0" w:after="0"/>
              <w:rPr>
                <w:sz w:val="16"/>
                <w:szCs w:val="16"/>
              </w:rPr>
            </w:pPr>
          </w:p>
        </w:tc>
        <w:tc>
          <w:tcPr>
            <w:tcW w:w="424" w:type="pct"/>
          </w:tcPr>
          <w:p w14:paraId="22625933" w14:textId="77777777" w:rsidR="007D1D8B" w:rsidRPr="006C26A0" w:rsidRDefault="007D1D8B" w:rsidP="00C54708">
            <w:pPr>
              <w:pStyle w:val="Compact"/>
              <w:spacing w:before="0" w:after="0"/>
              <w:rPr>
                <w:sz w:val="16"/>
                <w:szCs w:val="16"/>
              </w:rPr>
            </w:pPr>
          </w:p>
        </w:tc>
        <w:tc>
          <w:tcPr>
            <w:tcW w:w="473" w:type="pct"/>
          </w:tcPr>
          <w:p w14:paraId="3204C4C2" w14:textId="77777777" w:rsidR="007D1D8B" w:rsidRPr="006C26A0" w:rsidRDefault="007D1D8B" w:rsidP="00C54708">
            <w:pPr>
              <w:pStyle w:val="Compact"/>
              <w:spacing w:before="0" w:after="0"/>
              <w:rPr>
                <w:sz w:val="16"/>
                <w:szCs w:val="16"/>
              </w:rPr>
            </w:pPr>
          </w:p>
        </w:tc>
      </w:tr>
      <w:tr w:rsidR="007D1D8B" w:rsidRPr="006C26A0" w14:paraId="0EE07CDA" w14:textId="77777777" w:rsidTr="00C54708">
        <w:tc>
          <w:tcPr>
            <w:tcW w:w="1708" w:type="pct"/>
          </w:tcPr>
          <w:p w14:paraId="352A3F00" w14:textId="77777777" w:rsidR="007D1D8B" w:rsidRPr="006C26A0" w:rsidRDefault="007D1D8B" w:rsidP="00C54708">
            <w:pPr>
              <w:pStyle w:val="Compact"/>
              <w:spacing w:before="0" w:after="0"/>
              <w:rPr>
                <w:sz w:val="16"/>
                <w:szCs w:val="16"/>
              </w:rPr>
            </w:pPr>
            <w:r w:rsidRPr="006C26A0">
              <w:rPr>
                <w:sz w:val="16"/>
                <w:szCs w:val="16"/>
              </w:rPr>
              <w:t>PSQ3</w:t>
            </w:r>
          </w:p>
        </w:tc>
        <w:tc>
          <w:tcPr>
            <w:tcW w:w="1126" w:type="pct"/>
          </w:tcPr>
          <w:p w14:paraId="30BFB50C" w14:textId="77777777" w:rsidR="007D1D8B" w:rsidRPr="006C26A0" w:rsidRDefault="007D1D8B" w:rsidP="00C54708">
            <w:pPr>
              <w:pStyle w:val="Compact"/>
              <w:spacing w:before="0" w:after="0"/>
              <w:rPr>
                <w:sz w:val="16"/>
                <w:szCs w:val="16"/>
              </w:rPr>
            </w:pPr>
            <w:r w:rsidRPr="006C26A0">
              <w:rPr>
                <w:sz w:val="16"/>
                <w:szCs w:val="16"/>
              </w:rPr>
              <w:t>0.51</w:t>
            </w:r>
          </w:p>
        </w:tc>
        <w:tc>
          <w:tcPr>
            <w:tcW w:w="1269" w:type="pct"/>
          </w:tcPr>
          <w:p w14:paraId="4591633A" w14:textId="77777777" w:rsidR="007D1D8B" w:rsidRPr="006C26A0" w:rsidRDefault="007D1D8B" w:rsidP="00C54708">
            <w:pPr>
              <w:pStyle w:val="Compact"/>
              <w:spacing w:before="0" w:after="0"/>
              <w:rPr>
                <w:sz w:val="16"/>
                <w:szCs w:val="16"/>
              </w:rPr>
            </w:pPr>
          </w:p>
        </w:tc>
        <w:tc>
          <w:tcPr>
            <w:tcW w:w="424" w:type="pct"/>
          </w:tcPr>
          <w:p w14:paraId="7598880D" w14:textId="77777777" w:rsidR="007D1D8B" w:rsidRPr="006C26A0" w:rsidRDefault="007D1D8B" w:rsidP="00C54708">
            <w:pPr>
              <w:pStyle w:val="Compact"/>
              <w:spacing w:before="0" w:after="0"/>
              <w:rPr>
                <w:sz w:val="16"/>
                <w:szCs w:val="16"/>
              </w:rPr>
            </w:pPr>
          </w:p>
        </w:tc>
        <w:tc>
          <w:tcPr>
            <w:tcW w:w="473" w:type="pct"/>
          </w:tcPr>
          <w:p w14:paraId="77A84EB5" w14:textId="77777777" w:rsidR="007D1D8B" w:rsidRPr="006C26A0" w:rsidRDefault="007D1D8B" w:rsidP="00C54708">
            <w:pPr>
              <w:pStyle w:val="Compact"/>
              <w:spacing w:before="0" w:after="0"/>
              <w:rPr>
                <w:sz w:val="16"/>
                <w:szCs w:val="16"/>
              </w:rPr>
            </w:pPr>
          </w:p>
        </w:tc>
      </w:tr>
      <w:tr w:rsidR="007D1D8B" w:rsidRPr="006C26A0" w14:paraId="07B9EE4B" w14:textId="77777777" w:rsidTr="00C54708">
        <w:tc>
          <w:tcPr>
            <w:tcW w:w="1708" w:type="pct"/>
          </w:tcPr>
          <w:p w14:paraId="55227DDA" w14:textId="77777777" w:rsidR="007D1D8B" w:rsidRPr="006C26A0" w:rsidRDefault="007D1D8B" w:rsidP="00C54708">
            <w:pPr>
              <w:pStyle w:val="Compact"/>
              <w:spacing w:before="0" w:after="0"/>
              <w:rPr>
                <w:sz w:val="16"/>
                <w:szCs w:val="16"/>
              </w:rPr>
            </w:pPr>
            <w:r w:rsidRPr="006C26A0">
              <w:rPr>
                <w:sz w:val="16"/>
                <w:szCs w:val="16"/>
              </w:rPr>
              <w:t>PSQ4</w:t>
            </w:r>
          </w:p>
        </w:tc>
        <w:tc>
          <w:tcPr>
            <w:tcW w:w="1126" w:type="pct"/>
          </w:tcPr>
          <w:p w14:paraId="2742F90D" w14:textId="77777777" w:rsidR="007D1D8B" w:rsidRPr="006C26A0" w:rsidRDefault="007D1D8B" w:rsidP="00C54708">
            <w:pPr>
              <w:pStyle w:val="Compact"/>
              <w:spacing w:before="0" w:after="0"/>
              <w:rPr>
                <w:sz w:val="16"/>
                <w:szCs w:val="16"/>
              </w:rPr>
            </w:pPr>
            <w:r w:rsidRPr="006C26A0">
              <w:rPr>
                <w:sz w:val="16"/>
                <w:szCs w:val="16"/>
              </w:rPr>
              <w:t>0.43</w:t>
            </w:r>
          </w:p>
        </w:tc>
        <w:tc>
          <w:tcPr>
            <w:tcW w:w="1269" w:type="pct"/>
          </w:tcPr>
          <w:p w14:paraId="4F592DEE" w14:textId="77777777" w:rsidR="007D1D8B" w:rsidRPr="006C26A0" w:rsidRDefault="007D1D8B" w:rsidP="00C54708">
            <w:pPr>
              <w:pStyle w:val="Compact"/>
              <w:spacing w:before="0" w:after="0"/>
              <w:rPr>
                <w:sz w:val="16"/>
                <w:szCs w:val="16"/>
              </w:rPr>
            </w:pPr>
          </w:p>
        </w:tc>
        <w:tc>
          <w:tcPr>
            <w:tcW w:w="424" w:type="pct"/>
          </w:tcPr>
          <w:p w14:paraId="2B43E4DF" w14:textId="77777777" w:rsidR="007D1D8B" w:rsidRPr="006C26A0" w:rsidRDefault="007D1D8B" w:rsidP="00C54708">
            <w:pPr>
              <w:pStyle w:val="Compact"/>
              <w:spacing w:before="0" w:after="0"/>
              <w:rPr>
                <w:sz w:val="16"/>
                <w:szCs w:val="16"/>
              </w:rPr>
            </w:pPr>
          </w:p>
        </w:tc>
        <w:tc>
          <w:tcPr>
            <w:tcW w:w="473" w:type="pct"/>
          </w:tcPr>
          <w:p w14:paraId="66AFF795" w14:textId="77777777" w:rsidR="007D1D8B" w:rsidRPr="006C26A0" w:rsidRDefault="007D1D8B" w:rsidP="00C54708">
            <w:pPr>
              <w:pStyle w:val="Compact"/>
              <w:spacing w:before="0" w:after="0"/>
              <w:rPr>
                <w:sz w:val="16"/>
                <w:szCs w:val="16"/>
              </w:rPr>
            </w:pPr>
          </w:p>
        </w:tc>
      </w:tr>
      <w:tr w:rsidR="007D1D8B" w:rsidRPr="006C26A0" w14:paraId="044E8FDE" w14:textId="77777777" w:rsidTr="00C54708">
        <w:tc>
          <w:tcPr>
            <w:tcW w:w="1708" w:type="pct"/>
          </w:tcPr>
          <w:p w14:paraId="02F75A96" w14:textId="77777777" w:rsidR="007D1D8B" w:rsidRPr="006C26A0" w:rsidRDefault="007D1D8B" w:rsidP="00C54708">
            <w:pPr>
              <w:pStyle w:val="Compact"/>
              <w:spacing w:before="0" w:after="0"/>
              <w:rPr>
                <w:sz w:val="16"/>
                <w:szCs w:val="16"/>
              </w:rPr>
            </w:pPr>
            <w:r w:rsidRPr="006C26A0">
              <w:rPr>
                <w:sz w:val="16"/>
                <w:szCs w:val="16"/>
              </w:rPr>
              <w:t>PSQ5</w:t>
            </w:r>
          </w:p>
        </w:tc>
        <w:tc>
          <w:tcPr>
            <w:tcW w:w="1126" w:type="pct"/>
          </w:tcPr>
          <w:p w14:paraId="665AEDD4" w14:textId="77777777" w:rsidR="007D1D8B" w:rsidRPr="006C26A0" w:rsidRDefault="007D1D8B" w:rsidP="00C54708">
            <w:pPr>
              <w:pStyle w:val="Compact"/>
              <w:spacing w:before="0" w:after="0"/>
              <w:rPr>
                <w:sz w:val="16"/>
                <w:szCs w:val="16"/>
              </w:rPr>
            </w:pPr>
            <w:r w:rsidRPr="006C26A0">
              <w:rPr>
                <w:sz w:val="16"/>
                <w:szCs w:val="16"/>
              </w:rPr>
              <w:t>0.81</w:t>
            </w:r>
          </w:p>
        </w:tc>
        <w:tc>
          <w:tcPr>
            <w:tcW w:w="1269" w:type="pct"/>
          </w:tcPr>
          <w:p w14:paraId="4962C6D8" w14:textId="77777777" w:rsidR="007D1D8B" w:rsidRPr="006C26A0" w:rsidRDefault="007D1D8B" w:rsidP="00C54708">
            <w:pPr>
              <w:pStyle w:val="Compact"/>
              <w:spacing w:before="0" w:after="0"/>
              <w:rPr>
                <w:sz w:val="16"/>
                <w:szCs w:val="16"/>
              </w:rPr>
            </w:pPr>
          </w:p>
        </w:tc>
        <w:tc>
          <w:tcPr>
            <w:tcW w:w="424" w:type="pct"/>
          </w:tcPr>
          <w:p w14:paraId="6D731B5E" w14:textId="77777777" w:rsidR="007D1D8B" w:rsidRPr="006C26A0" w:rsidRDefault="007D1D8B" w:rsidP="00C54708">
            <w:pPr>
              <w:pStyle w:val="Compact"/>
              <w:spacing w:before="0" w:after="0"/>
              <w:rPr>
                <w:sz w:val="16"/>
                <w:szCs w:val="16"/>
              </w:rPr>
            </w:pPr>
          </w:p>
        </w:tc>
        <w:tc>
          <w:tcPr>
            <w:tcW w:w="473" w:type="pct"/>
          </w:tcPr>
          <w:p w14:paraId="73EDC940" w14:textId="77777777" w:rsidR="007D1D8B" w:rsidRPr="006C26A0" w:rsidRDefault="007D1D8B" w:rsidP="00C54708">
            <w:pPr>
              <w:pStyle w:val="Compact"/>
              <w:spacing w:before="0" w:after="0"/>
              <w:rPr>
                <w:sz w:val="16"/>
                <w:szCs w:val="16"/>
              </w:rPr>
            </w:pPr>
          </w:p>
        </w:tc>
      </w:tr>
      <w:tr w:rsidR="007D1D8B" w:rsidRPr="006C26A0" w14:paraId="31AAB888" w14:textId="77777777" w:rsidTr="00C54708">
        <w:tc>
          <w:tcPr>
            <w:tcW w:w="1708" w:type="pct"/>
          </w:tcPr>
          <w:p w14:paraId="54F1F59D" w14:textId="77777777" w:rsidR="007D1D8B" w:rsidRPr="006C26A0" w:rsidRDefault="007D1D8B" w:rsidP="00C54708">
            <w:pPr>
              <w:pStyle w:val="Compact"/>
              <w:spacing w:before="0" w:after="0"/>
              <w:rPr>
                <w:sz w:val="16"/>
                <w:szCs w:val="16"/>
              </w:rPr>
            </w:pPr>
            <w:r w:rsidRPr="006C26A0">
              <w:rPr>
                <w:sz w:val="16"/>
                <w:szCs w:val="16"/>
              </w:rPr>
              <w:t>Sleep Efficiency</w:t>
            </w:r>
          </w:p>
        </w:tc>
        <w:tc>
          <w:tcPr>
            <w:tcW w:w="1126" w:type="pct"/>
          </w:tcPr>
          <w:p w14:paraId="61686A31" w14:textId="77777777" w:rsidR="007D1D8B" w:rsidRPr="006C26A0" w:rsidRDefault="007D1D8B" w:rsidP="00C54708">
            <w:pPr>
              <w:pStyle w:val="Compact"/>
              <w:spacing w:before="0" w:after="0"/>
              <w:rPr>
                <w:sz w:val="16"/>
                <w:szCs w:val="16"/>
              </w:rPr>
            </w:pPr>
          </w:p>
        </w:tc>
        <w:tc>
          <w:tcPr>
            <w:tcW w:w="1269" w:type="pct"/>
          </w:tcPr>
          <w:p w14:paraId="7DBEB1B0" w14:textId="77777777" w:rsidR="007D1D8B" w:rsidRPr="006C26A0" w:rsidRDefault="007D1D8B" w:rsidP="00C54708">
            <w:pPr>
              <w:pStyle w:val="Compact"/>
              <w:spacing w:before="0" w:after="0"/>
              <w:rPr>
                <w:sz w:val="16"/>
                <w:szCs w:val="16"/>
              </w:rPr>
            </w:pPr>
            <w:r w:rsidRPr="006C26A0">
              <w:rPr>
                <w:sz w:val="16"/>
                <w:szCs w:val="16"/>
              </w:rPr>
              <w:t>0.48</w:t>
            </w:r>
          </w:p>
        </w:tc>
        <w:tc>
          <w:tcPr>
            <w:tcW w:w="424" w:type="pct"/>
          </w:tcPr>
          <w:p w14:paraId="17B3AF9D" w14:textId="77777777" w:rsidR="007D1D8B" w:rsidRPr="006C26A0" w:rsidRDefault="007D1D8B" w:rsidP="00C54708">
            <w:pPr>
              <w:pStyle w:val="Compact"/>
              <w:spacing w:before="0" w:after="0"/>
              <w:rPr>
                <w:sz w:val="16"/>
                <w:szCs w:val="16"/>
              </w:rPr>
            </w:pPr>
            <w:r w:rsidRPr="006C26A0">
              <w:rPr>
                <w:sz w:val="16"/>
                <w:szCs w:val="16"/>
              </w:rPr>
              <w:t>0.79</w:t>
            </w:r>
          </w:p>
        </w:tc>
        <w:tc>
          <w:tcPr>
            <w:tcW w:w="473" w:type="pct"/>
          </w:tcPr>
          <w:p w14:paraId="6364EB7B" w14:textId="77777777" w:rsidR="007D1D8B" w:rsidRPr="006C26A0" w:rsidRDefault="007D1D8B" w:rsidP="00C54708">
            <w:pPr>
              <w:pStyle w:val="Compact"/>
              <w:spacing w:before="0" w:after="0"/>
              <w:rPr>
                <w:sz w:val="16"/>
                <w:szCs w:val="16"/>
              </w:rPr>
            </w:pPr>
            <w:r w:rsidRPr="006C26A0">
              <w:rPr>
                <w:sz w:val="16"/>
                <w:szCs w:val="16"/>
              </w:rPr>
              <w:t>0.66</w:t>
            </w:r>
          </w:p>
        </w:tc>
      </w:tr>
      <w:tr w:rsidR="007D1D8B" w:rsidRPr="006C26A0" w14:paraId="219EA778" w14:textId="77777777" w:rsidTr="00C54708">
        <w:tc>
          <w:tcPr>
            <w:tcW w:w="1708" w:type="pct"/>
          </w:tcPr>
          <w:p w14:paraId="7D7613FE" w14:textId="77777777" w:rsidR="007D1D8B" w:rsidRPr="006C26A0" w:rsidRDefault="007D1D8B" w:rsidP="00C54708">
            <w:pPr>
              <w:pStyle w:val="Compact"/>
              <w:spacing w:before="0" w:after="0"/>
              <w:rPr>
                <w:sz w:val="16"/>
                <w:szCs w:val="16"/>
              </w:rPr>
            </w:pPr>
            <w:r w:rsidRPr="006C26A0">
              <w:rPr>
                <w:sz w:val="16"/>
                <w:szCs w:val="16"/>
              </w:rPr>
              <w:t>Sleep_efficieny1</w:t>
            </w:r>
          </w:p>
        </w:tc>
        <w:tc>
          <w:tcPr>
            <w:tcW w:w="1126" w:type="pct"/>
          </w:tcPr>
          <w:p w14:paraId="35E9E844" w14:textId="77777777" w:rsidR="007D1D8B" w:rsidRPr="006C26A0" w:rsidRDefault="007D1D8B" w:rsidP="00C54708">
            <w:pPr>
              <w:pStyle w:val="Compact"/>
              <w:spacing w:before="0" w:after="0"/>
              <w:rPr>
                <w:sz w:val="16"/>
                <w:szCs w:val="16"/>
              </w:rPr>
            </w:pPr>
            <w:r w:rsidRPr="006C26A0">
              <w:rPr>
                <w:sz w:val="16"/>
                <w:szCs w:val="16"/>
              </w:rPr>
              <w:t>0.86</w:t>
            </w:r>
          </w:p>
        </w:tc>
        <w:tc>
          <w:tcPr>
            <w:tcW w:w="1269" w:type="pct"/>
          </w:tcPr>
          <w:p w14:paraId="69804F3E" w14:textId="77777777" w:rsidR="007D1D8B" w:rsidRPr="006C26A0" w:rsidRDefault="007D1D8B" w:rsidP="00C54708">
            <w:pPr>
              <w:pStyle w:val="Compact"/>
              <w:spacing w:before="0" w:after="0"/>
              <w:rPr>
                <w:sz w:val="16"/>
                <w:szCs w:val="16"/>
              </w:rPr>
            </w:pPr>
          </w:p>
        </w:tc>
        <w:tc>
          <w:tcPr>
            <w:tcW w:w="424" w:type="pct"/>
          </w:tcPr>
          <w:p w14:paraId="7A6CF5DB" w14:textId="77777777" w:rsidR="007D1D8B" w:rsidRPr="006C26A0" w:rsidRDefault="007D1D8B" w:rsidP="00C54708">
            <w:pPr>
              <w:pStyle w:val="Compact"/>
              <w:spacing w:before="0" w:after="0"/>
              <w:rPr>
                <w:sz w:val="16"/>
                <w:szCs w:val="16"/>
              </w:rPr>
            </w:pPr>
          </w:p>
        </w:tc>
        <w:tc>
          <w:tcPr>
            <w:tcW w:w="473" w:type="pct"/>
          </w:tcPr>
          <w:p w14:paraId="4120C7D2" w14:textId="77777777" w:rsidR="007D1D8B" w:rsidRPr="006C26A0" w:rsidRDefault="007D1D8B" w:rsidP="00C54708">
            <w:pPr>
              <w:pStyle w:val="Compact"/>
              <w:spacing w:before="0" w:after="0"/>
              <w:rPr>
                <w:sz w:val="16"/>
                <w:szCs w:val="16"/>
              </w:rPr>
            </w:pPr>
          </w:p>
        </w:tc>
      </w:tr>
      <w:tr w:rsidR="007D1D8B" w:rsidRPr="006C26A0" w14:paraId="1B4FC5C9" w14:textId="77777777" w:rsidTr="00C54708">
        <w:tc>
          <w:tcPr>
            <w:tcW w:w="1708" w:type="pct"/>
          </w:tcPr>
          <w:p w14:paraId="5E8B7AD0" w14:textId="77777777" w:rsidR="007D1D8B" w:rsidRPr="006C26A0" w:rsidRDefault="007D1D8B" w:rsidP="00C54708">
            <w:pPr>
              <w:pStyle w:val="Compact"/>
              <w:spacing w:before="0" w:after="0"/>
              <w:rPr>
                <w:sz w:val="16"/>
                <w:szCs w:val="16"/>
              </w:rPr>
            </w:pPr>
            <w:r w:rsidRPr="006C26A0">
              <w:rPr>
                <w:sz w:val="16"/>
                <w:szCs w:val="16"/>
              </w:rPr>
              <w:t>Sleep_efficieny2</w:t>
            </w:r>
          </w:p>
        </w:tc>
        <w:tc>
          <w:tcPr>
            <w:tcW w:w="1126" w:type="pct"/>
          </w:tcPr>
          <w:p w14:paraId="27F35DB3" w14:textId="77777777" w:rsidR="007D1D8B" w:rsidRPr="006C26A0" w:rsidRDefault="007D1D8B" w:rsidP="00C54708">
            <w:pPr>
              <w:pStyle w:val="Compact"/>
              <w:spacing w:before="0" w:after="0"/>
              <w:rPr>
                <w:sz w:val="16"/>
                <w:szCs w:val="16"/>
              </w:rPr>
            </w:pPr>
            <w:r w:rsidRPr="006C26A0">
              <w:rPr>
                <w:sz w:val="16"/>
                <w:szCs w:val="16"/>
              </w:rPr>
              <w:t>0.75</w:t>
            </w:r>
          </w:p>
        </w:tc>
        <w:tc>
          <w:tcPr>
            <w:tcW w:w="1269" w:type="pct"/>
          </w:tcPr>
          <w:p w14:paraId="3E5E513A" w14:textId="77777777" w:rsidR="007D1D8B" w:rsidRPr="006C26A0" w:rsidRDefault="007D1D8B" w:rsidP="00C54708">
            <w:pPr>
              <w:pStyle w:val="Compact"/>
              <w:spacing w:before="0" w:after="0"/>
              <w:rPr>
                <w:sz w:val="16"/>
                <w:szCs w:val="16"/>
              </w:rPr>
            </w:pPr>
          </w:p>
        </w:tc>
        <w:tc>
          <w:tcPr>
            <w:tcW w:w="424" w:type="pct"/>
          </w:tcPr>
          <w:p w14:paraId="435EF690" w14:textId="77777777" w:rsidR="007D1D8B" w:rsidRPr="006C26A0" w:rsidRDefault="007D1D8B" w:rsidP="00C54708">
            <w:pPr>
              <w:pStyle w:val="Compact"/>
              <w:spacing w:before="0" w:after="0"/>
              <w:rPr>
                <w:sz w:val="16"/>
                <w:szCs w:val="16"/>
              </w:rPr>
            </w:pPr>
          </w:p>
        </w:tc>
        <w:tc>
          <w:tcPr>
            <w:tcW w:w="473" w:type="pct"/>
          </w:tcPr>
          <w:p w14:paraId="2D25B9A5" w14:textId="77777777" w:rsidR="007D1D8B" w:rsidRPr="006C26A0" w:rsidRDefault="007D1D8B" w:rsidP="00C54708">
            <w:pPr>
              <w:pStyle w:val="Compact"/>
              <w:spacing w:before="0" w:after="0"/>
              <w:rPr>
                <w:sz w:val="16"/>
                <w:szCs w:val="16"/>
              </w:rPr>
            </w:pPr>
          </w:p>
        </w:tc>
      </w:tr>
      <w:tr w:rsidR="007D1D8B" w:rsidRPr="006C26A0" w14:paraId="1E6A1D9A" w14:textId="77777777" w:rsidTr="00C54708">
        <w:tc>
          <w:tcPr>
            <w:tcW w:w="1708" w:type="pct"/>
          </w:tcPr>
          <w:p w14:paraId="5E637780" w14:textId="77777777" w:rsidR="007D1D8B" w:rsidRPr="006C26A0" w:rsidRDefault="007D1D8B" w:rsidP="00C54708">
            <w:pPr>
              <w:pStyle w:val="Compact"/>
              <w:spacing w:before="0" w:after="0"/>
              <w:rPr>
                <w:sz w:val="16"/>
                <w:szCs w:val="16"/>
              </w:rPr>
            </w:pPr>
            <w:r w:rsidRPr="006C26A0">
              <w:rPr>
                <w:sz w:val="16"/>
                <w:szCs w:val="16"/>
              </w:rPr>
              <w:t>LEBA Factor 1</w:t>
            </w:r>
          </w:p>
        </w:tc>
        <w:tc>
          <w:tcPr>
            <w:tcW w:w="1126" w:type="pct"/>
          </w:tcPr>
          <w:p w14:paraId="28EC4E48" w14:textId="77777777" w:rsidR="007D1D8B" w:rsidRPr="006C26A0" w:rsidRDefault="007D1D8B" w:rsidP="00C54708">
            <w:pPr>
              <w:pStyle w:val="Compact"/>
              <w:spacing w:before="0" w:after="0"/>
              <w:rPr>
                <w:sz w:val="16"/>
                <w:szCs w:val="16"/>
              </w:rPr>
            </w:pPr>
          </w:p>
        </w:tc>
        <w:tc>
          <w:tcPr>
            <w:tcW w:w="1269" w:type="pct"/>
          </w:tcPr>
          <w:p w14:paraId="0C83DF66" w14:textId="77777777" w:rsidR="007D1D8B" w:rsidRPr="006C26A0" w:rsidRDefault="007D1D8B" w:rsidP="00C54708">
            <w:pPr>
              <w:pStyle w:val="Compact"/>
              <w:spacing w:before="0" w:after="0"/>
              <w:rPr>
                <w:sz w:val="16"/>
                <w:szCs w:val="16"/>
              </w:rPr>
            </w:pPr>
            <w:r w:rsidRPr="006C26A0">
              <w:rPr>
                <w:sz w:val="16"/>
                <w:szCs w:val="16"/>
              </w:rPr>
              <w:t>0.94</w:t>
            </w:r>
          </w:p>
        </w:tc>
        <w:tc>
          <w:tcPr>
            <w:tcW w:w="424" w:type="pct"/>
          </w:tcPr>
          <w:p w14:paraId="3A1E0B38" w14:textId="77777777" w:rsidR="007D1D8B" w:rsidRPr="006C26A0" w:rsidRDefault="007D1D8B" w:rsidP="00C54708">
            <w:pPr>
              <w:pStyle w:val="Compact"/>
              <w:spacing w:before="0" w:after="0"/>
              <w:rPr>
                <w:sz w:val="16"/>
                <w:szCs w:val="16"/>
              </w:rPr>
            </w:pPr>
            <w:r w:rsidRPr="006C26A0">
              <w:rPr>
                <w:sz w:val="16"/>
                <w:szCs w:val="16"/>
              </w:rPr>
              <w:t>0.96</w:t>
            </w:r>
          </w:p>
        </w:tc>
        <w:tc>
          <w:tcPr>
            <w:tcW w:w="473" w:type="pct"/>
          </w:tcPr>
          <w:p w14:paraId="2DA141E8" w14:textId="77777777" w:rsidR="007D1D8B" w:rsidRPr="006C26A0" w:rsidRDefault="007D1D8B" w:rsidP="00C54708">
            <w:pPr>
              <w:pStyle w:val="Compact"/>
              <w:spacing w:before="0" w:after="0"/>
              <w:rPr>
                <w:sz w:val="16"/>
                <w:szCs w:val="16"/>
              </w:rPr>
            </w:pPr>
            <w:r w:rsidRPr="006C26A0">
              <w:rPr>
                <w:sz w:val="16"/>
                <w:szCs w:val="16"/>
              </w:rPr>
              <w:t>0.66</w:t>
            </w:r>
          </w:p>
        </w:tc>
      </w:tr>
      <w:tr w:rsidR="007D1D8B" w:rsidRPr="006C26A0" w14:paraId="7167416A" w14:textId="77777777" w:rsidTr="00C54708">
        <w:tc>
          <w:tcPr>
            <w:tcW w:w="1708" w:type="pct"/>
          </w:tcPr>
          <w:p w14:paraId="67FE58E3" w14:textId="77777777" w:rsidR="007D1D8B" w:rsidRPr="006C26A0" w:rsidRDefault="007D1D8B" w:rsidP="00C54708">
            <w:pPr>
              <w:pStyle w:val="Compact"/>
              <w:spacing w:before="0" w:after="0"/>
              <w:rPr>
                <w:sz w:val="16"/>
                <w:szCs w:val="16"/>
              </w:rPr>
            </w:pPr>
            <w:r w:rsidRPr="006C26A0">
              <w:rPr>
                <w:sz w:val="16"/>
                <w:szCs w:val="16"/>
              </w:rPr>
              <w:t>LEBA_F1_item1</w:t>
            </w:r>
          </w:p>
        </w:tc>
        <w:tc>
          <w:tcPr>
            <w:tcW w:w="1126" w:type="pct"/>
          </w:tcPr>
          <w:p w14:paraId="23A4E24B" w14:textId="77777777" w:rsidR="007D1D8B" w:rsidRPr="006C26A0" w:rsidRDefault="007D1D8B" w:rsidP="00C54708">
            <w:pPr>
              <w:pStyle w:val="Compact"/>
              <w:spacing w:before="0" w:after="0"/>
              <w:rPr>
                <w:sz w:val="16"/>
                <w:szCs w:val="16"/>
              </w:rPr>
            </w:pPr>
            <w:r w:rsidRPr="006C26A0">
              <w:rPr>
                <w:sz w:val="16"/>
                <w:szCs w:val="16"/>
              </w:rPr>
              <w:t>0.95</w:t>
            </w:r>
          </w:p>
        </w:tc>
        <w:tc>
          <w:tcPr>
            <w:tcW w:w="1269" w:type="pct"/>
          </w:tcPr>
          <w:p w14:paraId="078A2B52" w14:textId="77777777" w:rsidR="007D1D8B" w:rsidRPr="006C26A0" w:rsidRDefault="007D1D8B" w:rsidP="00C54708">
            <w:pPr>
              <w:pStyle w:val="Compact"/>
              <w:spacing w:before="0" w:after="0"/>
              <w:rPr>
                <w:sz w:val="16"/>
                <w:szCs w:val="16"/>
              </w:rPr>
            </w:pPr>
          </w:p>
        </w:tc>
        <w:tc>
          <w:tcPr>
            <w:tcW w:w="424" w:type="pct"/>
          </w:tcPr>
          <w:p w14:paraId="5AAC949F" w14:textId="77777777" w:rsidR="007D1D8B" w:rsidRPr="006C26A0" w:rsidRDefault="007D1D8B" w:rsidP="00C54708">
            <w:pPr>
              <w:pStyle w:val="Compact"/>
              <w:spacing w:before="0" w:after="0"/>
              <w:rPr>
                <w:sz w:val="16"/>
                <w:szCs w:val="16"/>
              </w:rPr>
            </w:pPr>
          </w:p>
        </w:tc>
        <w:tc>
          <w:tcPr>
            <w:tcW w:w="473" w:type="pct"/>
          </w:tcPr>
          <w:p w14:paraId="29CE7B91" w14:textId="77777777" w:rsidR="007D1D8B" w:rsidRPr="006C26A0" w:rsidRDefault="007D1D8B" w:rsidP="00C54708">
            <w:pPr>
              <w:pStyle w:val="Compact"/>
              <w:spacing w:before="0" w:after="0"/>
              <w:rPr>
                <w:sz w:val="16"/>
                <w:szCs w:val="16"/>
              </w:rPr>
            </w:pPr>
          </w:p>
        </w:tc>
      </w:tr>
      <w:tr w:rsidR="007D1D8B" w:rsidRPr="006C26A0" w14:paraId="020DC6BD" w14:textId="77777777" w:rsidTr="00C54708">
        <w:tc>
          <w:tcPr>
            <w:tcW w:w="1708" w:type="pct"/>
          </w:tcPr>
          <w:p w14:paraId="21457440" w14:textId="77777777" w:rsidR="007D1D8B" w:rsidRPr="006C26A0" w:rsidRDefault="007D1D8B" w:rsidP="00C54708">
            <w:pPr>
              <w:pStyle w:val="Compact"/>
              <w:spacing w:before="0" w:after="0"/>
              <w:rPr>
                <w:sz w:val="16"/>
                <w:szCs w:val="16"/>
              </w:rPr>
            </w:pPr>
            <w:r w:rsidRPr="006C26A0">
              <w:rPr>
                <w:sz w:val="16"/>
                <w:szCs w:val="16"/>
              </w:rPr>
              <w:t>LEBA_F1_item2</w:t>
            </w:r>
          </w:p>
        </w:tc>
        <w:tc>
          <w:tcPr>
            <w:tcW w:w="1126" w:type="pct"/>
          </w:tcPr>
          <w:p w14:paraId="00896EBB" w14:textId="77777777" w:rsidR="007D1D8B" w:rsidRPr="006C26A0" w:rsidRDefault="007D1D8B" w:rsidP="00C54708">
            <w:pPr>
              <w:pStyle w:val="Compact"/>
              <w:spacing w:before="0" w:after="0"/>
              <w:rPr>
                <w:sz w:val="16"/>
                <w:szCs w:val="16"/>
              </w:rPr>
            </w:pPr>
            <w:r w:rsidRPr="006C26A0">
              <w:rPr>
                <w:sz w:val="16"/>
                <w:szCs w:val="16"/>
              </w:rPr>
              <w:t>0.95</w:t>
            </w:r>
          </w:p>
        </w:tc>
        <w:tc>
          <w:tcPr>
            <w:tcW w:w="1269" w:type="pct"/>
          </w:tcPr>
          <w:p w14:paraId="3369A73E" w14:textId="77777777" w:rsidR="007D1D8B" w:rsidRPr="006C26A0" w:rsidRDefault="007D1D8B" w:rsidP="00C54708">
            <w:pPr>
              <w:pStyle w:val="Compact"/>
              <w:spacing w:before="0" w:after="0"/>
              <w:rPr>
                <w:sz w:val="16"/>
                <w:szCs w:val="16"/>
              </w:rPr>
            </w:pPr>
          </w:p>
        </w:tc>
        <w:tc>
          <w:tcPr>
            <w:tcW w:w="424" w:type="pct"/>
          </w:tcPr>
          <w:p w14:paraId="7741CEE9" w14:textId="77777777" w:rsidR="007D1D8B" w:rsidRPr="006C26A0" w:rsidRDefault="007D1D8B" w:rsidP="00C54708">
            <w:pPr>
              <w:pStyle w:val="Compact"/>
              <w:spacing w:before="0" w:after="0"/>
              <w:rPr>
                <w:sz w:val="16"/>
                <w:szCs w:val="16"/>
              </w:rPr>
            </w:pPr>
          </w:p>
        </w:tc>
        <w:tc>
          <w:tcPr>
            <w:tcW w:w="473" w:type="pct"/>
          </w:tcPr>
          <w:p w14:paraId="32ABC0BC" w14:textId="77777777" w:rsidR="007D1D8B" w:rsidRPr="006C26A0" w:rsidRDefault="007D1D8B" w:rsidP="00C54708">
            <w:pPr>
              <w:pStyle w:val="Compact"/>
              <w:spacing w:before="0" w:after="0"/>
              <w:rPr>
                <w:sz w:val="16"/>
                <w:szCs w:val="16"/>
              </w:rPr>
            </w:pPr>
          </w:p>
        </w:tc>
      </w:tr>
      <w:tr w:rsidR="007D1D8B" w:rsidRPr="006C26A0" w14:paraId="31810126" w14:textId="77777777" w:rsidTr="00C54708">
        <w:tc>
          <w:tcPr>
            <w:tcW w:w="1708" w:type="pct"/>
          </w:tcPr>
          <w:p w14:paraId="658DFD5A" w14:textId="77777777" w:rsidR="007D1D8B" w:rsidRPr="006C26A0" w:rsidRDefault="007D1D8B" w:rsidP="00C54708">
            <w:pPr>
              <w:pStyle w:val="Compact"/>
              <w:spacing w:before="0" w:after="0"/>
              <w:rPr>
                <w:sz w:val="16"/>
                <w:szCs w:val="16"/>
              </w:rPr>
            </w:pPr>
            <w:r w:rsidRPr="006C26A0">
              <w:rPr>
                <w:sz w:val="16"/>
                <w:szCs w:val="16"/>
              </w:rPr>
              <w:t>LEBA_F1_item3</w:t>
            </w:r>
          </w:p>
        </w:tc>
        <w:tc>
          <w:tcPr>
            <w:tcW w:w="1126" w:type="pct"/>
          </w:tcPr>
          <w:p w14:paraId="133D447C" w14:textId="77777777" w:rsidR="007D1D8B" w:rsidRPr="006C26A0" w:rsidRDefault="007D1D8B" w:rsidP="00C54708">
            <w:pPr>
              <w:pStyle w:val="Compact"/>
              <w:spacing w:before="0" w:after="0"/>
              <w:rPr>
                <w:sz w:val="16"/>
                <w:szCs w:val="16"/>
              </w:rPr>
            </w:pPr>
            <w:r w:rsidRPr="006C26A0">
              <w:rPr>
                <w:sz w:val="16"/>
                <w:szCs w:val="16"/>
              </w:rPr>
              <w:t>0.94</w:t>
            </w:r>
          </w:p>
        </w:tc>
        <w:tc>
          <w:tcPr>
            <w:tcW w:w="1269" w:type="pct"/>
          </w:tcPr>
          <w:p w14:paraId="30790AE9" w14:textId="77777777" w:rsidR="007D1D8B" w:rsidRPr="006C26A0" w:rsidRDefault="007D1D8B" w:rsidP="00C54708">
            <w:pPr>
              <w:pStyle w:val="Compact"/>
              <w:spacing w:before="0" w:after="0"/>
              <w:rPr>
                <w:sz w:val="16"/>
                <w:szCs w:val="16"/>
              </w:rPr>
            </w:pPr>
          </w:p>
        </w:tc>
        <w:tc>
          <w:tcPr>
            <w:tcW w:w="424" w:type="pct"/>
          </w:tcPr>
          <w:p w14:paraId="2EA45986" w14:textId="77777777" w:rsidR="007D1D8B" w:rsidRPr="006C26A0" w:rsidRDefault="007D1D8B" w:rsidP="00C54708">
            <w:pPr>
              <w:pStyle w:val="Compact"/>
              <w:spacing w:before="0" w:after="0"/>
              <w:rPr>
                <w:sz w:val="16"/>
                <w:szCs w:val="16"/>
              </w:rPr>
            </w:pPr>
          </w:p>
        </w:tc>
        <w:tc>
          <w:tcPr>
            <w:tcW w:w="473" w:type="pct"/>
          </w:tcPr>
          <w:p w14:paraId="720B2B17" w14:textId="77777777" w:rsidR="007D1D8B" w:rsidRPr="006C26A0" w:rsidRDefault="007D1D8B" w:rsidP="00C54708">
            <w:pPr>
              <w:pStyle w:val="Compact"/>
              <w:spacing w:before="0" w:after="0"/>
              <w:rPr>
                <w:sz w:val="16"/>
                <w:szCs w:val="16"/>
              </w:rPr>
            </w:pPr>
          </w:p>
        </w:tc>
      </w:tr>
      <w:tr w:rsidR="007D1D8B" w:rsidRPr="006C26A0" w14:paraId="283C8D63" w14:textId="77777777" w:rsidTr="00C54708">
        <w:tc>
          <w:tcPr>
            <w:tcW w:w="1708" w:type="pct"/>
          </w:tcPr>
          <w:p w14:paraId="3D15E8F2" w14:textId="77777777" w:rsidR="007D1D8B" w:rsidRPr="006C26A0" w:rsidRDefault="007D1D8B" w:rsidP="00C54708">
            <w:pPr>
              <w:pStyle w:val="Compact"/>
              <w:spacing w:before="0" w:after="0"/>
              <w:rPr>
                <w:sz w:val="16"/>
                <w:szCs w:val="16"/>
              </w:rPr>
            </w:pPr>
            <w:r w:rsidRPr="006C26A0">
              <w:rPr>
                <w:sz w:val="16"/>
                <w:szCs w:val="16"/>
              </w:rPr>
              <w:t>LEBA Factor 2</w:t>
            </w:r>
          </w:p>
        </w:tc>
        <w:tc>
          <w:tcPr>
            <w:tcW w:w="1126" w:type="pct"/>
          </w:tcPr>
          <w:p w14:paraId="0C965319" w14:textId="77777777" w:rsidR="007D1D8B" w:rsidRPr="006C26A0" w:rsidRDefault="007D1D8B" w:rsidP="00C54708">
            <w:pPr>
              <w:pStyle w:val="Compact"/>
              <w:spacing w:before="0" w:after="0"/>
              <w:rPr>
                <w:sz w:val="16"/>
                <w:szCs w:val="16"/>
              </w:rPr>
            </w:pPr>
          </w:p>
        </w:tc>
        <w:tc>
          <w:tcPr>
            <w:tcW w:w="1269" w:type="pct"/>
          </w:tcPr>
          <w:p w14:paraId="7DFEAEFC" w14:textId="77777777" w:rsidR="007D1D8B" w:rsidRPr="006C26A0" w:rsidRDefault="007D1D8B" w:rsidP="00C54708">
            <w:pPr>
              <w:pStyle w:val="Compact"/>
              <w:spacing w:before="0" w:after="0"/>
              <w:rPr>
                <w:sz w:val="16"/>
                <w:szCs w:val="16"/>
              </w:rPr>
            </w:pPr>
          </w:p>
        </w:tc>
        <w:tc>
          <w:tcPr>
            <w:tcW w:w="424" w:type="pct"/>
          </w:tcPr>
          <w:p w14:paraId="2E8BEFA3" w14:textId="77777777" w:rsidR="007D1D8B" w:rsidRPr="006C26A0" w:rsidRDefault="007D1D8B" w:rsidP="00C54708">
            <w:pPr>
              <w:pStyle w:val="Compact"/>
              <w:spacing w:before="0" w:after="0"/>
              <w:rPr>
                <w:sz w:val="16"/>
                <w:szCs w:val="16"/>
              </w:rPr>
            </w:pPr>
          </w:p>
        </w:tc>
        <w:tc>
          <w:tcPr>
            <w:tcW w:w="473" w:type="pct"/>
          </w:tcPr>
          <w:p w14:paraId="4974FDE1" w14:textId="77777777" w:rsidR="007D1D8B" w:rsidRPr="006C26A0" w:rsidRDefault="007D1D8B" w:rsidP="00C54708">
            <w:pPr>
              <w:pStyle w:val="Compact"/>
              <w:spacing w:before="0" w:after="0"/>
              <w:rPr>
                <w:sz w:val="16"/>
                <w:szCs w:val="16"/>
              </w:rPr>
            </w:pPr>
          </w:p>
        </w:tc>
      </w:tr>
      <w:tr w:rsidR="007D1D8B" w:rsidRPr="006C26A0" w14:paraId="098FA779" w14:textId="77777777" w:rsidTr="00C54708">
        <w:tc>
          <w:tcPr>
            <w:tcW w:w="1708" w:type="pct"/>
          </w:tcPr>
          <w:p w14:paraId="3608D0FA" w14:textId="77777777" w:rsidR="007D1D8B" w:rsidRPr="006C26A0" w:rsidRDefault="007D1D8B" w:rsidP="00C54708">
            <w:pPr>
              <w:pStyle w:val="Compact"/>
              <w:spacing w:before="0" w:after="0"/>
              <w:rPr>
                <w:sz w:val="16"/>
                <w:szCs w:val="16"/>
              </w:rPr>
            </w:pPr>
            <w:r w:rsidRPr="006C26A0">
              <w:rPr>
                <w:sz w:val="16"/>
                <w:szCs w:val="16"/>
              </w:rPr>
              <w:t>LEBA_F2_item1</w:t>
            </w:r>
          </w:p>
        </w:tc>
        <w:tc>
          <w:tcPr>
            <w:tcW w:w="1126" w:type="pct"/>
          </w:tcPr>
          <w:p w14:paraId="0B45E1A3" w14:textId="77777777" w:rsidR="007D1D8B" w:rsidRPr="006C26A0" w:rsidRDefault="007D1D8B" w:rsidP="00C54708">
            <w:pPr>
              <w:pStyle w:val="Compact"/>
              <w:spacing w:before="0" w:after="0"/>
              <w:rPr>
                <w:sz w:val="16"/>
                <w:szCs w:val="16"/>
              </w:rPr>
            </w:pPr>
            <w:r w:rsidRPr="006C26A0">
              <w:rPr>
                <w:sz w:val="16"/>
                <w:szCs w:val="16"/>
              </w:rPr>
              <w:t>0.31</w:t>
            </w:r>
          </w:p>
        </w:tc>
        <w:tc>
          <w:tcPr>
            <w:tcW w:w="1269" w:type="pct"/>
          </w:tcPr>
          <w:p w14:paraId="12EDE363" w14:textId="77777777" w:rsidR="007D1D8B" w:rsidRPr="006C26A0" w:rsidRDefault="007D1D8B" w:rsidP="00C54708">
            <w:pPr>
              <w:pStyle w:val="Compact"/>
              <w:spacing w:before="0" w:after="0"/>
              <w:rPr>
                <w:sz w:val="16"/>
                <w:szCs w:val="16"/>
              </w:rPr>
            </w:pPr>
            <w:r w:rsidRPr="006C26A0">
              <w:rPr>
                <w:sz w:val="16"/>
                <w:szCs w:val="16"/>
              </w:rPr>
              <w:t>0.69</w:t>
            </w:r>
          </w:p>
        </w:tc>
        <w:tc>
          <w:tcPr>
            <w:tcW w:w="424" w:type="pct"/>
          </w:tcPr>
          <w:p w14:paraId="4B391725" w14:textId="77777777" w:rsidR="007D1D8B" w:rsidRPr="006C26A0" w:rsidRDefault="007D1D8B" w:rsidP="00C54708">
            <w:pPr>
              <w:pStyle w:val="Compact"/>
              <w:spacing w:before="0" w:after="0"/>
              <w:rPr>
                <w:sz w:val="16"/>
                <w:szCs w:val="16"/>
              </w:rPr>
            </w:pPr>
            <w:r w:rsidRPr="006C26A0">
              <w:rPr>
                <w:sz w:val="16"/>
                <w:szCs w:val="16"/>
              </w:rPr>
              <w:t>0.78</w:t>
            </w:r>
          </w:p>
        </w:tc>
        <w:tc>
          <w:tcPr>
            <w:tcW w:w="473" w:type="pct"/>
          </w:tcPr>
          <w:p w14:paraId="6839B989" w14:textId="77777777" w:rsidR="007D1D8B" w:rsidRPr="006C26A0" w:rsidRDefault="007D1D8B" w:rsidP="00C54708">
            <w:pPr>
              <w:pStyle w:val="Compact"/>
              <w:spacing w:before="0" w:after="0"/>
              <w:rPr>
                <w:sz w:val="16"/>
                <w:szCs w:val="16"/>
              </w:rPr>
            </w:pPr>
            <w:r w:rsidRPr="006C26A0">
              <w:rPr>
                <w:sz w:val="16"/>
                <w:szCs w:val="16"/>
              </w:rPr>
              <w:t>0.39</w:t>
            </w:r>
          </w:p>
        </w:tc>
      </w:tr>
      <w:tr w:rsidR="007D1D8B" w:rsidRPr="006C26A0" w14:paraId="0180603D" w14:textId="77777777" w:rsidTr="00C54708">
        <w:tc>
          <w:tcPr>
            <w:tcW w:w="1708" w:type="pct"/>
          </w:tcPr>
          <w:p w14:paraId="6718733E" w14:textId="77777777" w:rsidR="007D1D8B" w:rsidRPr="006C26A0" w:rsidRDefault="007D1D8B" w:rsidP="00C54708">
            <w:pPr>
              <w:pStyle w:val="Compact"/>
              <w:spacing w:before="0" w:after="0"/>
              <w:rPr>
                <w:sz w:val="16"/>
                <w:szCs w:val="16"/>
              </w:rPr>
            </w:pPr>
            <w:r w:rsidRPr="006C26A0">
              <w:rPr>
                <w:sz w:val="16"/>
                <w:szCs w:val="16"/>
              </w:rPr>
              <w:t>LEBA_F2_item2</w:t>
            </w:r>
          </w:p>
        </w:tc>
        <w:tc>
          <w:tcPr>
            <w:tcW w:w="1126" w:type="pct"/>
          </w:tcPr>
          <w:p w14:paraId="300A0AC2" w14:textId="77777777" w:rsidR="007D1D8B" w:rsidRPr="006C26A0" w:rsidRDefault="007D1D8B" w:rsidP="00C54708">
            <w:pPr>
              <w:pStyle w:val="Compact"/>
              <w:spacing w:before="0" w:after="0"/>
              <w:rPr>
                <w:sz w:val="16"/>
                <w:szCs w:val="16"/>
              </w:rPr>
            </w:pPr>
            <w:r w:rsidRPr="006C26A0">
              <w:rPr>
                <w:sz w:val="16"/>
                <w:szCs w:val="16"/>
              </w:rPr>
              <w:t>0.47</w:t>
            </w:r>
          </w:p>
        </w:tc>
        <w:tc>
          <w:tcPr>
            <w:tcW w:w="1269" w:type="pct"/>
          </w:tcPr>
          <w:p w14:paraId="0C4B8A46" w14:textId="77777777" w:rsidR="007D1D8B" w:rsidRPr="006C26A0" w:rsidRDefault="007D1D8B" w:rsidP="00C54708">
            <w:pPr>
              <w:pStyle w:val="Compact"/>
              <w:spacing w:before="0" w:after="0"/>
              <w:rPr>
                <w:sz w:val="16"/>
                <w:szCs w:val="16"/>
              </w:rPr>
            </w:pPr>
          </w:p>
        </w:tc>
        <w:tc>
          <w:tcPr>
            <w:tcW w:w="424" w:type="pct"/>
          </w:tcPr>
          <w:p w14:paraId="49045215" w14:textId="77777777" w:rsidR="007D1D8B" w:rsidRPr="006C26A0" w:rsidRDefault="007D1D8B" w:rsidP="00C54708">
            <w:pPr>
              <w:pStyle w:val="Compact"/>
              <w:spacing w:before="0" w:after="0"/>
              <w:rPr>
                <w:sz w:val="16"/>
                <w:szCs w:val="16"/>
              </w:rPr>
            </w:pPr>
          </w:p>
        </w:tc>
        <w:tc>
          <w:tcPr>
            <w:tcW w:w="473" w:type="pct"/>
          </w:tcPr>
          <w:p w14:paraId="45CDC160" w14:textId="77777777" w:rsidR="007D1D8B" w:rsidRPr="006C26A0" w:rsidRDefault="007D1D8B" w:rsidP="00C54708">
            <w:pPr>
              <w:pStyle w:val="Compact"/>
              <w:spacing w:before="0" w:after="0"/>
              <w:rPr>
                <w:sz w:val="16"/>
                <w:szCs w:val="16"/>
              </w:rPr>
            </w:pPr>
          </w:p>
        </w:tc>
      </w:tr>
      <w:tr w:rsidR="007D1D8B" w:rsidRPr="006C26A0" w14:paraId="4FC614B3" w14:textId="77777777" w:rsidTr="00C54708">
        <w:tc>
          <w:tcPr>
            <w:tcW w:w="1708" w:type="pct"/>
          </w:tcPr>
          <w:p w14:paraId="34F8A7E7" w14:textId="77777777" w:rsidR="007D1D8B" w:rsidRPr="006C26A0" w:rsidRDefault="007D1D8B" w:rsidP="00C54708">
            <w:pPr>
              <w:pStyle w:val="Compact"/>
              <w:spacing w:before="0" w:after="0"/>
              <w:rPr>
                <w:sz w:val="16"/>
                <w:szCs w:val="16"/>
              </w:rPr>
            </w:pPr>
            <w:r w:rsidRPr="006C26A0">
              <w:rPr>
                <w:sz w:val="16"/>
                <w:szCs w:val="16"/>
              </w:rPr>
              <w:t>LEBA_F2_item3</w:t>
            </w:r>
          </w:p>
        </w:tc>
        <w:tc>
          <w:tcPr>
            <w:tcW w:w="1126" w:type="pct"/>
          </w:tcPr>
          <w:p w14:paraId="424E150C" w14:textId="77777777" w:rsidR="007D1D8B" w:rsidRPr="006C26A0" w:rsidRDefault="007D1D8B" w:rsidP="00C54708">
            <w:pPr>
              <w:pStyle w:val="Compact"/>
              <w:spacing w:before="0" w:after="0"/>
              <w:rPr>
                <w:sz w:val="16"/>
                <w:szCs w:val="16"/>
              </w:rPr>
            </w:pPr>
            <w:r w:rsidRPr="006C26A0">
              <w:rPr>
                <w:sz w:val="16"/>
                <w:szCs w:val="16"/>
              </w:rPr>
              <w:t>0.72</w:t>
            </w:r>
          </w:p>
        </w:tc>
        <w:tc>
          <w:tcPr>
            <w:tcW w:w="1269" w:type="pct"/>
          </w:tcPr>
          <w:p w14:paraId="488A4151" w14:textId="77777777" w:rsidR="007D1D8B" w:rsidRPr="006C26A0" w:rsidRDefault="007D1D8B" w:rsidP="00C54708">
            <w:pPr>
              <w:pStyle w:val="Compact"/>
              <w:spacing w:before="0" w:after="0"/>
              <w:rPr>
                <w:sz w:val="16"/>
                <w:szCs w:val="16"/>
              </w:rPr>
            </w:pPr>
          </w:p>
        </w:tc>
        <w:tc>
          <w:tcPr>
            <w:tcW w:w="424" w:type="pct"/>
          </w:tcPr>
          <w:p w14:paraId="7AF89B63" w14:textId="77777777" w:rsidR="007D1D8B" w:rsidRPr="006C26A0" w:rsidRDefault="007D1D8B" w:rsidP="00C54708">
            <w:pPr>
              <w:pStyle w:val="Compact"/>
              <w:spacing w:before="0" w:after="0"/>
              <w:rPr>
                <w:sz w:val="16"/>
                <w:szCs w:val="16"/>
              </w:rPr>
            </w:pPr>
          </w:p>
        </w:tc>
        <w:tc>
          <w:tcPr>
            <w:tcW w:w="473" w:type="pct"/>
          </w:tcPr>
          <w:p w14:paraId="2E6E1270" w14:textId="77777777" w:rsidR="007D1D8B" w:rsidRPr="006C26A0" w:rsidRDefault="007D1D8B" w:rsidP="00C54708">
            <w:pPr>
              <w:pStyle w:val="Compact"/>
              <w:spacing w:before="0" w:after="0"/>
              <w:rPr>
                <w:sz w:val="16"/>
                <w:szCs w:val="16"/>
              </w:rPr>
            </w:pPr>
          </w:p>
        </w:tc>
      </w:tr>
      <w:tr w:rsidR="007D1D8B" w:rsidRPr="006C26A0" w14:paraId="5003B084" w14:textId="77777777" w:rsidTr="00C54708">
        <w:tc>
          <w:tcPr>
            <w:tcW w:w="1708" w:type="pct"/>
          </w:tcPr>
          <w:p w14:paraId="7D14F1D6" w14:textId="77777777" w:rsidR="007D1D8B" w:rsidRPr="006C26A0" w:rsidRDefault="007D1D8B" w:rsidP="00C54708">
            <w:pPr>
              <w:pStyle w:val="Compact"/>
              <w:spacing w:before="0" w:after="0"/>
              <w:rPr>
                <w:sz w:val="16"/>
                <w:szCs w:val="16"/>
              </w:rPr>
            </w:pPr>
            <w:r w:rsidRPr="006C26A0">
              <w:rPr>
                <w:sz w:val="16"/>
                <w:szCs w:val="16"/>
              </w:rPr>
              <w:t>LEBA_F2_item4</w:t>
            </w:r>
          </w:p>
        </w:tc>
        <w:tc>
          <w:tcPr>
            <w:tcW w:w="1126" w:type="pct"/>
          </w:tcPr>
          <w:p w14:paraId="278EA4A4" w14:textId="77777777" w:rsidR="007D1D8B" w:rsidRPr="006C26A0" w:rsidRDefault="007D1D8B" w:rsidP="00C54708">
            <w:pPr>
              <w:pStyle w:val="Compact"/>
              <w:spacing w:before="0" w:after="0"/>
              <w:rPr>
                <w:sz w:val="16"/>
                <w:szCs w:val="16"/>
              </w:rPr>
            </w:pPr>
            <w:r w:rsidRPr="006C26A0">
              <w:rPr>
                <w:sz w:val="16"/>
                <w:szCs w:val="16"/>
              </w:rPr>
              <w:t>0.63</w:t>
            </w:r>
          </w:p>
        </w:tc>
        <w:tc>
          <w:tcPr>
            <w:tcW w:w="1269" w:type="pct"/>
          </w:tcPr>
          <w:p w14:paraId="264EF1D5" w14:textId="77777777" w:rsidR="007D1D8B" w:rsidRPr="006C26A0" w:rsidRDefault="007D1D8B" w:rsidP="00C54708">
            <w:pPr>
              <w:pStyle w:val="Compact"/>
              <w:spacing w:before="0" w:after="0"/>
              <w:rPr>
                <w:sz w:val="16"/>
                <w:szCs w:val="16"/>
              </w:rPr>
            </w:pPr>
          </w:p>
        </w:tc>
        <w:tc>
          <w:tcPr>
            <w:tcW w:w="424" w:type="pct"/>
          </w:tcPr>
          <w:p w14:paraId="3DA05271" w14:textId="77777777" w:rsidR="007D1D8B" w:rsidRPr="006C26A0" w:rsidRDefault="007D1D8B" w:rsidP="00C54708">
            <w:pPr>
              <w:pStyle w:val="Compact"/>
              <w:spacing w:before="0" w:after="0"/>
              <w:rPr>
                <w:sz w:val="16"/>
                <w:szCs w:val="16"/>
              </w:rPr>
            </w:pPr>
          </w:p>
        </w:tc>
        <w:tc>
          <w:tcPr>
            <w:tcW w:w="473" w:type="pct"/>
          </w:tcPr>
          <w:p w14:paraId="4A879FA1" w14:textId="77777777" w:rsidR="007D1D8B" w:rsidRPr="006C26A0" w:rsidRDefault="007D1D8B" w:rsidP="00C54708">
            <w:pPr>
              <w:pStyle w:val="Compact"/>
              <w:spacing w:before="0" w:after="0"/>
              <w:rPr>
                <w:sz w:val="16"/>
                <w:szCs w:val="16"/>
              </w:rPr>
            </w:pPr>
          </w:p>
        </w:tc>
      </w:tr>
      <w:tr w:rsidR="007D1D8B" w:rsidRPr="006C26A0" w14:paraId="1BCC6B0A" w14:textId="77777777" w:rsidTr="00C54708">
        <w:tc>
          <w:tcPr>
            <w:tcW w:w="1708" w:type="pct"/>
          </w:tcPr>
          <w:p w14:paraId="3897874E" w14:textId="77777777" w:rsidR="007D1D8B" w:rsidRPr="006C26A0" w:rsidRDefault="007D1D8B" w:rsidP="00C54708">
            <w:pPr>
              <w:pStyle w:val="Compact"/>
              <w:spacing w:before="0" w:after="0"/>
              <w:rPr>
                <w:sz w:val="16"/>
                <w:szCs w:val="16"/>
              </w:rPr>
            </w:pPr>
            <w:r w:rsidRPr="006C26A0">
              <w:rPr>
                <w:sz w:val="16"/>
                <w:szCs w:val="16"/>
              </w:rPr>
              <w:t>LEBA_F2_item5</w:t>
            </w:r>
          </w:p>
        </w:tc>
        <w:tc>
          <w:tcPr>
            <w:tcW w:w="1126" w:type="pct"/>
          </w:tcPr>
          <w:p w14:paraId="282E7C86" w14:textId="77777777" w:rsidR="007D1D8B" w:rsidRPr="006C26A0" w:rsidRDefault="007D1D8B" w:rsidP="00C54708">
            <w:pPr>
              <w:pStyle w:val="Compact"/>
              <w:spacing w:before="0" w:after="0"/>
              <w:rPr>
                <w:sz w:val="16"/>
                <w:szCs w:val="16"/>
              </w:rPr>
            </w:pPr>
            <w:r w:rsidRPr="006C26A0">
              <w:rPr>
                <w:sz w:val="16"/>
                <w:szCs w:val="16"/>
              </w:rPr>
              <w:t>0.68</w:t>
            </w:r>
          </w:p>
        </w:tc>
        <w:tc>
          <w:tcPr>
            <w:tcW w:w="1269" w:type="pct"/>
          </w:tcPr>
          <w:p w14:paraId="1A6BFB92" w14:textId="77777777" w:rsidR="007D1D8B" w:rsidRPr="006C26A0" w:rsidRDefault="007D1D8B" w:rsidP="00C54708">
            <w:pPr>
              <w:pStyle w:val="Compact"/>
              <w:spacing w:before="0" w:after="0"/>
              <w:rPr>
                <w:sz w:val="16"/>
                <w:szCs w:val="16"/>
              </w:rPr>
            </w:pPr>
          </w:p>
        </w:tc>
        <w:tc>
          <w:tcPr>
            <w:tcW w:w="424" w:type="pct"/>
          </w:tcPr>
          <w:p w14:paraId="3B9ED02E" w14:textId="77777777" w:rsidR="007D1D8B" w:rsidRPr="006C26A0" w:rsidRDefault="007D1D8B" w:rsidP="00C54708">
            <w:pPr>
              <w:pStyle w:val="Compact"/>
              <w:spacing w:before="0" w:after="0"/>
              <w:rPr>
                <w:sz w:val="16"/>
                <w:szCs w:val="16"/>
              </w:rPr>
            </w:pPr>
          </w:p>
        </w:tc>
        <w:tc>
          <w:tcPr>
            <w:tcW w:w="473" w:type="pct"/>
          </w:tcPr>
          <w:p w14:paraId="56A53AC5" w14:textId="77777777" w:rsidR="007D1D8B" w:rsidRPr="006C26A0" w:rsidRDefault="007D1D8B" w:rsidP="00C54708">
            <w:pPr>
              <w:pStyle w:val="Compact"/>
              <w:spacing w:before="0" w:after="0"/>
              <w:rPr>
                <w:sz w:val="16"/>
                <w:szCs w:val="16"/>
              </w:rPr>
            </w:pPr>
          </w:p>
        </w:tc>
      </w:tr>
      <w:tr w:rsidR="007D1D8B" w:rsidRPr="006C26A0" w14:paraId="6C12CE46" w14:textId="77777777" w:rsidTr="00C54708">
        <w:tc>
          <w:tcPr>
            <w:tcW w:w="1708" w:type="pct"/>
          </w:tcPr>
          <w:p w14:paraId="0C331F73" w14:textId="77777777" w:rsidR="007D1D8B" w:rsidRPr="006C26A0" w:rsidRDefault="007D1D8B" w:rsidP="00C54708">
            <w:pPr>
              <w:pStyle w:val="Compact"/>
              <w:spacing w:before="0" w:after="0"/>
              <w:rPr>
                <w:sz w:val="16"/>
                <w:szCs w:val="16"/>
              </w:rPr>
            </w:pPr>
            <w:r w:rsidRPr="006C26A0">
              <w:rPr>
                <w:sz w:val="16"/>
                <w:szCs w:val="16"/>
              </w:rPr>
              <w:t>LEBA_F2_item6</w:t>
            </w:r>
          </w:p>
        </w:tc>
        <w:tc>
          <w:tcPr>
            <w:tcW w:w="1126" w:type="pct"/>
          </w:tcPr>
          <w:p w14:paraId="204A36D3" w14:textId="77777777" w:rsidR="007D1D8B" w:rsidRPr="006C26A0" w:rsidRDefault="007D1D8B" w:rsidP="00C54708">
            <w:pPr>
              <w:pStyle w:val="Compact"/>
              <w:spacing w:before="0" w:after="0"/>
              <w:rPr>
                <w:sz w:val="16"/>
                <w:szCs w:val="16"/>
              </w:rPr>
            </w:pPr>
            <w:r w:rsidRPr="006C26A0">
              <w:rPr>
                <w:sz w:val="16"/>
                <w:szCs w:val="16"/>
              </w:rPr>
              <w:t>0.78</w:t>
            </w:r>
          </w:p>
        </w:tc>
        <w:tc>
          <w:tcPr>
            <w:tcW w:w="1269" w:type="pct"/>
          </w:tcPr>
          <w:p w14:paraId="5A261165" w14:textId="77777777" w:rsidR="007D1D8B" w:rsidRPr="006C26A0" w:rsidRDefault="007D1D8B" w:rsidP="00C54708">
            <w:pPr>
              <w:pStyle w:val="Compact"/>
              <w:spacing w:before="0" w:after="0"/>
              <w:rPr>
                <w:sz w:val="16"/>
                <w:szCs w:val="16"/>
              </w:rPr>
            </w:pPr>
          </w:p>
        </w:tc>
        <w:tc>
          <w:tcPr>
            <w:tcW w:w="424" w:type="pct"/>
          </w:tcPr>
          <w:p w14:paraId="01763A3E" w14:textId="77777777" w:rsidR="007D1D8B" w:rsidRPr="006C26A0" w:rsidRDefault="007D1D8B" w:rsidP="00C54708">
            <w:pPr>
              <w:pStyle w:val="Compact"/>
              <w:spacing w:before="0" w:after="0"/>
              <w:rPr>
                <w:sz w:val="16"/>
                <w:szCs w:val="16"/>
              </w:rPr>
            </w:pPr>
          </w:p>
        </w:tc>
        <w:tc>
          <w:tcPr>
            <w:tcW w:w="473" w:type="pct"/>
          </w:tcPr>
          <w:p w14:paraId="2FA51B3D" w14:textId="77777777" w:rsidR="007D1D8B" w:rsidRPr="006C26A0" w:rsidRDefault="007D1D8B" w:rsidP="00C54708">
            <w:pPr>
              <w:pStyle w:val="Compact"/>
              <w:spacing w:before="0" w:after="0"/>
              <w:rPr>
                <w:sz w:val="16"/>
                <w:szCs w:val="16"/>
              </w:rPr>
            </w:pPr>
          </w:p>
        </w:tc>
      </w:tr>
      <w:tr w:rsidR="007D1D8B" w:rsidRPr="006C26A0" w14:paraId="20DF10F0" w14:textId="77777777" w:rsidTr="00C54708">
        <w:tc>
          <w:tcPr>
            <w:tcW w:w="1708" w:type="pct"/>
          </w:tcPr>
          <w:p w14:paraId="288033FA" w14:textId="77777777" w:rsidR="007D1D8B" w:rsidRPr="006C26A0" w:rsidRDefault="007D1D8B" w:rsidP="00C54708">
            <w:pPr>
              <w:pStyle w:val="Compact"/>
              <w:spacing w:before="0" w:after="0"/>
              <w:rPr>
                <w:sz w:val="16"/>
                <w:szCs w:val="16"/>
              </w:rPr>
            </w:pPr>
            <w:r w:rsidRPr="006C26A0">
              <w:rPr>
                <w:sz w:val="16"/>
                <w:szCs w:val="16"/>
              </w:rPr>
              <w:t>LEBA Factor 3</w:t>
            </w:r>
          </w:p>
        </w:tc>
        <w:tc>
          <w:tcPr>
            <w:tcW w:w="1126" w:type="pct"/>
          </w:tcPr>
          <w:p w14:paraId="5956C646" w14:textId="77777777" w:rsidR="007D1D8B" w:rsidRPr="006C26A0" w:rsidRDefault="007D1D8B" w:rsidP="00C54708">
            <w:pPr>
              <w:pStyle w:val="Compact"/>
              <w:spacing w:before="0" w:after="0"/>
              <w:rPr>
                <w:sz w:val="16"/>
                <w:szCs w:val="16"/>
              </w:rPr>
            </w:pPr>
          </w:p>
        </w:tc>
        <w:tc>
          <w:tcPr>
            <w:tcW w:w="1269" w:type="pct"/>
          </w:tcPr>
          <w:p w14:paraId="71015E11" w14:textId="77777777" w:rsidR="007D1D8B" w:rsidRPr="006C26A0" w:rsidRDefault="007D1D8B" w:rsidP="00C54708">
            <w:pPr>
              <w:pStyle w:val="Compact"/>
              <w:spacing w:before="0" w:after="0"/>
              <w:rPr>
                <w:sz w:val="16"/>
                <w:szCs w:val="16"/>
              </w:rPr>
            </w:pPr>
            <w:r w:rsidRPr="006C26A0">
              <w:rPr>
                <w:sz w:val="16"/>
                <w:szCs w:val="16"/>
              </w:rPr>
              <w:t>0.71</w:t>
            </w:r>
          </w:p>
        </w:tc>
        <w:tc>
          <w:tcPr>
            <w:tcW w:w="424" w:type="pct"/>
          </w:tcPr>
          <w:p w14:paraId="5C82AEEE" w14:textId="77777777" w:rsidR="007D1D8B" w:rsidRPr="006C26A0" w:rsidRDefault="007D1D8B" w:rsidP="00C54708">
            <w:pPr>
              <w:pStyle w:val="Compact"/>
              <w:spacing w:before="0" w:after="0"/>
              <w:rPr>
                <w:sz w:val="16"/>
                <w:szCs w:val="16"/>
              </w:rPr>
            </w:pPr>
            <w:r w:rsidRPr="006C26A0">
              <w:rPr>
                <w:sz w:val="16"/>
                <w:szCs w:val="16"/>
              </w:rPr>
              <w:t>0.84</w:t>
            </w:r>
          </w:p>
        </w:tc>
        <w:tc>
          <w:tcPr>
            <w:tcW w:w="473" w:type="pct"/>
          </w:tcPr>
          <w:p w14:paraId="1C7DCAF0" w14:textId="77777777" w:rsidR="007D1D8B" w:rsidRPr="006C26A0" w:rsidRDefault="007D1D8B" w:rsidP="00C54708">
            <w:pPr>
              <w:pStyle w:val="Compact"/>
              <w:spacing w:before="0" w:after="0"/>
              <w:rPr>
                <w:sz w:val="16"/>
                <w:szCs w:val="16"/>
              </w:rPr>
            </w:pPr>
            <w:r w:rsidRPr="006C26A0">
              <w:rPr>
                <w:sz w:val="16"/>
                <w:szCs w:val="16"/>
              </w:rPr>
              <w:t>0.64</w:t>
            </w:r>
          </w:p>
        </w:tc>
      </w:tr>
      <w:tr w:rsidR="007D1D8B" w:rsidRPr="006C26A0" w14:paraId="0FD62DA8" w14:textId="77777777" w:rsidTr="00C54708">
        <w:tc>
          <w:tcPr>
            <w:tcW w:w="1708" w:type="pct"/>
          </w:tcPr>
          <w:p w14:paraId="2899800F" w14:textId="77777777" w:rsidR="007D1D8B" w:rsidRPr="006C26A0" w:rsidRDefault="007D1D8B" w:rsidP="00C54708">
            <w:pPr>
              <w:pStyle w:val="Compact"/>
              <w:spacing w:before="0" w:after="0"/>
              <w:rPr>
                <w:sz w:val="16"/>
                <w:szCs w:val="16"/>
              </w:rPr>
            </w:pPr>
            <w:r w:rsidRPr="006C26A0">
              <w:rPr>
                <w:sz w:val="16"/>
                <w:szCs w:val="16"/>
              </w:rPr>
              <w:t>LEBA_F3_item1</w:t>
            </w:r>
          </w:p>
        </w:tc>
        <w:tc>
          <w:tcPr>
            <w:tcW w:w="1126" w:type="pct"/>
          </w:tcPr>
          <w:p w14:paraId="23D2941F" w14:textId="77777777" w:rsidR="007D1D8B" w:rsidRPr="006C26A0" w:rsidRDefault="007D1D8B" w:rsidP="00C54708">
            <w:pPr>
              <w:pStyle w:val="Compact"/>
              <w:spacing w:before="0" w:after="0"/>
              <w:rPr>
                <w:sz w:val="16"/>
                <w:szCs w:val="16"/>
              </w:rPr>
            </w:pPr>
            <w:r w:rsidRPr="006C26A0">
              <w:rPr>
                <w:sz w:val="16"/>
                <w:szCs w:val="16"/>
              </w:rPr>
              <w:t>0.85</w:t>
            </w:r>
          </w:p>
        </w:tc>
        <w:tc>
          <w:tcPr>
            <w:tcW w:w="1269" w:type="pct"/>
          </w:tcPr>
          <w:p w14:paraId="6089267A" w14:textId="77777777" w:rsidR="007D1D8B" w:rsidRPr="006C26A0" w:rsidRDefault="007D1D8B" w:rsidP="00C54708">
            <w:pPr>
              <w:pStyle w:val="Compact"/>
              <w:spacing w:before="0" w:after="0"/>
              <w:rPr>
                <w:sz w:val="16"/>
                <w:szCs w:val="16"/>
              </w:rPr>
            </w:pPr>
          </w:p>
        </w:tc>
        <w:tc>
          <w:tcPr>
            <w:tcW w:w="424" w:type="pct"/>
          </w:tcPr>
          <w:p w14:paraId="0895FF86" w14:textId="77777777" w:rsidR="007D1D8B" w:rsidRPr="006C26A0" w:rsidRDefault="007D1D8B" w:rsidP="00C54708">
            <w:pPr>
              <w:pStyle w:val="Compact"/>
              <w:spacing w:before="0" w:after="0"/>
              <w:rPr>
                <w:sz w:val="16"/>
                <w:szCs w:val="16"/>
              </w:rPr>
            </w:pPr>
          </w:p>
        </w:tc>
        <w:tc>
          <w:tcPr>
            <w:tcW w:w="473" w:type="pct"/>
          </w:tcPr>
          <w:p w14:paraId="7D786C0D" w14:textId="77777777" w:rsidR="007D1D8B" w:rsidRPr="006C26A0" w:rsidRDefault="007D1D8B" w:rsidP="00C54708">
            <w:pPr>
              <w:pStyle w:val="Compact"/>
              <w:spacing w:before="0" w:after="0"/>
              <w:rPr>
                <w:sz w:val="16"/>
                <w:szCs w:val="16"/>
              </w:rPr>
            </w:pPr>
          </w:p>
        </w:tc>
      </w:tr>
      <w:tr w:rsidR="007D1D8B" w:rsidRPr="006C26A0" w14:paraId="5F6AF093" w14:textId="77777777" w:rsidTr="00C54708">
        <w:tc>
          <w:tcPr>
            <w:tcW w:w="1708" w:type="pct"/>
          </w:tcPr>
          <w:p w14:paraId="26A22E1F" w14:textId="77777777" w:rsidR="007D1D8B" w:rsidRPr="006C26A0" w:rsidRDefault="007D1D8B" w:rsidP="00C54708">
            <w:pPr>
              <w:pStyle w:val="Compact"/>
              <w:spacing w:before="0" w:after="0"/>
              <w:rPr>
                <w:sz w:val="16"/>
                <w:szCs w:val="16"/>
              </w:rPr>
            </w:pPr>
            <w:r w:rsidRPr="006C26A0">
              <w:rPr>
                <w:sz w:val="16"/>
                <w:szCs w:val="16"/>
              </w:rPr>
              <w:t>LEBA_F3_item2</w:t>
            </w:r>
          </w:p>
        </w:tc>
        <w:tc>
          <w:tcPr>
            <w:tcW w:w="1126" w:type="pct"/>
          </w:tcPr>
          <w:p w14:paraId="36D0158F" w14:textId="77777777" w:rsidR="007D1D8B" w:rsidRPr="006C26A0" w:rsidRDefault="007D1D8B" w:rsidP="00C54708">
            <w:pPr>
              <w:pStyle w:val="Compact"/>
              <w:spacing w:before="0" w:after="0"/>
              <w:rPr>
                <w:sz w:val="16"/>
                <w:szCs w:val="16"/>
              </w:rPr>
            </w:pPr>
            <w:r w:rsidRPr="006C26A0">
              <w:rPr>
                <w:sz w:val="16"/>
                <w:szCs w:val="16"/>
              </w:rPr>
              <w:t>0.86</w:t>
            </w:r>
          </w:p>
        </w:tc>
        <w:tc>
          <w:tcPr>
            <w:tcW w:w="1269" w:type="pct"/>
          </w:tcPr>
          <w:p w14:paraId="67D7CE90" w14:textId="77777777" w:rsidR="007D1D8B" w:rsidRPr="006C26A0" w:rsidRDefault="007D1D8B" w:rsidP="00C54708">
            <w:pPr>
              <w:pStyle w:val="Compact"/>
              <w:spacing w:before="0" w:after="0"/>
              <w:rPr>
                <w:sz w:val="16"/>
                <w:szCs w:val="16"/>
              </w:rPr>
            </w:pPr>
          </w:p>
        </w:tc>
        <w:tc>
          <w:tcPr>
            <w:tcW w:w="424" w:type="pct"/>
          </w:tcPr>
          <w:p w14:paraId="5D1C4C51" w14:textId="77777777" w:rsidR="007D1D8B" w:rsidRPr="006C26A0" w:rsidRDefault="007D1D8B" w:rsidP="00C54708">
            <w:pPr>
              <w:pStyle w:val="Compact"/>
              <w:spacing w:before="0" w:after="0"/>
              <w:rPr>
                <w:sz w:val="16"/>
                <w:szCs w:val="16"/>
              </w:rPr>
            </w:pPr>
          </w:p>
        </w:tc>
        <w:tc>
          <w:tcPr>
            <w:tcW w:w="473" w:type="pct"/>
          </w:tcPr>
          <w:p w14:paraId="21A8AFBF" w14:textId="77777777" w:rsidR="007D1D8B" w:rsidRPr="006C26A0" w:rsidRDefault="007D1D8B" w:rsidP="00C54708">
            <w:pPr>
              <w:pStyle w:val="Compact"/>
              <w:spacing w:before="0" w:after="0"/>
              <w:rPr>
                <w:sz w:val="16"/>
                <w:szCs w:val="16"/>
              </w:rPr>
            </w:pPr>
          </w:p>
        </w:tc>
      </w:tr>
      <w:tr w:rsidR="007D1D8B" w:rsidRPr="006C26A0" w14:paraId="206F60EB" w14:textId="77777777" w:rsidTr="00C54708">
        <w:tc>
          <w:tcPr>
            <w:tcW w:w="1708" w:type="pct"/>
          </w:tcPr>
          <w:p w14:paraId="249C2E77" w14:textId="77777777" w:rsidR="007D1D8B" w:rsidRPr="006C26A0" w:rsidRDefault="007D1D8B" w:rsidP="00C54708">
            <w:pPr>
              <w:pStyle w:val="Compact"/>
              <w:spacing w:before="0" w:after="0"/>
              <w:rPr>
                <w:sz w:val="16"/>
                <w:szCs w:val="16"/>
              </w:rPr>
            </w:pPr>
            <w:r w:rsidRPr="006C26A0">
              <w:rPr>
                <w:sz w:val="16"/>
                <w:szCs w:val="16"/>
              </w:rPr>
              <w:t>LEBA_F3_item3</w:t>
            </w:r>
          </w:p>
        </w:tc>
        <w:tc>
          <w:tcPr>
            <w:tcW w:w="1126" w:type="pct"/>
          </w:tcPr>
          <w:p w14:paraId="16AF56C3" w14:textId="77777777" w:rsidR="007D1D8B" w:rsidRPr="006C26A0" w:rsidRDefault="007D1D8B" w:rsidP="00C54708">
            <w:pPr>
              <w:pStyle w:val="Compact"/>
              <w:spacing w:before="0" w:after="0"/>
              <w:rPr>
                <w:sz w:val="16"/>
                <w:szCs w:val="16"/>
              </w:rPr>
            </w:pPr>
            <w:r w:rsidRPr="006C26A0">
              <w:rPr>
                <w:sz w:val="16"/>
                <w:szCs w:val="16"/>
              </w:rPr>
              <w:t>0.68</w:t>
            </w:r>
          </w:p>
        </w:tc>
        <w:tc>
          <w:tcPr>
            <w:tcW w:w="1269" w:type="pct"/>
          </w:tcPr>
          <w:p w14:paraId="5FA02DE9" w14:textId="77777777" w:rsidR="007D1D8B" w:rsidRPr="006C26A0" w:rsidRDefault="007D1D8B" w:rsidP="00C54708">
            <w:pPr>
              <w:pStyle w:val="Compact"/>
              <w:spacing w:before="0" w:after="0"/>
              <w:rPr>
                <w:sz w:val="16"/>
                <w:szCs w:val="16"/>
              </w:rPr>
            </w:pPr>
          </w:p>
        </w:tc>
        <w:tc>
          <w:tcPr>
            <w:tcW w:w="424" w:type="pct"/>
          </w:tcPr>
          <w:p w14:paraId="1F0E30E4" w14:textId="77777777" w:rsidR="007D1D8B" w:rsidRPr="006C26A0" w:rsidRDefault="007D1D8B" w:rsidP="00C54708">
            <w:pPr>
              <w:pStyle w:val="Compact"/>
              <w:spacing w:before="0" w:after="0"/>
              <w:rPr>
                <w:sz w:val="16"/>
                <w:szCs w:val="16"/>
              </w:rPr>
            </w:pPr>
          </w:p>
        </w:tc>
        <w:tc>
          <w:tcPr>
            <w:tcW w:w="473" w:type="pct"/>
          </w:tcPr>
          <w:p w14:paraId="7E766E38" w14:textId="77777777" w:rsidR="007D1D8B" w:rsidRPr="006C26A0" w:rsidRDefault="007D1D8B" w:rsidP="00C54708">
            <w:pPr>
              <w:pStyle w:val="Compact"/>
              <w:spacing w:before="0" w:after="0"/>
              <w:rPr>
                <w:sz w:val="16"/>
                <w:szCs w:val="16"/>
              </w:rPr>
            </w:pPr>
          </w:p>
        </w:tc>
      </w:tr>
      <w:tr w:rsidR="007D1D8B" w:rsidRPr="006C26A0" w14:paraId="3DC37758" w14:textId="77777777" w:rsidTr="00C54708">
        <w:tc>
          <w:tcPr>
            <w:tcW w:w="1708" w:type="pct"/>
          </w:tcPr>
          <w:p w14:paraId="6BE5D389" w14:textId="77777777" w:rsidR="007D1D8B" w:rsidRPr="006C26A0" w:rsidRDefault="007D1D8B" w:rsidP="00C54708">
            <w:pPr>
              <w:pStyle w:val="Compact"/>
              <w:spacing w:before="0" w:after="0"/>
              <w:rPr>
                <w:sz w:val="16"/>
                <w:szCs w:val="16"/>
              </w:rPr>
            </w:pPr>
            <w:r w:rsidRPr="006C26A0">
              <w:rPr>
                <w:sz w:val="16"/>
                <w:szCs w:val="16"/>
              </w:rPr>
              <w:t>LEBA Factor 4</w:t>
            </w:r>
          </w:p>
        </w:tc>
        <w:tc>
          <w:tcPr>
            <w:tcW w:w="1126" w:type="pct"/>
          </w:tcPr>
          <w:p w14:paraId="6AF12980" w14:textId="77777777" w:rsidR="007D1D8B" w:rsidRPr="006C26A0" w:rsidRDefault="007D1D8B" w:rsidP="00C54708">
            <w:pPr>
              <w:pStyle w:val="Compact"/>
              <w:spacing w:before="0" w:after="0"/>
              <w:rPr>
                <w:sz w:val="16"/>
                <w:szCs w:val="16"/>
              </w:rPr>
            </w:pPr>
          </w:p>
        </w:tc>
        <w:tc>
          <w:tcPr>
            <w:tcW w:w="1269" w:type="pct"/>
          </w:tcPr>
          <w:p w14:paraId="40D201B8" w14:textId="77777777" w:rsidR="007D1D8B" w:rsidRPr="006C26A0" w:rsidRDefault="007D1D8B" w:rsidP="00C54708">
            <w:pPr>
              <w:pStyle w:val="Compact"/>
              <w:spacing w:before="0" w:after="0"/>
              <w:rPr>
                <w:sz w:val="16"/>
                <w:szCs w:val="16"/>
              </w:rPr>
            </w:pPr>
            <w:r w:rsidRPr="006C26A0">
              <w:rPr>
                <w:sz w:val="16"/>
                <w:szCs w:val="16"/>
              </w:rPr>
              <w:t>0.67</w:t>
            </w:r>
          </w:p>
        </w:tc>
        <w:tc>
          <w:tcPr>
            <w:tcW w:w="424" w:type="pct"/>
          </w:tcPr>
          <w:p w14:paraId="5398D12D" w14:textId="77777777" w:rsidR="007D1D8B" w:rsidRPr="006C26A0" w:rsidRDefault="007D1D8B" w:rsidP="00C54708">
            <w:pPr>
              <w:pStyle w:val="Compact"/>
              <w:spacing w:before="0" w:after="0"/>
              <w:rPr>
                <w:sz w:val="16"/>
                <w:szCs w:val="16"/>
              </w:rPr>
            </w:pPr>
            <w:r w:rsidRPr="006C26A0">
              <w:rPr>
                <w:sz w:val="16"/>
                <w:szCs w:val="16"/>
              </w:rPr>
              <w:t>0.82</w:t>
            </w:r>
          </w:p>
        </w:tc>
        <w:tc>
          <w:tcPr>
            <w:tcW w:w="473" w:type="pct"/>
          </w:tcPr>
          <w:p w14:paraId="289D8351" w14:textId="77777777" w:rsidR="007D1D8B" w:rsidRPr="006C26A0" w:rsidRDefault="007D1D8B" w:rsidP="00C54708">
            <w:pPr>
              <w:pStyle w:val="Compact"/>
              <w:spacing w:before="0" w:after="0"/>
              <w:rPr>
                <w:sz w:val="16"/>
                <w:szCs w:val="16"/>
              </w:rPr>
            </w:pPr>
            <w:r w:rsidRPr="006C26A0">
              <w:rPr>
                <w:sz w:val="16"/>
                <w:szCs w:val="16"/>
              </w:rPr>
              <w:t>0.60</w:t>
            </w:r>
          </w:p>
        </w:tc>
      </w:tr>
      <w:tr w:rsidR="007D1D8B" w:rsidRPr="006C26A0" w14:paraId="3E6E0744" w14:textId="77777777" w:rsidTr="00C54708">
        <w:tc>
          <w:tcPr>
            <w:tcW w:w="1708" w:type="pct"/>
          </w:tcPr>
          <w:p w14:paraId="0EC6384C" w14:textId="77777777" w:rsidR="007D1D8B" w:rsidRPr="006C26A0" w:rsidRDefault="007D1D8B" w:rsidP="00C54708">
            <w:pPr>
              <w:pStyle w:val="Compact"/>
              <w:spacing w:before="0" w:after="0"/>
              <w:rPr>
                <w:sz w:val="16"/>
                <w:szCs w:val="16"/>
              </w:rPr>
            </w:pPr>
            <w:r w:rsidRPr="006C26A0">
              <w:rPr>
                <w:sz w:val="16"/>
                <w:szCs w:val="16"/>
              </w:rPr>
              <w:t>LEBA_F4_item1</w:t>
            </w:r>
          </w:p>
        </w:tc>
        <w:tc>
          <w:tcPr>
            <w:tcW w:w="1126" w:type="pct"/>
          </w:tcPr>
          <w:p w14:paraId="656A8077" w14:textId="77777777" w:rsidR="007D1D8B" w:rsidRPr="006C26A0" w:rsidRDefault="007D1D8B" w:rsidP="00C54708">
            <w:pPr>
              <w:pStyle w:val="Compact"/>
              <w:spacing w:before="0" w:after="0"/>
              <w:rPr>
                <w:sz w:val="16"/>
                <w:szCs w:val="16"/>
              </w:rPr>
            </w:pPr>
            <w:r w:rsidRPr="006C26A0">
              <w:rPr>
                <w:sz w:val="16"/>
                <w:szCs w:val="16"/>
              </w:rPr>
              <w:t>0.75</w:t>
            </w:r>
          </w:p>
        </w:tc>
        <w:tc>
          <w:tcPr>
            <w:tcW w:w="1269" w:type="pct"/>
          </w:tcPr>
          <w:p w14:paraId="41CF52A9" w14:textId="77777777" w:rsidR="007D1D8B" w:rsidRPr="006C26A0" w:rsidRDefault="007D1D8B" w:rsidP="00C54708">
            <w:pPr>
              <w:pStyle w:val="Compact"/>
              <w:spacing w:before="0" w:after="0"/>
              <w:rPr>
                <w:sz w:val="16"/>
                <w:szCs w:val="16"/>
              </w:rPr>
            </w:pPr>
          </w:p>
        </w:tc>
        <w:tc>
          <w:tcPr>
            <w:tcW w:w="424" w:type="pct"/>
          </w:tcPr>
          <w:p w14:paraId="49A2F9C8" w14:textId="77777777" w:rsidR="007D1D8B" w:rsidRPr="006C26A0" w:rsidRDefault="007D1D8B" w:rsidP="00C54708">
            <w:pPr>
              <w:pStyle w:val="Compact"/>
              <w:spacing w:before="0" w:after="0"/>
              <w:rPr>
                <w:sz w:val="16"/>
                <w:szCs w:val="16"/>
              </w:rPr>
            </w:pPr>
          </w:p>
        </w:tc>
        <w:tc>
          <w:tcPr>
            <w:tcW w:w="473" w:type="pct"/>
          </w:tcPr>
          <w:p w14:paraId="0C554613" w14:textId="77777777" w:rsidR="007D1D8B" w:rsidRPr="006C26A0" w:rsidRDefault="007D1D8B" w:rsidP="00C54708">
            <w:pPr>
              <w:pStyle w:val="Compact"/>
              <w:spacing w:before="0" w:after="0"/>
              <w:rPr>
                <w:sz w:val="16"/>
                <w:szCs w:val="16"/>
              </w:rPr>
            </w:pPr>
          </w:p>
        </w:tc>
      </w:tr>
      <w:tr w:rsidR="007D1D8B" w:rsidRPr="006C26A0" w14:paraId="32556649" w14:textId="77777777" w:rsidTr="00C54708">
        <w:tc>
          <w:tcPr>
            <w:tcW w:w="1708" w:type="pct"/>
          </w:tcPr>
          <w:p w14:paraId="1E1996AB" w14:textId="77777777" w:rsidR="007D1D8B" w:rsidRPr="006C26A0" w:rsidRDefault="007D1D8B" w:rsidP="00C54708">
            <w:pPr>
              <w:pStyle w:val="Compact"/>
              <w:spacing w:before="0" w:after="0"/>
              <w:rPr>
                <w:sz w:val="16"/>
                <w:szCs w:val="16"/>
              </w:rPr>
            </w:pPr>
            <w:r w:rsidRPr="006C26A0">
              <w:rPr>
                <w:sz w:val="16"/>
                <w:szCs w:val="16"/>
              </w:rPr>
              <w:t>LEBA_F4_item2</w:t>
            </w:r>
          </w:p>
        </w:tc>
        <w:tc>
          <w:tcPr>
            <w:tcW w:w="1126" w:type="pct"/>
          </w:tcPr>
          <w:p w14:paraId="56B5E53A" w14:textId="77777777" w:rsidR="007D1D8B" w:rsidRPr="006C26A0" w:rsidRDefault="007D1D8B" w:rsidP="00C54708">
            <w:pPr>
              <w:pStyle w:val="Compact"/>
              <w:spacing w:before="0" w:after="0"/>
              <w:rPr>
                <w:sz w:val="16"/>
                <w:szCs w:val="16"/>
              </w:rPr>
            </w:pPr>
            <w:r w:rsidRPr="006C26A0">
              <w:rPr>
                <w:sz w:val="16"/>
                <w:szCs w:val="16"/>
              </w:rPr>
              <w:t>0.69</w:t>
            </w:r>
          </w:p>
        </w:tc>
        <w:tc>
          <w:tcPr>
            <w:tcW w:w="1269" w:type="pct"/>
          </w:tcPr>
          <w:p w14:paraId="1B27CA60" w14:textId="77777777" w:rsidR="007D1D8B" w:rsidRPr="006C26A0" w:rsidRDefault="007D1D8B" w:rsidP="00C54708">
            <w:pPr>
              <w:pStyle w:val="Compact"/>
              <w:spacing w:before="0" w:after="0"/>
              <w:rPr>
                <w:sz w:val="16"/>
                <w:szCs w:val="16"/>
              </w:rPr>
            </w:pPr>
          </w:p>
        </w:tc>
        <w:tc>
          <w:tcPr>
            <w:tcW w:w="424" w:type="pct"/>
          </w:tcPr>
          <w:p w14:paraId="608B725B" w14:textId="77777777" w:rsidR="007D1D8B" w:rsidRPr="006C26A0" w:rsidRDefault="007D1D8B" w:rsidP="00C54708">
            <w:pPr>
              <w:pStyle w:val="Compact"/>
              <w:spacing w:before="0" w:after="0"/>
              <w:rPr>
                <w:sz w:val="16"/>
                <w:szCs w:val="16"/>
              </w:rPr>
            </w:pPr>
          </w:p>
        </w:tc>
        <w:tc>
          <w:tcPr>
            <w:tcW w:w="473" w:type="pct"/>
          </w:tcPr>
          <w:p w14:paraId="60AEF0B6" w14:textId="77777777" w:rsidR="007D1D8B" w:rsidRPr="006C26A0" w:rsidRDefault="007D1D8B" w:rsidP="00C54708">
            <w:pPr>
              <w:pStyle w:val="Compact"/>
              <w:spacing w:before="0" w:after="0"/>
              <w:rPr>
                <w:sz w:val="16"/>
                <w:szCs w:val="16"/>
              </w:rPr>
            </w:pPr>
          </w:p>
        </w:tc>
      </w:tr>
      <w:tr w:rsidR="007D1D8B" w:rsidRPr="006C26A0" w14:paraId="738F9532" w14:textId="77777777" w:rsidTr="00C54708">
        <w:tc>
          <w:tcPr>
            <w:tcW w:w="1708" w:type="pct"/>
          </w:tcPr>
          <w:p w14:paraId="1141D524" w14:textId="77777777" w:rsidR="007D1D8B" w:rsidRPr="006C26A0" w:rsidRDefault="007D1D8B" w:rsidP="00C54708">
            <w:pPr>
              <w:pStyle w:val="Compact"/>
              <w:spacing w:before="0" w:after="0"/>
              <w:rPr>
                <w:sz w:val="16"/>
                <w:szCs w:val="16"/>
              </w:rPr>
            </w:pPr>
            <w:r w:rsidRPr="006C26A0">
              <w:rPr>
                <w:sz w:val="16"/>
                <w:szCs w:val="16"/>
              </w:rPr>
              <w:t>LEBA_F4_item3</w:t>
            </w:r>
          </w:p>
        </w:tc>
        <w:tc>
          <w:tcPr>
            <w:tcW w:w="1126" w:type="pct"/>
          </w:tcPr>
          <w:p w14:paraId="259A78A8" w14:textId="77777777" w:rsidR="007D1D8B" w:rsidRPr="006C26A0" w:rsidRDefault="007D1D8B" w:rsidP="00C54708">
            <w:pPr>
              <w:pStyle w:val="Compact"/>
              <w:spacing w:before="0" w:after="0"/>
              <w:rPr>
                <w:sz w:val="16"/>
                <w:szCs w:val="16"/>
              </w:rPr>
            </w:pPr>
            <w:r w:rsidRPr="006C26A0">
              <w:rPr>
                <w:sz w:val="16"/>
                <w:szCs w:val="16"/>
              </w:rPr>
              <w:t>0.88</w:t>
            </w:r>
          </w:p>
        </w:tc>
        <w:tc>
          <w:tcPr>
            <w:tcW w:w="1269" w:type="pct"/>
          </w:tcPr>
          <w:p w14:paraId="32138FD0" w14:textId="77777777" w:rsidR="007D1D8B" w:rsidRPr="006C26A0" w:rsidRDefault="007D1D8B" w:rsidP="00C54708">
            <w:pPr>
              <w:pStyle w:val="Compact"/>
              <w:spacing w:before="0" w:after="0"/>
              <w:rPr>
                <w:sz w:val="16"/>
                <w:szCs w:val="16"/>
              </w:rPr>
            </w:pPr>
          </w:p>
        </w:tc>
        <w:tc>
          <w:tcPr>
            <w:tcW w:w="424" w:type="pct"/>
          </w:tcPr>
          <w:p w14:paraId="3380DCAE" w14:textId="77777777" w:rsidR="007D1D8B" w:rsidRPr="006C26A0" w:rsidRDefault="007D1D8B" w:rsidP="00C54708">
            <w:pPr>
              <w:pStyle w:val="Compact"/>
              <w:spacing w:before="0" w:after="0"/>
              <w:rPr>
                <w:sz w:val="16"/>
                <w:szCs w:val="16"/>
              </w:rPr>
            </w:pPr>
          </w:p>
        </w:tc>
        <w:tc>
          <w:tcPr>
            <w:tcW w:w="473" w:type="pct"/>
          </w:tcPr>
          <w:p w14:paraId="719EC8F0" w14:textId="77777777" w:rsidR="007D1D8B" w:rsidRPr="006C26A0" w:rsidRDefault="007D1D8B" w:rsidP="00C54708">
            <w:pPr>
              <w:pStyle w:val="Compact"/>
              <w:spacing w:before="0" w:after="0"/>
              <w:rPr>
                <w:sz w:val="16"/>
                <w:szCs w:val="16"/>
              </w:rPr>
            </w:pPr>
          </w:p>
        </w:tc>
      </w:tr>
      <w:tr w:rsidR="007D1D8B" w:rsidRPr="006C26A0" w14:paraId="114FDE49" w14:textId="77777777" w:rsidTr="00C54708">
        <w:tc>
          <w:tcPr>
            <w:tcW w:w="1708" w:type="pct"/>
          </w:tcPr>
          <w:p w14:paraId="665BA2A9" w14:textId="77777777" w:rsidR="007D1D8B" w:rsidRPr="006C26A0" w:rsidRDefault="007D1D8B" w:rsidP="00C54708">
            <w:pPr>
              <w:pStyle w:val="Compact"/>
              <w:spacing w:before="0" w:after="0"/>
              <w:rPr>
                <w:sz w:val="16"/>
                <w:szCs w:val="16"/>
              </w:rPr>
            </w:pPr>
            <w:r w:rsidRPr="006C26A0">
              <w:rPr>
                <w:sz w:val="16"/>
                <w:szCs w:val="16"/>
              </w:rPr>
              <w:t>LEBA Factor 5</w:t>
            </w:r>
          </w:p>
        </w:tc>
        <w:tc>
          <w:tcPr>
            <w:tcW w:w="1126" w:type="pct"/>
          </w:tcPr>
          <w:p w14:paraId="647C2534" w14:textId="77777777" w:rsidR="007D1D8B" w:rsidRPr="006C26A0" w:rsidRDefault="007D1D8B" w:rsidP="00C54708">
            <w:pPr>
              <w:pStyle w:val="Compact"/>
              <w:spacing w:before="0" w:after="0"/>
              <w:rPr>
                <w:sz w:val="16"/>
                <w:szCs w:val="16"/>
              </w:rPr>
            </w:pPr>
          </w:p>
        </w:tc>
        <w:tc>
          <w:tcPr>
            <w:tcW w:w="1269" w:type="pct"/>
          </w:tcPr>
          <w:p w14:paraId="09AC26BE" w14:textId="77777777" w:rsidR="007D1D8B" w:rsidRPr="006C26A0" w:rsidRDefault="007D1D8B" w:rsidP="00C54708">
            <w:pPr>
              <w:pStyle w:val="Compact"/>
              <w:spacing w:before="0" w:after="0"/>
              <w:rPr>
                <w:sz w:val="16"/>
                <w:szCs w:val="16"/>
              </w:rPr>
            </w:pPr>
            <w:r w:rsidRPr="006C26A0">
              <w:rPr>
                <w:sz w:val="16"/>
                <w:szCs w:val="16"/>
              </w:rPr>
              <w:t>0.51</w:t>
            </w:r>
          </w:p>
        </w:tc>
        <w:tc>
          <w:tcPr>
            <w:tcW w:w="424" w:type="pct"/>
          </w:tcPr>
          <w:p w14:paraId="2C56FB40" w14:textId="77777777" w:rsidR="007D1D8B" w:rsidRPr="006C26A0" w:rsidRDefault="007D1D8B" w:rsidP="00C54708">
            <w:pPr>
              <w:pStyle w:val="Compact"/>
              <w:spacing w:before="0" w:after="0"/>
              <w:rPr>
                <w:sz w:val="16"/>
                <w:szCs w:val="16"/>
              </w:rPr>
            </w:pPr>
            <w:r w:rsidRPr="006C26A0">
              <w:rPr>
                <w:sz w:val="16"/>
                <w:szCs w:val="16"/>
              </w:rPr>
              <w:t>0.74</w:t>
            </w:r>
          </w:p>
        </w:tc>
        <w:tc>
          <w:tcPr>
            <w:tcW w:w="473" w:type="pct"/>
          </w:tcPr>
          <w:p w14:paraId="1FF190E2" w14:textId="77777777" w:rsidR="007D1D8B" w:rsidRPr="006C26A0" w:rsidRDefault="007D1D8B" w:rsidP="00C54708">
            <w:pPr>
              <w:pStyle w:val="Compact"/>
              <w:spacing w:before="0" w:after="0"/>
              <w:rPr>
                <w:sz w:val="16"/>
                <w:szCs w:val="16"/>
              </w:rPr>
            </w:pPr>
            <w:r w:rsidRPr="006C26A0">
              <w:rPr>
                <w:sz w:val="16"/>
                <w:szCs w:val="16"/>
              </w:rPr>
              <w:t>0.50</w:t>
            </w:r>
          </w:p>
        </w:tc>
      </w:tr>
      <w:tr w:rsidR="007D1D8B" w:rsidRPr="006C26A0" w14:paraId="3E3B48E7" w14:textId="77777777" w:rsidTr="00C54708">
        <w:tc>
          <w:tcPr>
            <w:tcW w:w="1708" w:type="pct"/>
          </w:tcPr>
          <w:p w14:paraId="400F4221" w14:textId="77777777" w:rsidR="007D1D8B" w:rsidRPr="006C26A0" w:rsidRDefault="007D1D8B" w:rsidP="00C54708">
            <w:pPr>
              <w:pStyle w:val="Compact"/>
              <w:spacing w:before="0" w:after="0"/>
              <w:rPr>
                <w:sz w:val="16"/>
                <w:szCs w:val="16"/>
              </w:rPr>
            </w:pPr>
            <w:r w:rsidRPr="006C26A0">
              <w:rPr>
                <w:sz w:val="16"/>
                <w:szCs w:val="16"/>
              </w:rPr>
              <w:t>LEBA_F5_item1</w:t>
            </w:r>
          </w:p>
        </w:tc>
        <w:tc>
          <w:tcPr>
            <w:tcW w:w="1126" w:type="pct"/>
          </w:tcPr>
          <w:p w14:paraId="2468BAE4" w14:textId="77777777" w:rsidR="007D1D8B" w:rsidRPr="006C26A0" w:rsidRDefault="007D1D8B" w:rsidP="00C54708">
            <w:pPr>
              <w:pStyle w:val="Compact"/>
              <w:spacing w:before="0" w:after="0"/>
              <w:rPr>
                <w:sz w:val="16"/>
                <w:szCs w:val="16"/>
              </w:rPr>
            </w:pPr>
            <w:r w:rsidRPr="006C26A0">
              <w:rPr>
                <w:sz w:val="16"/>
                <w:szCs w:val="16"/>
              </w:rPr>
              <w:t>0.76</w:t>
            </w:r>
          </w:p>
        </w:tc>
        <w:tc>
          <w:tcPr>
            <w:tcW w:w="1269" w:type="pct"/>
          </w:tcPr>
          <w:p w14:paraId="60D67A91" w14:textId="77777777" w:rsidR="007D1D8B" w:rsidRPr="006C26A0" w:rsidRDefault="007D1D8B" w:rsidP="00C54708">
            <w:pPr>
              <w:pStyle w:val="Compact"/>
              <w:spacing w:before="0" w:after="0"/>
              <w:rPr>
                <w:sz w:val="16"/>
                <w:szCs w:val="16"/>
              </w:rPr>
            </w:pPr>
          </w:p>
        </w:tc>
        <w:tc>
          <w:tcPr>
            <w:tcW w:w="424" w:type="pct"/>
          </w:tcPr>
          <w:p w14:paraId="1F29004B" w14:textId="77777777" w:rsidR="007D1D8B" w:rsidRPr="006C26A0" w:rsidRDefault="007D1D8B" w:rsidP="00C54708">
            <w:pPr>
              <w:pStyle w:val="Compact"/>
              <w:spacing w:before="0" w:after="0"/>
              <w:rPr>
                <w:sz w:val="16"/>
                <w:szCs w:val="16"/>
              </w:rPr>
            </w:pPr>
          </w:p>
        </w:tc>
        <w:tc>
          <w:tcPr>
            <w:tcW w:w="473" w:type="pct"/>
          </w:tcPr>
          <w:p w14:paraId="02FCFB24" w14:textId="77777777" w:rsidR="007D1D8B" w:rsidRPr="006C26A0" w:rsidRDefault="007D1D8B" w:rsidP="00C54708">
            <w:pPr>
              <w:pStyle w:val="Compact"/>
              <w:spacing w:before="0" w:after="0"/>
              <w:rPr>
                <w:sz w:val="16"/>
                <w:szCs w:val="16"/>
              </w:rPr>
            </w:pPr>
          </w:p>
        </w:tc>
      </w:tr>
      <w:tr w:rsidR="007D1D8B" w:rsidRPr="006C26A0" w14:paraId="58DE2E2C" w14:textId="77777777" w:rsidTr="00C54708">
        <w:tc>
          <w:tcPr>
            <w:tcW w:w="1708" w:type="pct"/>
          </w:tcPr>
          <w:p w14:paraId="0368A1F0" w14:textId="77777777" w:rsidR="007D1D8B" w:rsidRPr="006C26A0" w:rsidRDefault="007D1D8B" w:rsidP="00C54708">
            <w:pPr>
              <w:pStyle w:val="Compact"/>
              <w:spacing w:before="0" w:after="0"/>
              <w:rPr>
                <w:sz w:val="16"/>
                <w:szCs w:val="16"/>
              </w:rPr>
            </w:pPr>
            <w:r w:rsidRPr="006C26A0">
              <w:rPr>
                <w:sz w:val="16"/>
                <w:szCs w:val="16"/>
              </w:rPr>
              <w:t>LEBA_F5_item2</w:t>
            </w:r>
          </w:p>
        </w:tc>
        <w:tc>
          <w:tcPr>
            <w:tcW w:w="1126" w:type="pct"/>
          </w:tcPr>
          <w:p w14:paraId="60191A66" w14:textId="77777777" w:rsidR="007D1D8B" w:rsidRPr="006C26A0" w:rsidRDefault="007D1D8B" w:rsidP="00C54708">
            <w:pPr>
              <w:pStyle w:val="Compact"/>
              <w:spacing w:before="0" w:after="0"/>
              <w:rPr>
                <w:sz w:val="16"/>
                <w:szCs w:val="16"/>
              </w:rPr>
            </w:pPr>
            <w:r w:rsidRPr="006C26A0">
              <w:rPr>
                <w:sz w:val="16"/>
                <w:szCs w:val="16"/>
              </w:rPr>
              <w:t>0.54</w:t>
            </w:r>
          </w:p>
        </w:tc>
        <w:tc>
          <w:tcPr>
            <w:tcW w:w="1269" w:type="pct"/>
          </w:tcPr>
          <w:p w14:paraId="3E16AD52" w14:textId="77777777" w:rsidR="007D1D8B" w:rsidRPr="006C26A0" w:rsidRDefault="007D1D8B" w:rsidP="00C54708">
            <w:pPr>
              <w:pStyle w:val="Compact"/>
              <w:spacing w:before="0" w:after="0"/>
              <w:rPr>
                <w:sz w:val="16"/>
                <w:szCs w:val="16"/>
              </w:rPr>
            </w:pPr>
          </w:p>
        </w:tc>
        <w:tc>
          <w:tcPr>
            <w:tcW w:w="424" w:type="pct"/>
          </w:tcPr>
          <w:p w14:paraId="0703FCB5" w14:textId="77777777" w:rsidR="007D1D8B" w:rsidRPr="006C26A0" w:rsidRDefault="007D1D8B" w:rsidP="00C54708">
            <w:pPr>
              <w:pStyle w:val="Compact"/>
              <w:spacing w:before="0" w:after="0"/>
              <w:rPr>
                <w:sz w:val="16"/>
                <w:szCs w:val="16"/>
              </w:rPr>
            </w:pPr>
          </w:p>
        </w:tc>
        <w:tc>
          <w:tcPr>
            <w:tcW w:w="473" w:type="pct"/>
          </w:tcPr>
          <w:p w14:paraId="3F025E08" w14:textId="77777777" w:rsidR="007D1D8B" w:rsidRPr="006C26A0" w:rsidRDefault="007D1D8B" w:rsidP="00C54708">
            <w:pPr>
              <w:pStyle w:val="Compact"/>
              <w:spacing w:before="0" w:after="0"/>
              <w:rPr>
                <w:sz w:val="16"/>
                <w:szCs w:val="16"/>
              </w:rPr>
            </w:pPr>
          </w:p>
        </w:tc>
      </w:tr>
      <w:tr w:rsidR="007D1D8B" w:rsidRPr="006C26A0" w14:paraId="0E50CD5F" w14:textId="77777777" w:rsidTr="00C54708">
        <w:tc>
          <w:tcPr>
            <w:tcW w:w="1708" w:type="pct"/>
          </w:tcPr>
          <w:p w14:paraId="5E9E42F2" w14:textId="77777777" w:rsidR="007D1D8B" w:rsidRPr="006C26A0" w:rsidRDefault="007D1D8B" w:rsidP="00C54708">
            <w:pPr>
              <w:pStyle w:val="Compact"/>
              <w:spacing w:before="0" w:after="0"/>
              <w:rPr>
                <w:sz w:val="16"/>
                <w:szCs w:val="16"/>
              </w:rPr>
            </w:pPr>
            <w:r w:rsidRPr="006C26A0">
              <w:rPr>
                <w:sz w:val="16"/>
                <w:szCs w:val="16"/>
              </w:rPr>
              <w:t>LEBA_F5_item3</w:t>
            </w:r>
          </w:p>
        </w:tc>
        <w:tc>
          <w:tcPr>
            <w:tcW w:w="1126" w:type="pct"/>
          </w:tcPr>
          <w:p w14:paraId="787B2C81" w14:textId="77777777" w:rsidR="007D1D8B" w:rsidRPr="006C26A0" w:rsidRDefault="007D1D8B" w:rsidP="00C54708">
            <w:pPr>
              <w:pStyle w:val="Compact"/>
              <w:spacing w:before="0" w:after="0"/>
              <w:rPr>
                <w:sz w:val="16"/>
                <w:szCs w:val="16"/>
              </w:rPr>
            </w:pPr>
            <w:r w:rsidRPr="006C26A0">
              <w:rPr>
                <w:sz w:val="16"/>
                <w:szCs w:val="16"/>
              </w:rPr>
              <w:t>0.79</w:t>
            </w:r>
          </w:p>
        </w:tc>
        <w:tc>
          <w:tcPr>
            <w:tcW w:w="1269" w:type="pct"/>
          </w:tcPr>
          <w:p w14:paraId="286754F7" w14:textId="77777777" w:rsidR="007D1D8B" w:rsidRPr="006C26A0" w:rsidRDefault="007D1D8B" w:rsidP="00C54708">
            <w:pPr>
              <w:pStyle w:val="Compact"/>
              <w:spacing w:before="0" w:after="0"/>
              <w:rPr>
                <w:sz w:val="16"/>
                <w:szCs w:val="16"/>
              </w:rPr>
            </w:pPr>
          </w:p>
        </w:tc>
        <w:tc>
          <w:tcPr>
            <w:tcW w:w="424" w:type="pct"/>
          </w:tcPr>
          <w:p w14:paraId="1F334433" w14:textId="77777777" w:rsidR="007D1D8B" w:rsidRPr="006C26A0" w:rsidRDefault="007D1D8B" w:rsidP="00C54708">
            <w:pPr>
              <w:pStyle w:val="Compact"/>
              <w:spacing w:before="0" w:after="0"/>
              <w:rPr>
                <w:sz w:val="16"/>
                <w:szCs w:val="16"/>
              </w:rPr>
            </w:pPr>
          </w:p>
        </w:tc>
        <w:tc>
          <w:tcPr>
            <w:tcW w:w="473" w:type="pct"/>
          </w:tcPr>
          <w:p w14:paraId="0CCC2269" w14:textId="77777777" w:rsidR="007D1D8B" w:rsidRPr="006C26A0" w:rsidRDefault="007D1D8B" w:rsidP="00C54708">
            <w:pPr>
              <w:pStyle w:val="Compact"/>
              <w:spacing w:before="0" w:after="0"/>
              <w:rPr>
                <w:sz w:val="16"/>
                <w:szCs w:val="16"/>
              </w:rPr>
            </w:pPr>
          </w:p>
        </w:tc>
      </w:tr>
      <w:tr w:rsidR="007D1D8B" w:rsidRPr="006C26A0" w14:paraId="3330877E" w14:textId="77777777" w:rsidTr="00C54708">
        <w:tc>
          <w:tcPr>
            <w:tcW w:w="1708" w:type="pct"/>
          </w:tcPr>
          <w:p w14:paraId="4CE363F8" w14:textId="77777777" w:rsidR="007D1D8B" w:rsidRPr="006C26A0" w:rsidRDefault="007D1D8B" w:rsidP="00C54708">
            <w:pPr>
              <w:pStyle w:val="Compact"/>
              <w:spacing w:before="0" w:after="0"/>
              <w:rPr>
                <w:sz w:val="16"/>
                <w:szCs w:val="16"/>
              </w:rPr>
            </w:pPr>
            <w:r w:rsidRPr="006C26A0">
              <w:rPr>
                <w:sz w:val="16"/>
                <w:szCs w:val="16"/>
              </w:rPr>
              <w:t>MEQ F1</w:t>
            </w:r>
          </w:p>
        </w:tc>
        <w:tc>
          <w:tcPr>
            <w:tcW w:w="1126" w:type="pct"/>
          </w:tcPr>
          <w:p w14:paraId="4A7EEC3F" w14:textId="77777777" w:rsidR="007D1D8B" w:rsidRPr="006C26A0" w:rsidRDefault="007D1D8B" w:rsidP="00C54708">
            <w:pPr>
              <w:pStyle w:val="Compact"/>
              <w:spacing w:before="0" w:after="0"/>
              <w:rPr>
                <w:sz w:val="16"/>
                <w:szCs w:val="16"/>
              </w:rPr>
            </w:pPr>
          </w:p>
        </w:tc>
        <w:tc>
          <w:tcPr>
            <w:tcW w:w="1269" w:type="pct"/>
          </w:tcPr>
          <w:p w14:paraId="023A0DD9" w14:textId="77777777" w:rsidR="007D1D8B" w:rsidRPr="006C26A0" w:rsidRDefault="007D1D8B" w:rsidP="00C54708">
            <w:pPr>
              <w:pStyle w:val="Compact"/>
              <w:spacing w:before="0" w:after="0"/>
              <w:rPr>
                <w:sz w:val="16"/>
                <w:szCs w:val="16"/>
              </w:rPr>
            </w:pPr>
            <w:r w:rsidRPr="006C26A0">
              <w:rPr>
                <w:sz w:val="16"/>
                <w:szCs w:val="16"/>
              </w:rPr>
              <w:t>0.71</w:t>
            </w:r>
          </w:p>
        </w:tc>
        <w:tc>
          <w:tcPr>
            <w:tcW w:w="424" w:type="pct"/>
          </w:tcPr>
          <w:p w14:paraId="0831F2F6" w14:textId="77777777" w:rsidR="007D1D8B" w:rsidRPr="006C26A0" w:rsidRDefault="007D1D8B" w:rsidP="00C54708">
            <w:pPr>
              <w:pStyle w:val="Compact"/>
              <w:spacing w:before="0" w:after="0"/>
              <w:rPr>
                <w:sz w:val="16"/>
                <w:szCs w:val="16"/>
              </w:rPr>
            </w:pPr>
            <w:r w:rsidRPr="006C26A0">
              <w:rPr>
                <w:sz w:val="16"/>
                <w:szCs w:val="16"/>
              </w:rPr>
              <w:t>0.79</w:t>
            </w:r>
          </w:p>
        </w:tc>
        <w:tc>
          <w:tcPr>
            <w:tcW w:w="473" w:type="pct"/>
          </w:tcPr>
          <w:p w14:paraId="7F427286" w14:textId="77777777" w:rsidR="007D1D8B" w:rsidRPr="006C26A0" w:rsidRDefault="007D1D8B" w:rsidP="00C54708">
            <w:pPr>
              <w:pStyle w:val="Compact"/>
              <w:spacing w:before="0" w:after="0"/>
              <w:rPr>
                <w:sz w:val="16"/>
                <w:szCs w:val="16"/>
              </w:rPr>
            </w:pPr>
            <w:r w:rsidRPr="006C26A0">
              <w:rPr>
                <w:sz w:val="16"/>
                <w:szCs w:val="16"/>
              </w:rPr>
              <w:t>0.39</w:t>
            </w:r>
          </w:p>
        </w:tc>
      </w:tr>
      <w:tr w:rsidR="007D1D8B" w:rsidRPr="006C26A0" w14:paraId="26A6F2C9" w14:textId="77777777" w:rsidTr="00C54708">
        <w:tc>
          <w:tcPr>
            <w:tcW w:w="1708" w:type="pct"/>
          </w:tcPr>
          <w:p w14:paraId="67CAAB09" w14:textId="77777777" w:rsidR="007D1D8B" w:rsidRPr="006C26A0" w:rsidRDefault="007D1D8B" w:rsidP="00C54708">
            <w:pPr>
              <w:pStyle w:val="Compact"/>
              <w:spacing w:before="0" w:after="0"/>
              <w:rPr>
                <w:sz w:val="16"/>
                <w:szCs w:val="16"/>
              </w:rPr>
            </w:pPr>
            <w:r w:rsidRPr="006C26A0">
              <w:rPr>
                <w:sz w:val="16"/>
                <w:szCs w:val="16"/>
              </w:rPr>
              <w:t>MEQ_F1_item1</w:t>
            </w:r>
          </w:p>
        </w:tc>
        <w:tc>
          <w:tcPr>
            <w:tcW w:w="1126" w:type="pct"/>
          </w:tcPr>
          <w:p w14:paraId="6510764C" w14:textId="77777777" w:rsidR="007D1D8B" w:rsidRPr="006C26A0" w:rsidRDefault="007D1D8B" w:rsidP="00C54708">
            <w:pPr>
              <w:pStyle w:val="Compact"/>
              <w:spacing w:before="0" w:after="0"/>
              <w:rPr>
                <w:sz w:val="16"/>
                <w:szCs w:val="16"/>
              </w:rPr>
            </w:pPr>
            <w:r w:rsidRPr="006C26A0">
              <w:rPr>
                <w:sz w:val="16"/>
                <w:szCs w:val="16"/>
              </w:rPr>
              <w:t>0.53</w:t>
            </w:r>
          </w:p>
        </w:tc>
        <w:tc>
          <w:tcPr>
            <w:tcW w:w="1269" w:type="pct"/>
          </w:tcPr>
          <w:p w14:paraId="43972F61" w14:textId="77777777" w:rsidR="007D1D8B" w:rsidRPr="006C26A0" w:rsidRDefault="007D1D8B" w:rsidP="00C54708">
            <w:pPr>
              <w:pStyle w:val="Compact"/>
              <w:spacing w:before="0" w:after="0"/>
              <w:rPr>
                <w:sz w:val="16"/>
                <w:szCs w:val="16"/>
              </w:rPr>
            </w:pPr>
          </w:p>
        </w:tc>
        <w:tc>
          <w:tcPr>
            <w:tcW w:w="424" w:type="pct"/>
          </w:tcPr>
          <w:p w14:paraId="1A017A0D" w14:textId="77777777" w:rsidR="007D1D8B" w:rsidRPr="006C26A0" w:rsidRDefault="007D1D8B" w:rsidP="00C54708">
            <w:pPr>
              <w:pStyle w:val="Compact"/>
              <w:spacing w:before="0" w:after="0"/>
              <w:rPr>
                <w:sz w:val="16"/>
                <w:szCs w:val="16"/>
              </w:rPr>
            </w:pPr>
          </w:p>
        </w:tc>
        <w:tc>
          <w:tcPr>
            <w:tcW w:w="473" w:type="pct"/>
          </w:tcPr>
          <w:p w14:paraId="45B40815" w14:textId="77777777" w:rsidR="007D1D8B" w:rsidRPr="006C26A0" w:rsidRDefault="007D1D8B" w:rsidP="00C54708">
            <w:pPr>
              <w:pStyle w:val="Compact"/>
              <w:spacing w:before="0" w:after="0"/>
              <w:rPr>
                <w:sz w:val="16"/>
                <w:szCs w:val="16"/>
              </w:rPr>
            </w:pPr>
          </w:p>
        </w:tc>
      </w:tr>
      <w:tr w:rsidR="007D1D8B" w:rsidRPr="006C26A0" w14:paraId="770CE42D" w14:textId="77777777" w:rsidTr="00C54708">
        <w:tc>
          <w:tcPr>
            <w:tcW w:w="1708" w:type="pct"/>
          </w:tcPr>
          <w:p w14:paraId="6DBCC4BC" w14:textId="77777777" w:rsidR="007D1D8B" w:rsidRPr="006C26A0" w:rsidRDefault="007D1D8B" w:rsidP="00C54708">
            <w:pPr>
              <w:pStyle w:val="Compact"/>
              <w:spacing w:before="0" w:after="0"/>
              <w:rPr>
                <w:sz w:val="16"/>
                <w:szCs w:val="16"/>
              </w:rPr>
            </w:pPr>
            <w:r w:rsidRPr="006C26A0">
              <w:rPr>
                <w:sz w:val="16"/>
                <w:szCs w:val="16"/>
              </w:rPr>
              <w:t>MEQ_F1_item2</w:t>
            </w:r>
          </w:p>
        </w:tc>
        <w:tc>
          <w:tcPr>
            <w:tcW w:w="1126" w:type="pct"/>
          </w:tcPr>
          <w:p w14:paraId="7DD45794" w14:textId="77777777" w:rsidR="007D1D8B" w:rsidRPr="006C26A0" w:rsidRDefault="007D1D8B" w:rsidP="00C54708">
            <w:pPr>
              <w:pStyle w:val="Compact"/>
              <w:spacing w:before="0" w:after="0"/>
              <w:rPr>
                <w:sz w:val="16"/>
                <w:szCs w:val="16"/>
              </w:rPr>
            </w:pPr>
            <w:r w:rsidRPr="006C26A0">
              <w:rPr>
                <w:sz w:val="16"/>
                <w:szCs w:val="16"/>
              </w:rPr>
              <w:t>0.75</w:t>
            </w:r>
          </w:p>
        </w:tc>
        <w:tc>
          <w:tcPr>
            <w:tcW w:w="1269" w:type="pct"/>
          </w:tcPr>
          <w:p w14:paraId="5630CF90" w14:textId="77777777" w:rsidR="007D1D8B" w:rsidRPr="006C26A0" w:rsidRDefault="007D1D8B" w:rsidP="00C54708">
            <w:pPr>
              <w:pStyle w:val="Compact"/>
              <w:spacing w:before="0" w:after="0"/>
              <w:rPr>
                <w:sz w:val="16"/>
                <w:szCs w:val="16"/>
              </w:rPr>
            </w:pPr>
          </w:p>
        </w:tc>
        <w:tc>
          <w:tcPr>
            <w:tcW w:w="424" w:type="pct"/>
          </w:tcPr>
          <w:p w14:paraId="29979876" w14:textId="77777777" w:rsidR="007D1D8B" w:rsidRPr="006C26A0" w:rsidRDefault="007D1D8B" w:rsidP="00C54708">
            <w:pPr>
              <w:pStyle w:val="Compact"/>
              <w:spacing w:before="0" w:after="0"/>
              <w:rPr>
                <w:sz w:val="16"/>
                <w:szCs w:val="16"/>
              </w:rPr>
            </w:pPr>
          </w:p>
        </w:tc>
        <w:tc>
          <w:tcPr>
            <w:tcW w:w="473" w:type="pct"/>
          </w:tcPr>
          <w:p w14:paraId="37C0B5D8" w14:textId="77777777" w:rsidR="007D1D8B" w:rsidRPr="006C26A0" w:rsidRDefault="007D1D8B" w:rsidP="00C54708">
            <w:pPr>
              <w:pStyle w:val="Compact"/>
              <w:spacing w:before="0" w:after="0"/>
              <w:rPr>
                <w:sz w:val="16"/>
                <w:szCs w:val="16"/>
              </w:rPr>
            </w:pPr>
          </w:p>
        </w:tc>
      </w:tr>
      <w:tr w:rsidR="007D1D8B" w:rsidRPr="006C26A0" w14:paraId="1863B956" w14:textId="77777777" w:rsidTr="00C54708">
        <w:tc>
          <w:tcPr>
            <w:tcW w:w="1708" w:type="pct"/>
          </w:tcPr>
          <w:p w14:paraId="449A81D7" w14:textId="77777777" w:rsidR="007D1D8B" w:rsidRPr="006C26A0" w:rsidRDefault="007D1D8B" w:rsidP="00C54708">
            <w:pPr>
              <w:pStyle w:val="Compact"/>
              <w:spacing w:before="0" w:after="0"/>
              <w:rPr>
                <w:sz w:val="16"/>
                <w:szCs w:val="16"/>
              </w:rPr>
            </w:pPr>
            <w:r w:rsidRPr="006C26A0">
              <w:rPr>
                <w:sz w:val="16"/>
                <w:szCs w:val="16"/>
              </w:rPr>
              <w:t>MEQ_F1_item3</w:t>
            </w:r>
          </w:p>
        </w:tc>
        <w:tc>
          <w:tcPr>
            <w:tcW w:w="1126" w:type="pct"/>
          </w:tcPr>
          <w:p w14:paraId="7673F9BB" w14:textId="77777777" w:rsidR="007D1D8B" w:rsidRPr="006C26A0" w:rsidRDefault="007D1D8B" w:rsidP="00C54708">
            <w:pPr>
              <w:pStyle w:val="Compact"/>
              <w:spacing w:before="0" w:after="0"/>
              <w:rPr>
                <w:sz w:val="16"/>
                <w:szCs w:val="16"/>
              </w:rPr>
            </w:pPr>
            <w:r w:rsidRPr="006C26A0">
              <w:rPr>
                <w:sz w:val="16"/>
                <w:szCs w:val="16"/>
              </w:rPr>
              <w:t>0.58</w:t>
            </w:r>
          </w:p>
        </w:tc>
        <w:tc>
          <w:tcPr>
            <w:tcW w:w="1269" w:type="pct"/>
          </w:tcPr>
          <w:p w14:paraId="5A4078F6" w14:textId="77777777" w:rsidR="007D1D8B" w:rsidRPr="006C26A0" w:rsidRDefault="007D1D8B" w:rsidP="00C54708">
            <w:pPr>
              <w:pStyle w:val="Compact"/>
              <w:spacing w:before="0" w:after="0"/>
              <w:rPr>
                <w:sz w:val="16"/>
                <w:szCs w:val="16"/>
              </w:rPr>
            </w:pPr>
          </w:p>
        </w:tc>
        <w:tc>
          <w:tcPr>
            <w:tcW w:w="424" w:type="pct"/>
          </w:tcPr>
          <w:p w14:paraId="766D6349" w14:textId="77777777" w:rsidR="007D1D8B" w:rsidRPr="006C26A0" w:rsidRDefault="007D1D8B" w:rsidP="00C54708">
            <w:pPr>
              <w:pStyle w:val="Compact"/>
              <w:spacing w:before="0" w:after="0"/>
              <w:rPr>
                <w:sz w:val="16"/>
                <w:szCs w:val="16"/>
              </w:rPr>
            </w:pPr>
          </w:p>
        </w:tc>
        <w:tc>
          <w:tcPr>
            <w:tcW w:w="473" w:type="pct"/>
          </w:tcPr>
          <w:p w14:paraId="5D86D344" w14:textId="77777777" w:rsidR="007D1D8B" w:rsidRPr="006C26A0" w:rsidRDefault="007D1D8B" w:rsidP="00C54708">
            <w:pPr>
              <w:pStyle w:val="Compact"/>
              <w:spacing w:before="0" w:after="0"/>
              <w:rPr>
                <w:sz w:val="16"/>
                <w:szCs w:val="16"/>
              </w:rPr>
            </w:pPr>
          </w:p>
        </w:tc>
      </w:tr>
      <w:tr w:rsidR="007D1D8B" w:rsidRPr="006C26A0" w14:paraId="0F755EE3" w14:textId="77777777" w:rsidTr="00C54708">
        <w:tc>
          <w:tcPr>
            <w:tcW w:w="1708" w:type="pct"/>
          </w:tcPr>
          <w:p w14:paraId="44C9E5B8" w14:textId="77777777" w:rsidR="007D1D8B" w:rsidRPr="006C26A0" w:rsidRDefault="007D1D8B" w:rsidP="00C54708">
            <w:pPr>
              <w:pStyle w:val="Compact"/>
              <w:spacing w:before="0" w:after="0"/>
              <w:rPr>
                <w:sz w:val="16"/>
                <w:szCs w:val="16"/>
              </w:rPr>
            </w:pPr>
            <w:r w:rsidRPr="006C26A0">
              <w:rPr>
                <w:sz w:val="16"/>
                <w:szCs w:val="16"/>
              </w:rPr>
              <w:t>MEQ_F1_item4</w:t>
            </w:r>
          </w:p>
        </w:tc>
        <w:tc>
          <w:tcPr>
            <w:tcW w:w="1126" w:type="pct"/>
          </w:tcPr>
          <w:p w14:paraId="107E96A5" w14:textId="77777777" w:rsidR="007D1D8B" w:rsidRPr="006C26A0" w:rsidRDefault="007D1D8B" w:rsidP="00C54708">
            <w:pPr>
              <w:pStyle w:val="Compact"/>
              <w:spacing w:before="0" w:after="0"/>
              <w:rPr>
                <w:sz w:val="16"/>
                <w:szCs w:val="16"/>
              </w:rPr>
            </w:pPr>
            <w:r w:rsidRPr="006C26A0">
              <w:rPr>
                <w:sz w:val="16"/>
                <w:szCs w:val="16"/>
              </w:rPr>
              <w:t>0.50</w:t>
            </w:r>
          </w:p>
        </w:tc>
        <w:tc>
          <w:tcPr>
            <w:tcW w:w="1269" w:type="pct"/>
          </w:tcPr>
          <w:p w14:paraId="6365E067" w14:textId="77777777" w:rsidR="007D1D8B" w:rsidRPr="006C26A0" w:rsidRDefault="007D1D8B" w:rsidP="00C54708">
            <w:pPr>
              <w:pStyle w:val="Compact"/>
              <w:spacing w:before="0" w:after="0"/>
              <w:rPr>
                <w:sz w:val="16"/>
                <w:szCs w:val="16"/>
              </w:rPr>
            </w:pPr>
          </w:p>
        </w:tc>
        <w:tc>
          <w:tcPr>
            <w:tcW w:w="424" w:type="pct"/>
          </w:tcPr>
          <w:p w14:paraId="565EAC8E" w14:textId="77777777" w:rsidR="007D1D8B" w:rsidRPr="006C26A0" w:rsidRDefault="007D1D8B" w:rsidP="00C54708">
            <w:pPr>
              <w:pStyle w:val="Compact"/>
              <w:spacing w:before="0" w:after="0"/>
              <w:rPr>
                <w:sz w:val="16"/>
                <w:szCs w:val="16"/>
              </w:rPr>
            </w:pPr>
          </w:p>
        </w:tc>
        <w:tc>
          <w:tcPr>
            <w:tcW w:w="473" w:type="pct"/>
          </w:tcPr>
          <w:p w14:paraId="090E94F6" w14:textId="77777777" w:rsidR="007D1D8B" w:rsidRPr="006C26A0" w:rsidRDefault="007D1D8B" w:rsidP="00C54708">
            <w:pPr>
              <w:pStyle w:val="Compact"/>
              <w:spacing w:before="0" w:after="0"/>
              <w:rPr>
                <w:sz w:val="16"/>
                <w:szCs w:val="16"/>
              </w:rPr>
            </w:pPr>
          </w:p>
        </w:tc>
      </w:tr>
      <w:tr w:rsidR="007D1D8B" w:rsidRPr="006C26A0" w14:paraId="244C660A" w14:textId="77777777" w:rsidTr="00C54708">
        <w:tc>
          <w:tcPr>
            <w:tcW w:w="1708" w:type="pct"/>
          </w:tcPr>
          <w:p w14:paraId="24C5E2D0" w14:textId="77777777" w:rsidR="007D1D8B" w:rsidRPr="006C26A0" w:rsidRDefault="007D1D8B" w:rsidP="00C54708">
            <w:pPr>
              <w:pStyle w:val="Compact"/>
              <w:spacing w:before="0" w:after="0"/>
              <w:rPr>
                <w:sz w:val="16"/>
                <w:szCs w:val="16"/>
              </w:rPr>
            </w:pPr>
            <w:r w:rsidRPr="006C26A0">
              <w:rPr>
                <w:sz w:val="16"/>
                <w:szCs w:val="16"/>
              </w:rPr>
              <w:t>MEQ_F1_item5</w:t>
            </w:r>
          </w:p>
        </w:tc>
        <w:tc>
          <w:tcPr>
            <w:tcW w:w="1126" w:type="pct"/>
          </w:tcPr>
          <w:p w14:paraId="569B0FD1" w14:textId="77777777" w:rsidR="007D1D8B" w:rsidRPr="006C26A0" w:rsidRDefault="007D1D8B" w:rsidP="00C54708">
            <w:pPr>
              <w:pStyle w:val="Compact"/>
              <w:spacing w:before="0" w:after="0"/>
              <w:rPr>
                <w:sz w:val="16"/>
                <w:szCs w:val="16"/>
              </w:rPr>
            </w:pPr>
            <w:r w:rsidRPr="006C26A0">
              <w:rPr>
                <w:sz w:val="16"/>
                <w:szCs w:val="16"/>
              </w:rPr>
              <w:t>0.79</w:t>
            </w:r>
          </w:p>
        </w:tc>
        <w:tc>
          <w:tcPr>
            <w:tcW w:w="1269" w:type="pct"/>
          </w:tcPr>
          <w:p w14:paraId="15BA9EFE" w14:textId="77777777" w:rsidR="007D1D8B" w:rsidRPr="006C26A0" w:rsidRDefault="007D1D8B" w:rsidP="00C54708">
            <w:pPr>
              <w:pStyle w:val="Compact"/>
              <w:spacing w:before="0" w:after="0"/>
              <w:rPr>
                <w:sz w:val="16"/>
                <w:szCs w:val="16"/>
              </w:rPr>
            </w:pPr>
          </w:p>
        </w:tc>
        <w:tc>
          <w:tcPr>
            <w:tcW w:w="424" w:type="pct"/>
          </w:tcPr>
          <w:p w14:paraId="3372367D" w14:textId="77777777" w:rsidR="007D1D8B" w:rsidRPr="006C26A0" w:rsidRDefault="007D1D8B" w:rsidP="00C54708">
            <w:pPr>
              <w:pStyle w:val="Compact"/>
              <w:spacing w:before="0" w:after="0"/>
              <w:rPr>
                <w:sz w:val="16"/>
                <w:szCs w:val="16"/>
              </w:rPr>
            </w:pPr>
          </w:p>
        </w:tc>
        <w:tc>
          <w:tcPr>
            <w:tcW w:w="473" w:type="pct"/>
          </w:tcPr>
          <w:p w14:paraId="3FA12670" w14:textId="77777777" w:rsidR="007D1D8B" w:rsidRPr="006C26A0" w:rsidRDefault="007D1D8B" w:rsidP="00C54708">
            <w:pPr>
              <w:pStyle w:val="Compact"/>
              <w:spacing w:before="0" w:after="0"/>
              <w:rPr>
                <w:sz w:val="16"/>
                <w:szCs w:val="16"/>
              </w:rPr>
            </w:pPr>
          </w:p>
        </w:tc>
      </w:tr>
      <w:tr w:rsidR="007D1D8B" w:rsidRPr="006C26A0" w14:paraId="0D819FCF" w14:textId="77777777" w:rsidTr="00C54708">
        <w:tc>
          <w:tcPr>
            <w:tcW w:w="1708" w:type="pct"/>
          </w:tcPr>
          <w:p w14:paraId="21F34ED3" w14:textId="77777777" w:rsidR="007D1D8B" w:rsidRPr="006C26A0" w:rsidRDefault="007D1D8B" w:rsidP="00C54708">
            <w:pPr>
              <w:pStyle w:val="Compact"/>
              <w:spacing w:before="0" w:after="0"/>
              <w:rPr>
                <w:sz w:val="16"/>
                <w:szCs w:val="16"/>
              </w:rPr>
            </w:pPr>
            <w:r w:rsidRPr="006C26A0">
              <w:rPr>
                <w:sz w:val="16"/>
                <w:szCs w:val="16"/>
              </w:rPr>
              <w:t>MEQ_F1_item6</w:t>
            </w:r>
          </w:p>
        </w:tc>
        <w:tc>
          <w:tcPr>
            <w:tcW w:w="1126" w:type="pct"/>
          </w:tcPr>
          <w:p w14:paraId="0E23A92E" w14:textId="77777777" w:rsidR="007D1D8B" w:rsidRPr="006C26A0" w:rsidRDefault="007D1D8B" w:rsidP="00C54708">
            <w:pPr>
              <w:pStyle w:val="Compact"/>
              <w:spacing w:before="0" w:after="0"/>
              <w:rPr>
                <w:sz w:val="16"/>
                <w:szCs w:val="16"/>
              </w:rPr>
            </w:pPr>
            <w:r w:rsidRPr="006C26A0">
              <w:rPr>
                <w:sz w:val="16"/>
                <w:szCs w:val="16"/>
              </w:rPr>
              <w:t>0.55</w:t>
            </w:r>
          </w:p>
        </w:tc>
        <w:tc>
          <w:tcPr>
            <w:tcW w:w="1269" w:type="pct"/>
          </w:tcPr>
          <w:p w14:paraId="091E09DA" w14:textId="77777777" w:rsidR="007D1D8B" w:rsidRPr="006C26A0" w:rsidRDefault="007D1D8B" w:rsidP="00C54708">
            <w:pPr>
              <w:pStyle w:val="Compact"/>
              <w:spacing w:before="0" w:after="0"/>
              <w:rPr>
                <w:sz w:val="16"/>
                <w:szCs w:val="16"/>
              </w:rPr>
            </w:pPr>
          </w:p>
        </w:tc>
        <w:tc>
          <w:tcPr>
            <w:tcW w:w="424" w:type="pct"/>
          </w:tcPr>
          <w:p w14:paraId="606CB640" w14:textId="77777777" w:rsidR="007D1D8B" w:rsidRPr="006C26A0" w:rsidRDefault="007D1D8B" w:rsidP="00C54708">
            <w:pPr>
              <w:pStyle w:val="Compact"/>
              <w:spacing w:before="0" w:after="0"/>
              <w:rPr>
                <w:sz w:val="16"/>
                <w:szCs w:val="16"/>
              </w:rPr>
            </w:pPr>
          </w:p>
        </w:tc>
        <w:tc>
          <w:tcPr>
            <w:tcW w:w="473" w:type="pct"/>
          </w:tcPr>
          <w:p w14:paraId="4598AF15" w14:textId="77777777" w:rsidR="007D1D8B" w:rsidRPr="006C26A0" w:rsidRDefault="007D1D8B" w:rsidP="00C54708">
            <w:pPr>
              <w:pStyle w:val="Compact"/>
              <w:spacing w:before="0" w:after="0"/>
              <w:rPr>
                <w:sz w:val="16"/>
                <w:szCs w:val="16"/>
              </w:rPr>
            </w:pPr>
          </w:p>
        </w:tc>
      </w:tr>
      <w:tr w:rsidR="007D1D8B" w:rsidRPr="006C26A0" w14:paraId="11445155" w14:textId="77777777" w:rsidTr="00C54708">
        <w:tc>
          <w:tcPr>
            <w:tcW w:w="1708" w:type="pct"/>
          </w:tcPr>
          <w:p w14:paraId="40DC803F" w14:textId="77777777" w:rsidR="007D1D8B" w:rsidRPr="006C26A0" w:rsidRDefault="007D1D8B" w:rsidP="00C54708">
            <w:pPr>
              <w:pStyle w:val="Compact"/>
              <w:spacing w:before="0" w:after="0"/>
              <w:rPr>
                <w:sz w:val="16"/>
                <w:szCs w:val="16"/>
              </w:rPr>
            </w:pPr>
            <w:r w:rsidRPr="006C26A0">
              <w:rPr>
                <w:sz w:val="16"/>
                <w:szCs w:val="16"/>
              </w:rPr>
              <w:t>MEQ F2</w:t>
            </w:r>
          </w:p>
        </w:tc>
        <w:tc>
          <w:tcPr>
            <w:tcW w:w="1126" w:type="pct"/>
          </w:tcPr>
          <w:p w14:paraId="6630C5A1" w14:textId="77777777" w:rsidR="007D1D8B" w:rsidRPr="006C26A0" w:rsidRDefault="007D1D8B" w:rsidP="00C54708">
            <w:pPr>
              <w:pStyle w:val="Compact"/>
              <w:spacing w:before="0" w:after="0"/>
              <w:rPr>
                <w:sz w:val="16"/>
                <w:szCs w:val="16"/>
              </w:rPr>
            </w:pPr>
          </w:p>
        </w:tc>
        <w:tc>
          <w:tcPr>
            <w:tcW w:w="1269" w:type="pct"/>
          </w:tcPr>
          <w:p w14:paraId="781A9C09" w14:textId="77777777" w:rsidR="007D1D8B" w:rsidRPr="006C26A0" w:rsidRDefault="007D1D8B" w:rsidP="00C54708">
            <w:pPr>
              <w:pStyle w:val="Compact"/>
              <w:spacing w:before="0" w:after="0"/>
              <w:rPr>
                <w:sz w:val="16"/>
                <w:szCs w:val="16"/>
              </w:rPr>
            </w:pPr>
            <w:r w:rsidRPr="006C26A0">
              <w:rPr>
                <w:sz w:val="16"/>
                <w:szCs w:val="16"/>
              </w:rPr>
              <w:t>0.53</w:t>
            </w:r>
          </w:p>
        </w:tc>
        <w:tc>
          <w:tcPr>
            <w:tcW w:w="424" w:type="pct"/>
          </w:tcPr>
          <w:p w14:paraId="2FE0EA59" w14:textId="77777777" w:rsidR="007D1D8B" w:rsidRPr="006C26A0" w:rsidRDefault="007D1D8B" w:rsidP="00C54708">
            <w:pPr>
              <w:pStyle w:val="Compact"/>
              <w:spacing w:before="0" w:after="0"/>
              <w:rPr>
                <w:sz w:val="16"/>
                <w:szCs w:val="16"/>
              </w:rPr>
            </w:pPr>
            <w:r w:rsidRPr="006C26A0">
              <w:rPr>
                <w:sz w:val="16"/>
                <w:szCs w:val="16"/>
              </w:rPr>
              <w:t>0.70</w:t>
            </w:r>
          </w:p>
        </w:tc>
        <w:tc>
          <w:tcPr>
            <w:tcW w:w="473" w:type="pct"/>
          </w:tcPr>
          <w:p w14:paraId="628B3385" w14:textId="77777777" w:rsidR="007D1D8B" w:rsidRPr="006C26A0" w:rsidRDefault="007D1D8B" w:rsidP="00C54708">
            <w:pPr>
              <w:pStyle w:val="Compact"/>
              <w:spacing w:before="0" w:after="0"/>
              <w:rPr>
                <w:sz w:val="16"/>
                <w:szCs w:val="16"/>
              </w:rPr>
            </w:pPr>
            <w:r w:rsidRPr="006C26A0">
              <w:rPr>
                <w:sz w:val="16"/>
                <w:szCs w:val="16"/>
              </w:rPr>
              <w:t>0.48</w:t>
            </w:r>
          </w:p>
        </w:tc>
      </w:tr>
      <w:tr w:rsidR="007D1D8B" w:rsidRPr="006C26A0" w14:paraId="4CF107A1" w14:textId="77777777" w:rsidTr="00C54708">
        <w:tc>
          <w:tcPr>
            <w:tcW w:w="1708" w:type="pct"/>
          </w:tcPr>
          <w:p w14:paraId="04F0DF75" w14:textId="77777777" w:rsidR="007D1D8B" w:rsidRPr="006C26A0" w:rsidRDefault="007D1D8B" w:rsidP="00C54708">
            <w:pPr>
              <w:pStyle w:val="Compact"/>
              <w:spacing w:before="0" w:after="0"/>
              <w:rPr>
                <w:sz w:val="16"/>
                <w:szCs w:val="16"/>
              </w:rPr>
            </w:pPr>
            <w:r w:rsidRPr="006C26A0">
              <w:rPr>
                <w:sz w:val="16"/>
                <w:szCs w:val="16"/>
              </w:rPr>
              <w:t>MEQ_F2_item1</w:t>
            </w:r>
          </w:p>
        </w:tc>
        <w:tc>
          <w:tcPr>
            <w:tcW w:w="1126" w:type="pct"/>
          </w:tcPr>
          <w:p w14:paraId="27B93A1C" w14:textId="77777777" w:rsidR="007D1D8B" w:rsidRPr="006C26A0" w:rsidRDefault="007D1D8B" w:rsidP="00C54708">
            <w:pPr>
              <w:pStyle w:val="Compact"/>
              <w:spacing w:before="0" w:after="0"/>
              <w:rPr>
                <w:sz w:val="16"/>
                <w:szCs w:val="16"/>
              </w:rPr>
            </w:pPr>
            <w:r w:rsidRPr="006C26A0">
              <w:rPr>
                <w:sz w:val="16"/>
                <w:szCs w:val="16"/>
              </w:rPr>
              <w:t>0.85</w:t>
            </w:r>
          </w:p>
        </w:tc>
        <w:tc>
          <w:tcPr>
            <w:tcW w:w="1269" w:type="pct"/>
          </w:tcPr>
          <w:p w14:paraId="07F71D44" w14:textId="77777777" w:rsidR="007D1D8B" w:rsidRPr="006C26A0" w:rsidRDefault="007D1D8B" w:rsidP="00C54708">
            <w:pPr>
              <w:pStyle w:val="Compact"/>
              <w:spacing w:before="0" w:after="0"/>
              <w:rPr>
                <w:sz w:val="16"/>
                <w:szCs w:val="16"/>
              </w:rPr>
            </w:pPr>
          </w:p>
        </w:tc>
        <w:tc>
          <w:tcPr>
            <w:tcW w:w="424" w:type="pct"/>
          </w:tcPr>
          <w:p w14:paraId="2E2A6C0E" w14:textId="77777777" w:rsidR="007D1D8B" w:rsidRPr="006C26A0" w:rsidRDefault="007D1D8B" w:rsidP="00C54708">
            <w:pPr>
              <w:pStyle w:val="Compact"/>
              <w:spacing w:before="0" w:after="0"/>
              <w:rPr>
                <w:sz w:val="16"/>
                <w:szCs w:val="16"/>
              </w:rPr>
            </w:pPr>
          </w:p>
        </w:tc>
        <w:tc>
          <w:tcPr>
            <w:tcW w:w="473" w:type="pct"/>
          </w:tcPr>
          <w:p w14:paraId="2C803153" w14:textId="77777777" w:rsidR="007D1D8B" w:rsidRPr="006C26A0" w:rsidRDefault="007D1D8B" w:rsidP="00C54708">
            <w:pPr>
              <w:pStyle w:val="Compact"/>
              <w:spacing w:before="0" w:after="0"/>
              <w:rPr>
                <w:sz w:val="16"/>
                <w:szCs w:val="16"/>
              </w:rPr>
            </w:pPr>
          </w:p>
        </w:tc>
      </w:tr>
      <w:tr w:rsidR="007D1D8B" w:rsidRPr="006C26A0" w14:paraId="5C64C763" w14:textId="77777777" w:rsidTr="00C54708">
        <w:tc>
          <w:tcPr>
            <w:tcW w:w="1708" w:type="pct"/>
          </w:tcPr>
          <w:p w14:paraId="55BE9A75" w14:textId="77777777" w:rsidR="007D1D8B" w:rsidRPr="006C26A0" w:rsidRDefault="007D1D8B" w:rsidP="00C54708">
            <w:pPr>
              <w:pStyle w:val="Compact"/>
              <w:spacing w:before="0" w:after="0"/>
              <w:rPr>
                <w:sz w:val="16"/>
                <w:szCs w:val="16"/>
              </w:rPr>
            </w:pPr>
            <w:r w:rsidRPr="006C26A0">
              <w:rPr>
                <w:sz w:val="16"/>
                <w:szCs w:val="16"/>
              </w:rPr>
              <w:t>MEQ_F2_item2</w:t>
            </w:r>
          </w:p>
        </w:tc>
        <w:tc>
          <w:tcPr>
            <w:tcW w:w="1126" w:type="pct"/>
          </w:tcPr>
          <w:p w14:paraId="0C3854B9" w14:textId="77777777" w:rsidR="007D1D8B" w:rsidRPr="006C26A0" w:rsidRDefault="007D1D8B" w:rsidP="00C54708">
            <w:pPr>
              <w:pStyle w:val="Compact"/>
              <w:spacing w:before="0" w:after="0"/>
              <w:rPr>
                <w:sz w:val="16"/>
                <w:szCs w:val="16"/>
              </w:rPr>
            </w:pPr>
            <w:r w:rsidRPr="006C26A0">
              <w:rPr>
                <w:sz w:val="16"/>
                <w:szCs w:val="16"/>
              </w:rPr>
              <w:t>0.79</w:t>
            </w:r>
          </w:p>
        </w:tc>
        <w:tc>
          <w:tcPr>
            <w:tcW w:w="1269" w:type="pct"/>
          </w:tcPr>
          <w:p w14:paraId="6816E4FE" w14:textId="77777777" w:rsidR="007D1D8B" w:rsidRPr="006C26A0" w:rsidRDefault="007D1D8B" w:rsidP="00C54708">
            <w:pPr>
              <w:pStyle w:val="Compact"/>
              <w:spacing w:before="0" w:after="0"/>
              <w:rPr>
                <w:sz w:val="16"/>
                <w:szCs w:val="16"/>
              </w:rPr>
            </w:pPr>
          </w:p>
        </w:tc>
        <w:tc>
          <w:tcPr>
            <w:tcW w:w="424" w:type="pct"/>
          </w:tcPr>
          <w:p w14:paraId="515BCF6C" w14:textId="77777777" w:rsidR="007D1D8B" w:rsidRPr="006C26A0" w:rsidRDefault="007D1D8B" w:rsidP="00C54708">
            <w:pPr>
              <w:pStyle w:val="Compact"/>
              <w:spacing w:before="0" w:after="0"/>
              <w:rPr>
                <w:sz w:val="16"/>
                <w:szCs w:val="16"/>
              </w:rPr>
            </w:pPr>
          </w:p>
        </w:tc>
        <w:tc>
          <w:tcPr>
            <w:tcW w:w="473" w:type="pct"/>
          </w:tcPr>
          <w:p w14:paraId="4A313255" w14:textId="77777777" w:rsidR="007D1D8B" w:rsidRPr="006C26A0" w:rsidRDefault="007D1D8B" w:rsidP="00C54708">
            <w:pPr>
              <w:pStyle w:val="Compact"/>
              <w:spacing w:before="0" w:after="0"/>
              <w:rPr>
                <w:sz w:val="16"/>
                <w:szCs w:val="16"/>
              </w:rPr>
            </w:pPr>
          </w:p>
        </w:tc>
      </w:tr>
      <w:tr w:rsidR="007D1D8B" w:rsidRPr="006C26A0" w14:paraId="065771BA" w14:textId="77777777" w:rsidTr="00C54708">
        <w:tc>
          <w:tcPr>
            <w:tcW w:w="1708" w:type="pct"/>
          </w:tcPr>
          <w:p w14:paraId="2141F902" w14:textId="77777777" w:rsidR="007D1D8B" w:rsidRPr="006C26A0" w:rsidRDefault="007D1D8B" w:rsidP="00C54708">
            <w:pPr>
              <w:pStyle w:val="Compact"/>
              <w:spacing w:before="0" w:after="0"/>
              <w:rPr>
                <w:sz w:val="16"/>
                <w:szCs w:val="16"/>
              </w:rPr>
            </w:pPr>
            <w:r w:rsidRPr="006C26A0">
              <w:rPr>
                <w:sz w:val="16"/>
                <w:szCs w:val="16"/>
              </w:rPr>
              <w:t>MEQ_F2_item3</w:t>
            </w:r>
          </w:p>
        </w:tc>
        <w:tc>
          <w:tcPr>
            <w:tcW w:w="1126" w:type="pct"/>
          </w:tcPr>
          <w:p w14:paraId="7AFA859C" w14:textId="77777777" w:rsidR="007D1D8B" w:rsidRPr="006C26A0" w:rsidRDefault="007D1D8B" w:rsidP="00C54708">
            <w:pPr>
              <w:pStyle w:val="Compact"/>
              <w:spacing w:before="0" w:after="0"/>
              <w:rPr>
                <w:sz w:val="16"/>
                <w:szCs w:val="16"/>
              </w:rPr>
            </w:pPr>
            <w:r w:rsidRPr="006C26A0">
              <w:rPr>
                <w:sz w:val="16"/>
                <w:szCs w:val="16"/>
              </w:rPr>
              <w:t>0.73</w:t>
            </w:r>
          </w:p>
        </w:tc>
        <w:tc>
          <w:tcPr>
            <w:tcW w:w="1269" w:type="pct"/>
          </w:tcPr>
          <w:p w14:paraId="77E4A13D" w14:textId="77777777" w:rsidR="007D1D8B" w:rsidRPr="006C26A0" w:rsidRDefault="007D1D8B" w:rsidP="00C54708">
            <w:pPr>
              <w:pStyle w:val="Compact"/>
              <w:spacing w:before="0" w:after="0"/>
              <w:rPr>
                <w:sz w:val="16"/>
                <w:szCs w:val="16"/>
              </w:rPr>
            </w:pPr>
          </w:p>
        </w:tc>
        <w:tc>
          <w:tcPr>
            <w:tcW w:w="424" w:type="pct"/>
          </w:tcPr>
          <w:p w14:paraId="190A8CD6" w14:textId="77777777" w:rsidR="007D1D8B" w:rsidRPr="006C26A0" w:rsidRDefault="007D1D8B" w:rsidP="00C54708">
            <w:pPr>
              <w:pStyle w:val="Compact"/>
              <w:spacing w:before="0" w:after="0"/>
              <w:rPr>
                <w:sz w:val="16"/>
                <w:szCs w:val="16"/>
              </w:rPr>
            </w:pPr>
          </w:p>
        </w:tc>
        <w:tc>
          <w:tcPr>
            <w:tcW w:w="473" w:type="pct"/>
          </w:tcPr>
          <w:p w14:paraId="44C9A1F8" w14:textId="77777777" w:rsidR="007D1D8B" w:rsidRPr="006C26A0" w:rsidRDefault="007D1D8B" w:rsidP="00C54708">
            <w:pPr>
              <w:pStyle w:val="Compact"/>
              <w:spacing w:before="0" w:after="0"/>
              <w:rPr>
                <w:sz w:val="16"/>
                <w:szCs w:val="16"/>
              </w:rPr>
            </w:pPr>
          </w:p>
        </w:tc>
      </w:tr>
      <w:tr w:rsidR="007D1D8B" w:rsidRPr="006C26A0" w14:paraId="39D7703B" w14:textId="77777777" w:rsidTr="00C54708">
        <w:tc>
          <w:tcPr>
            <w:tcW w:w="1708" w:type="pct"/>
          </w:tcPr>
          <w:p w14:paraId="63B29CBF" w14:textId="77777777" w:rsidR="007D1D8B" w:rsidRPr="006C26A0" w:rsidRDefault="007D1D8B" w:rsidP="00C54708">
            <w:pPr>
              <w:pStyle w:val="Compact"/>
              <w:spacing w:before="0" w:after="0"/>
              <w:rPr>
                <w:sz w:val="16"/>
                <w:szCs w:val="16"/>
              </w:rPr>
            </w:pPr>
            <w:r w:rsidRPr="006C26A0">
              <w:rPr>
                <w:sz w:val="16"/>
                <w:szCs w:val="16"/>
              </w:rPr>
              <w:t>MEQ_F2_item4</w:t>
            </w:r>
          </w:p>
        </w:tc>
        <w:tc>
          <w:tcPr>
            <w:tcW w:w="1126" w:type="pct"/>
          </w:tcPr>
          <w:p w14:paraId="563443B8" w14:textId="77777777" w:rsidR="007D1D8B" w:rsidRPr="006C26A0" w:rsidRDefault="007D1D8B" w:rsidP="00C54708">
            <w:pPr>
              <w:pStyle w:val="Compact"/>
              <w:spacing w:before="0" w:after="0"/>
              <w:rPr>
                <w:sz w:val="16"/>
                <w:szCs w:val="16"/>
              </w:rPr>
            </w:pPr>
            <w:r w:rsidRPr="006C26A0">
              <w:rPr>
                <w:sz w:val="16"/>
                <w:szCs w:val="16"/>
              </w:rPr>
              <w:t>-0.15</w:t>
            </w:r>
          </w:p>
        </w:tc>
        <w:tc>
          <w:tcPr>
            <w:tcW w:w="1269" w:type="pct"/>
          </w:tcPr>
          <w:p w14:paraId="2E16DF1C" w14:textId="77777777" w:rsidR="007D1D8B" w:rsidRPr="006C26A0" w:rsidRDefault="007D1D8B" w:rsidP="00C54708">
            <w:pPr>
              <w:pStyle w:val="Compact"/>
              <w:spacing w:before="0" w:after="0"/>
              <w:rPr>
                <w:sz w:val="16"/>
                <w:szCs w:val="16"/>
              </w:rPr>
            </w:pPr>
          </w:p>
        </w:tc>
        <w:tc>
          <w:tcPr>
            <w:tcW w:w="424" w:type="pct"/>
          </w:tcPr>
          <w:p w14:paraId="3E79F2EA" w14:textId="77777777" w:rsidR="007D1D8B" w:rsidRPr="006C26A0" w:rsidRDefault="007D1D8B" w:rsidP="00C54708">
            <w:pPr>
              <w:pStyle w:val="Compact"/>
              <w:spacing w:before="0" w:after="0"/>
              <w:rPr>
                <w:sz w:val="16"/>
                <w:szCs w:val="16"/>
              </w:rPr>
            </w:pPr>
          </w:p>
        </w:tc>
        <w:tc>
          <w:tcPr>
            <w:tcW w:w="473" w:type="pct"/>
          </w:tcPr>
          <w:p w14:paraId="6768C842" w14:textId="77777777" w:rsidR="007D1D8B" w:rsidRPr="006C26A0" w:rsidRDefault="007D1D8B" w:rsidP="00C54708">
            <w:pPr>
              <w:pStyle w:val="Compact"/>
              <w:spacing w:before="0" w:after="0"/>
              <w:rPr>
                <w:sz w:val="16"/>
                <w:szCs w:val="16"/>
              </w:rPr>
            </w:pPr>
          </w:p>
        </w:tc>
      </w:tr>
      <w:tr w:rsidR="007D1D8B" w:rsidRPr="006C26A0" w14:paraId="1A6F1F21" w14:textId="77777777" w:rsidTr="00C54708">
        <w:tc>
          <w:tcPr>
            <w:tcW w:w="1708" w:type="pct"/>
          </w:tcPr>
          <w:p w14:paraId="18F962A0" w14:textId="77777777" w:rsidR="007D1D8B" w:rsidRPr="006C26A0" w:rsidRDefault="007D1D8B" w:rsidP="00C54708">
            <w:pPr>
              <w:pStyle w:val="Compact"/>
              <w:spacing w:before="0" w:after="0"/>
              <w:rPr>
                <w:sz w:val="16"/>
                <w:szCs w:val="16"/>
              </w:rPr>
            </w:pPr>
            <w:r w:rsidRPr="006C26A0">
              <w:rPr>
                <w:sz w:val="16"/>
                <w:szCs w:val="16"/>
              </w:rPr>
              <w:t>MEQ F3</w:t>
            </w:r>
          </w:p>
        </w:tc>
        <w:tc>
          <w:tcPr>
            <w:tcW w:w="1126" w:type="pct"/>
          </w:tcPr>
          <w:p w14:paraId="324949C6" w14:textId="77777777" w:rsidR="007D1D8B" w:rsidRPr="006C26A0" w:rsidRDefault="007D1D8B" w:rsidP="00C54708">
            <w:pPr>
              <w:pStyle w:val="Compact"/>
              <w:spacing w:before="0" w:after="0"/>
              <w:rPr>
                <w:sz w:val="16"/>
                <w:szCs w:val="16"/>
              </w:rPr>
            </w:pPr>
          </w:p>
        </w:tc>
        <w:tc>
          <w:tcPr>
            <w:tcW w:w="1269" w:type="pct"/>
          </w:tcPr>
          <w:p w14:paraId="40A00CDE" w14:textId="77777777" w:rsidR="007D1D8B" w:rsidRPr="006C26A0" w:rsidRDefault="007D1D8B" w:rsidP="00C54708">
            <w:pPr>
              <w:pStyle w:val="Compact"/>
              <w:spacing w:before="0" w:after="0"/>
              <w:rPr>
                <w:sz w:val="16"/>
                <w:szCs w:val="16"/>
              </w:rPr>
            </w:pPr>
            <w:r w:rsidRPr="006C26A0">
              <w:rPr>
                <w:sz w:val="16"/>
                <w:szCs w:val="16"/>
              </w:rPr>
              <w:t>0.42</w:t>
            </w:r>
          </w:p>
        </w:tc>
        <w:tc>
          <w:tcPr>
            <w:tcW w:w="424" w:type="pct"/>
          </w:tcPr>
          <w:p w14:paraId="571A759E" w14:textId="77777777" w:rsidR="007D1D8B" w:rsidRPr="006C26A0" w:rsidRDefault="007D1D8B" w:rsidP="00C54708">
            <w:pPr>
              <w:pStyle w:val="Compact"/>
              <w:spacing w:before="0" w:after="0"/>
              <w:rPr>
                <w:sz w:val="16"/>
                <w:szCs w:val="16"/>
              </w:rPr>
            </w:pPr>
            <w:r w:rsidRPr="006C26A0">
              <w:rPr>
                <w:sz w:val="16"/>
                <w:szCs w:val="16"/>
              </w:rPr>
              <w:t>0.61</w:t>
            </w:r>
          </w:p>
        </w:tc>
        <w:tc>
          <w:tcPr>
            <w:tcW w:w="473" w:type="pct"/>
          </w:tcPr>
          <w:p w14:paraId="2D1F077D" w14:textId="77777777" w:rsidR="007D1D8B" w:rsidRPr="006C26A0" w:rsidRDefault="007D1D8B" w:rsidP="00C54708">
            <w:pPr>
              <w:pStyle w:val="Compact"/>
              <w:spacing w:before="0" w:after="0"/>
              <w:rPr>
                <w:sz w:val="16"/>
                <w:szCs w:val="16"/>
              </w:rPr>
            </w:pPr>
            <w:r w:rsidRPr="006C26A0">
              <w:rPr>
                <w:sz w:val="16"/>
                <w:szCs w:val="16"/>
              </w:rPr>
              <w:t>0.29</w:t>
            </w:r>
          </w:p>
        </w:tc>
      </w:tr>
      <w:tr w:rsidR="007D1D8B" w:rsidRPr="006C26A0" w14:paraId="04305613" w14:textId="77777777" w:rsidTr="00C54708">
        <w:tc>
          <w:tcPr>
            <w:tcW w:w="1708" w:type="pct"/>
          </w:tcPr>
          <w:p w14:paraId="3409EADD" w14:textId="77777777" w:rsidR="007D1D8B" w:rsidRPr="006C26A0" w:rsidRDefault="007D1D8B" w:rsidP="00C54708">
            <w:pPr>
              <w:pStyle w:val="Compact"/>
              <w:spacing w:before="0" w:after="0"/>
              <w:rPr>
                <w:sz w:val="16"/>
                <w:szCs w:val="16"/>
              </w:rPr>
            </w:pPr>
            <w:r w:rsidRPr="006C26A0">
              <w:rPr>
                <w:sz w:val="16"/>
                <w:szCs w:val="16"/>
              </w:rPr>
              <w:t>MEQ_F3_item1</w:t>
            </w:r>
          </w:p>
        </w:tc>
        <w:tc>
          <w:tcPr>
            <w:tcW w:w="1126" w:type="pct"/>
          </w:tcPr>
          <w:p w14:paraId="7B83EAC3" w14:textId="77777777" w:rsidR="007D1D8B" w:rsidRPr="006C26A0" w:rsidRDefault="007D1D8B" w:rsidP="00C54708">
            <w:pPr>
              <w:pStyle w:val="Compact"/>
              <w:spacing w:before="0" w:after="0"/>
              <w:rPr>
                <w:sz w:val="16"/>
                <w:szCs w:val="16"/>
              </w:rPr>
            </w:pPr>
            <w:r w:rsidRPr="006C26A0">
              <w:rPr>
                <w:sz w:val="16"/>
                <w:szCs w:val="16"/>
              </w:rPr>
              <w:t>0.75</w:t>
            </w:r>
          </w:p>
        </w:tc>
        <w:tc>
          <w:tcPr>
            <w:tcW w:w="1269" w:type="pct"/>
          </w:tcPr>
          <w:p w14:paraId="0ED229D0" w14:textId="77777777" w:rsidR="007D1D8B" w:rsidRPr="006C26A0" w:rsidRDefault="007D1D8B" w:rsidP="00C54708">
            <w:pPr>
              <w:pStyle w:val="Compact"/>
              <w:spacing w:before="0" w:after="0"/>
              <w:rPr>
                <w:sz w:val="16"/>
                <w:szCs w:val="16"/>
              </w:rPr>
            </w:pPr>
          </w:p>
        </w:tc>
        <w:tc>
          <w:tcPr>
            <w:tcW w:w="424" w:type="pct"/>
          </w:tcPr>
          <w:p w14:paraId="2F9AC47D" w14:textId="77777777" w:rsidR="007D1D8B" w:rsidRPr="006C26A0" w:rsidRDefault="007D1D8B" w:rsidP="00C54708">
            <w:pPr>
              <w:pStyle w:val="Compact"/>
              <w:spacing w:before="0" w:after="0"/>
              <w:rPr>
                <w:sz w:val="16"/>
                <w:szCs w:val="16"/>
              </w:rPr>
            </w:pPr>
          </w:p>
        </w:tc>
        <w:tc>
          <w:tcPr>
            <w:tcW w:w="473" w:type="pct"/>
          </w:tcPr>
          <w:p w14:paraId="5F70C487" w14:textId="77777777" w:rsidR="007D1D8B" w:rsidRPr="006C26A0" w:rsidRDefault="007D1D8B" w:rsidP="00C54708">
            <w:pPr>
              <w:pStyle w:val="Compact"/>
              <w:spacing w:before="0" w:after="0"/>
              <w:rPr>
                <w:sz w:val="16"/>
                <w:szCs w:val="16"/>
              </w:rPr>
            </w:pPr>
          </w:p>
        </w:tc>
      </w:tr>
      <w:tr w:rsidR="007D1D8B" w:rsidRPr="006C26A0" w14:paraId="636FE180" w14:textId="77777777" w:rsidTr="00C54708">
        <w:tc>
          <w:tcPr>
            <w:tcW w:w="1708" w:type="pct"/>
          </w:tcPr>
          <w:p w14:paraId="4D62C103" w14:textId="77777777" w:rsidR="007D1D8B" w:rsidRPr="006C26A0" w:rsidRDefault="007D1D8B" w:rsidP="00C54708">
            <w:pPr>
              <w:pStyle w:val="Compact"/>
              <w:spacing w:before="0" w:after="0"/>
              <w:rPr>
                <w:sz w:val="16"/>
                <w:szCs w:val="16"/>
              </w:rPr>
            </w:pPr>
            <w:r w:rsidRPr="006C26A0">
              <w:rPr>
                <w:sz w:val="16"/>
                <w:szCs w:val="16"/>
              </w:rPr>
              <w:t>MEQ_F3_item2</w:t>
            </w:r>
          </w:p>
        </w:tc>
        <w:tc>
          <w:tcPr>
            <w:tcW w:w="1126" w:type="pct"/>
          </w:tcPr>
          <w:p w14:paraId="60936D13" w14:textId="77777777" w:rsidR="007D1D8B" w:rsidRPr="006C26A0" w:rsidRDefault="007D1D8B" w:rsidP="00C54708">
            <w:pPr>
              <w:pStyle w:val="Compact"/>
              <w:spacing w:before="0" w:after="0"/>
              <w:rPr>
                <w:sz w:val="16"/>
                <w:szCs w:val="16"/>
              </w:rPr>
            </w:pPr>
            <w:r w:rsidRPr="006C26A0">
              <w:rPr>
                <w:sz w:val="16"/>
                <w:szCs w:val="16"/>
              </w:rPr>
              <w:t>0.58</w:t>
            </w:r>
          </w:p>
        </w:tc>
        <w:tc>
          <w:tcPr>
            <w:tcW w:w="1269" w:type="pct"/>
          </w:tcPr>
          <w:p w14:paraId="12CC5BB4" w14:textId="77777777" w:rsidR="007D1D8B" w:rsidRPr="006C26A0" w:rsidRDefault="007D1D8B" w:rsidP="00C54708">
            <w:pPr>
              <w:pStyle w:val="Compact"/>
              <w:spacing w:before="0" w:after="0"/>
              <w:rPr>
                <w:sz w:val="16"/>
                <w:szCs w:val="16"/>
              </w:rPr>
            </w:pPr>
          </w:p>
        </w:tc>
        <w:tc>
          <w:tcPr>
            <w:tcW w:w="424" w:type="pct"/>
          </w:tcPr>
          <w:p w14:paraId="44E6CE26" w14:textId="77777777" w:rsidR="007D1D8B" w:rsidRPr="006C26A0" w:rsidRDefault="007D1D8B" w:rsidP="00C54708">
            <w:pPr>
              <w:pStyle w:val="Compact"/>
              <w:spacing w:before="0" w:after="0"/>
              <w:rPr>
                <w:sz w:val="16"/>
                <w:szCs w:val="16"/>
              </w:rPr>
            </w:pPr>
          </w:p>
        </w:tc>
        <w:tc>
          <w:tcPr>
            <w:tcW w:w="473" w:type="pct"/>
          </w:tcPr>
          <w:p w14:paraId="657F65C3" w14:textId="77777777" w:rsidR="007D1D8B" w:rsidRPr="006C26A0" w:rsidRDefault="007D1D8B" w:rsidP="00C54708">
            <w:pPr>
              <w:pStyle w:val="Compact"/>
              <w:spacing w:before="0" w:after="0"/>
              <w:rPr>
                <w:sz w:val="16"/>
                <w:szCs w:val="16"/>
              </w:rPr>
            </w:pPr>
          </w:p>
        </w:tc>
      </w:tr>
      <w:tr w:rsidR="007D1D8B" w:rsidRPr="006C26A0" w14:paraId="5C6341B6" w14:textId="77777777" w:rsidTr="00C54708">
        <w:tc>
          <w:tcPr>
            <w:tcW w:w="1708" w:type="pct"/>
          </w:tcPr>
          <w:p w14:paraId="562AC869" w14:textId="77777777" w:rsidR="007D1D8B" w:rsidRPr="006C26A0" w:rsidRDefault="007D1D8B" w:rsidP="00C54708">
            <w:pPr>
              <w:pStyle w:val="Compact"/>
              <w:spacing w:before="0" w:after="0"/>
              <w:rPr>
                <w:sz w:val="16"/>
                <w:szCs w:val="16"/>
              </w:rPr>
            </w:pPr>
            <w:r w:rsidRPr="006C26A0">
              <w:rPr>
                <w:sz w:val="16"/>
                <w:szCs w:val="16"/>
              </w:rPr>
              <w:t>MEQ_F3_item3</w:t>
            </w:r>
          </w:p>
        </w:tc>
        <w:tc>
          <w:tcPr>
            <w:tcW w:w="1126" w:type="pct"/>
          </w:tcPr>
          <w:p w14:paraId="425746FA" w14:textId="77777777" w:rsidR="007D1D8B" w:rsidRPr="006C26A0" w:rsidRDefault="007D1D8B" w:rsidP="00C54708">
            <w:pPr>
              <w:pStyle w:val="Compact"/>
              <w:spacing w:before="0" w:after="0"/>
              <w:rPr>
                <w:sz w:val="16"/>
                <w:szCs w:val="16"/>
              </w:rPr>
            </w:pPr>
            <w:r w:rsidRPr="006C26A0">
              <w:rPr>
                <w:sz w:val="16"/>
                <w:szCs w:val="16"/>
              </w:rPr>
              <w:t>0.78</w:t>
            </w:r>
          </w:p>
        </w:tc>
        <w:tc>
          <w:tcPr>
            <w:tcW w:w="1269" w:type="pct"/>
          </w:tcPr>
          <w:p w14:paraId="294AAEB4" w14:textId="77777777" w:rsidR="007D1D8B" w:rsidRPr="006C26A0" w:rsidRDefault="007D1D8B" w:rsidP="00C54708">
            <w:pPr>
              <w:pStyle w:val="Compact"/>
              <w:spacing w:before="0" w:after="0"/>
              <w:rPr>
                <w:sz w:val="16"/>
                <w:szCs w:val="16"/>
              </w:rPr>
            </w:pPr>
          </w:p>
        </w:tc>
        <w:tc>
          <w:tcPr>
            <w:tcW w:w="424" w:type="pct"/>
          </w:tcPr>
          <w:p w14:paraId="311CE69D" w14:textId="77777777" w:rsidR="007D1D8B" w:rsidRPr="006C26A0" w:rsidRDefault="007D1D8B" w:rsidP="00C54708">
            <w:pPr>
              <w:pStyle w:val="Compact"/>
              <w:spacing w:before="0" w:after="0"/>
              <w:rPr>
                <w:sz w:val="16"/>
                <w:szCs w:val="16"/>
              </w:rPr>
            </w:pPr>
          </w:p>
        </w:tc>
        <w:tc>
          <w:tcPr>
            <w:tcW w:w="473" w:type="pct"/>
          </w:tcPr>
          <w:p w14:paraId="3CC7E9DB" w14:textId="77777777" w:rsidR="007D1D8B" w:rsidRPr="006C26A0" w:rsidRDefault="007D1D8B" w:rsidP="00C54708">
            <w:pPr>
              <w:pStyle w:val="Compact"/>
              <w:spacing w:before="0" w:after="0"/>
              <w:rPr>
                <w:sz w:val="16"/>
                <w:szCs w:val="16"/>
              </w:rPr>
            </w:pPr>
          </w:p>
        </w:tc>
      </w:tr>
      <w:tr w:rsidR="007D1D8B" w:rsidRPr="006C26A0" w14:paraId="33F3A3EF" w14:textId="77777777" w:rsidTr="00C54708">
        <w:tc>
          <w:tcPr>
            <w:tcW w:w="1708" w:type="pct"/>
          </w:tcPr>
          <w:p w14:paraId="66DCC413" w14:textId="77777777" w:rsidR="007D1D8B" w:rsidRPr="006C26A0" w:rsidRDefault="007D1D8B" w:rsidP="00C54708">
            <w:pPr>
              <w:pStyle w:val="Compact"/>
              <w:spacing w:before="0" w:after="0"/>
              <w:rPr>
                <w:sz w:val="16"/>
                <w:szCs w:val="16"/>
              </w:rPr>
            </w:pPr>
            <w:r w:rsidRPr="006C26A0">
              <w:rPr>
                <w:sz w:val="16"/>
                <w:szCs w:val="16"/>
              </w:rPr>
              <w:t>MEQ_F3_item4</w:t>
            </w:r>
          </w:p>
        </w:tc>
        <w:tc>
          <w:tcPr>
            <w:tcW w:w="1126" w:type="pct"/>
          </w:tcPr>
          <w:p w14:paraId="3E5AE864" w14:textId="77777777" w:rsidR="007D1D8B" w:rsidRPr="006C26A0" w:rsidRDefault="007D1D8B" w:rsidP="00C54708">
            <w:pPr>
              <w:pStyle w:val="Compact"/>
              <w:spacing w:before="0" w:after="0"/>
              <w:rPr>
                <w:sz w:val="16"/>
                <w:szCs w:val="16"/>
              </w:rPr>
            </w:pPr>
            <w:r w:rsidRPr="006C26A0">
              <w:rPr>
                <w:sz w:val="16"/>
                <w:szCs w:val="16"/>
              </w:rPr>
              <w:t>0.38</w:t>
            </w:r>
          </w:p>
        </w:tc>
        <w:tc>
          <w:tcPr>
            <w:tcW w:w="1269" w:type="pct"/>
          </w:tcPr>
          <w:p w14:paraId="409215DA" w14:textId="77777777" w:rsidR="007D1D8B" w:rsidRPr="006C26A0" w:rsidRDefault="007D1D8B" w:rsidP="00C54708">
            <w:pPr>
              <w:pStyle w:val="Compact"/>
              <w:spacing w:before="0" w:after="0"/>
              <w:rPr>
                <w:sz w:val="16"/>
                <w:szCs w:val="16"/>
              </w:rPr>
            </w:pPr>
          </w:p>
        </w:tc>
        <w:tc>
          <w:tcPr>
            <w:tcW w:w="424" w:type="pct"/>
          </w:tcPr>
          <w:p w14:paraId="3F5D17A6" w14:textId="77777777" w:rsidR="007D1D8B" w:rsidRPr="006C26A0" w:rsidRDefault="007D1D8B" w:rsidP="00C54708">
            <w:pPr>
              <w:pStyle w:val="Compact"/>
              <w:spacing w:before="0" w:after="0"/>
              <w:rPr>
                <w:sz w:val="16"/>
                <w:szCs w:val="16"/>
              </w:rPr>
            </w:pPr>
          </w:p>
        </w:tc>
        <w:tc>
          <w:tcPr>
            <w:tcW w:w="473" w:type="pct"/>
          </w:tcPr>
          <w:p w14:paraId="716111C5" w14:textId="77777777" w:rsidR="007D1D8B" w:rsidRPr="006C26A0" w:rsidRDefault="007D1D8B" w:rsidP="00C54708">
            <w:pPr>
              <w:pStyle w:val="Compact"/>
              <w:spacing w:before="0" w:after="0"/>
              <w:rPr>
                <w:sz w:val="16"/>
                <w:szCs w:val="16"/>
              </w:rPr>
            </w:pPr>
          </w:p>
        </w:tc>
      </w:tr>
      <w:tr w:rsidR="007D1D8B" w:rsidRPr="006C26A0" w14:paraId="20D89BB3" w14:textId="77777777" w:rsidTr="00C54708">
        <w:tc>
          <w:tcPr>
            <w:tcW w:w="1708" w:type="pct"/>
          </w:tcPr>
          <w:p w14:paraId="24E4DAEC" w14:textId="77777777" w:rsidR="007D1D8B" w:rsidRPr="006C26A0" w:rsidRDefault="007D1D8B" w:rsidP="00C54708">
            <w:pPr>
              <w:pStyle w:val="Compact"/>
              <w:spacing w:before="0" w:after="0"/>
              <w:rPr>
                <w:sz w:val="16"/>
                <w:szCs w:val="16"/>
              </w:rPr>
            </w:pPr>
            <w:r w:rsidRPr="006C26A0">
              <w:rPr>
                <w:sz w:val="16"/>
                <w:szCs w:val="16"/>
              </w:rPr>
              <w:t>MEQ_F3_item5</w:t>
            </w:r>
          </w:p>
        </w:tc>
        <w:tc>
          <w:tcPr>
            <w:tcW w:w="1126" w:type="pct"/>
          </w:tcPr>
          <w:p w14:paraId="7AAF5411" w14:textId="77777777" w:rsidR="007D1D8B" w:rsidRPr="006C26A0" w:rsidRDefault="007D1D8B" w:rsidP="00C54708">
            <w:pPr>
              <w:pStyle w:val="Compact"/>
              <w:spacing w:before="0" w:after="0"/>
              <w:rPr>
                <w:sz w:val="16"/>
                <w:szCs w:val="16"/>
              </w:rPr>
            </w:pPr>
            <w:r w:rsidRPr="006C26A0">
              <w:rPr>
                <w:sz w:val="16"/>
                <w:szCs w:val="16"/>
              </w:rPr>
              <w:t>0.54</w:t>
            </w:r>
          </w:p>
        </w:tc>
        <w:tc>
          <w:tcPr>
            <w:tcW w:w="1269" w:type="pct"/>
          </w:tcPr>
          <w:p w14:paraId="33390331" w14:textId="77777777" w:rsidR="007D1D8B" w:rsidRPr="006C26A0" w:rsidRDefault="007D1D8B" w:rsidP="00C54708">
            <w:pPr>
              <w:pStyle w:val="Compact"/>
              <w:spacing w:before="0" w:after="0"/>
              <w:rPr>
                <w:sz w:val="16"/>
                <w:szCs w:val="16"/>
              </w:rPr>
            </w:pPr>
          </w:p>
        </w:tc>
        <w:tc>
          <w:tcPr>
            <w:tcW w:w="424" w:type="pct"/>
          </w:tcPr>
          <w:p w14:paraId="2D3C41BF" w14:textId="77777777" w:rsidR="007D1D8B" w:rsidRPr="006C26A0" w:rsidRDefault="007D1D8B" w:rsidP="00C54708">
            <w:pPr>
              <w:pStyle w:val="Compact"/>
              <w:spacing w:before="0" w:after="0"/>
              <w:rPr>
                <w:sz w:val="16"/>
                <w:szCs w:val="16"/>
              </w:rPr>
            </w:pPr>
          </w:p>
        </w:tc>
        <w:tc>
          <w:tcPr>
            <w:tcW w:w="473" w:type="pct"/>
          </w:tcPr>
          <w:p w14:paraId="7BB31925" w14:textId="77777777" w:rsidR="007D1D8B" w:rsidRPr="006C26A0" w:rsidRDefault="007D1D8B" w:rsidP="00C54708">
            <w:pPr>
              <w:pStyle w:val="Compact"/>
              <w:spacing w:before="0" w:after="0"/>
              <w:rPr>
                <w:sz w:val="16"/>
                <w:szCs w:val="16"/>
              </w:rPr>
            </w:pPr>
          </w:p>
        </w:tc>
      </w:tr>
      <w:tr w:rsidR="007D1D8B" w:rsidRPr="006C26A0" w14:paraId="624C40D0" w14:textId="77777777" w:rsidTr="00C54708">
        <w:tc>
          <w:tcPr>
            <w:tcW w:w="1708" w:type="pct"/>
          </w:tcPr>
          <w:p w14:paraId="30D9F43A" w14:textId="77777777" w:rsidR="007D1D8B" w:rsidRPr="006C26A0" w:rsidRDefault="007D1D8B" w:rsidP="00C54708">
            <w:pPr>
              <w:pStyle w:val="Compact"/>
              <w:spacing w:before="0" w:after="0"/>
              <w:rPr>
                <w:sz w:val="16"/>
                <w:szCs w:val="16"/>
              </w:rPr>
            </w:pPr>
            <w:r w:rsidRPr="006C26A0">
              <w:rPr>
                <w:sz w:val="16"/>
                <w:szCs w:val="16"/>
              </w:rPr>
              <w:t>MEQ_F3_item6</w:t>
            </w:r>
          </w:p>
        </w:tc>
        <w:tc>
          <w:tcPr>
            <w:tcW w:w="1126" w:type="pct"/>
          </w:tcPr>
          <w:p w14:paraId="347B1283" w14:textId="77777777" w:rsidR="007D1D8B" w:rsidRPr="006C26A0" w:rsidRDefault="007D1D8B" w:rsidP="00C54708">
            <w:pPr>
              <w:pStyle w:val="Compact"/>
              <w:spacing w:before="0" w:after="0"/>
              <w:rPr>
                <w:sz w:val="16"/>
                <w:szCs w:val="16"/>
              </w:rPr>
            </w:pPr>
            <w:r w:rsidRPr="006C26A0">
              <w:rPr>
                <w:sz w:val="16"/>
                <w:szCs w:val="16"/>
              </w:rPr>
              <w:t>-0.26</w:t>
            </w:r>
          </w:p>
        </w:tc>
        <w:tc>
          <w:tcPr>
            <w:tcW w:w="1269" w:type="pct"/>
          </w:tcPr>
          <w:p w14:paraId="70820354" w14:textId="77777777" w:rsidR="007D1D8B" w:rsidRPr="006C26A0" w:rsidRDefault="007D1D8B" w:rsidP="00C54708">
            <w:pPr>
              <w:pStyle w:val="Compact"/>
              <w:spacing w:before="0" w:after="0"/>
              <w:rPr>
                <w:sz w:val="16"/>
                <w:szCs w:val="16"/>
              </w:rPr>
            </w:pPr>
          </w:p>
        </w:tc>
        <w:tc>
          <w:tcPr>
            <w:tcW w:w="424" w:type="pct"/>
          </w:tcPr>
          <w:p w14:paraId="46C6A241" w14:textId="77777777" w:rsidR="007D1D8B" w:rsidRPr="006C26A0" w:rsidRDefault="007D1D8B" w:rsidP="00C54708">
            <w:pPr>
              <w:pStyle w:val="Compact"/>
              <w:spacing w:before="0" w:after="0"/>
              <w:rPr>
                <w:sz w:val="16"/>
                <w:szCs w:val="16"/>
              </w:rPr>
            </w:pPr>
          </w:p>
        </w:tc>
        <w:tc>
          <w:tcPr>
            <w:tcW w:w="473" w:type="pct"/>
          </w:tcPr>
          <w:p w14:paraId="4D4B7174" w14:textId="77777777" w:rsidR="007D1D8B" w:rsidRPr="006C26A0" w:rsidRDefault="007D1D8B" w:rsidP="00C54708">
            <w:pPr>
              <w:pStyle w:val="Compact"/>
              <w:spacing w:before="0" w:after="0"/>
              <w:rPr>
                <w:sz w:val="16"/>
                <w:szCs w:val="16"/>
              </w:rPr>
            </w:pPr>
          </w:p>
        </w:tc>
      </w:tr>
      <w:tr w:rsidR="007D1D8B" w:rsidRPr="006C26A0" w14:paraId="472347EC" w14:textId="77777777" w:rsidTr="00C54708">
        <w:tc>
          <w:tcPr>
            <w:tcW w:w="1708" w:type="pct"/>
          </w:tcPr>
          <w:p w14:paraId="225F44F4" w14:textId="77777777" w:rsidR="007D1D8B" w:rsidRPr="006C26A0" w:rsidRDefault="007D1D8B" w:rsidP="00C54708">
            <w:pPr>
              <w:pStyle w:val="Compact"/>
              <w:spacing w:before="0" w:after="0"/>
              <w:rPr>
                <w:sz w:val="16"/>
                <w:szCs w:val="16"/>
              </w:rPr>
            </w:pPr>
            <w:r w:rsidRPr="006C26A0">
              <w:rPr>
                <w:sz w:val="16"/>
                <w:szCs w:val="16"/>
              </w:rPr>
              <w:t>MEQ_F3_item7</w:t>
            </w:r>
          </w:p>
        </w:tc>
        <w:tc>
          <w:tcPr>
            <w:tcW w:w="1126" w:type="pct"/>
          </w:tcPr>
          <w:p w14:paraId="3BE512DE" w14:textId="77777777" w:rsidR="007D1D8B" w:rsidRPr="006C26A0" w:rsidRDefault="007D1D8B" w:rsidP="00C54708">
            <w:pPr>
              <w:pStyle w:val="Compact"/>
              <w:spacing w:before="0" w:after="0"/>
              <w:rPr>
                <w:sz w:val="16"/>
                <w:szCs w:val="16"/>
              </w:rPr>
            </w:pPr>
            <w:r w:rsidRPr="006C26A0">
              <w:rPr>
                <w:sz w:val="16"/>
                <w:szCs w:val="16"/>
              </w:rPr>
              <w:t>0.06</w:t>
            </w:r>
          </w:p>
        </w:tc>
        <w:tc>
          <w:tcPr>
            <w:tcW w:w="1269" w:type="pct"/>
          </w:tcPr>
          <w:p w14:paraId="5E119A66" w14:textId="77777777" w:rsidR="007D1D8B" w:rsidRPr="006C26A0" w:rsidRDefault="007D1D8B" w:rsidP="00C54708">
            <w:pPr>
              <w:pStyle w:val="Compact"/>
              <w:spacing w:before="0" w:after="0"/>
              <w:rPr>
                <w:sz w:val="16"/>
                <w:szCs w:val="16"/>
              </w:rPr>
            </w:pPr>
          </w:p>
        </w:tc>
        <w:tc>
          <w:tcPr>
            <w:tcW w:w="424" w:type="pct"/>
          </w:tcPr>
          <w:p w14:paraId="645D2D65" w14:textId="77777777" w:rsidR="007D1D8B" w:rsidRPr="006C26A0" w:rsidRDefault="007D1D8B" w:rsidP="00C54708">
            <w:pPr>
              <w:pStyle w:val="Compact"/>
              <w:spacing w:before="0" w:after="0"/>
              <w:rPr>
                <w:sz w:val="16"/>
                <w:szCs w:val="16"/>
              </w:rPr>
            </w:pPr>
          </w:p>
        </w:tc>
        <w:tc>
          <w:tcPr>
            <w:tcW w:w="473" w:type="pct"/>
          </w:tcPr>
          <w:p w14:paraId="65A35C92" w14:textId="77777777" w:rsidR="007D1D8B" w:rsidRPr="006C26A0" w:rsidRDefault="007D1D8B" w:rsidP="00C54708">
            <w:pPr>
              <w:pStyle w:val="Compact"/>
              <w:spacing w:before="0" w:after="0"/>
              <w:rPr>
                <w:sz w:val="16"/>
                <w:szCs w:val="16"/>
              </w:rPr>
            </w:pPr>
          </w:p>
        </w:tc>
      </w:tr>
      <w:tr w:rsidR="007D1D8B" w:rsidRPr="006C26A0" w14:paraId="36F20081" w14:textId="77777777" w:rsidTr="00C54708">
        <w:tc>
          <w:tcPr>
            <w:tcW w:w="1708" w:type="pct"/>
          </w:tcPr>
          <w:p w14:paraId="2F8AFE61" w14:textId="77777777" w:rsidR="007D1D8B" w:rsidRPr="006C26A0" w:rsidRDefault="007D1D8B" w:rsidP="00C54708">
            <w:pPr>
              <w:pStyle w:val="Compact"/>
              <w:spacing w:before="0" w:after="0"/>
              <w:rPr>
                <w:sz w:val="16"/>
                <w:szCs w:val="16"/>
              </w:rPr>
            </w:pPr>
            <w:r w:rsidRPr="006C26A0">
              <w:rPr>
                <w:sz w:val="16"/>
                <w:szCs w:val="16"/>
              </w:rPr>
              <w:t>MEQ F3</w:t>
            </w:r>
          </w:p>
        </w:tc>
        <w:tc>
          <w:tcPr>
            <w:tcW w:w="1126" w:type="pct"/>
          </w:tcPr>
          <w:p w14:paraId="024D9A52" w14:textId="77777777" w:rsidR="007D1D8B" w:rsidRPr="006C26A0" w:rsidRDefault="007D1D8B" w:rsidP="00C54708">
            <w:pPr>
              <w:pStyle w:val="Compact"/>
              <w:spacing w:before="0" w:after="0"/>
              <w:rPr>
                <w:sz w:val="16"/>
                <w:szCs w:val="16"/>
              </w:rPr>
            </w:pPr>
          </w:p>
        </w:tc>
        <w:tc>
          <w:tcPr>
            <w:tcW w:w="1269" w:type="pct"/>
          </w:tcPr>
          <w:p w14:paraId="7625EF69" w14:textId="77777777" w:rsidR="007D1D8B" w:rsidRPr="006C26A0" w:rsidRDefault="007D1D8B" w:rsidP="00C54708">
            <w:pPr>
              <w:pStyle w:val="Compact"/>
              <w:spacing w:before="0" w:after="0"/>
              <w:rPr>
                <w:sz w:val="16"/>
                <w:szCs w:val="16"/>
              </w:rPr>
            </w:pPr>
            <w:r w:rsidRPr="006C26A0">
              <w:rPr>
                <w:sz w:val="16"/>
                <w:szCs w:val="16"/>
              </w:rPr>
              <w:t>0.51</w:t>
            </w:r>
          </w:p>
        </w:tc>
        <w:tc>
          <w:tcPr>
            <w:tcW w:w="424" w:type="pct"/>
          </w:tcPr>
          <w:p w14:paraId="285E951F" w14:textId="77777777" w:rsidR="007D1D8B" w:rsidRPr="006C26A0" w:rsidRDefault="007D1D8B" w:rsidP="00C54708">
            <w:pPr>
              <w:pStyle w:val="Compact"/>
              <w:spacing w:before="0" w:after="0"/>
              <w:rPr>
                <w:sz w:val="16"/>
                <w:szCs w:val="16"/>
              </w:rPr>
            </w:pPr>
            <w:r w:rsidRPr="006C26A0">
              <w:rPr>
                <w:sz w:val="16"/>
                <w:szCs w:val="16"/>
              </w:rPr>
              <w:t>0.80</w:t>
            </w:r>
          </w:p>
        </w:tc>
        <w:tc>
          <w:tcPr>
            <w:tcW w:w="473" w:type="pct"/>
          </w:tcPr>
          <w:p w14:paraId="4F8B8820" w14:textId="77777777" w:rsidR="007D1D8B" w:rsidRPr="006C26A0" w:rsidRDefault="007D1D8B" w:rsidP="00C54708">
            <w:pPr>
              <w:pStyle w:val="Compact"/>
              <w:spacing w:before="0" w:after="0"/>
              <w:rPr>
                <w:sz w:val="16"/>
                <w:szCs w:val="16"/>
              </w:rPr>
            </w:pPr>
            <w:r w:rsidRPr="006C26A0">
              <w:rPr>
                <w:sz w:val="16"/>
                <w:szCs w:val="16"/>
              </w:rPr>
              <w:t>0.67</w:t>
            </w:r>
          </w:p>
        </w:tc>
      </w:tr>
      <w:tr w:rsidR="007D1D8B" w:rsidRPr="006C26A0" w14:paraId="5A39EDF6" w14:textId="77777777" w:rsidTr="00C54708">
        <w:tc>
          <w:tcPr>
            <w:tcW w:w="1708" w:type="pct"/>
          </w:tcPr>
          <w:p w14:paraId="7D0A1646" w14:textId="77777777" w:rsidR="007D1D8B" w:rsidRPr="006C26A0" w:rsidRDefault="007D1D8B" w:rsidP="00C54708">
            <w:pPr>
              <w:pStyle w:val="Compact"/>
              <w:spacing w:before="0" w:after="0"/>
              <w:rPr>
                <w:sz w:val="16"/>
                <w:szCs w:val="16"/>
              </w:rPr>
            </w:pPr>
            <w:r w:rsidRPr="006C26A0">
              <w:rPr>
                <w:sz w:val="16"/>
                <w:szCs w:val="16"/>
              </w:rPr>
              <w:lastRenderedPageBreak/>
              <w:t>MEQ_F4_item1</w:t>
            </w:r>
          </w:p>
        </w:tc>
        <w:tc>
          <w:tcPr>
            <w:tcW w:w="1126" w:type="pct"/>
          </w:tcPr>
          <w:p w14:paraId="07056B3A" w14:textId="77777777" w:rsidR="007D1D8B" w:rsidRPr="006C26A0" w:rsidRDefault="007D1D8B" w:rsidP="00C54708">
            <w:pPr>
              <w:pStyle w:val="Compact"/>
              <w:spacing w:before="0" w:after="0"/>
              <w:rPr>
                <w:sz w:val="16"/>
                <w:szCs w:val="16"/>
              </w:rPr>
            </w:pPr>
            <w:r w:rsidRPr="006C26A0">
              <w:rPr>
                <w:sz w:val="16"/>
                <w:szCs w:val="16"/>
              </w:rPr>
              <w:t>0.85</w:t>
            </w:r>
          </w:p>
        </w:tc>
        <w:tc>
          <w:tcPr>
            <w:tcW w:w="1269" w:type="pct"/>
          </w:tcPr>
          <w:p w14:paraId="75EF43D8" w14:textId="77777777" w:rsidR="007D1D8B" w:rsidRPr="006C26A0" w:rsidRDefault="007D1D8B" w:rsidP="00C54708">
            <w:pPr>
              <w:pStyle w:val="Compact"/>
              <w:spacing w:before="0" w:after="0"/>
              <w:rPr>
                <w:sz w:val="16"/>
                <w:szCs w:val="16"/>
              </w:rPr>
            </w:pPr>
          </w:p>
        </w:tc>
        <w:tc>
          <w:tcPr>
            <w:tcW w:w="424" w:type="pct"/>
          </w:tcPr>
          <w:p w14:paraId="770AA303" w14:textId="77777777" w:rsidR="007D1D8B" w:rsidRPr="006C26A0" w:rsidRDefault="007D1D8B" w:rsidP="00C54708">
            <w:pPr>
              <w:pStyle w:val="Compact"/>
              <w:spacing w:before="0" w:after="0"/>
              <w:rPr>
                <w:sz w:val="16"/>
                <w:szCs w:val="16"/>
              </w:rPr>
            </w:pPr>
          </w:p>
        </w:tc>
        <w:tc>
          <w:tcPr>
            <w:tcW w:w="473" w:type="pct"/>
          </w:tcPr>
          <w:p w14:paraId="6E1C9981" w14:textId="77777777" w:rsidR="007D1D8B" w:rsidRPr="006C26A0" w:rsidRDefault="007D1D8B" w:rsidP="00C54708">
            <w:pPr>
              <w:pStyle w:val="Compact"/>
              <w:spacing w:before="0" w:after="0"/>
              <w:rPr>
                <w:sz w:val="16"/>
                <w:szCs w:val="16"/>
              </w:rPr>
            </w:pPr>
          </w:p>
        </w:tc>
      </w:tr>
      <w:tr w:rsidR="007D1D8B" w:rsidRPr="006C26A0" w14:paraId="7FB39F3F" w14:textId="77777777" w:rsidTr="00C54708">
        <w:tc>
          <w:tcPr>
            <w:tcW w:w="1708" w:type="pct"/>
          </w:tcPr>
          <w:p w14:paraId="7B6AD932" w14:textId="77777777" w:rsidR="007D1D8B" w:rsidRPr="006C26A0" w:rsidRDefault="007D1D8B" w:rsidP="00C54708">
            <w:pPr>
              <w:pStyle w:val="Compact"/>
              <w:spacing w:before="0" w:after="0"/>
              <w:rPr>
                <w:sz w:val="16"/>
                <w:szCs w:val="16"/>
              </w:rPr>
            </w:pPr>
            <w:r w:rsidRPr="006C26A0">
              <w:rPr>
                <w:sz w:val="16"/>
                <w:szCs w:val="16"/>
              </w:rPr>
              <w:t>MEQ_F4_item2</w:t>
            </w:r>
          </w:p>
        </w:tc>
        <w:tc>
          <w:tcPr>
            <w:tcW w:w="1126" w:type="pct"/>
          </w:tcPr>
          <w:p w14:paraId="4D1B4368" w14:textId="77777777" w:rsidR="007D1D8B" w:rsidRPr="006C26A0" w:rsidRDefault="007D1D8B" w:rsidP="00C54708">
            <w:pPr>
              <w:pStyle w:val="Compact"/>
              <w:spacing w:before="0" w:after="0"/>
              <w:rPr>
                <w:sz w:val="16"/>
                <w:szCs w:val="16"/>
              </w:rPr>
            </w:pPr>
            <w:r w:rsidRPr="006C26A0">
              <w:rPr>
                <w:sz w:val="16"/>
                <w:szCs w:val="16"/>
              </w:rPr>
              <w:t>0.78</w:t>
            </w:r>
          </w:p>
        </w:tc>
        <w:tc>
          <w:tcPr>
            <w:tcW w:w="1269" w:type="pct"/>
          </w:tcPr>
          <w:p w14:paraId="29F5CA85" w14:textId="77777777" w:rsidR="007D1D8B" w:rsidRPr="006C26A0" w:rsidRDefault="007D1D8B" w:rsidP="00C54708">
            <w:pPr>
              <w:pStyle w:val="Compact"/>
              <w:spacing w:before="0" w:after="0"/>
              <w:rPr>
                <w:sz w:val="16"/>
                <w:szCs w:val="16"/>
              </w:rPr>
            </w:pPr>
          </w:p>
        </w:tc>
        <w:tc>
          <w:tcPr>
            <w:tcW w:w="424" w:type="pct"/>
          </w:tcPr>
          <w:p w14:paraId="55670CB5" w14:textId="77777777" w:rsidR="007D1D8B" w:rsidRPr="006C26A0" w:rsidRDefault="007D1D8B" w:rsidP="00C54708">
            <w:pPr>
              <w:pStyle w:val="Compact"/>
              <w:spacing w:before="0" w:after="0"/>
              <w:rPr>
                <w:sz w:val="16"/>
                <w:szCs w:val="16"/>
              </w:rPr>
            </w:pPr>
          </w:p>
        </w:tc>
        <w:tc>
          <w:tcPr>
            <w:tcW w:w="473" w:type="pct"/>
          </w:tcPr>
          <w:p w14:paraId="6D5F6507" w14:textId="77777777" w:rsidR="007D1D8B" w:rsidRPr="006C26A0" w:rsidRDefault="007D1D8B" w:rsidP="00C54708">
            <w:pPr>
              <w:pStyle w:val="Compact"/>
              <w:spacing w:before="0" w:after="0"/>
              <w:rPr>
                <w:sz w:val="16"/>
                <w:szCs w:val="16"/>
              </w:rPr>
            </w:pPr>
          </w:p>
        </w:tc>
      </w:tr>
      <w:tr w:rsidR="007D1D8B" w:rsidRPr="006C26A0" w14:paraId="4F6A1867" w14:textId="77777777" w:rsidTr="00C54708">
        <w:tc>
          <w:tcPr>
            <w:tcW w:w="1708" w:type="pct"/>
          </w:tcPr>
          <w:p w14:paraId="28F12EB2" w14:textId="77777777" w:rsidR="007D1D8B" w:rsidRPr="006C26A0" w:rsidRDefault="007D1D8B" w:rsidP="00C54708">
            <w:pPr>
              <w:pStyle w:val="Compact"/>
              <w:spacing w:before="0" w:after="0"/>
              <w:rPr>
                <w:sz w:val="16"/>
                <w:szCs w:val="16"/>
              </w:rPr>
            </w:pPr>
            <w:r w:rsidRPr="006C26A0">
              <w:rPr>
                <w:sz w:val="16"/>
                <w:szCs w:val="16"/>
              </w:rPr>
              <w:t>Positive Affect</w:t>
            </w:r>
          </w:p>
        </w:tc>
        <w:tc>
          <w:tcPr>
            <w:tcW w:w="1126" w:type="pct"/>
          </w:tcPr>
          <w:p w14:paraId="4799316A" w14:textId="77777777" w:rsidR="007D1D8B" w:rsidRPr="006C26A0" w:rsidRDefault="007D1D8B" w:rsidP="00C54708">
            <w:pPr>
              <w:pStyle w:val="Compact"/>
              <w:spacing w:before="0" w:after="0"/>
              <w:rPr>
                <w:sz w:val="16"/>
                <w:szCs w:val="16"/>
              </w:rPr>
            </w:pPr>
          </w:p>
        </w:tc>
        <w:tc>
          <w:tcPr>
            <w:tcW w:w="1269" w:type="pct"/>
          </w:tcPr>
          <w:p w14:paraId="5B0985AD" w14:textId="77777777" w:rsidR="007D1D8B" w:rsidRPr="006C26A0" w:rsidRDefault="007D1D8B" w:rsidP="00C54708">
            <w:pPr>
              <w:pStyle w:val="Compact"/>
              <w:spacing w:before="0" w:after="0"/>
              <w:rPr>
                <w:sz w:val="16"/>
                <w:szCs w:val="16"/>
              </w:rPr>
            </w:pPr>
            <w:r w:rsidRPr="006C26A0">
              <w:rPr>
                <w:sz w:val="16"/>
                <w:szCs w:val="16"/>
              </w:rPr>
              <w:t>0.92</w:t>
            </w:r>
          </w:p>
        </w:tc>
        <w:tc>
          <w:tcPr>
            <w:tcW w:w="424" w:type="pct"/>
          </w:tcPr>
          <w:p w14:paraId="175A1358" w14:textId="77777777" w:rsidR="007D1D8B" w:rsidRPr="006C26A0" w:rsidRDefault="007D1D8B" w:rsidP="00C54708">
            <w:pPr>
              <w:pStyle w:val="Compact"/>
              <w:spacing w:before="0" w:after="0"/>
              <w:rPr>
                <w:sz w:val="16"/>
                <w:szCs w:val="16"/>
              </w:rPr>
            </w:pPr>
            <w:r w:rsidRPr="006C26A0">
              <w:rPr>
                <w:sz w:val="16"/>
                <w:szCs w:val="16"/>
              </w:rPr>
              <w:t>0.93</w:t>
            </w:r>
          </w:p>
        </w:tc>
        <w:tc>
          <w:tcPr>
            <w:tcW w:w="473" w:type="pct"/>
          </w:tcPr>
          <w:p w14:paraId="75A4D41B" w14:textId="77777777" w:rsidR="007D1D8B" w:rsidRPr="006C26A0" w:rsidRDefault="007D1D8B" w:rsidP="00C54708">
            <w:pPr>
              <w:pStyle w:val="Compact"/>
              <w:spacing w:before="0" w:after="0"/>
              <w:rPr>
                <w:sz w:val="16"/>
                <w:szCs w:val="16"/>
              </w:rPr>
            </w:pPr>
            <w:r w:rsidRPr="006C26A0">
              <w:rPr>
                <w:sz w:val="16"/>
                <w:szCs w:val="16"/>
              </w:rPr>
              <w:t>0.57</w:t>
            </w:r>
          </w:p>
        </w:tc>
      </w:tr>
      <w:tr w:rsidR="007D1D8B" w:rsidRPr="006C26A0" w14:paraId="713A5CBE" w14:textId="77777777" w:rsidTr="00C54708">
        <w:tc>
          <w:tcPr>
            <w:tcW w:w="1708" w:type="pct"/>
          </w:tcPr>
          <w:p w14:paraId="3437065A" w14:textId="77777777" w:rsidR="007D1D8B" w:rsidRPr="006C26A0" w:rsidRDefault="007D1D8B" w:rsidP="00C54708">
            <w:pPr>
              <w:pStyle w:val="Compact"/>
              <w:spacing w:before="0" w:after="0"/>
              <w:rPr>
                <w:sz w:val="16"/>
                <w:szCs w:val="16"/>
              </w:rPr>
            </w:pPr>
            <w:r w:rsidRPr="006C26A0">
              <w:rPr>
                <w:sz w:val="16"/>
                <w:szCs w:val="16"/>
              </w:rPr>
              <w:t>PA1</w:t>
            </w:r>
          </w:p>
        </w:tc>
        <w:tc>
          <w:tcPr>
            <w:tcW w:w="1126" w:type="pct"/>
          </w:tcPr>
          <w:p w14:paraId="3DFB89DB" w14:textId="77777777" w:rsidR="007D1D8B" w:rsidRPr="006C26A0" w:rsidRDefault="007D1D8B" w:rsidP="00C54708">
            <w:pPr>
              <w:pStyle w:val="Compact"/>
              <w:spacing w:before="0" w:after="0"/>
              <w:rPr>
                <w:sz w:val="16"/>
                <w:szCs w:val="16"/>
              </w:rPr>
            </w:pPr>
            <w:r w:rsidRPr="006C26A0">
              <w:rPr>
                <w:sz w:val="16"/>
                <w:szCs w:val="16"/>
              </w:rPr>
              <w:t>0.74</w:t>
            </w:r>
          </w:p>
        </w:tc>
        <w:tc>
          <w:tcPr>
            <w:tcW w:w="1269" w:type="pct"/>
          </w:tcPr>
          <w:p w14:paraId="75E46442" w14:textId="77777777" w:rsidR="007D1D8B" w:rsidRPr="006C26A0" w:rsidRDefault="007D1D8B" w:rsidP="00C54708">
            <w:pPr>
              <w:pStyle w:val="Compact"/>
              <w:spacing w:before="0" w:after="0"/>
              <w:rPr>
                <w:sz w:val="16"/>
                <w:szCs w:val="16"/>
              </w:rPr>
            </w:pPr>
          </w:p>
        </w:tc>
        <w:tc>
          <w:tcPr>
            <w:tcW w:w="424" w:type="pct"/>
          </w:tcPr>
          <w:p w14:paraId="55E71FAD" w14:textId="77777777" w:rsidR="007D1D8B" w:rsidRPr="006C26A0" w:rsidRDefault="007D1D8B" w:rsidP="00C54708">
            <w:pPr>
              <w:pStyle w:val="Compact"/>
              <w:spacing w:before="0" w:after="0"/>
              <w:rPr>
                <w:sz w:val="16"/>
                <w:szCs w:val="16"/>
              </w:rPr>
            </w:pPr>
          </w:p>
        </w:tc>
        <w:tc>
          <w:tcPr>
            <w:tcW w:w="473" w:type="pct"/>
          </w:tcPr>
          <w:p w14:paraId="1EB718AD" w14:textId="77777777" w:rsidR="007D1D8B" w:rsidRPr="006C26A0" w:rsidRDefault="007D1D8B" w:rsidP="00C54708">
            <w:pPr>
              <w:pStyle w:val="Compact"/>
              <w:spacing w:before="0" w:after="0"/>
              <w:rPr>
                <w:sz w:val="16"/>
                <w:szCs w:val="16"/>
              </w:rPr>
            </w:pPr>
          </w:p>
        </w:tc>
      </w:tr>
      <w:tr w:rsidR="007D1D8B" w:rsidRPr="006C26A0" w14:paraId="0DD138FC" w14:textId="77777777" w:rsidTr="00C54708">
        <w:tc>
          <w:tcPr>
            <w:tcW w:w="1708" w:type="pct"/>
          </w:tcPr>
          <w:p w14:paraId="6704D231" w14:textId="77777777" w:rsidR="007D1D8B" w:rsidRPr="006C26A0" w:rsidRDefault="007D1D8B" w:rsidP="00C54708">
            <w:pPr>
              <w:pStyle w:val="Compact"/>
              <w:spacing w:before="0" w:after="0"/>
              <w:rPr>
                <w:sz w:val="16"/>
                <w:szCs w:val="16"/>
              </w:rPr>
            </w:pPr>
            <w:r w:rsidRPr="006C26A0">
              <w:rPr>
                <w:sz w:val="16"/>
                <w:szCs w:val="16"/>
              </w:rPr>
              <w:t>PA2</w:t>
            </w:r>
          </w:p>
        </w:tc>
        <w:tc>
          <w:tcPr>
            <w:tcW w:w="1126" w:type="pct"/>
          </w:tcPr>
          <w:p w14:paraId="3F0094AB" w14:textId="77777777" w:rsidR="007D1D8B" w:rsidRPr="006C26A0" w:rsidRDefault="007D1D8B" w:rsidP="00C54708">
            <w:pPr>
              <w:pStyle w:val="Compact"/>
              <w:spacing w:before="0" w:after="0"/>
              <w:rPr>
                <w:sz w:val="16"/>
                <w:szCs w:val="16"/>
              </w:rPr>
            </w:pPr>
            <w:r w:rsidRPr="006C26A0">
              <w:rPr>
                <w:sz w:val="16"/>
                <w:szCs w:val="16"/>
              </w:rPr>
              <w:t>0.72</w:t>
            </w:r>
          </w:p>
        </w:tc>
        <w:tc>
          <w:tcPr>
            <w:tcW w:w="1269" w:type="pct"/>
          </w:tcPr>
          <w:p w14:paraId="1454290F" w14:textId="77777777" w:rsidR="007D1D8B" w:rsidRPr="006C26A0" w:rsidRDefault="007D1D8B" w:rsidP="00C54708">
            <w:pPr>
              <w:pStyle w:val="Compact"/>
              <w:spacing w:before="0" w:after="0"/>
              <w:rPr>
                <w:sz w:val="16"/>
                <w:szCs w:val="16"/>
              </w:rPr>
            </w:pPr>
          </w:p>
        </w:tc>
        <w:tc>
          <w:tcPr>
            <w:tcW w:w="424" w:type="pct"/>
          </w:tcPr>
          <w:p w14:paraId="7BB7DC1E" w14:textId="77777777" w:rsidR="007D1D8B" w:rsidRPr="006C26A0" w:rsidRDefault="007D1D8B" w:rsidP="00C54708">
            <w:pPr>
              <w:pStyle w:val="Compact"/>
              <w:spacing w:before="0" w:after="0"/>
              <w:rPr>
                <w:sz w:val="16"/>
                <w:szCs w:val="16"/>
              </w:rPr>
            </w:pPr>
          </w:p>
        </w:tc>
        <w:tc>
          <w:tcPr>
            <w:tcW w:w="473" w:type="pct"/>
          </w:tcPr>
          <w:p w14:paraId="57846987" w14:textId="77777777" w:rsidR="007D1D8B" w:rsidRPr="006C26A0" w:rsidRDefault="007D1D8B" w:rsidP="00C54708">
            <w:pPr>
              <w:pStyle w:val="Compact"/>
              <w:spacing w:before="0" w:after="0"/>
              <w:rPr>
                <w:sz w:val="16"/>
                <w:szCs w:val="16"/>
              </w:rPr>
            </w:pPr>
          </w:p>
        </w:tc>
      </w:tr>
      <w:tr w:rsidR="007D1D8B" w:rsidRPr="006C26A0" w14:paraId="69BA4D76" w14:textId="77777777" w:rsidTr="00C54708">
        <w:tc>
          <w:tcPr>
            <w:tcW w:w="1708" w:type="pct"/>
          </w:tcPr>
          <w:p w14:paraId="2E83E654" w14:textId="77777777" w:rsidR="007D1D8B" w:rsidRPr="006C26A0" w:rsidRDefault="007D1D8B" w:rsidP="00C54708">
            <w:pPr>
              <w:pStyle w:val="Compact"/>
              <w:spacing w:before="0" w:after="0"/>
              <w:rPr>
                <w:sz w:val="16"/>
                <w:szCs w:val="16"/>
              </w:rPr>
            </w:pPr>
            <w:r w:rsidRPr="006C26A0">
              <w:rPr>
                <w:sz w:val="16"/>
                <w:szCs w:val="16"/>
              </w:rPr>
              <w:t>PA3</w:t>
            </w:r>
          </w:p>
        </w:tc>
        <w:tc>
          <w:tcPr>
            <w:tcW w:w="1126" w:type="pct"/>
          </w:tcPr>
          <w:p w14:paraId="1527E2A2" w14:textId="77777777" w:rsidR="007D1D8B" w:rsidRPr="006C26A0" w:rsidRDefault="007D1D8B" w:rsidP="00C54708">
            <w:pPr>
              <w:pStyle w:val="Compact"/>
              <w:spacing w:before="0" w:after="0"/>
              <w:rPr>
                <w:sz w:val="16"/>
                <w:szCs w:val="16"/>
              </w:rPr>
            </w:pPr>
            <w:r w:rsidRPr="006C26A0">
              <w:rPr>
                <w:sz w:val="16"/>
                <w:szCs w:val="16"/>
              </w:rPr>
              <w:t>0.84</w:t>
            </w:r>
          </w:p>
        </w:tc>
        <w:tc>
          <w:tcPr>
            <w:tcW w:w="1269" w:type="pct"/>
          </w:tcPr>
          <w:p w14:paraId="362E2A95" w14:textId="77777777" w:rsidR="007D1D8B" w:rsidRPr="006C26A0" w:rsidRDefault="007D1D8B" w:rsidP="00C54708">
            <w:pPr>
              <w:pStyle w:val="Compact"/>
              <w:spacing w:before="0" w:after="0"/>
              <w:rPr>
                <w:sz w:val="16"/>
                <w:szCs w:val="16"/>
              </w:rPr>
            </w:pPr>
          </w:p>
        </w:tc>
        <w:tc>
          <w:tcPr>
            <w:tcW w:w="424" w:type="pct"/>
          </w:tcPr>
          <w:p w14:paraId="242465C8" w14:textId="77777777" w:rsidR="007D1D8B" w:rsidRPr="006C26A0" w:rsidRDefault="007D1D8B" w:rsidP="00C54708">
            <w:pPr>
              <w:pStyle w:val="Compact"/>
              <w:spacing w:before="0" w:after="0"/>
              <w:rPr>
                <w:sz w:val="16"/>
                <w:szCs w:val="16"/>
              </w:rPr>
            </w:pPr>
          </w:p>
        </w:tc>
        <w:tc>
          <w:tcPr>
            <w:tcW w:w="473" w:type="pct"/>
          </w:tcPr>
          <w:p w14:paraId="2361605B" w14:textId="77777777" w:rsidR="007D1D8B" w:rsidRPr="006C26A0" w:rsidRDefault="007D1D8B" w:rsidP="00C54708">
            <w:pPr>
              <w:pStyle w:val="Compact"/>
              <w:spacing w:before="0" w:after="0"/>
              <w:rPr>
                <w:sz w:val="16"/>
                <w:szCs w:val="16"/>
              </w:rPr>
            </w:pPr>
          </w:p>
        </w:tc>
      </w:tr>
      <w:tr w:rsidR="007D1D8B" w:rsidRPr="006C26A0" w14:paraId="6D0596FF" w14:textId="77777777" w:rsidTr="00C54708">
        <w:tc>
          <w:tcPr>
            <w:tcW w:w="1708" w:type="pct"/>
          </w:tcPr>
          <w:p w14:paraId="2B3A8FDF" w14:textId="77777777" w:rsidR="007D1D8B" w:rsidRPr="006C26A0" w:rsidRDefault="007D1D8B" w:rsidP="00C54708">
            <w:pPr>
              <w:pStyle w:val="Compact"/>
              <w:spacing w:before="0" w:after="0"/>
              <w:rPr>
                <w:sz w:val="16"/>
                <w:szCs w:val="16"/>
              </w:rPr>
            </w:pPr>
            <w:r w:rsidRPr="006C26A0">
              <w:rPr>
                <w:sz w:val="16"/>
                <w:szCs w:val="16"/>
              </w:rPr>
              <w:t>PA4</w:t>
            </w:r>
          </w:p>
        </w:tc>
        <w:tc>
          <w:tcPr>
            <w:tcW w:w="1126" w:type="pct"/>
          </w:tcPr>
          <w:p w14:paraId="00AE15FD" w14:textId="77777777" w:rsidR="007D1D8B" w:rsidRPr="006C26A0" w:rsidRDefault="007D1D8B" w:rsidP="00C54708">
            <w:pPr>
              <w:pStyle w:val="Compact"/>
              <w:spacing w:before="0" w:after="0"/>
              <w:rPr>
                <w:sz w:val="16"/>
                <w:szCs w:val="16"/>
              </w:rPr>
            </w:pPr>
            <w:r w:rsidRPr="006C26A0">
              <w:rPr>
                <w:sz w:val="16"/>
                <w:szCs w:val="16"/>
              </w:rPr>
              <w:t>0.81</w:t>
            </w:r>
          </w:p>
        </w:tc>
        <w:tc>
          <w:tcPr>
            <w:tcW w:w="1269" w:type="pct"/>
          </w:tcPr>
          <w:p w14:paraId="318E3253" w14:textId="77777777" w:rsidR="007D1D8B" w:rsidRPr="006C26A0" w:rsidRDefault="007D1D8B" w:rsidP="00C54708">
            <w:pPr>
              <w:pStyle w:val="Compact"/>
              <w:spacing w:before="0" w:after="0"/>
              <w:rPr>
                <w:sz w:val="16"/>
                <w:szCs w:val="16"/>
              </w:rPr>
            </w:pPr>
          </w:p>
        </w:tc>
        <w:tc>
          <w:tcPr>
            <w:tcW w:w="424" w:type="pct"/>
          </w:tcPr>
          <w:p w14:paraId="372D6276" w14:textId="77777777" w:rsidR="007D1D8B" w:rsidRPr="006C26A0" w:rsidRDefault="007D1D8B" w:rsidP="00C54708">
            <w:pPr>
              <w:pStyle w:val="Compact"/>
              <w:spacing w:before="0" w:after="0"/>
              <w:rPr>
                <w:sz w:val="16"/>
                <w:szCs w:val="16"/>
              </w:rPr>
            </w:pPr>
          </w:p>
        </w:tc>
        <w:tc>
          <w:tcPr>
            <w:tcW w:w="473" w:type="pct"/>
          </w:tcPr>
          <w:p w14:paraId="632712B5" w14:textId="77777777" w:rsidR="007D1D8B" w:rsidRPr="006C26A0" w:rsidRDefault="007D1D8B" w:rsidP="00C54708">
            <w:pPr>
              <w:pStyle w:val="Compact"/>
              <w:spacing w:before="0" w:after="0"/>
              <w:rPr>
                <w:sz w:val="16"/>
                <w:szCs w:val="16"/>
              </w:rPr>
            </w:pPr>
          </w:p>
        </w:tc>
      </w:tr>
      <w:tr w:rsidR="007D1D8B" w:rsidRPr="006C26A0" w14:paraId="56DFA19D" w14:textId="77777777" w:rsidTr="00C54708">
        <w:tc>
          <w:tcPr>
            <w:tcW w:w="1708" w:type="pct"/>
          </w:tcPr>
          <w:p w14:paraId="0A7EAE66" w14:textId="77777777" w:rsidR="007D1D8B" w:rsidRPr="006C26A0" w:rsidRDefault="007D1D8B" w:rsidP="00C54708">
            <w:pPr>
              <w:pStyle w:val="Compact"/>
              <w:spacing w:before="0" w:after="0"/>
              <w:rPr>
                <w:sz w:val="16"/>
                <w:szCs w:val="16"/>
              </w:rPr>
            </w:pPr>
            <w:r w:rsidRPr="006C26A0">
              <w:rPr>
                <w:sz w:val="16"/>
                <w:szCs w:val="16"/>
              </w:rPr>
              <w:t>PA5</w:t>
            </w:r>
          </w:p>
        </w:tc>
        <w:tc>
          <w:tcPr>
            <w:tcW w:w="1126" w:type="pct"/>
          </w:tcPr>
          <w:p w14:paraId="38F538FA" w14:textId="77777777" w:rsidR="007D1D8B" w:rsidRPr="006C26A0" w:rsidRDefault="007D1D8B" w:rsidP="00C54708">
            <w:pPr>
              <w:pStyle w:val="Compact"/>
              <w:spacing w:before="0" w:after="0"/>
              <w:rPr>
                <w:sz w:val="16"/>
                <w:szCs w:val="16"/>
              </w:rPr>
            </w:pPr>
            <w:r w:rsidRPr="006C26A0">
              <w:rPr>
                <w:sz w:val="16"/>
                <w:szCs w:val="16"/>
              </w:rPr>
              <w:t>0.71</w:t>
            </w:r>
          </w:p>
        </w:tc>
        <w:tc>
          <w:tcPr>
            <w:tcW w:w="1269" w:type="pct"/>
          </w:tcPr>
          <w:p w14:paraId="329791F5" w14:textId="77777777" w:rsidR="007D1D8B" w:rsidRPr="006C26A0" w:rsidRDefault="007D1D8B" w:rsidP="00C54708">
            <w:pPr>
              <w:pStyle w:val="Compact"/>
              <w:spacing w:before="0" w:after="0"/>
              <w:rPr>
                <w:sz w:val="16"/>
                <w:szCs w:val="16"/>
              </w:rPr>
            </w:pPr>
          </w:p>
        </w:tc>
        <w:tc>
          <w:tcPr>
            <w:tcW w:w="424" w:type="pct"/>
          </w:tcPr>
          <w:p w14:paraId="7BC73440" w14:textId="77777777" w:rsidR="007D1D8B" w:rsidRPr="006C26A0" w:rsidRDefault="007D1D8B" w:rsidP="00C54708">
            <w:pPr>
              <w:pStyle w:val="Compact"/>
              <w:spacing w:before="0" w:after="0"/>
              <w:rPr>
                <w:sz w:val="16"/>
                <w:szCs w:val="16"/>
              </w:rPr>
            </w:pPr>
          </w:p>
        </w:tc>
        <w:tc>
          <w:tcPr>
            <w:tcW w:w="473" w:type="pct"/>
          </w:tcPr>
          <w:p w14:paraId="242C69B2" w14:textId="77777777" w:rsidR="007D1D8B" w:rsidRPr="006C26A0" w:rsidRDefault="007D1D8B" w:rsidP="00C54708">
            <w:pPr>
              <w:pStyle w:val="Compact"/>
              <w:spacing w:before="0" w:after="0"/>
              <w:rPr>
                <w:sz w:val="16"/>
                <w:szCs w:val="16"/>
              </w:rPr>
            </w:pPr>
          </w:p>
        </w:tc>
      </w:tr>
      <w:tr w:rsidR="007D1D8B" w:rsidRPr="006C26A0" w14:paraId="52586353" w14:textId="77777777" w:rsidTr="00C54708">
        <w:tc>
          <w:tcPr>
            <w:tcW w:w="1708" w:type="pct"/>
          </w:tcPr>
          <w:p w14:paraId="5C47D69B" w14:textId="77777777" w:rsidR="007D1D8B" w:rsidRPr="006C26A0" w:rsidRDefault="007D1D8B" w:rsidP="00C54708">
            <w:pPr>
              <w:pStyle w:val="Compact"/>
              <w:spacing w:before="0" w:after="0"/>
              <w:rPr>
                <w:sz w:val="16"/>
                <w:szCs w:val="16"/>
              </w:rPr>
            </w:pPr>
            <w:r w:rsidRPr="006C26A0">
              <w:rPr>
                <w:sz w:val="16"/>
                <w:szCs w:val="16"/>
              </w:rPr>
              <w:t>PA6</w:t>
            </w:r>
          </w:p>
        </w:tc>
        <w:tc>
          <w:tcPr>
            <w:tcW w:w="1126" w:type="pct"/>
          </w:tcPr>
          <w:p w14:paraId="4B00D897" w14:textId="77777777" w:rsidR="007D1D8B" w:rsidRPr="006C26A0" w:rsidRDefault="007D1D8B" w:rsidP="00C54708">
            <w:pPr>
              <w:pStyle w:val="Compact"/>
              <w:spacing w:before="0" w:after="0"/>
              <w:rPr>
                <w:sz w:val="16"/>
                <w:szCs w:val="16"/>
              </w:rPr>
            </w:pPr>
            <w:r w:rsidRPr="006C26A0">
              <w:rPr>
                <w:sz w:val="16"/>
                <w:szCs w:val="16"/>
              </w:rPr>
              <w:t>0.63</w:t>
            </w:r>
          </w:p>
        </w:tc>
        <w:tc>
          <w:tcPr>
            <w:tcW w:w="1269" w:type="pct"/>
          </w:tcPr>
          <w:p w14:paraId="7A82025A" w14:textId="77777777" w:rsidR="007D1D8B" w:rsidRPr="006C26A0" w:rsidRDefault="007D1D8B" w:rsidP="00C54708">
            <w:pPr>
              <w:pStyle w:val="Compact"/>
              <w:spacing w:before="0" w:after="0"/>
              <w:rPr>
                <w:sz w:val="16"/>
                <w:szCs w:val="16"/>
              </w:rPr>
            </w:pPr>
          </w:p>
        </w:tc>
        <w:tc>
          <w:tcPr>
            <w:tcW w:w="424" w:type="pct"/>
          </w:tcPr>
          <w:p w14:paraId="68A12D4E" w14:textId="77777777" w:rsidR="007D1D8B" w:rsidRPr="006C26A0" w:rsidRDefault="007D1D8B" w:rsidP="00C54708">
            <w:pPr>
              <w:pStyle w:val="Compact"/>
              <w:spacing w:before="0" w:after="0"/>
              <w:rPr>
                <w:sz w:val="16"/>
                <w:szCs w:val="16"/>
              </w:rPr>
            </w:pPr>
          </w:p>
        </w:tc>
        <w:tc>
          <w:tcPr>
            <w:tcW w:w="473" w:type="pct"/>
          </w:tcPr>
          <w:p w14:paraId="0A53F7DC" w14:textId="77777777" w:rsidR="007D1D8B" w:rsidRPr="006C26A0" w:rsidRDefault="007D1D8B" w:rsidP="00C54708">
            <w:pPr>
              <w:pStyle w:val="Compact"/>
              <w:spacing w:before="0" w:after="0"/>
              <w:rPr>
                <w:sz w:val="16"/>
                <w:szCs w:val="16"/>
              </w:rPr>
            </w:pPr>
          </w:p>
        </w:tc>
      </w:tr>
      <w:tr w:rsidR="007D1D8B" w:rsidRPr="006C26A0" w14:paraId="3C998BEA" w14:textId="77777777" w:rsidTr="00C54708">
        <w:tc>
          <w:tcPr>
            <w:tcW w:w="1708" w:type="pct"/>
          </w:tcPr>
          <w:p w14:paraId="23E74E08" w14:textId="77777777" w:rsidR="007D1D8B" w:rsidRPr="006C26A0" w:rsidRDefault="007D1D8B" w:rsidP="00C54708">
            <w:pPr>
              <w:pStyle w:val="Compact"/>
              <w:spacing w:before="0" w:after="0"/>
              <w:rPr>
                <w:sz w:val="16"/>
                <w:szCs w:val="16"/>
              </w:rPr>
            </w:pPr>
            <w:r w:rsidRPr="006C26A0">
              <w:rPr>
                <w:sz w:val="16"/>
                <w:szCs w:val="16"/>
              </w:rPr>
              <w:t>PA7</w:t>
            </w:r>
          </w:p>
        </w:tc>
        <w:tc>
          <w:tcPr>
            <w:tcW w:w="1126" w:type="pct"/>
          </w:tcPr>
          <w:p w14:paraId="7BA94B70" w14:textId="77777777" w:rsidR="007D1D8B" w:rsidRPr="006C26A0" w:rsidRDefault="007D1D8B" w:rsidP="00C54708">
            <w:pPr>
              <w:pStyle w:val="Compact"/>
              <w:spacing w:before="0" w:after="0"/>
              <w:rPr>
                <w:sz w:val="16"/>
                <w:szCs w:val="16"/>
              </w:rPr>
            </w:pPr>
            <w:r w:rsidRPr="006C26A0">
              <w:rPr>
                <w:sz w:val="16"/>
                <w:szCs w:val="16"/>
              </w:rPr>
              <w:t>0.80</w:t>
            </w:r>
          </w:p>
        </w:tc>
        <w:tc>
          <w:tcPr>
            <w:tcW w:w="1269" w:type="pct"/>
          </w:tcPr>
          <w:p w14:paraId="28C01348" w14:textId="77777777" w:rsidR="007D1D8B" w:rsidRPr="006C26A0" w:rsidRDefault="007D1D8B" w:rsidP="00C54708">
            <w:pPr>
              <w:pStyle w:val="Compact"/>
              <w:spacing w:before="0" w:after="0"/>
              <w:rPr>
                <w:sz w:val="16"/>
                <w:szCs w:val="16"/>
              </w:rPr>
            </w:pPr>
          </w:p>
        </w:tc>
        <w:tc>
          <w:tcPr>
            <w:tcW w:w="424" w:type="pct"/>
          </w:tcPr>
          <w:p w14:paraId="6BB073EA" w14:textId="77777777" w:rsidR="007D1D8B" w:rsidRPr="006C26A0" w:rsidRDefault="007D1D8B" w:rsidP="00C54708">
            <w:pPr>
              <w:pStyle w:val="Compact"/>
              <w:spacing w:before="0" w:after="0"/>
              <w:rPr>
                <w:sz w:val="16"/>
                <w:szCs w:val="16"/>
              </w:rPr>
            </w:pPr>
          </w:p>
        </w:tc>
        <w:tc>
          <w:tcPr>
            <w:tcW w:w="473" w:type="pct"/>
          </w:tcPr>
          <w:p w14:paraId="6B5BD223" w14:textId="77777777" w:rsidR="007D1D8B" w:rsidRPr="006C26A0" w:rsidRDefault="007D1D8B" w:rsidP="00C54708">
            <w:pPr>
              <w:pStyle w:val="Compact"/>
              <w:spacing w:before="0" w:after="0"/>
              <w:rPr>
                <w:sz w:val="16"/>
                <w:szCs w:val="16"/>
              </w:rPr>
            </w:pPr>
          </w:p>
        </w:tc>
      </w:tr>
      <w:tr w:rsidR="007D1D8B" w:rsidRPr="006C26A0" w14:paraId="3FCBA048" w14:textId="77777777" w:rsidTr="00C54708">
        <w:tc>
          <w:tcPr>
            <w:tcW w:w="1708" w:type="pct"/>
          </w:tcPr>
          <w:p w14:paraId="69996BF1" w14:textId="77777777" w:rsidR="007D1D8B" w:rsidRPr="006C26A0" w:rsidRDefault="007D1D8B" w:rsidP="00C54708">
            <w:pPr>
              <w:pStyle w:val="Compact"/>
              <w:spacing w:before="0" w:after="0"/>
              <w:rPr>
                <w:sz w:val="16"/>
                <w:szCs w:val="16"/>
              </w:rPr>
            </w:pPr>
            <w:r w:rsidRPr="006C26A0">
              <w:rPr>
                <w:sz w:val="16"/>
                <w:szCs w:val="16"/>
              </w:rPr>
              <w:t>PA8</w:t>
            </w:r>
          </w:p>
        </w:tc>
        <w:tc>
          <w:tcPr>
            <w:tcW w:w="1126" w:type="pct"/>
          </w:tcPr>
          <w:p w14:paraId="3DCEF7E2" w14:textId="77777777" w:rsidR="007D1D8B" w:rsidRPr="006C26A0" w:rsidRDefault="007D1D8B" w:rsidP="00C54708">
            <w:pPr>
              <w:pStyle w:val="Compact"/>
              <w:spacing w:before="0" w:after="0"/>
              <w:rPr>
                <w:sz w:val="16"/>
                <w:szCs w:val="16"/>
              </w:rPr>
            </w:pPr>
            <w:r w:rsidRPr="006C26A0">
              <w:rPr>
                <w:sz w:val="16"/>
                <w:szCs w:val="16"/>
              </w:rPr>
              <w:t>0.77</w:t>
            </w:r>
          </w:p>
        </w:tc>
        <w:tc>
          <w:tcPr>
            <w:tcW w:w="1269" w:type="pct"/>
          </w:tcPr>
          <w:p w14:paraId="48087231" w14:textId="77777777" w:rsidR="007D1D8B" w:rsidRPr="006C26A0" w:rsidRDefault="007D1D8B" w:rsidP="00C54708">
            <w:pPr>
              <w:pStyle w:val="Compact"/>
              <w:spacing w:before="0" w:after="0"/>
              <w:rPr>
                <w:sz w:val="16"/>
                <w:szCs w:val="16"/>
              </w:rPr>
            </w:pPr>
          </w:p>
        </w:tc>
        <w:tc>
          <w:tcPr>
            <w:tcW w:w="424" w:type="pct"/>
          </w:tcPr>
          <w:p w14:paraId="07119A85" w14:textId="77777777" w:rsidR="007D1D8B" w:rsidRPr="006C26A0" w:rsidRDefault="007D1D8B" w:rsidP="00C54708">
            <w:pPr>
              <w:pStyle w:val="Compact"/>
              <w:spacing w:before="0" w:after="0"/>
              <w:rPr>
                <w:sz w:val="16"/>
                <w:szCs w:val="16"/>
              </w:rPr>
            </w:pPr>
          </w:p>
        </w:tc>
        <w:tc>
          <w:tcPr>
            <w:tcW w:w="473" w:type="pct"/>
          </w:tcPr>
          <w:p w14:paraId="49619631" w14:textId="77777777" w:rsidR="007D1D8B" w:rsidRPr="006C26A0" w:rsidRDefault="007D1D8B" w:rsidP="00C54708">
            <w:pPr>
              <w:pStyle w:val="Compact"/>
              <w:spacing w:before="0" w:after="0"/>
              <w:rPr>
                <w:sz w:val="16"/>
                <w:szCs w:val="16"/>
              </w:rPr>
            </w:pPr>
          </w:p>
        </w:tc>
      </w:tr>
      <w:tr w:rsidR="007D1D8B" w:rsidRPr="006C26A0" w14:paraId="04738C09" w14:textId="77777777" w:rsidTr="00C54708">
        <w:tc>
          <w:tcPr>
            <w:tcW w:w="1708" w:type="pct"/>
          </w:tcPr>
          <w:p w14:paraId="01D0B2C4" w14:textId="77777777" w:rsidR="007D1D8B" w:rsidRPr="006C26A0" w:rsidRDefault="007D1D8B" w:rsidP="00C54708">
            <w:pPr>
              <w:pStyle w:val="Compact"/>
              <w:spacing w:before="0" w:after="0"/>
              <w:rPr>
                <w:sz w:val="16"/>
                <w:szCs w:val="16"/>
              </w:rPr>
            </w:pPr>
            <w:r w:rsidRPr="006C26A0">
              <w:rPr>
                <w:sz w:val="16"/>
                <w:szCs w:val="16"/>
              </w:rPr>
              <w:t>PA9</w:t>
            </w:r>
          </w:p>
        </w:tc>
        <w:tc>
          <w:tcPr>
            <w:tcW w:w="1126" w:type="pct"/>
          </w:tcPr>
          <w:p w14:paraId="3E66BD0E" w14:textId="77777777" w:rsidR="007D1D8B" w:rsidRPr="006C26A0" w:rsidRDefault="007D1D8B" w:rsidP="00C54708">
            <w:pPr>
              <w:pStyle w:val="Compact"/>
              <w:spacing w:before="0" w:after="0"/>
              <w:rPr>
                <w:sz w:val="16"/>
                <w:szCs w:val="16"/>
              </w:rPr>
            </w:pPr>
            <w:r w:rsidRPr="006C26A0">
              <w:rPr>
                <w:sz w:val="16"/>
                <w:szCs w:val="16"/>
              </w:rPr>
              <w:t>0.72</w:t>
            </w:r>
          </w:p>
        </w:tc>
        <w:tc>
          <w:tcPr>
            <w:tcW w:w="1269" w:type="pct"/>
          </w:tcPr>
          <w:p w14:paraId="066F903E" w14:textId="77777777" w:rsidR="007D1D8B" w:rsidRPr="006C26A0" w:rsidRDefault="007D1D8B" w:rsidP="00C54708">
            <w:pPr>
              <w:pStyle w:val="Compact"/>
              <w:spacing w:before="0" w:after="0"/>
              <w:rPr>
                <w:sz w:val="16"/>
                <w:szCs w:val="16"/>
              </w:rPr>
            </w:pPr>
          </w:p>
        </w:tc>
        <w:tc>
          <w:tcPr>
            <w:tcW w:w="424" w:type="pct"/>
          </w:tcPr>
          <w:p w14:paraId="00FD4FF4" w14:textId="77777777" w:rsidR="007D1D8B" w:rsidRPr="006C26A0" w:rsidRDefault="007D1D8B" w:rsidP="00C54708">
            <w:pPr>
              <w:pStyle w:val="Compact"/>
              <w:spacing w:before="0" w:after="0"/>
              <w:rPr>
                <w:sz w:val="16"/>
                <w:szCs w:val="16"/>
              </w:rPr>
            </w:pPr>
          </w:p>
        </w:tc>
        <w:tc>
          <w:tcPr>
            <w:tcW w:w="473" w:type="pct"/>
          </w:tcPr>
          <w:p w14:paraId="10F0E450" w14:textId="77777777" w:rsidR="007D1D8B" w:rsidRPr="006C26A0" w:rsidRDefault="007D1D8B" w:rsidP="00C54708">
            <w:pPr>
              <w:pStyle w:val="Compact"/>
              <w:spacing w:before="0" w:after="0"/>
              <w:rPr>
                <w:sz w:val="16"/>
                <w:szCs w:val="16"/>
              </w:rPr>
            </w:pPr>
          </w:p>
        </w:tc>
      </w:tr>
      <w:tr w:rsidR="007D1D8B" w:rsidRPr="006C26A0" w14:paraId="098F6F69" w14:textId="77777777" w:rsidTr="00C54708">
        <w:tc>
          <w:tcPr>
            <w:tcW w:w="1708" w:type="pct"/>
          </w:tcPr>
          <w:p w14:paraId="5FCFF25F" w14:textId="77777777" w:rsidR="007D1D8B" w:rsidRPr="006C26A0" w:rsidRDefault="007D1D8B" w:rsidP="00C54708">
            <w:pPr>
              <w:pStyle w:val="Compact"/>
              <w:spacing w:before="0" w:after="0"/>
              <w:rPr>
                <w:sz w:val="16"/>
                <w:szCs w:val="16"/>
              </w:rPr>
            </w:pPr>
            <w:r w:rsidRPr="006C26A0">
              <w:rPr>
                <w:sz w:val="16"/>
                <w:szCs w:val="16"/>
              </w:rPr>
              <w:t>PA10</w:t>
            </w:r>
          </w:p>
        </w:tc>
        <w:tc>
          <w:tcPr>
            <w:tcW w:w="1126" w:type="pct"/>
          </w:tcPr>
          <w:p w14:paraId="47921871" w14:textId="77777777" w:rsidR="007D1D8B" w:rsidRPr="006C26A0" w:rsidRDefault="007D1D8B" w:rsidP="00C54708">
            <w:pPr>
              <w:pStyle w:val="Compact"/>
              <w:spacing w:before="0" w:after="0"/>
              <w:rPr>
                <w:sz w:val="16"/>
                <w:szCs w:val="16"/>
              </w:rPr>
            </w:pPr>
            <w:r w:rsidRPr="006C26A0">
              <w:rPr>
                <w:sz w:val="16"/>
                <w:szCs w:val="16"/>
              </w:rPr>
              <w:t>0.82</w:t>
            </w:r>
          </w:p>
        </w:tc>
        <w:tc>
          <w:tcPr>
            <w:tcW w:w="1269" w:type="pct"/>
          </w:tcPr>
          <w:p w14:paraId="4AC074D3" w14:textId="77777777" w:rsidR="007D1D8B" w:rsidRPr="006C26A0" w:rsidRDefault="007D1D8B" w:rsidP="00C54708">
            <w:pPr>
              <w:pStyle w:val="Compact"/>
              <w:spacing w:before="0" w:after="0"/>
              <w:rPr>
                <w:sz w:val="16"/>
                <w:szCs w:val="16"/>
              </w:rPr>
            </w:pPr>
          </w:p>
        </w:tc>
        <w:tc>
          <w:tcPr>
            <w:tcW w:w="424" w:type="pct"/>
          </w:tcPr>
          <w:p w14:paraId="544EB152" w14:textId="77777777" w:rsidR="007D1D8B" w:rsidRPr="006C26A0" w:rsidRDefault="007D1D8B" w:rsidP="00C54708">
            <w:pPr>
              <w:pStyle w:val="Compact"/>
              <w:spacing w:before="0" w:after="0"/>
              <w:rPr>
                <w:sz w:val="16"/>
                <w:szCs w:val="16"/>
              </w:rPr>
            </w:pPr>
          </w:p>
        </w:tc>
        <w:tc>
          <w:tcPr>
            <w:tcW w:w="473" w:type="pct"/>
          </w:tcPr>
          <w:p w14:paraId="69F57B7E" w14:textId="77777777" w:rsidR="007D1D8B" w:rsidRPr="006C26A0" w:rsidRDefault="007D1D8B" w:rsidP="00C54708">
            <w:pPr>
              <w:pStyle w:val="Compact"/>
              <w:spacing w:before="0" w:after="0"/>
              <w:rPr>
                <w:sz w:val="16"/>
                <w:szCs w:val="16"/>
              </w:rPr>
            </w:pPr>
          </w:p>
        </w:tc>
      </w:tr>
      <w:tr w:rsidR="007D1D8B" w:rsidRPr="006C26A0" w14:paraId="66350B76" w14:textId="77777777" w:rsidTr="00C54708">
        <w:tc>
          <w:tcPr>
            <w:tcW w:w="1708" w:type="pct"/>
          </w:tcPr>
          <w:p w14:paraId="5EB1D26E" w14:textId="77777777" w:rsidR="007D1D8B" w:rsidRPr="006C26A0" w:rsidRDefault="007D1D8B" w:rsidP="00C54708">
            <w:pPr>
              <w:pStyle w:val="Compact"/>
              <w:spacing w:before="0" w:after="0"/>
              <w:rPr>
                <w:sz w:val="16"/>
                <w:szCs w:val="16"/>
              </w:rPr>
            </w:pPr>
            <w:r w:rsidRPr="006C26A0">
              <w:rPr>
                <w:sz w:val="16"/>
                <w:szCs w:val="16"/>
              </w:rPr>
              <w:t>Negative Affect</w:t>
            </w:r>
          </w:p>
        </w:tc>
        <w:tc>
          <w:tcPr>
            <w:tcW w:w="1126" w:type="pct"/>
          </w:tcPr>
          <w:p w14:paraId="66E2A425" w14:textId="77777777" w:rsidR="007D1D8B" w:rsidRPr="006C26A0" w:rsidRDefault="007D1D8B" w:rsidP="00C54708">
            <w:pPr>
              <w:pStyle w:val="Compact"/>
              <w:spacing w:before="0" w:after="0"/>
              <w:rPr>
                <w:sz w:val="16"/>
                <w:szCs w:val="16"/>
              </w:rPr>
            </w:pPr>
          </w:p>
        </w:tc>
        <w:tc>
          <w:tcPr>
            <w:tcW w:w="1269" w:type="pct"/>
          </w:tcPr>
          <w:p w14:paraId="1FC005A5" w14:textId="77777777" w:rsidR="007D1D8B" w:rsidRPr="006C26A0" w:rsidRDefault="007D1D8B" w:rsidP="00C54708">
            <w:pPr>
              <w:pStyle w:val="Compact"/>
              <w:spacing w:before="0" w:after="0"/>
              <w:rPr>
                <w:sz w:val="16"/>
                <w:szCs w:val="16"/>
              </w:rPr>
            </w:pPr>
            <w:r w:rsidRPr="006C26A0">
              <w:rPr>
                <w:sz w:val="16"/>
                <w:szCs w:val="16"/>
              </w:rPr>
              <w:t>0.86</w:t>
            </w:r>
          </w:p>
        </w:tc>
        <w:tc>
          <w:tcPr>
            <w:tcW w:w="424" w:type="pct"/>
          </w:tcPr>
          <w:p w14:paraId="24A55B7E" w14:textId="77777777" w:rsidR="007D1D8B" w:rsidRPr="006C26A0" w:rsidRDefault="007D1D8B" w:rsidP="00C54708">
            <w:pPr>
              <w:pStyle w:val="Compact"/>
              <w:spacing w:before="0" w:after="0"/>
              <w:rPr>
                <w:sz w:val="16"/>
                <w:szCs w:val="16"/>
              </w:rPr>
            </w:pPr>
            <w:r w:rsidRPr="006C26A0">
              <w:rPr>
                <w:sz w:val="16"/>
                <w:szCs w:val="16"/>
              </w:rPr>
              <w:t>0.89</w:t>
            </w:r>
          </w:p>
        </w:tc>
        <w:tc>
          <w:tcPr>
            <w:tcW w:w="473" w:type="pct"/>
          </w:tcPr>
          <w:p w14:paraId="76B3AE5D" w14:textId="77777777" w:rsidR="007D1D8B" w:rsidRPr="006C26A0" w:rsidRDefault="007D1D8B" w:rsidP="00C54708">
            <w:pPr>
              <w:pStyle w:val="Compact"/>
              <w:spacing w:before="0" w:after="0"/>
              <w:rPr>
                <w:sz w:val="16"/>
                <w:szCs w:val="16"/>
              </w:rPr>
            </w:pPr>
            <w:r w:rsidRPr="006C26A0">
              <w:rPr>
                <w:sz w:val="16"/>
                <w:szCs w:val="16"/>
              </w:rPr>
              <w:t>0.45</w:t>
            </w:r>
          </w:p>
        </w:tc>
      </w:tr>
      <w:tr w:rsidR="007D1D8B" w:rsidRPr="006C26A0" w14:paraId="4406DA2E" w14:textId="77777777" w:rsidTr="00C54708">
        <w:tc>
          <w:tcPr>
            <w:tcW w:w="1708" w:type="pct"/>
          </w:tcPr>
          <w:p w14:paraId="1C059A71" w14:textId="77777777" w:rsidR="007D1D8B" w:rsidRPr="006C26A0" w:rsidRDefault="007D1D8B" w:rsidP="00C54708">
            <w:pPr>
              <w:pStyle w:val="Compact"/>
              <w:spacing w:before="0" w:after="0"/>
              <w:rPr>
                <w:sz w:val="16"/>
                <w:szCs w:val="16"/>
              </w:rPr>
            </w:pPr>
            <w:r w:rsidRPr="006C26A0">
              <w:rPr>
                <w:sz w:val="16"/>
                <w:szCs w:val="16"/>
              </w:rPr>
              <w:t>NegA1</w:t>
            </w:r>
          </w:p>
        </w:tc>
        <w:tc>
          <w:tcPr>
            <w:tcW w:w="1126" w:type="pct"/>
          </w:tcPr>
          <w:p w14:paraId="1E029C19" w14:textId="77777777" w:rsidR="007D1D8B" w:rsidRPr="006C26A0" w:rsidRDefault="007D1D8B" w:rsidP="00C54708">
            <w:pPr>
              <w:pStyle w:val="Compact"/>
              <w:spacing w:before="0" w:after="0"/>
              <w:rPr>
                <w:sz w:val="16"/>
                <w:szCs w:val="16"/>
              </w:rPr>
            </w:pPr>
            <w:r w:rsidRPr="006C26A0">
              <w:rPr>
                <w:sz w:val="16"/>
                <w:szCs w:val="16"/>
              </w:rPr>
              <w:t>0.67</w:t>
            </w:r>
          </w:p>
        </w:tc>
        <w:tc>
          <w:tcPr>
            <w:tcW w:w="1269" w:type="pct"/>
          </w:tcPr>
          <w:p w14:paraId="652B23A7" w14:textId="77777777" w:rsidR="007D1D8B" w:rsidRPr="006C26A0" w:rsidRDefault="007D1D8B" w:rsidP="00C54708">
            <w:pPr>
              <w:pStyle w:val="Compact"/>
              <w:spacing w:before="0" w:after="0"/>
              <w:rPr>
                <w:sz w:val="16"/>
                <w:szCs w:val="16"/>
              </w:rPr>
            </w:pPr>
          </w:p>
        </w:tc>
        <w:tc>
          <w:tcPr>
            <w:tcW w:w="424" w:type="pct"/>
          </w:tcPr>
          <w:p w14:paraId="43039CD4" w14:textId="77777777" w:rsidR="007D1D8B" w:rsidRPr="006C26A0" w:rsidRDefault="007D1D8B" w:rsidP="00C54708">
            <w:pPr>
              <w:pStyle w:val="Compact"/>
              <w:spacing w:before="0" w:after="0"/>
              <w:rPr>
                <w:sz w:val="16"/>
                <w:szCs w:val="16"/>
              </w:rPr>
            </w:pPr>
          </w:p>
        </w:tc>
        <w:tc>
          <w:tcPr>
            <w:tcW w:w="473" w:type="pct"/>
          </w:tcPr>
          <w:p w14:paraId="7CA43EB6" w14:textId="77777777" w:rsidR="007D1D8B" w:rsidRPr="006C26A0" w:rsidRDefault="007D1D8B" w:rsidP="00C54708">
            <w:pPr>
              <w:pStyle w:val="Compact"/>
              <w:spacing w:before="0" w:after="0"/>
              <w:rPr>
                <w:sz w:val="16"/>
                <w:szCs w:val="16"/>
              </w:rPr>
            </w:pPr>
          </w:p>
        </w:tc>
      </w:tr>
      <w:tr w:rsidR="007D1D8B" w:rsidRPr="006C26A0" w14:paraId="4923A14A" w14:textId="77777777" w:rsidTr="00C54708">
        <w:tc>
          <w:tcPr>
            <w:tcW w:w="1708" w:type="pct"/>
          </w:tcPr>
          <w:p w14:paraId="55ECFF89" w14:textId="77777777" w:rsidR="007D1D8B" w:rsidRPr="006C26A0" w:rsidRDefault="007D1D8B" w:rsidP="00C54708">
            <w:pPr>
              <w:pStyle w:val="Compact"/>
              <w:spacing w:before="0" w:after="0"/>
              <w:rPr>
                <w:sz w:val="16"/>
                <w:szCs w:val="16"/>
              </w:rPr>
            </w:pPr>
            <w:r w:rsidRPr="006C26A0">
              <w:rPr>
                <w:sz w:val="16"/>
                <w:szCs w:val="16"/>
              </w:rPr>
              <w:t>NegA2</w:t>
            </w:r>
          </w:p>
        </w:tc>
        <w:tc>
          <w:tcPr>
            <w:tcW w:w="1126" w:type="pct"/>
          </w:tcPr>
          <w:p w14:paraId="00140909" w14:textId="77777777" w:rsidR="007D1D8B" w:rsidRPr="006C26A0" w:rsidRDefault="007D1D8B" w:rsidP="00C54708">
            <w:pPr>
              <w:pStyle w:val="Compact"/>
              <w:spacing w:before="0" w:after="0"/>
              <w:rPr>
                <w:sz w:val="16"/>
                <w:szCs w:val="16"/>
              </w:rPr>
            </w:pPr>
            <w:r w:rsidRPr="006C26A0">
              <w:rPr>
                <w:sz w:val="16"/>
                <w:szCs w:val="16"/>
              </w:rPr>
              <w:t>0.72</w:t>
            </w:r>
          </w:p>
        </w:tc>
        <w:tc>
          <w:tcPr>
            <w:tcW w:w="1269" w:type="pct"/>
          </w:tcPr>
          <w:p w14:paraId="1BAB3EB7" w14:textId="77777777" w:rsidR="007D1D8B" w:rsidRPr="006C26A0" w:rsidRDefault="007D1D8B" w:rsidP="00C54708">
            <w:pPr>
              <w:pStyle w:val="Compact"/>
              <w:spacing w:before="0" w:after="0"/>
              <w:rPr>
                <w:sz w:val="16"/>
                <w:szCs w:val="16"/>
              </w:rPr>
            </w:pPr>
          </w:p>
        </w:tc>
        <w:tc>
          <w:tcPr>
            <w:tcW w:w="424" w:type="pct"/>
          </w:tcPr>
          <w:p w14:paraId="1391BEE9" w14:textId="77777777" w:rsidR="007D1D8B" w:rsidRPr="006C26A0" w:rsidRDefault="007D1D8B" w:rsidP="00C54708">
            <w:pPr>
              <w:pStyle w:val="Compact"/>
              <w:spacing w:before="0" w:after="0"/>
              <w:rPr>
                <w:sz w:val="16"/>
                <w:szCs w:val="16"/>
              </w:rPr>
            </w:pPr>
          </w:p>
        </w:tc>
        <w:tc>
          <w:tcPr>
            <w:tcW w:w="473" w:type="pct"/>
          </w:tcPr>
          <w:p w14:paraId="5955BC3F" w14:textId="77777777" w:rsidR="007D1D8B" w:rsidRPr="006C26A0" w:rsidRDefault="007D1D8B" w:rsidP="00C54708">
            <w:pPr>
              <w:pStyle w:val="Compact"/>
              <w:spacing w:before="0" w:after="0"/>
              <w:rPr>
                <w:sz w:val="16"/>
                <w:szCs w:val="16"/>
              </w:rPr>
            </w:pPr>
          </w:p>
        </w:tc>
      </w:tr>
      <w:tr w:rsidR="007D1D8B" w:rsidRPr="006C26A0" w14:paraId="126C56AC" w14:textId="77777777" w:rsidTr="00C54708">
        <w:tc>
          <w:tcPr>
            <w:tcW w:w="1708" w:type="pct"/>
          </w:tcPr>
          <w:p w14:paraId="76EF7D01" w14:textId="77777777" w:rsidR="007D1D8B" w:rsidRPr="006C26A0" w:rsidRDefault="007D1D8B" w:rsidP="00C54708">
            <w:pPr>
              <w:pStyle w:val="Compact"/>
              <w:spacing w:before="0" w:after="0"/>
              <w:rPr>
                <w:sz w:val="16"/>
                <w:szCs w:val="16"/>
              </w:rPr>
            </w:pPr>
            <w:r w:rsidRPr="006C26A0">
              <w:rPr>
                <w:sz w:val="16"/>
                <w:szCs w:val="16"/>
              </w:rPr>
              <w:t>NegA3</w:t>
            </w:r>
          </w:p>
        </w:tc>
        <w:tc>
          <w:tcPr>
            <w:tcW w:w="1126" w:type="pct"/>
          </w:tcPr>
          <w:p w14:paraId="5C9B897F" w14:textId="77777777" w:rsidR="007D1D8B" w:rsidRPr="006C26A0" w:rsidRDefault="007D1D8B" w:rsidP="00C54708">
            <w:pPr>
              <w:pStyle w:val="Compact"/>
              <w:spacing w:before="0" w:after="0"/>
              <w:rPr>
                <w:sz w:val="16"/>
                <w:szCs w:val="16"/>
              </w:rPr>
            </w:pPr>
            <w:r w:rsidRPr="006C26A0">
              <w:rPr>
                <w:sz w:val="16"/>
                <w:szCs w:val="16"/>
              </w:rPr>
              <w:t>0.64</w:t>
            </w:r>
          </w:p>
        </w:tc>
        <w:tc>
          <w:tcPr>
            <w:tcW w:w="1269" w:type="pct"/>
          </w:tcPr>
          <w:p w14:paraId="55F6A9F9" w14:textId="77777777" w:rsidR="007D1D8B" w:rsidRPr="006C26A0" w:rsidRDefault="007D1D8B" w:rsidP="00C54708">
            <w:pPr>
              <w:pStyle w:val="Compact"/>
              <w:spacing w:before="0" w:after="0"/>
              <w:rPr>
                <w:sz w:val="16"/>
                <w:szCs w:val="16"/>
              </w:rPr>
            </w:pPr>
          </w:p>
        </w:tc>
        <w:tc>
          <w:tcPr>
            <w:tcW w:w="424" w:type="pct"/>
          </w:tcPr>
          <w:p w14:paraId="72E39151" w14:textId="77777777" w:rsidR="007D1D8B" w:rsidRPr="006C26A0" w:rsidRDefault="007D1D8B" w:rsidP="00C54708">
            <w:pPr>
              <w:pStyle w:val="Compact"/>
              <w:spacing w:before="0" w:after="0"/>
              <w:rPr>
                <w:sz w:val="16"/>
                <w:szCs w:val="16"/>
              </w:rPr>
            </w:pPr>
          </w:p>
        </w:tc>
        <w:tc>
          <w:tcPr>
            <w:tcW w:w="473" w:type="pct"/>
          </w:tcPr>
          <w:p w14:paraId="1F4AC4CB" w14:textId="77777777" w:rsidR="007D1D8B" w:rsidRPr="006C26A0" w:rsidRDefault="007D1D8B" w:rsidP="00C54708">
            <w:pPr>
              <w:pStyle w:val="Compact"/>
              <w:spacing w:before="0" w:after="0"/>
              <w:rPr>
                <w:sz w:val="16"/>
                <w:szCs w:val="16"/>
              </w:rPr>
            </w:pPr>
          </w:p>
        </w:tc>
      </w:tr>
      <w:tr w:rsidR="007D1D8B" w:rsidRPr="006C26A0" w14:paraId="425CFFEB" w14:textId="77777777" w:rsidTr="00C54708">
        <w:tc>
          <w:tcPr>
            <w:tcW w:w="1708" w:type="pct"/>
          </w:tcPr>
          <w:p w14:paraId="6145BD6E" w14:textId="77777777" w:rsidR="007D1D8B" w:rsidRPr="006C26A0" w:rsidRDefault="007D1D8B" w:rsidP="00C54708">
            <w:pPr>
              <w:pStyle w:val="Compact"/>
              <w:spacing w:before="0" w:after="0"/>
              <w:rPr>
                <w:sz w:val="16"/>
                <w:szCs w:val="16"/>
              </w:rPr>
            </w:pPr>
            <w:r w:rsidRPr="006C26A0">
              <w:rPr>
                <w:sz w:val="16"/>
                <w:szCs w:val="16"/>
              </w:rPr>
              <w:t>NegA4</w:t>
            </w:r>
          </w:p>
        </w:tc>
        <w:tc>
          <w:tcPr>
            <w:tcW w:w="1126" w:type="pct"/>
          </w:tcPr>
          <w:p w14:paraId="4B810099" w14:textId="77777777" w:rsidR="007D1D8B" w:rsidRPr="006C26A0" w:rsidRDefault="007D1D8B" w:rsidP="00C54708">
            <w:pPr>
              <w:pStyle w:val="Compact"/>
              <w:spacing w:before="0" w:after="0"/>
              <w:rPr>
                <w:sz w:val="16"/>
                <w:szCs w:val="16"/>
              </w:rPr>
            </w:pPr>
            <w:r w:rsidRPr="006C26A0">
              <w:rPr>
                <w:sz w:val="16"/>
                <w:szCs w:val="16"/>
              </w:rPr>
              <w:t>0.74</w:t>
            </w:r>
          </w:p>
        </w:tc>
        <w:tc>
          <w:tcPr>
            <w:tcW w:w="1269" w:type="pct"/>
          </w:tcPr>
          <w:p w14:paraId="2F00CD0B" w14:textId="77777777" w:rsidR="007D1D8B" w:rsidRPr="006C26A0" w:rsidRDefault="007D1D8B" w:rsidP="00C54708">
            <w:pPr>
              <w:pStyle w:val="Compact"/>
              <w:spacing w:before="0" w:after="0"/>
              <w:rPr>
                <w:sz w:val="16"/>
                <w:szCs w:val="16"/>
              </w:rPr>
            </w:pPr>
          </w:p>
        </w:tc>
        <w:tc>
          <w:tcPr>
            <w:tcW w:w="424" w:type="pct"/>
          </w:tcPr>
          <w:p w14:paraId="4CC6E235" w14:textId="77777777" w:rsidR="007D1D8B" w:rsidRPr="006C26A0" w:rsidRDefault="007D1D8B" w:rsidP="00C54708">
            <w:pPr>
              <w:pStyle w:val="Compact"/>
              <w:spacing w:before="0" w:after="0"/>
              <w:rPr>
                <w:sz w:val="16"/>
                <w:szCs w:val="16"/>
              </w:rPr>
            </w:pPr>
          </w:p>
        </w:tc>
        <w:tc>
          <w:tcPr>
            <w:tcW w:w="473" w:type="pct"/>
          </w:tcPr>
          <w:p w14:paraId="04E0E279" w14:textId="77777777" w:rsidR="007D1D8B" w:rsidRPr="006C26A0" w:rsidRDefault="007D1D8B" w:rsidP="00C54708">
            <w:pPr>
              <w:pStyle w:val="Compact"/>
              <w:spacing w:before="0" w:after="0"/>
              <w:rPr>
                <w:sz w:val="16"/>
                <w:szCs w:val="16"/>
              </w:rPr>
            </w:pPr>
          </w:p>
        </w:tc>
      </w:tr>
      <w:tr w:rsidR="007D1D8B" w:rsidRPr="006C26A0" w14:paraId="47F0BC37" w14:textId="77777777" w:rsidTr="00C54708">
        <w:tc>
          <w:tcPr>
            <w:tcW w:w="1708" w:type="pct"/>
          </w:tcPr>
          <w:p w14:paraId="04D2AA8C" w14:textId="77777777" w:rsidR="007D1D8B" w:rsidRPr="006C26A0" w:rsidRDefault="007D1D8B" w:rsidP="00C54708">
            <w:pPr>
              <w:pStyle w:val="Compact"/>
              <w:spacing w:before="0" w:after="0"/>
              <w:rPr>
                <w:sz w:val="16"/>
                <w:szCs w:val="16"/>
              </w:rPr>
            </w:pPr>
            <w:r w:rsidRPr="006C26A0">
              <w:rPr>
                <w:sz w:val="16"/>
                <w:szCs w:val="16"/>
              </w:rPr>
              <w:t>NegA5</w:t>
            </w:r>
          </w:p>
        </w:tc>
        <w:tc>
          <w:tcPr>
            <w:tcW w:w="1126" w:type="pct"/>
          </w:tcPr>
          <w:p w14:paraId="20E57DF9" w14:textId="77777777" w:rsidR="007D1D8B" w:rsidRPr="006C26A0" w:rsidRDefault="007D1D8B" w:rsidP="00C54708">
            <w:pPr>
              <w:pStyle w:val="Compact"/>
              <w:spacing w:before="0" w:after="0"/>
              <w:rPr>
                <w:sz w:val="16"/>
                <w:szCs w:val="16"/>
              </w:rPr>
            </w:pPr>
            <w:r w:rsidRPr="006C26A0">
              <w:rPr>
                <w:sz w:val="16"/>
                <w:szCs w:val="16"/>
              </w:rPr>
              <w:t>0.46</w:t>
            </w:r>
          </w:p>
        </w:tc>
        <w:tc>
          <w:tcPr>
            <w:tcW w:w="1269" w:type="pct"/>
          </w:tcPr>
          <w:p w14:paraId="1F1E8D61" w14:textId="77777777" w:rsidR="007D1D8B" w:rsidRPr="006C26A0" w:rsidRDefault="007D1D8B" w:rsidP="00C54708">
            <w:pPr>
              <w:pStyle w:val="Compact"/>
              <w:spacing w:before="0" w:after="0"/>
              <w:rPr>
                <w:sz w:val="16"/>
                <w:szCs w:val="16"/>
              </w:rPr>
            </w:pPr>
          </w:p>
        </w:tc>
        <w:tc>
          <w:tcPr>
            <w:tcW w:w="424" w:type="pct"/>
          </w:tcPr>
          <w:p w14:paraId="7222867F" w14:textId="77777777" w:rsidR="007D1D8B" w:rsidRPr="006C26A0" w:rsidRDefault="007D1D8B" w:rsidP="00C54708">
            <w:pPr>
              <w:pStyle w:val="Compact"/>
              <w:spacing w:before="0" w:after="0"/>
              <w:rPr>
                <w:sz w:val="16"/>
                <w:szCs w:val="16"/>
              </w:rPr>
            </w:pPr>
          </w:p>
        </w:tc>
        <w:tc>
          <w:tcPr>
            <w:tcW w:w="473" w:type="pct"/>
          </w:tcPr>
          <w:p w14:paraId="318EA22F" w14:textId="77777777" w:rsidR="007D1D8B" w:rsidRPr="006C26A0" w:rsidRDefault="007D1D8B" w:rsidP="00C54708">
            <w:pPr>
              <w:pStyle w:val="Compact"/>
              <w:spacing w:before="0" w:after="0"/>
              <w:rPr>
                <w:sz w:val="16"/>
                <w:szCs w:val="16"/>
              </w:rPr>
            </w:pPr>
          </w:p>
        </w:tc>
      </w:tr>
      <w:tr w:rsidR="007D1D8B" w:rsidRPr="006C26A0" w14:paraId="296717BE" w14:textId="77777777" w:rsidTr="00C54708">
        <w:tc>
          <w:tcPr>
            <w:tcW w:w="1708" w:type="pct"/>
          </w:tcPr>
          <w:p w14:paraId="79716D55" w14:textId="77777777" w:rsidR="007D1D8B" w:rsidRPr="006C26A0" w:rsidRDefault="007D1D8B" w:rsidP="00C54708">
            <w:pPr>
              <w:pStyle w:val="Compact"/>
              <w:spacing w:before="0" w:after="0"/>
              <w:rPr>
                <w:sz w:val="16"/>
                <w:szCs w:val="16"/>
              </w:rPr>
            </w:pPr>
            <w:r w:rsidRPr="006C26A0">
              <w:rPr>
                <w:sz w:val="16"/>
                <w:szCs w:val="16"/>
              </w:rPr>
              <w:t>NegA6</w:t>
            </w:r>
          </w:p>
        </w:tc>
        <w:tc>
          <w:tcPr>
            <w:tcW w:w="1126" w:type="pct"/>
          </w:tcPr>
          <w:p w14:paraId="0F7C508A" w14:textId="77777777" w:rsidR="007D1D8B" w:rsidRPr="006C26A0" w:rsidRDefault="007D1D8B" w:rsidP="00C54708">
            <w:pPr>
              <w:pStyle w:val="Compact"/>
              <w:spacing w:before="0" w:after="0"/>
              <w:rPr>
                <w:sz w:val="16"/>
                <w:szCs w:val="16"/>
              </w:rPr>
            </w:pPr>
            <w:r w:rsidRPr="006C26A0">
              <w:rPr>
                <w:sz w:val="16"/>
                <w:szCs w:val="16"/>
              </w:rPr>
              <w:t>0.68</w:t>
            </w:r>
          </w:p>
        </w:tc>
        <w:tc>
          <w:tcPr>
            <w:tcW w:w="1269" w:type="pct"/>
          </w:tcPr>
          <w:p w14:paraId="2F2A7EF2" w14:textId="77777777" w:rsidR="007D1D8B" w:rsidRPr="006C26A0" w:rsidRDefault="007D1D8B" w:rsidP="00C54708">
            <w:pPr>
              <w:pStyle w:val="Compact"/>
              <w:spacing w:before="0" w:after="0"/>
              <w:rPr>
                <w:sz w:val="16"/>
                <w:szCs w:val="16"/>
              </w:rPr>
            </w:pPr>
          </w:p>
        </w:tc>
        <w:tc>
          <w:tcPr>
            <w:tcW w:w="424" w:type="pct"/>
          </w:tcPr>
          <w:p w14:paraId="0C54E854" w14:textId="77777777" w:rsidR="007D1D8B" w:rsidRPr="006C26A0" w:rsidRDefault="007D1D8B" w:rsidP="00C54708">
            <w:pPr>
              <w:pStyle w:val="Compact"/>
              <w:spacing w:before="0" w:after="0"/>
              <w:rPr>
                <w:sz w:val="16"/>
                <w:szCs w:val="16"/>
              </w:rPr>
            </w:pPr>
          </w:p>
        </w:tc>
        <w:tc>
          <w:tcPr>
            <w:tcW w:w="473" w:type="pct"/>
          </w:tcPr>
          <w:p w14:paraId="30618CE6" w14:textId="77777777" w:rsidR="007D1D8B" w:rsidRPr="006C26A0" w:rsidRDefault="007D1D8B" w:rsidP="00C54708">
            <w:pPr>
              <w:pStyle w:val="Compact"/>
              <w:spacing w:before="0" w:after="0"/>
              <w:rPr>
                <w:sz w:val="16"/>
                <w:szCs w:val="16"/>
              </w:rPr>
            </w:pPr>
          </w:p>
        </w:tc>
      </w:tr>
      <w:tr w:rsidR="007D1D8B" w:rsidRPr="006C26A0" w14:paraId="2AD49A79" w14:textId="77777777" w:rsidTr="00C54708">
        <w:tc>
          <w:tcPr>
            <w:tcW w:w="1708" w:type="pct"/>
          </w:tcPr>
          <w:p w14:paraId="730692BC" w14:textId="77777777" w:rsidR="007D1D8B" w:rsidRPr="006C26A0" w:rsidRDefault="007D1D8B" w:rsidP="00C54708">
            <w:pPr>
              <w:pStyle w:val="Compact"/>
              <w:spacing w:before="0" w:after="0"/>
              <w:rPr>
                <w:sz w:val="16"/>
                <w:szCs w:val="16"/>
              </w:rPr>
            </w:pPr>
            <w:r w:rsidRPr="006C26A0">
              <w:rPr>
                <w:sz w:val="16"/>
                <w:szCs w:val="16"/>
              </w:rPr>
              <w:t>NegA7</w:t>
            </w:r>
          </w:p>
        </w:tc>
        <w:tc>
          <w:tcPr>
            <w:tcW w:w="1126" w:type="pct"/>
          </w:tcPr>
          <w:p w14:paraId="5E3837C5" w14:textId="77777777" w:rsidR="007D1D8B" w:rsidRPr="006C26A0" w:rsidRDefault="007D1D8B" w:rsidP="00C54708">
            <w:pPr>
              <w:pStyle w:val="Compact"/>
              <w:spacing w:before="0" w:after="0"/>
              <w:rPr>
                <w:sz w:val="16"/>
                <w:szCs w:val="16"/>
              </w:rPr>
            </w:pPr>
            <w:r w:rsidRPr="006C26A0">
              <w:rPr>
                <w:sz w:val="16"/>
                <w:szCs w:val="16"/>
              </w:rPr>
              <w:t>0.65</w:t>
            </w:r>
          </w:p>
        </w:tc>
        <w:tc>
          <w:tcPr>
            <w:tcW w:w="1269" w:type="pct"/>
          </w:tcPr>
          <w:p w14:paraId="2DC07BFA" w14:textId="77777777" w:rsidR="007D1D8B" w:rsidRPr="006C26A0" w:rsidRDefault="007D1D8B" w:rsidP="00C54708">
            <w:pPr>
              <w:pStyle w:val="Compact"/>
              <w:spacing w:before="0" w:after="0"/>
              <w:rPr>
                <w:sz w:val="16"/>
                <w:szCs w:val="16"/>
              </w:rPr>
            </w:pPr>
          </w:p>
        </w:tc>
        <w:tc>
          <w:tcPr>
            <w:tcW w:w="424" w:type="pct"/>
          </w:tcPr>
          <w:p w14:paraId="4C60DF84" w14:textId="77777777" w:rsidR="007D1D8B" w:rsidRPr="006C26A0" w:rsidRDefault="007D1D8B" w:rsidP="00C54708">
            <w:pPr>
              <w:pStyle w:val="Compact"/>
              <w:spacing w:before="0" w:after="0"/>
              <w:rPr>
                <w:sz w:val="16"/>
                <w:szCs w:val="16"/>
              </w:rPr>
            </w:pPr>
          </w:p>
        </w:tc>
        <w:tc>
          <w:tcPr>
            <w:tcW w:w="473" w:type="pct"/>
          </w:tcPr>
          <w:p w14:paraId="3B6B9F8C" w14:textId="77777777" w:rsidR="007D1D8B" w:rsidRPr="006C26A0" w:rsidRDefault="007D1D8B" w:rsidP="00C54708">
            <w:pPr>
              <w:pStyle w:val="Compact"/>
              <w:spacing w:before="0" w:after="0"/>
              <w:rPr>
                <w:sz w:val="16"/>
                <w:szCs w:val="16"/>
              </w:rPr>
            </w:pPr>
          </w:p>
        </w:tc>
      </w:tr>
      <w:tr w:rsidR="007D1D8B" w:rsidRPr="006C26A0" w14:paraId="53D60E71" w14:textId="77777777" w:rsidTr="00C54708">
        <w:tc>
          <w:tcPr>
            <w:tcW w:w="1708" w:type="pct"/>
          </w:tcPr>
          <w:p w14:paraId="3936DAEA" w14:textId="77777777" w:rsidR="007D1D8B" w:rsidRPr="006C26A0" w:rsidRDefault="007D1D8B" w:rsidP="00C54708">
            <w:pPr>
              <w:pStyle w:val="Compact"/>
              <w:spacing w:before="0" w:after="0"/>
              <w:rPr>
                <w:sz w:val="16"/>
                <w:szCs w:val="16"/>
              </w:rPr>
            </w:pPr>
            <w:r w:rsidRPr="006C26A0">
              <w:rPr>
                <w:sz w:val="16"/>
                <w:szCs w:val="16"/>
              </w:rPr>
              <w:t>NegA8</w:t>
            </w:r>
          </w:p>
        </w:tc>
        <w:tc>
          <w:tcPr>
            <w:tcW w:w="1126" w:type="pct"/>
          </w:tcPr>
          <w:p w14:paraId="08791D60" w14:textId="77777777" w:rsidR="007D1D8B" w:rsidRPr="006C26A0" w:rsidRDefault="007D1D8B" w:rsidP="00C54708">
            <w:pPr>
              <w:pStyle w:val="Compact"/>
              <w:spacing w:before="0" w:after="0"/>
              <w:rPr>
                <w:sz w:val="16"/>
                <w:szCs w:val="16"/>
              </w:rPr>
            </w:pPr>
            <w:r w:rsidRPr="006C26A0">
              <w:rPr>
                <w:sz w:val="16"/>
                <w:szCs w:val="16"/>
              </w:rPr>
              <w:t>0.73</w:t>
            </w:r>
          </w:p>
        </w:tc>
        <w:tc>
          <w:tcPr>
            <w:tcW w:w="1269" w:type="pct"/>
          </w:tcPr>
          <w:p w14:paraId="2968A19A" w14:textId="77777777" w:rsidR="007D1D8B" w:rsidRPr="006C26A0" w:rsidRDefault="007D1D8B" w:rsidP="00C54708">
            <w:pPr>
              <w:pStyle w:val="Compact"/>
              <w:spacing w:before="0" w:after="0"/>
              <w:rPr>
                <w:sz w:val="16"/>
                <w:szCs w:val="16"/>
              </w:rPr>
            </w:pPr>
          </w:p>
        </w:tc>
        <w:tc>
          <w:tcPr>
            <w:tcW w:w="424" w:type="pct"/>
          </w:tcPr>
          <w:p w14:paraId="2E0C4D7D" w14:textId="77777777" w:rsidR="007D1D8B" w:rsidRPr="006C26A0" w:rsidRDefault="007D1D8B" w:rsidP="00C54708">
            <w:pPr>
              <w:pStyle w:val="Compact"/>
              <w:spacing w:before="0" w:after="0"/>
              <w:rPr>
                <w:sz w:val="16"/>
                <w:szCs w:val="16"/>
              </w:rPr>
            </w:pPr>
          </w:p>
        </w:tc>
        <w:tc>
          <w:tcPr>
            <w:tcW w:w="473" w:type="pct"/>
          </w:tcPr>
          <w:p w14:paraId="29058542" w14:textId="77777777" w:rsidR="007D1D8B" w:rsidRPr="006C26A0" w:rsidRDefault="007D1D8B" w:rsidP="00C54708">
            <w:pPr>
              <w:pStyle w:val="Compact"/>
              <w:spacing w:before="0" w:after="0"/>
              <w:rPr>
                <w:sz w:val="16"/>
                <w:szCs w:val="16"/>
              </w:rPr>
            </w:pPr>
          </w:p>
        </w:tc>
      </w:tr>
      <w:tr w:rsidR="007D1D8B" w:rsidRPr="006C26A0" w14:paraId="1EF189F6" w14:textId="77777777" w:rsidTr="00C54708">
        <w:tc>
          <w:tcPr>
            <w:tcW w:w="1708" w:type="pct"/>
          </w:tcPr>
          <w:p w14:paraId="55F4DA3E" w14:textId="77777777" w:rsidR="007D1D8B" w:rsidRPr="006C26A0" w:rsidRDefault="007D1D8B" w:rsidP="00C54708">
            <w:pPr>
              <w:pStyle w:val="Compact"/>
              <w:spacing w:before="0" w:after="0"/>
              <w:rPr>
                <w:sz w:val="16"/>
                <w:szCs w:val="16"/>
              </w:rPr>
            </w:pPr>
            <w:r w:rsidRPr="006C26A0">
              <w:rPr>
                <w:sz w:val="16"/>
                <w:szCs w:val="16"/>
              </w:rPr>
              <w:t>NegA9</w:t>
            </w:r>
          </w:p>
        </w:tc>
        <w:tc>
          <w:tcPr>
            <w:tcW w:w="1126" w:type="pct"/>
          </w:tcPr>
          <w:p w14:paraId="2D656A85" w14:textId="77777777" w:rsidR="007D1D8B" w:rsidRPr="006C26A0" w:rsidRDefault="007D1D8B" w:rsidP="00C54708">
            <w:pPr>
              <w:pStyle w:val="Compact"/>
              <w:spacing w:before="0" w:after="0"/>
              <w:rPr>
                <w:sz w:val="16"/>
                <w:szCs w:val="16"/>
              </w:rPr>
            </w:pPr>
            <w:r w:rsidRPr="006C26A0">
              <w:rPr>
                <w:sz w:val="16"/>
                <w:szCs w:val="16"/>
              </w:rPr>
              <w:t>0.58</w:t>
            </w:r>
          </w:p>
        </w:tc>
        <w:tc>
          <w:tcPr>
            <w:tcW w:w="1269" w:type="pct"/>
          </w:tcPr>
          <w:p w14:paraId="26B43CAC" w14:textId="77777777" w:rsidR="007D1D8B" w:rsidRPr="006C26A0" w:rsidRDefault="007D1D8B" w:rsidP="00C54708">
            <w:pPr>
              <w:pStyle w:val="Compact"/>
              <w:spacing w:before="0" w:after="0"/>
              <w:rPr>
                <w:sz w:val="16"/>
                <w:szCs w:val="16"/>
              </w:rPr>
            </w:pPr>
          </w:p>
        </w:tc>
        <w:tc>
          <w:tcPr>
            <w:tcW w:w="424" w:type="pct"/>
          </w:tcPr>
          <w:p w14:paraId="6B88497B" w14:textId="77777777" w:rsidR="007D1D8B" w:rsidRPr="006C26A0" w:rsidRDefault="007D1D8B" w:rsidP="00C54708">
            <w:pPr>
              <w:pStyle w:val="Compact"/>
              <w:spacing w:before="0" w:after="0"/>
              <w:rPr>
                <w:sz w:val="16"/>
                <w:szCs w:val="16"/>
              </w:rPr>
            </w:pPr>
          </w:p>
        </w:tc>
        <w:tc>
          <w:tcPr>
            <w:tcW w:w="473" w:type="pct"/>
          </w:tcPr>
          <w:p w14:paraId="6677D9F5" w14:textId="77777777" w:rsidR="007D1D8B" w:rsidRPr="006C26A0" w:rsidRDefault="007D1D8B" w:rsidP="00C54708">
            <w:pPr>
              <w:pStyle w:val="Compact"/>
              <w:spacing w:before="0" w:after="0"/>
              <w:rPr>
                <w:sz w:val="16"/>
                <w:szCs w:val="16"/>
              </w:rPr>
            </w:pPr>
          </w:p>
        </w:tc>
      </w:tr>
      <w:tr w:rsidR="007D1D8B" w:rsidRPr="006C26A0" w14:paraId="1A6F44CA" w14:textId="77777777" w:rsidTr="00C54708">
        <w:tc>
          <w:tcPr>
            <w:tcW w:w="1708" w:type="pct"/>
          </w:tcPr>
          <w:p w14:paraId="334662CE" w14:textId="77777777" w:rsidR="007D1D8B" w:rsidRPr="006C26A0" w:rsidRDefault="007D1D8B" w:rsidP="00C54708">
            <w:pPr>
              <w:pStyle w:val="Compact"/>
              <w:spacing w:before="0" w:after="0"/>
              <w:rPr>
                <w:sz w:val="16"/>
                <w:szCs w:val="16"/>
              </w:rPr>
            </w:pPr>
            <w:r w:rsidRPr="006C26A0">
              <w:rPr>
                <w:sz w:val="16"/>
                <w:szCs w:val="16"/>
              </w:rPr>
              <w:t>NegA10</w:t>
            </w:r>
          </w:p>
        </w:tc>
        <w:tc>
          <w:tcPr>
            <w:tcW w:w="1126" w:type="pct"/>
          </w:tcPr>
          <w:p w14:paraId="2E495AC5" w14:textId="77777777" w:rsidR="007D1D8B" w:rsidRPr="006C26A0" w:rsidRDefault="007D1D8B" w:rsidP="00C54708">
            <w:pPr>
              <w:pStyle w:val="Compact"/>
              <w:spacing w:before="0" w:after="0"/>
              <w:rPr>
                <w:sz w:val="16"/>
                <w:szCs w:val="16"/>
              </w:rPr>
            </w:pPr>
            <w:r w:rsidRPr="006C26A0">
              <w:rPr>
                <w:sz w:val="16"/>
                <w:szCs w:val="16"/>
              </w:rPr>
              <w:t>0.78</w:t>
            </w:r>
          </w:p>
        </w:tc>
        <w:tc>
          <w:tcPr>
            <w:tcW w:w="1269" w:type="pct"/>
          </w:tcPr>
          <w:p w14:paraId="4F2BFA8D" w14:textId="77777777" w:rsidR="007D1D8B" w:rsidRPr="006C26A0" w:rsidRDefault="007D1D8B" w:rsidP="00C54708">
            <w:pPr>
              <w:pStyle w:val="Compact"/>
              <w:spacing w:before="0" w:after="0"/>
              <w:rPr>
                <w:sz w:val="16"/>
                <w:szCs w:val="16"/>
              </w:rPr>
            </w:pPr>
          </w:p>
        </w:tc>
        <w:tc>
          <w:tcPr>
            <w:tcW w:w="424" w:type="pct"/>
          </w:tcPr>
          <w:p w14:paraId="6537DBE5" w14:textId="77777777" w:rsidR="007D1D8B" w:rsidRPr="006C26A0" w:rsidRDefault="007D1D8B" w:rsidP="00C54708">
            <w:pPr>
              <w:pStyle w:val="Compact"/>
              <w:spacing w:before="0" w:after="0"/>
              <w:rPr>
                <w:sz w:val="16"/>
                <w:szCs w:val="16"/>
              </w:rPr>
            </w:pPr>
          </w:p>
        </w:tc>
        <w:tc>
          <w:tcPr>
            <w:tcW w:w="473" w:type="pct"/>
          </w:tcPr>
          <w:p w14:paraId="2AFBD6E1" w14:textId="77777777" w:rsidR="007D1D8B" w:rsidRPr="006C26A0" w:rsidRDefault="007D1D8B" w:rsidP="00C54708">
            <w:pPr>
              <w:pStyle w:val="Compact"/>
              <w:spacing w:before="0" w:after="0"/>
              <w:rPr>
                <w:sz w:val="16"/>
                <w:szCs w:val="16"/>
              </w:rPr>
            </w:pPr>
          </w:p>
        </w:tc>
      </w:tr>
    </w:tbl>
    <w:p w14:paraId="1C467CAF" w14:textId="77777777" w:rsidR="00014614" w:rsidRPr="006C26A0" w:rsidRDefault="00014614" w:rsidP="00014614">
      <w:pPr>
        <w:pStyle w:val="Bibliography"/>
      </w:pPr>
    </w:p>
    <w:sectPr w:rsidR="00014614" w:rsidRPr="006C26A0" w:rsidSect="004F04BA">
      <w:headerReference w:type="even" r:id="rId20"/>
      <w:headerReference w:type="default" r:id="rId21"/>
      <w:headerReference w:type="first" r:id="rId22"/>
      <w:pgSz w:w="12240" w:h="15840"/>
      <w:pgMar w:top="1417" w:right="1417" w:bottom="1134" w:left="1417"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63156" w14:textId="77777777" w:rsidR="00BA0C8A" w:rsidRDefault="00BA0C8A">
      <w:pPr>
        <w:spacing w:before="0" w:after="0" w:line="240" w:lineRule="auto"/>
      </w:pPr>
      <w:r>
        <w:separator/>
      </w:r>
    </w:p>
  </w:endnote>
  <w:endnote w:type="continuationSeparator" w:id="0">
    <w:p w14:paraId="09C0D8FD" w14:textId="77777777" w:rsidR="00BA0C8A" w:rsidRDefault="00BA0C8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Vrinda">
    <w:panose1 w:val="020B0502040204020203"/>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C90AF" w14:textId="77777777" w:rsidR="00BA0C8A" w:rsidRDefault="00BA0C8A">
      <w:r>
        <w:separator/>
      </w:r>
    </w:p>
  </w:footnote>
  <w:footnote w:type="continuationSeparator" w:id="0">
    <w:p w14:paraId="610FC834" w14:textId="77777777" w:rsidR="00BA0C8A" w:rsidRDefault="00BA0C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5475093"/>
      <w:docPartObj>
        <w:docPartGallery w:val="Page Numbers (Top of Page)"/>
        <w:docPartUnique/>
      </w:docPartObj>
    </w:sdtPr>
    <w:sdtEndPr>
      <w:rPr>
        <w:rStyle w:val="PageNumber"/>
      </w:rPr>
    </w:sdtEndPr>
    <w:sdtContent>
      <w:p w14:paraId="687138AC" w14:textId="77777777" w:rsidR="007D1D8B"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5A97FD0B" w14:textId="77777777" w:rsidR="007D1D8B" w:rsidRDefault="007D1D8B" w:rsidP="00AF36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35330"/>
      <w:docPartObj>
        <w:docPartGallery w:val="Page Numbers (Top of Page)"/>
        <w:docPartUnique/>
      </w:docPartObj>
    </w:sdtPr>
    <w:sdtEndPr>
      <w:rPr>
        <w:rStyle w:val="PageNumber"/>
      </w:rPr>
    </w:sdtEndPr>
    <w:sdtContent>
      <w:p w14:paraId="31BCDC28" w14:textId="77777777" w:rsidR="007D1D8B"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56A9FF" w14:textId="5B4BE5F7" w:rsidR="007D1D8B" w:rsidRPr="00A05772" w:rsidRDefault="00FE5424" w:rsidP="00FE5424">
    <w:pPr>
      <w:pStyle w:val="Header"/>
      <w:ind w:right="360"/>
    </w:pPr>
    <w:r>
      <w:t>LIGHT EXPOSURE RELATED BEHAVIORS</w:t>
    </w:r>
    <w:r w:rsidR="007D1D8B">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672030"/>
      <w:docPartObj>
        <w:docPartGallery w:val="Page Numbers (Top of Page)"/>
        <w:docPartUnique/>
      </w:docPartObj>
    </w:sdtPr>
    <w:sdtEndPr>
      <w:rPr>
        <w:rStyle w:val="PageNumber"/>
      </w:rPr>
    </w:sdtEndPr>
    <w:sdtContent>
      <w:p w14:paraId="02FE44F4" w14:textId="77777777" w:rsidR="007D1D8B" w:rsidRDefault="007D1D8B"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A80214" w14:textId="33729BAE" w:rsidR="007D1D8B" w:rsidRDefault="007D1D8B" w:rsidP="00DA0F6A">
    <w:pPr>
      <w:pStyle w:val="Header"/>
      <w:ind w:right="360"/>
    </w:pPr>
    <w:r>
      <w:t xml:space="preserve">Running head: </w:t>
    </w:r>
    <w:r w:rsidR="00246FF0">
      <w:t>LIGHT EXPOSURE RELATED BEHAVIOR</w:t>
    </w:r>
    <w:r w:rsidR="00FE5424">
      <w:t>S</w:t>
    </w:r>
  </w:p>
  <w:p w14:paraId="1B64B760" w14:textId="77777777" w:rsidR="007D1D8B" w:rsidRPr="00A05772" w:rsidRDefault="007D1D8B" w:rsidP="00CB20D0">
    <w:pPr>
      <w:pStyle w:val="Header"/>
      <w:ind w:right="35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EndPr>
      <w:rPr>
        <w:rStyle w:val="PageNumber"/>
      </w:rPr>
    </w:sdtEndPr>
    <w:sdtContent>
      <w:p w14:paraId="793ACE2C" w14:textId="4FDA82BC" w:rsidR="00AF36ED"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4614">
          <w:rPr>
            <w:rStyle w:val="PageNumber"/>
            <w:noProof/>
          </w:rPr>
          <w:t>27</w:t>
        </w:r>
        <w:r>
          <w:rPr>
            <w:rStyle w:val="PageNumber"/>
          </w:rPr>
          <w:fldChar w:fldCharType="end"/>
        </w:r>
      </w:p>
    </w:sdtContent>
  </w:sdt>
  <w:p w14:paraId="793ACE2D" w14:textId="77777777" w:rsidR="00AF36ED" w:rsidRDefault="00CE06A1" w:rsidP="00AF36ED">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EndPr>
      <w:rPr>
        <w:rStyle w:val="PageNumber"/>
      </w:rPr>
    </w:sdtEndPr>
    <w:sdtContent>
      <w:p w14:paraId="793ACE2E" w14:textId="77777777" w:rsidR="00AF36ED"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3ACE2F" w14:textId="77777777" w:rsidR="00AF36ED" w:rsidRPr="00A05772" w:rsidRDefault="007D1D8B" w:rsidP="00572FF5">
    <w:pPr>
      <w:pStyle w:val="Header"/>
      <w:ind w:right="357"/>
    </w:pPr>
    <w:r>
      <w:t>ONLINE</w:t>
    </w:r>
    <w:r>
      <w:ptab w:relativeTo="margin" w:alignment="right" w:leader="none"/>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9921216"/>
      <w:docPartObj>
        <w:docPartGallery w:val="Page Numbers (Top of Page)"/>
        <w:docPartUnique/>
      </w:docPartObj>
    </w:sdtPr>
    <w:sdtEndPr>
      <w:rPr>
        <w:rStyle w:val="PageNumber"/>
      </w:rPr>
    </w:sdtEndPr>
    <w:sdtContent>
      <w:p w14:paraId="793ACE30" w14:textId="77777777" w:rsidR="00DA0F6A" w:rsidRDefault="007D1D8B"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3ACE31" w14:textId="77777777" w:rsidR="00DA0F6A" w:rsidRDefault="007D1D8B" w:rsidP="00DA0F6A">
    <w:pPr>
      <w:pStyle w:val="Header"/>
      <w:ind w:right="360"/>
    </w:pPr>
    <w:r>
      <w:t>Running head: ONLINE</w:t>
    </w:r>
  </w:p>
  <w:p w14:paraId="793ACE32" w14:textId="77777777" w:rsidR="00CB20D0" w:rsidRPr="00A05772" w:rsidRDefault="00CE06A1" w:rsidP="00CB20D0">
    <w:pPr>
      <w:pStyle w:val="Heade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EC6A2D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62132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2BAE3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507FF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4C896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B486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282EB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B8633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1AAE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E585D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4FC0D38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889105231">
    <w:abstractNumId w:val="12"/>
  </w:num>
  <w:num w:numId="2" w16cid:durableId="936718926">
    <w:abstractNumId w:val="12"/>
  </w:num>
  <w:num w:numId="3" w16cid:durableId="1321075707">
    <w:abstractNumId w:val="13"/>
  </w:num>
  <w:num w:numId="4" w16cid:durableId="26225753">
    <w:abstractNumId w:val="1"/>
  </w:num>
  <w:num w:numId="5" w16cid:durableId="2058622434">
    <w:abstractNumId w:val="2"/>
  </w:num>
  <w:num w:numId="6" w16cid:durableId="151603124">
    <w:abstractNumId w:val="3"/>
  </w:num>
  <w:num w:numId="7" w16cid:durableId="333921632">
    <w:abstractNumId w:val="4"/>
  </w:num>
  <w:num w:numId="8" w16cid:durableId="605235147">
    <w:abstractNumId w:val="9"/>
  </w:num>
  <w:num w:numId="9" w16cid:durableId="632095951">
    <w:abstractNumId w:val="5"/>
  </w:num>
  <w:num w:numId="10" w16cid:durableId="1554534438">
    <w:abstractNumId w:val="6"/>
  </w:num>
  <w:num w:numId="11" w16cid:durableId="1372458880">
    <w:abstractNumId w:val="7"/>
  </w:num>
  <w:num w:numId="12" w16cid:durableId="1881673388">
    <w:abstractNumId w:val="8"/>
  </w:num>
  <w:num w:numId="13" w16cid:durableId="202714599">
    <w:abstractNumId w:val="10"/>
  </w:num>
  <w:num w:numId="14" w16cid:durableId="938366059">
    <w:abstractNumId w:val="13"/>
  </w:num>
  <w:num w:numId="15" w16cid:durableId="527527449">
    <w:abstractNumId w:val="0"/>
  </w:num>
  <w:num w:numId="16" w16cid:durableId="610358220">
    <w:abstractNumId w:val="0"/>
  </w:num>
  <w:num w:numId="17" w16cid:durableId="19742881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5wf9ac5ffz6eefsqvear65avdrepps9zf&quot;&gt;My EndNote Library&lt;record-ids&gt;&lt;item&gt;1945&lt;/item&gt;&lt;item&gt;1946&lt;/item&gt;&lt;item&gt;1947&lt;/item&gt;&lt;item&gt;1948&lt;/item&gt;&lt;item&gt;1949&lt;/item&gt;&lt;item&gt;1950&lt;/item&gt;&lt;item&gt;1952&lt;/item&gt;&lt;item&gt;1953&lt;/item&gt;&lt;item&gt;1954&lt;/item&gt;&lt;item&gt;1955&lt;/item&gt;&lt;item&gt;1956&lt;/item&gt;&lt;item&gt;1957&lt;/item&gt;&lt;item&gt;1958&lt;/item&gt;&lt;item&gt;1959&lt;/item&gt;&lt;item&gt;1960&lt;/item&gt;&lt;item&gt;1961&lt;/item&gt;&lt;item&gt;1962&lt;/item&gt;&lt;item&gt;1963&lt;/item&gt;&lt;item&gt;1964&lt;/item&gt;&lt;item&gt;1965&lt;/item&gt;&lt;item&gt;1966&lt;/item&gt;&lt;item&gt;1967&lt;/item&gt;&lt;item&gt;1968&lt;/item&gt;&lt;item&gt;1969&lt;/item&gt;&lt;item&gt;1970&lt;/item&gt;&lt;item&gt;1971&lt;/item&gt;&lt;item&gt;1972&lt;/item&gt;&lt;/record-ids&gt;&lt;/item&gt;&lt;/Libraries&gt;"/>
  </w:docVars>
  <w:rsids>
    <w:rsidRoot w:val="00E839C4"/>
    <w:rsid w:val="0000190F"/>
    <w:rsid w:val="00014614"/>
    <w:rsid w:val="00022611"/>
    <w:rsid w:val="0002356E"/>
    <w:rsid w:val="00023F7E"/>
    <w:rsid w:val="000266F6"/>
    <w:rsid w:val="00030A7D"/>
    <w:rsid w:val="00042B2C"/>
    <w:rsid w:val="00072D8A"/>
    <w:rsid w:val="000825F3"/>
    <w:rsid w:val="000C7FC0"/>
    <w:rsid w:val="00111CCA"/>
    <w:rsid w:val="00125C0B"/>
    <w:rsid w:val="001346EF"/>
    <w:rsid w:val="00161468"/>
    <w:rsid w:val="001E2FBA"/>
    <w:rsid w:val="001E6767"/>
    <w:rsid w:val="001E6808"/>
    <w:rsid w:val="001F2F66"/>
    <w:rsid w:val="0020640C"/>
    <w:rsid w:val="00246FF0"/>
    <w:rsid w:val="0026733B"/>
    <w:rsid w:val="0027057C"/>
    <w:rsid w:val="00275C7B"/>
    <w:rsid w:val="00283623"/>
    <w:rsid w:val="002C448F"/>
    <w:rsid w:val="00316E71"/>
    <w:rsid w:val="00383716"/>
    <w:rsid w:val="00386E5B"/>
    <w:rsid w:val="00387BB5"/>
    <w:rsid w:val="003A40BD"/>
    <w:rsid w:val="003B1DE3"/>
    <w:rsid w:val="003C2AA7"/>
    <w:rsid w:val="00430A87"/>
    <w:rsid w:val="004429FF"/>
    <w:rsid w:val="00455D89"/>
    <w:rsid w:val="00457599"/>
    <w:rsid w:val="00465054"/>
    <w:rsid w:val="00474347"/>
    <w:rsid w:val="00496ABE"/>
    <w:rsid w:val="004A009E"/>
    <w:rsid w:val="004B202F"/>
    <w:rsid w:val="004B4B5B"/>
    <w:rsid w:val="004C6F17"/>
    <w:rsid w:val="004F04BA"/>
    <w:rsid w:val="004F0719"/>
    <w:rsid w:val="00510D53"/>
    <w:rsid w:val="0053688B"/>
    <w:rsid w:val="00543847"/>
    <w:rsid w:val="00554A03"/>
    <w:rsid w:val="005555AF"/>
    <w:rsid w:val="0057357A"/>
    <w:rsid w:val="005B0C20"/>
    <w:rsid w:val="005E15E9"/>
    <w:rsid w:val="005F1B1F"/>
    <w:rsid w:val="0065797F"/>
    <w:rsid w:val="00696B99"/>
    <w:rsid w:val="006A3157"/>
    <w:rsid w:val="006B40F8"/>
    <w:rsid w:val="006B4BF3"/>
    <w:rsid w:val="006C26A0"/>
    <w:rsid w:val="006D5B19"/>
    <w:rsid w:val="006E63CE"/>
    <w:rsid w:val="00706C02"/>
    <w:rsid w:val="007C4D55"/>
    <w:rsid w:val="007D1D8B"/>
    <w:rsid w:val="007E1358"/>
    <w:rsid w:val="007F57F2"/>
    <w:rsid w:val="007F7896"/>
    <w:rsid w:val="00806F4C"/>
    <w:rsid w:val="008138FF"/>
    <w:rsid w:val="00813FAE"/>
    <w:rsid w:val="00815362"/>
    <w:rsid w:val="00816568"/>
    <w:rsid w:val="00826712"/>
    <w:rsid w:val="00832F62"/>
    <w:rsid w:val="00836278"/>
    <w:rsid w:val="00843C77"/>
    <w:rsid w:val="00864EBE"/>
    <w:rsid w:val="008912F7"/>
    <w:rsid w:val="00891335"/>
    <w:rsid w:val="008A7E98"/>
    <w:rsid w:val="008C7086"/>
    <w:rsid w:val="008F1E34"/>
    <w:rsid w:val="0090426D"/>
    <w:rsid w:val="0092203C"/>
    <w:rsid w:val="00942F6B"/>
    <w:rsid w:val="00973F3B"/>
    <w:rsid w:val="009A31F6"/>
    <w:rsid w:val="009C00D8"/>
    <w:rsid w:val="009E2D2A"/>
    <w:rsid w:val="00A20130"/>
    <w:rsid w:val="00A31BB6"/>
    <w:rsid w:val="00A3463C"/>
    <w:rsid w:val="00A35DDF"/>
    <w:rsid w:val="00A77DD4"/>
    <w:rsid w:val="00B104B0"/>
    <w:rsid w:val="00B143A0"/>
    <w:rsid w:val="00B31875"/>
    <w:rsid w:val="00B4658C"/>
    <w:rsid w:val="00B70917"/>
    <w:rsid w:val="00B733A0"/>
    <w:rsid w:val="00B822A9"/>
    <w:rsid w:val="00B95076"/>
    <w:rsid w:val="00BA0C8A"/>
    <w:rsid w:val="00BC25F6"/>
    <w:rsid w:val="00BC4847"/>
    <w:rsid w:val="00BD748A"/>
    <w:rsid w:val="00BF0F18"/>
    <w:rsid w:val="00BF7882"/>
    <w:rsid w:val="00C057E9"/>
    <w:rsid w:val="00C067BB"/>
    <w:rsid w:val="00C24EDA"/>
    <w:rsid w:val="00C71EE8"/>
    <w:rsid w:val="00C975A1"/>
    <w:rsid w:val="00CC12C6"/>
    <w:rsid w:val="00CD752D"/>
    <w:rsid w:val="00CE06A1"/>
    <w:rsid w:val="00CE7FE9"/>
    <w:rsid w:val="00CF6968"/>
    <w:rsid w:val="00D00ED7"/>
    <w:rsid w:val="00D1292E"/>
    <w:rsid w:val="00D24BCA"/>
    <w:rsid w:val="00D41BFC"/>
    <w:rsid w:val="00D557D3"/>
    <w:rsid w:val="00D66403"/>
    <w:rsid w:val="00DA6860"/>
    <w:rsid w:val="00DA75E8"/>
    <w:rsid w:val="00DC2630"/>
    <w:rsid w:val="00E02865"/>
    <w:rsid w:val="00E606DB"/>
    <w:rsid w:val="00E6554B"/>
    <w:rsid w:val="00E66B32"/>
    <w:rsid w:val="00E67CF9"/>
    <w:rsid w:val="00E82A66"/>
    <w:rsid w:val="00E82AE3"/>
    <w:rsid w:val="00E839C4"/>
    <w:rsid w:val="00EA2CED"/>
    <w:rsid w:val="00EA7D0D"/>
    <w:rsid w:val="00EC6B8C"/>
    <w:rsid w:val="00F029F6"/>
    <w:rsid w:val="00F25D31"/>
    <w:rsid w:val="00FC0CFC"/>
    <w:rsid w:val="00FC71F4"/>
    <w:rsid w:val="00FE2C72"/>
    <w:rsid w:val="00FE5424"/>
    <w:rsid w:val="00FE7A35"/>
  </w:rsids>
  <m:mathPr>
    <m:mathFont m:val="Cambria Math"/>
    <m:brkBin m:val="before"/>
    <m:brkBinSub m:val="--"/>
    <m:smallFrac m:val="0"/>
    <m:dispDef m:val="0"/>
    <m:lMargin m:val="0"/>
    <m:rMargin m:val="0"/>
    <m:defJc m:val="centerGroup"/>
    <m:wrapRight/>
    <m:intLim m:val="subSup"/>
    <m:naryLim m:val="subSup"/>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AC5DE"/>
  <w15:docId w15:val="{9F8134D4-9288-3C4D-9FE6-8725F6DEA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2FF5"/>
    <w:pPr>
      <w:spacing w:before="120" w:after="240" w:line="480" w:lineRule="auto"/>
    </w:pPr>
    <w:rPr>
      <w:rFonts w:ascii="Times New Roman" w:hAnsi="Times New Roman"/>
    </w:rPr>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uiPriority w:val="9"/>
    <w:unhideWhenUsed/>
    <w:qFormat/>
    <w:rsid w:val="00AB6A32"/>
    <w:pPr>
      <w:spacing w:before="200"/>
      <w:jc w:val="left"/>
      <w:outlineLvl w:val="1"/>
    </w:pPr>
    <w:rPr>
      <w:bCs w:val="0"/>
    </w:rPr>
  </w:style>
  <w:style w:type="paragraph" w:styleId="Heading3">
    <w:name w:val="heading 3"/>
    <w:basedOn w:val="BodyText"/>
    <w:next w:val="Normal"/>
    <w:uiPriority w:val="9"/>
    <w:unhideWhenUsed/>
    <w:qFormat/>
    <w:rsid w:val="00EA7D0D"/>
    <w:pPr>
      <w:ind w:firstLine="0"/>
      <w:outlineLvl w:val="2"/>
    </w:pPr>
    <w:rPr>
      <w:b/>
      <w:bCs/>
      <w:i/>
      <w:iCs/>
    </w:rPr>
  </w:style>
  <w:style w:type="paragraph" w:styleId="Heading4">
    <w:name w:val="heading 4"/>
    <w:basedOn w:val="Heading3"/>
    <w:next w:val="BodyText"/>
    <w:uiPriority w:val="9"/>
    <w:unhideWhenUsed/>
    <w:qFormat/>
    <w:rsid w:val="00F0724A"/>
    <w:pPr>
      <w:framePr w:wrap="around" w:hAnchor="text"/>
      <w:outlineLvl w:val="3"/>
    </w:pPr>
    <w:rPr>
      <w:bCs w:val="0"/>
      <w:i w:val="0"/>
    </w:rPr>
  </w:style>
  <w:style w:type="paragraph" w:styleId="Heading5">
    <w:name w:val="heading 5"/>
    <w:basedOn w:val="Heading4"/>
    <w:next w:val="BodyText"/>
    <w:uiPriority w:val="9"/>
    <w:unhideWhenUsed/>
    <w:qFormat/>
    <w:rsid w:val="00F0724A"/>
    <w:pPr>
      <w:framePr w:wrap="around"/>
      <w:outlineLvl w:val="4"/>
    </w:pPr>
    <w:rPr>
      <w:b w:val="0"/>
      <w:iCs w:val="0"/>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rsid w:val="00AF6DE6"/>
    <w:pPr>
      <w:spacing w:after="180" w:line="240" w:lineRule="auto"/>
      <w:ind w:firstLine="0"/>
    </w:pPr>
  </w:style>
  <w:style w:type="paragraph" w:styleId="Title">
    <w:name w:val="Title"/>
    <w:basedOn w:val="Normal"/>
    <w:next w:val="BodyText"/>
    <w:qFormat/>
    <w:rsid w:val="00186200"/>
    <w:pPr>
      <w:keepNext/>
      <w:keepLines/>
      <w:spacing w:before="2040"/>
      <w:jc w:val="center"/>
    </w:pPr>
    <w:rPr>
      <w:rFonts w:eastAsiaTheme="majorEastAsia" w:cstheme="majorBidi"/>
      <w:bCs/>
      <w:szCs w:val="36"/>
    </w:rPr>
  </w:style>
  <w:style w:type="paragraph" w:styleId="Subtitle">
    <w:name w:val="Subtitle"/>
    <w:basedOn w:val="Title"/>
    <w:next w:val="BodyText"/>
    <w:qFormat/>
    <w:rsid w:val="00572FF5"/>
    <w:pPr>
      <w:spacing w:before="240"/>
    </w:pPr>
    <w:rPr>
      <w:szCs w:val="30"/>
    </w:r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ind w:left="680" w:hanging="68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character" w:styleId="LineNumber">
    <w:name w:val="line number"/>
    <w:basedOn w:val="DefaultParagraphFont"/>
    <w:semiHidden/>
    <w:unhideWhenUsed/>
    <w:rsid w:val="004F04BA"/>
  </w:style>
  <w:style w:type="paragraph" w:customStyle="1" w:styleId="EndNoteBibliographyTitle">
    <w:name w:val="EndNote Bibliography Title"/>
    <w:basedOn w:val="Normal"/>
    <w:link w:val="EndNoteBibliographyTitleChar"/>
    <w:rsid w:val="00D41BFC"/>
    <w:pPr>
      <w:spacing w:after="0"/>
      <w:jc w:val="center"/>
    </w:pPr>
    <w:rPr>
      <w:rFonts w:cs="Times New Roman"/>
    </w:rPr>
  </w:style>
  <w:style w:type="character" w:customStyle="1" w:styleId="FirstParagraphChar">
    <w:name w:val="First Paragraph Char"/>
    <w:basedOn w:val="BodyTextChar"/>
    <w:link w:val="FirstParagraph"/>
    <w:rsid w:val="00D41BFC"/>
    <w:rPr>
      <w:rFonts w:ascii="Times New Roman" w:hAnsi="Times New Roman"/>
    </w:rPr>
  </w:style>
  <w:style w:type="character" w:customStyle="1" w:styleId="EndNoteBibliographyTitleChar">
    <w:name w:val="EndNote Bibliography Title Char"/>
    <w:basedOn w:val="FirstParagraphChar"/>
    <w:link w:val="EndNoteBibliographyTitle"/>
    <w:rsid w:val="00D41BFC"/>
    <w:rPr>
      <w:rFonts w:ascii="Times New Roman" w:hAnsi="Times New Roman" w:cs="Times New Roman"/>
    </w:rPr>
  </w:style>
  <w:style w:type="paragraph" w:customStyle="1" w:styleId="EndNoteBibliography">
    <w:name w:val="EndNote Bibliography"/>
    <w:basedOn w:val="Normal"/>
    <w:link w:val="EndNoteBibliographyChar"/>
    <w:rsid w:val="00D41BFC"/>
    <w:pPr>
      <w:spacing w:line="240" w:lineRule="auto"/>
    </w:pPr>
    <w:rPr>
      <w:rFonts w:cs="Times New Roman"/>
    </w:rPr>
  </w:style>
  <w:style w:type="character" w:customStyle="1" w:styleId="EndNoteBibliographyChar">
    <w:name w:val="EndNote Bibliography Char"/>
    <w:basedOn w:val="FirstParagraphChar"/>
    <w:link w:val="EndNoteBibliography"/>
    <w:rsid w:val="00D41BFC"/>
    <w:rPr>
      <w:rFonts w:ascii="Times New Roman" w:hAnsi="Times New Roman" w:cs="Times New Roman"/>
    </w:rPr>
  </w:style>
  <w:style w:type="character" w:styleId="UnresolvedMention">
    <w:name w:val="Unresolved Mention"/>
    <w:basedOn w:val="DefaultParagraphFont"/>
    <w:uiPriority w:val="99"/>
    <w:semiHidden/>
    <w:unhideWhenUsed/>
    <w:rsid w:val="00832F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390/ijerph16234590"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5.xml"/><Relationship Id="rId7" Type="http://schemas.openxmlformats.org/officeDocument/2006/relationships/hyperlink" Target="mailto:shamsul@monash.edu" TargetMode="External"/><Relationship Id="rId12" Type="http://schemas.openxmlformats.org/officeDocument/2006/relationships/hyperlink" Target="https://doi.org/10.1016/j.sleep.2008.01.007"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037/0022-3514.54.6.1063" TargetMode="External"/><Relationship Id="rId20"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0165-1781(89)90047-4"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R-project.org/"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1186/s12955-018-0915-x" TargetMode="Externa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TotalTime>
  <Pages>26</Pages>
  <Words>7961</Words>
  <Characters>45378</Characters>
  <Application>Microsoft Office Word</Application>
  <DocSecurity>0</DocSecurity>
  <Lines>378</Lines>
  <Paragraphs>106</Paragraphs>
  <ScaleCrop>false</ScaleCrop>
  <HeadingPairs>
    <vt:vector size="2" baseType="variant">
      <vt:variant>
        <vt:lpstr>Titel</vt:lpstr>
      </vt:variant>
      <vt:variant>
        <vt:i4>1</vt:i4>
      </vt:variant>
    </vt:vector>
  </HeadingPairs>
  <TitlesOfParts>
    <vt:vector size="1" baseType="lpstr">
      <vt:lpstr>TITLE</vt:lpstr>
    </vt:vector>
  </TitlesOfParts>
  <Manager/>
  <Company/>
  <LinksUpToDate>false</LinksUpToDate>
  <CharactersWithSpaces>532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exposure related behaviors influences chronotype, sleep quality and trouble in memory and concentration: a partial least squares-path modeling Analysis</dc:title>
  <dc:creator/>
  <cp:keywords/>
  <cp:lastModifiedBy>Mushfiqul Anwar Siraji</cp:lastModifiedBy>
  <cp:revision>145</cp:revision>
  <dcterms:created xsi:type="dcterms:W3CDTF">2022-10-18T13:30:00Z</dcterms:created>
  <dcterms:modified xsi:type="dcterms:W3CDTF">2022-12-07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Department of Psychology, Jeffrey Cheah School of Medicine and Health Sciences, Monash University Malaysia.</vt:lpwstr>
  </property>
  <property fmtid="{D5CDD505-2E9C-101B-9397-08002B2CF9AE}" pid="4" name="bibliography">
    <vt:lpwstr>references.bib</vt:lpwstr>
  </property>
  <property fmtid="{D5CDD505-2E9C-101B-9397-08002B2CF9AE}" pid="5" name="classoption">
    <vt:lpwstr>man</vt:lpwstr>
  </property>
  <property fmtid="{D5CDD505-2E9C-101B-9397-08002B2CF9AE}" pid="6" name="csl">
    <vt:lpwstr>/Library/Frameworks/R.framework/Versions/4.1-arm64/Resources/library/papaja/rmd/apa6.csl</vt:lpwstr>
  </property>
  <property fmtid="{D5CDD505-2E9C-101B-9397-08002B2CF9AE}" pid="7" name="documentclass">
    <vt:lpwstr>apa6</vt:lpwstr>
  </property>
  <property fmtid="{D5CDD505-2E9C-101B-9397-08002B2CF9AE}" pid="8" name="draft">
    <vt:lpwstr>False</vt:lpwstr>
  </property>
  <property fmtid="{D5CDD505-2E9C-101B-9397-08002B2CF9AE}" pid="9" name="figurelist">
    <vt:lpwstr>False</vt:lpwstr>
  </property>
  <property fmtid="{D5CDD505-2E9C-101B-9397-08002B2CF9AE}" pid="10" name="floatsintext">
    <vt:lpwstr>False</vt:lpwstr>
  </property>
  <property fmtid="{D5CDD505-2E9C-101B-9397-08002B2CF9AE}" pid="11" name="footnotelist">
    <vt:lpwstr>False</vt:lpwstr>
  </property>
  <property fmtid="{D5CDD505-2E9C-101B-9397-08002B2CF9AE}" pid="12" name="linenumbers">
    <vt:lpwstr>True</vt:lpwstr>
  </property>
  <property fmtid="{D5CDD505-2E9C-101B-9397-08002B2CF9AE}" pid="13" name="mainfont">
    <vt:lpwstr>Helvetica</vt:lpwstr>
  </property>
  <property fmtid="{D5CDD505-2E9C-101B-9397-08002B2CF9AE}" pid="14" name="mask">
    <vt:lpwstr>False</vt:lpwstr>
  </property>
  <property fmtid="{D5CDD505-2E9C-101B-9397-08002B2CF9AE}" pid="15" name="output">
    <vt:lpwstr/>
  </property>
  <property fmtid="{D5CDD505-2E9C-101B-9397-08002B2CF9AE}" pid="16" name="shorttitle">
    <vt:lpwstr>Online</vt:lpwstr>
  </property>
  <property fmtid="{D5CDD505-2E9C-101B-9397-08002B2CF9AE}" pid="17" name="tablelist">
    <vt:lpwstr>False</vt:lpwstr>
  </property>
  <property fmtid="{D5CDD505-2E9C-101B-9397-08002B2CF9AE}" pid="18" name="wordcount">
    <vt:lpwstr>X</vt:lpwstr>
  </property>
</Properties>
</file>